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57A464" w14:textId="089C9642" w:rsidR="00332343" w:rsidRPr="007C7602" w:rsidRDefault="00332343" w:rsidP="00B20115">
      <w:pPr>
        <w:spacing w:after="0" w:line="360" w:lineRule="auto"/>
        <w:contextualSpacing/>
        <w:jc w:val="both"/>
        <w:rPr>
          <w:rFonts w:ascii="Book Antiqua" w:hAnsi="Book Antiqua"/>
          <w:b/>
          <w:sz w:val="24"/>
          <w:szCs w:val="24"/>
        </w:rPr>
      </w:pPr>
      <w:r w:rsidRPr="007C7602">
        <w:rPr>
          <w:rFonts w:ascii="Book Antiqua" w:hAnsi="Book Antiqua"/>
          <w:b/>
          <w:sz w:val="24"/>
          <w:szCs w:val="24"/>
        </w:rPr>
        <w:t xml:space="preserve">Name of Journal: </w:t>
      </w:r>
      <w:r w:rsidRPr="007C7602">
        <w:rPr>
          <w:rFonts w:ascii="Book Antiqua" w:hAnsi="Book Antiqua"/>
          <w:b/>
          <w:i/>
          <w:sz w:val="24"/>
          <w:szCs w:val="24"/>
        </w:rPr>
        <w:t xml:space="preserve">World Journal </w:t>
      </w:r>
      <w:r w:rsidR="00D81563" w:rsidRPr="007C7602">
        <w:rPr>
          <w:rFonts w:ascii="Book Antiqua" w:hAnsi="Book Antiqua"/>
          <w:b/>
          <w:i/>
          <w:sz w:val="24"/>
          <w:szCs w:val="24"/>
        </w:rPr>
        <w:t>o</w:t>
      </w:r>
      <w:r w:rsidRPr="007C7602">
        <w:rPr>
          <w:rFonts w:ascii="Book Antiqua" w:hAnsi="Book Antiqua"/>
          <w:b/>
          <w:i/>
          <w:sz w:val="24"/>
          <w:szCs w:val="24"/>
        </w:rPr>
        <w:t>f Radiology</w:t>
      </w:r>
    </w:p>
    <w:p w14:paraId="4E435114" w14:textId="637F4A92" w:rsidR="00332343" w:rsidRPr="007C7602" w:rsidRDefault="00332343" w:rsidP="00B20115">
      <w:pPr>
        <w:spacing w:after="0" w:line="360" w:lineRule="auto"/>
        <w:contextualSpacing/>
        <w:jc w:val="both"/>
        <w:rPr>
          <w:rFonts w:ascii="Book Antiqua" w:hAnsi="Book Antiqua"/>
          <w:b/>
          <w:sz w:val="24"/>
          <w:szCs w:val="24"/>
        </w:rPr>
      </w:pPr>
      <w:r w:rsidRPr="007C7602">
        <w:rPr>
          <w:rFonts w:ascii="Book Antiqua" w:hAnsi="Book Antiqua"/>
          <w:b/>
          <w:sz w:val="24"/>
          <w:szCs w:val="24"/>
        </w:rPr>
        <w:t>SPS Manuscript No: 27730</w:t>
      </w:r>
    </w:p>
    <w:p w14:paraId="56C28209" w14:textId="2EFC635E" w:rsidR="00AD1A66" w:rsidRPr="007C7602" w:rsidRDefault="00332343" w:rsidP="00B20115">
      <w:pPr>
        <w:spacing w:after="0" w:line="360" w:lineRule="auto"/>
        <w:contextualSpacing/>
        <w:jc w:val="both"/>
        <w:rPr>
          <w:rFonts w:ascii="Book Antiqua" w:hAnsi="Book Antiqua"/>
          <w:b/>
          <w:sz w:val="24"/>
          <w:szCs w:val="24"/>
        </w:rPr>
      </w:pPr>
      <w:r w:rsidRPr="007C7602">
        <w:rPr>
          <w:rFonts w:ascii="Book Antiqua" w:hAnsi="Book Antiqua"/>
          <w:b/>
          <w:sz w:val="24"/>
          <w:szCs w:val="24"/>
        </w:rPr>
        <w:t>Manuscript Type:</w:t>
      </w:r>
      <w:r w:rsidR="0030586B" w:rsidRPr="007C7602">
        <w:rPr>
          <w:rFonts w:ascii="Book Antiqua" w:hAnsi="Book Antiqua"/>
          <w:b/>
          <w:sz w:val="24"/>
          <w:szCs w:val="24"/>
        </w:rPr>
        <w:t xml:space="preserve"> </w:t>
      </w:r>
      <w:r w:rsidR="00D81563" w:rsidRPr="007C7602">
        <w:rPr>
          <w:rFonts w:ascii="Book Antiqua" w:hAnsi="Book Antiqua" w:hint="eastAsia"/>
          <w:b/>
          <w:sz w:val="24"/>
          <w:szCs w:val="24"/>
          <w:lang w:eastAsia="zh-CN"/>
        </w:rPr>
        <w:t>R</w:t>
      </w:r>
      <w:r w:rsidR="00AD1A66" w:rsidRPr="007C7602">
        <w:rPr>
          <w:rFonts w:ascii="Book Antiqua" w:hAnsi="Book Antiqua"/>
          <w:b/>
          <w:sz w:val="24"/>
          <w:szCs w:val="24"/>
        </w:rPr>
        <w:t>eview</w:t>
      </w:r>
    </w:p>
    <w:p w14:paraId="5259B6B1" w14:textId="77777777" w:rsidR="00AD1A66" w:rsidRPr="007C7602" w:rsidRDefault="00AD1A66" w:rsidP="00B20115">
      <w:pPr>
        <w:spacing w:after="0" w:line="360" w:lineRule="auto"/>
        <w:contextualSpacing/>
        <w:jc w:val="both"/>
        <w:rPr>
          <w:rFonts w:ascii="Book Antiqua" w:hAnsi="Book Antiqua"/>
          <w:b/>
          <w:sz w:val="24"/>
          <w:szCs w:val="24"/>
        </w:rPr>
      </w:pPr>
    </w:p>
    <w:p w14:paraId="18272AA6" w14:textId="5F027983" w:rsidR="000233BE" w:rsidRPr="007C7602" w:rsidRDefault="000233BE" w:rsidP="00B20115">
      <w:pPr>
        <w:spacing w:after="0" w:line="360" w:lineRule="auto"/>
        <w:contextualSpacing/>
        <w:jc w:val="both"/>
        <w:rPr>
          <w:rFonts w:ascii="Book Antiqua" w:hAnsi="Book Antiqua"/>
          <w:b/>
          <w:sz w:val="24"/>
          <w:szCs w:val="24"/>
        </w:rPr>
      </w:pPr>
      <w:r w:rsidRPr="007C7602">
        <w:rPr>
          <w:rFonts w:ascii="Book Antiqua" w:hAnsi="Book Antiqua"/>
          <w:b/>
          <w:sz w:val="24"/>
          <w:szCs w:val="24"/>
        </w:rPr>
        <w:t xml:space="preserve">Computed </w:t>
      </w:r>
      <w:r w:rsidR="00D81563" w:rsidRPr="007C7602">
        <w:rPr>
          <w:rFonts w:ascii="Book Antiqua" w:hAnsi="Book Antiqua"/>
          <w:b/>
          <w:sz w:val="24"/>
          <w:szCs w:val="24"/>
        </w:rPr>
        <w:t>tomography and patient risk</w:t>
      </w:r>
      <w:r w:rsidRPr="007C7602">
        <w:rPr>
          <w:rFonts w:ascii="Book Antiqua" w:hAnsi="Book Antiqua"/>
          <w:b/>
          <w:sz w:val="24"/>
          <w:szCs w:val="24"/>
        </w:rPr>
        <w:t xml:space="preserve">: Facts, </w:t>
      </w:r>
      <w:r w:rsidR="00D81563" w:rsidRPr="007C7602">
        <w:rPr>
          <w:rFonts w:ascii="Book Antiqua" w:hAnsi="Book Antiqua"/>
          <w:b/>
          <w:sz w:val="24"/>
          <w:szCs w:val="24"/>
        </w:rPr>
        <w:t>perceptions and uncertainties</w:t>
      </w:r>
    </w:p>
    <w:p w14:paraId="772A6E44" w14:textId="77777777" w:rsidR="00AD1A66" w:rsidRPr="007C7602" w:rsidRDefault="00AD1A66" w:rsidP="00B20115">
      <w:pPr>
        <w:spacing w:after="0" w:line="360" w:lineRule="auto"/>
        <w:contextualSpacing/>
        <w:jc w:val="both"/>
        <w:rPr>
          <w:rFonts w:ascii="Book Antiqua" w:hAnsi="Book Antiqua"/>
          <w:b/>
          <w:sz w:val="24"/>
          <w:szCs w:val="24"/>
        </w:rPr>
      </w:pPr>
    </w:p>
    <w:p w14:paraId="0414F8C6" w14:textId="0FCD0D09" w:rsidR="005E3BF0" w:rsidRPr="007C7602" w:rsidRDefault="00F00B06" w:rsidP="00B20115">
      <w:pPr>
        <w:spacing w:after="0" w:line="360" w:lineRule="auto"/>
        <w:contextualSpacing/>
        <w:jc w:val="both"/>
        <w:rPr>
          <w:rFonts w:ascii="Book Antiqua" w:hAnsi="Book Antiqua"/>
          <w:i/>
          <w:sz w:val="24"/>
          <w:szCs w:val="24"/>
        </w:rPr>
      </w:pPr>
      <w:r w:rsidRPr="007C7602">
        <w:rPr>
          <w:rFonts w:ascii="Book Antiqua" w:hAnsi="Book Antiqua"/>
          <w:sz w:val="24"/>
          <w:szCs w:val="24"/>
        </w:rPr>
        <w:t>Power S</w:t>
      </w:r>
      <w:r w:rsidR="0032608A" w:rsidRPr="007C7602">
        <w:rPr>
          <w:rFonts w:ascii="Book Antiqua" w:hAnsi="Book Antiqua" w:hint="eastAsia"/>
          <w:sz w:val="24"/>
          <w:szCs w:val="24"/>
          <w:lang w:eastAsia="zh-CN"/>
        </w:rPr>
        <w:t>P</w:t>
      </w:r>
      <w:r w:rsidRPr="007C7602">
        <w:rPr>
          <w:rFonts w:ascii="Book Antiqua" w:hAnsi="Book Antiqua"/>
          <w:sz w:val="24"/>
          <w:szCs w:val="24"/>
        </w:rPr>
        <w:t xml:space="preserve"> </w:t>
      </w:r>
      <w:r w:rsidRPr="007C7602">
        <w:rPr>
          <w:rFonts w:ascii="Book Antiqua" w:hAnsi="Book Antiqua"/>
          <w:i/>
          <w:sz w:val="24"/>
          <w:szCs w:val="24"/>
        </w:rPr>
        <w:t>et al</w:t>
      </w:r>
      <w:r w:rsidRPr="007C7602">
        <w:rPr>
          <w:rFonts w:ascii="Book Antiqua" w:hAnsi="Book Antiqua"/>
          <w:sz w:val="24"/>
          <w:szCs w:val="24"/>
        </w:rPr>
        <w:t xml:space="preserve">. </w:t>
      </w:r>
      <w:r w:rsidR="00AD1A66" w:rsidRPr="007C7602">
        <w:rPr>
          <w:rFonts w:ascii="Book Antiqua" w:hAnsi="Book Antiqua"/>
          <w:sz w:val="24"/>
          <w:szCs w:val="24"/>
        </w:rPr>
        <w:t xml:space="preserve">Computed </w:t>
      </w:r>
      <w:r w:rsidR="00B20115" w:rsidRPr="007C7602">
        <w:rPr>
          <w:rFonts w:ascii="Book Antiqua" w:hAnsi="Book Antiqua"/>
          <w:sz w:val="24"/>
          <w:szCs w:val="24"/>
        </w:rPr>
        <w:t>tomography and patient risk</w:t>
      </w:r>
    </w:p>
    <w:p w14:paraId="6EC810BB" w14:textId="77777777" w:rsidR="00AD1A66" w:rsidRPr="007C7602" w:rsidRDefault="00AD1A66" w:rsidP="00B20115">
      <w:pPr>
        <w:spacing w:after="0" w:line="360" w:lineRule="auto"/>
        <w:contextualSpacing/>
        <w:jc w:val="both"/>
        <w:rPr>
          <w:rFonts w:ascii="Book Antiqua" w:hAnsi="Book Antiqua"/>
          <w:b/>
          <w:sz w:val="24"/>
          <w:szCs w:val="24"/>
        </w:rPr>
      </w:pPr>
    </w:p>
    <w:p w14:paraId="200B5650" w14:textId="1CF62B4C" w:rsidR="00AD1A66" w:rsidRPr="007C7602" w:rsidRDefault="005E3BF0" w:rsidP="00B20115">
      <w:pPr>
        <w:spacing w:after="0" w:line="360" w:lineRule="auto"/>
        <w:contextualSpacing/>
        <w:jc w:val="both"/>
        <w:rPr>
          <w:b/>
        </w:rPr>
      </w:pPr>
      <w:bookmarkStart w:id="0" w:name="OLE_LINK455"/>
      <w:bookmarkStart w:id="1" w:name="OLE_LINK456"/>
      <w:r w:rsidRPr="007C7602">
        <w:rPr>
          <w:rFonts w:ascii="Book Antiqua" w:hAnsi="Book Antiqua"/>
          <w:b/>
          <w:sz w:val="24"/>
          <w:szCs w:val="24"/>
        </w:rPr>
        <w:t xml:space="preserve">Stephen P Power, Fiachra Moloney, Maria Twomey, </w:t>
      </w:r>
      <w:r w:rsidR="00B93F86" w:rsidRPr="007C7602">
        <w:rPr>
          <w:rFonts w:ascii="Book Antiqua" w:hAnsi="Book Antiqua"/>
          <w:b/>
          <w:sz w:val="24"/>
          <w:szCs w:val="24"/>
        </w:rPr>
        <w:t xml:space="preserve">Karl James, </w:t>
      </w:r>
      <w:r w:rsidR="00CA4648">
        <w:rPr>
          <w:rFonts w:ascii="Book Antiqua" w:hAnsi="Book Antiqua"/>
          <w:b/>
          <w:sz w:val="24"/>
          <w:szCs w:val="24"/>
        </w:rPr>
        <w:t>Owen J O’</w:t>
      </w:r>
      <w:r w:rsidRPr="007C7602">
        <w:rPr>
          <w:rFonts w:ascii="Book Antiqua" w:hAnsi="Book Antiqua"/>
          <w:b/>
          <w:sz w:val="24"/>
          <w:szCs w:val="24"/>
        </w:rPr>
        <w:t>Connor, Michael M Maher</w:t>
      </w:r>
      <w:r w:rsidR="00AD1A66" w:rsidRPr="007C7602">
        <w:rPr>
          <w:b/>
        </w:rPr>
        <w:t xml:space="preserve"> </w:t>
      </w:r>
    </w:p>
    <w:bookmarkEnd w:id="0"/>
    <w:bookmarkEnd w:id="1"/>
    <w:p w14:paraId="5052E225" w14:textId="77777777" w:rsidR="00AD1A66" w:rsidRPr="007C7602" w:rsidRDefault="00AD1A66" w:rsidP="00B20115">
      <w:pPr>
        <w:spacing w:after="0" w:line="360" w:lineRule="auto"/>
        <w:contextualSpacing/>
        <w:jc w:val="both"/>
      </w:pPr>
    </w:p>
    <w:p w14:paraId="33986499" w14:textId="1CEA5DE6" w:rsidR="005E3BF0" w:rsidRPr="007C7602" w:rsidRDefault="00AD1A66" w:rsidP="00B20115">
      <w:pPr>
        <w:spacing w:after="0" w:line="360" w:lineRule="auto"/>
        <w:contextualSpacing/>
        <w:jc w:val="both"/>
        <w:rPr>
          <w:rFonts w:ascii="Book Antiqua" w:hAnsi="Book Antiqua"/>
          <w:sz w:val="24"/>
          <w:szCs w:val="24"/>
        </w:rPr>
      </w:pPr>
      <w:r w:rsidRPr="007C7602">
        <w:rPr>
          <w:rFonts w:ascii="Book Antiqua" w:hAnsi="Book Antiqua"/>
          <w:b/>
          <w:sz w:val="24"/>
          <w:szCs w:val="24"/>
        </w:rPr>
        <w:t>Stephen P Power, Fiachra Moloney, Maria Twomey,</w:t>
      </w:r>
      <w:r w:rsidR="0030586B" w:rsidRPr="007C7602">
        <w:rPr>
          <w:rFonts w:ascii="Book Antiqua" w:hAnsi="Book Antiqua"/>
          <w:b/>
          <w:sz w:val="24"/>
          <w:szCs w:val="24"/>
        </w:rPr>
        <w:t xml:space="preserve"> Karl James</w:t>
      </w:r>
      <w:r w:rsidRPr="007C7602">
        <w:rPr>
          <w:rFonts w:ascii="Book Antiqua" w:hAnsi="Book Antiqua"/>
          <w:b/>
          <w:sz w:val="24"/>
          <w:szCs w:val="24"/>
        </w:rPr>
        <w:t xml:space="preserve"> Owen J O’ Connor, Michael M Maher</w:t>
      </w:r>
      <w:r w:rsidR="00E97C63" w:rsidRPr="007C7602">
        <w:rPr>
          <w:rFonts w:ascii="Book Antiqua" w:hAnsi="Book Antiqua"/>
          <w:b/>
          <w:sz w:val="24"/>
          <w:szCs w:val="24"/>
        </w:rPr>
        <w:t>,</w:t>
      </w:r>
      <w:r w:rsidRPr="007C7602">
        <w:t xml:space="preserve"> </w:t>
      </w:r>
      <w:r w:rsidRPr="007C7602">
        <w:rPr>
          <w:rFonts w:ascii="Book Antiqua" w:hAnsi="Book Antiqua"/>
          <w:sz w:val="24"/>
          <w:szCs w:val="24"/>
        </w:rPr>
        <w:t>Department of Radiology, Cork University Hospital, Wilton, Cork</w:t>
      </w:r>
      <w:r w:rsidR="00B20115" w:rsidRPr="007C7602">
        <w:rPr>
          <w:rFonts w:ascii="Book Antiqua" w:hAnsi="Book Antiqua" w:hint="eastAsia"/>
          <w:sz w:val="24"/>
          <w:szCs w:val="24"/>
          <w:lang w:eastAsia="zh-CN"/>
        </w:rPr>
        <w:t xml:space="preserve"> </w:t>
      </w:r>
      <w:r w:rsidR="00B20115" w:rsidRPr="007C7602">
        <w:rPr>
          <w:rFonts w:ascii="Book Antiqua" w:hAnsi="Book Antiqua"/>
          <w:sz w:val="24"/>
          <w:szCs w:val="24"/>
        </w:rPr>
        <w:t>T12 DC4A</w:t>
      </w:r>
      <w:r w:rsidRPr="007C7602">
        <w:rPr>
          <w:rFonts w:ascii="Book Antiqua" w:hAnsi="Book Antiqua"/>
          <w:sz w:val="24"/>
          <w:szCs w:val="24"/>
        </w:rPr>
        <w:t>, Ireland</w:t>
      </w:r>
    </w:p>
    <w:p w14:paraId="0C914385" w14:textId="77777777" w:rsidR="00031739" w:rsidRPr="007C7602" w:rsidRDefault="00031739" w:rsidP="00B20115">
      <w:pPr>
        <w:spacing w:after="0" w:line="360" w:lineRule="auto"/>
        <w:contextualSpacing/>
        <w:jc w:val="both"/>
        <w:rPr>
          <w:rFonts w:ascii="Book Antiqua" w:hAnsi="Book Antiqua"/>
          <w:sz w:val="24"/>
          <w:szCs w:val="24"/>
          <w:lang w:eastAsia="zh-CN"/>
        </w:rPr>
      </w:pPr>
    </w:p>
    <w:p w14:paraId="1D5C9A49" w14:textId="63FE16F7" w:rsidR="00844B3E" w:rsidRPr="007C7602" w:rsidRDefault="00844B3E" w:rsidP="00B20115">
      <w:pPr>
        <w:spacing w:after="0" w:line="360" w:lineRule="auto"/>
        <w:contextualSpacing/>
        <w:jc w:val="both"/>
        <w:rPr>
          <w:rFonts w:ascii="Book Antiqua" w:hAnsi="Book Antiqua"/>
          <w:sz w:val="24"/>
          <w:szCs w:val="24"/>
        </w:rPr>
      </w:pPr>
      <w:r w:rsidRPr="007C7602">
        <w:rPr>
          <w:rFonts w:ascii="Book Antiqua" w:hAnsi="Book Antiqua"/>
          <w:b/>
          <w:sz w:val="24"/>
          <w:szCs w:val="24"/>
        </w:rPr>
        <w:t>Author contributions:</w:t>
      </w:r>
      <w:r w:rsidRPr="007C7602">
        <w:rPr>
          <w:rFonts w:ascii="Book Antiqua" w:hAnsi="Book Antiqua"/>
          <w:sz w:val="24"/>
          <w:szCs w:val="24"/>
        </w:rPr>
        <w:t xml:space="preserve"> Stephen Power was the primary author and drafted the manuscript. Fiachra Moloney, Maria Twomey</w:t>
      </w:r>
      <w:r w:rsidR="00B93F86" w:rsidRPr="007C7602">
        <w:rPr>
          <w:rFonts w:ascii="Book Antiqua" w:hAnsi="Book Antiqua"/>
          <w:sz w:val="24"/>
          <w:szCs w:val="24"/>
        </w:rPr>
        <w:t xml:space="preserve"> </w:t>
      </w:r>
      <w:r w:rsidRPr="007C7602">
        <w:rPr>
          <w:rFonts w:ascii="Book Antiqua" w:hAnsi="Book Antiqua"/>
          <w:sz w:val="24"/>
          <w:szCs w:val="24"/>
        </w:rPr>
        <w:t>and Owen J O’ Connor conducted the literature review and drafted sections of the manuscript.</w:t>
      </w:r>
      <w:r w:rsidR="0030586B" w:rsidRPr="007C7602">
        <w:rPr>
          <w:rFonts w:ascii="Book Antiqua" w:hAnsi="Book Antiqua"/>
          <w:sz w:val="24"/>
          <w:szCs w:val="24"/>
        </w:rPr>
        <w:t xml:space="preserve"> Karl James edited the manuscript and cross-checked all refernces. </w:t>
      </w:r>
      <w:r w:rsidRPr="007C7602">
        <w:rPr>
          <w:rFonts w:ascii="Book Antiqua" w:hAnsi="Book Antiqua"/>
          <w:sz w:val="24"/>
          <w:szCs w:val="24"/>
        </w:rPr>
        <w:t xml:space="preserve">Michael Maher was the supervisor for the article, drafted sections of </w:t>
      </w:r>
      <w:r w:rsidR="0071684D" w:rsidRPr="007C7602">
        <w:rPr>
          <w:rFonts w:ascii="Book Antiqua" w:hAnsi="Book Antiqua"/>
          <w:sz w:val="24"/>
          <w:szCs w:val="24"/>
        </w:rPr>
        <w:t>the manuscript and was the primary editor.</w:t>
      </w:r>
    </w:p>
    <w:p w14:paraId="44BE9732" w14:textId="77777777" w:rsidR="00844B3E" w:rsidRPr="007C7602" w:rsidRDefault="00844B3E" w:rsidP="00B20115">
      <w:pPr>
        <w:spacing w:after="0" w:line="360" w:lineRule="auto"/>
        <w:contextualSpacing/>
        <w:jc w:val="both"/>
        <w:rPr>
          <w:rFonts w:ascii="Book Antiqua" w:hAnsi="Book Antiqua"/>
          <w:sz w:val="24"/>
          <w:szCs w:val="24"/>
        </w:rPr>
      </w:pPr>
    </w:p>
    <w:p w14:paraId="7F937C11" w14:textId="314BA214" w:rsidR="00F255DF" w:rsidRPr="007C7602" w:rsidRDefault="00F255DF" w:rsidP="00B20115">
      <w:pPr>
        <w:spacing w:after="0" w:line="360" w:lineRule="auto"/>
        <w:contextualSpacing/>
        <w:jc w:val="both"/>
        <w:rPr>
          <w:rFonts w:ascii="Book Antiqua" w:hAnsi="Book Antiqua"/>
          <w:sz w:val="24"/>
          <w:szCs w:val="24"/>
          <w:lang w:eastAsia="zh-CN"/>
        </w:rPr>
      </w:pPr>
      <w:r w:rsidRPr="007C7602">
        <w:rPr>
          <w:rFonts w:ascii="Book Antiqua" w:hAnsi="Book Antiqua"/>
          <w:b/>
          <w:sz w:val="24"/>
          <w:szCs w:val="24"/>
        </w:rPr>
        <w:t>Conflict-of-interest statement:</w:t>
      </w:r>
      <w:r w:rsidRPr="007C7602">
        <w:rPr>
          <w:rFonts w:ascii="Book Antiqua" w:hAnsi="Book Antiqua"/>
          <w:sz w:val="24"/>
          <w:szCs w:val="24"/>
        </w:rPr>
        <w:t xml:space="preserve"> All authors declare no conflicts of interest.</w:t>
      </w:r>
    </w:p>
    <w:p w14:paraId="0E44C514" w14:textId="77777777" w:rsidR="0006438F" w:rsidRPr="007C7602" w:rsidRDefault="0006438F" w:rsidP="00B20115">
      <w:pPr>
        <w:spacing w:after="0" w:line="360" w:lineRule="auto"/>
        <w:contextualSpacing/>
        <w:jc w:val="both"/>
        <w:rPr>
          <w:rFonts w:ascii="Book Antiqua" w:hAnsi="Book Antiqua"/>
          <w:sz w:val="24"/>
          <w:szCs w:val="24"/>
          <w:lang w:eastAsia="zh-CN"/>
        </w:rPr>
      </w:pPr>
    </w:p>
    <w:p w14:paraId="467581EB" w14:textId="77777777" w:rsidR="0006438F" w:rsidRPr="007C7602" w:rsidRDefault="0006438F" w:rsidP="0006438F">
      <w:pPr>
        <w:widowControl w:val="0"/>
        <w:adjustRightInd w:val="0"/>
        <w:snapToGrid w:val="0"/>
        <w:spacing w:after="0" w:line="360" w:lineRule="auto"/>
        <w:jc w:val="both"/>
        <w:rPr>
          <w:rFonts w:ascii="Book Antiqua" w:hAnsi="Book Antiqua"/>
          <w:sz w:val="24"/>
          <w:szCs w:val="24"/>
        </w:rPr>
      </w:pPr>
      <w:bookmarkStart w:id="2" w:name="OLE_LINK111"/>
      <w:bookmarkStart w:id="3" w:name="OLE_LINK112"/>
      <w:bookmarkStart w:id="4" w:name="OLE_LINK54"/>
      <w:bookmarkStart w:id="5" w:name="OLE_LINK70"/>
      <w:bookmarkStart w:id="6" w:name="OLE_LINK123"/>
      <w:bookmarkStart w:id="7" w:name="OLE_LINK183"/>
      <w:bookmarkStart w:id="8" w:name="OLE_LINK329"/>
      <w:bookmarkStart w:id="9" w:name="OLE_LINK424"/>
      <w:bookmarkStart w:id="10" w:name="OLE_LINK268"/>
      <w:bookmarkStart w:id="11" w:name="OLE_LINK269"/>
      <w:bookmarkStart w:id="12" w:name="OLE_LINK439"/>
      <w:r w:rsidRPr="007C7602">
        <w:rPr>
          <w:rFonts w:ascii="Book Antiqua" w:hAnsi="Book Antiqua"/>
          <w:b/>
          <w:color w:val="000000"/>
          <w:sz w:val="24"/>
          <w:szCs w:val="24"/>
        </w:rPr>
        <w:t xml:space="preserve">Open-Access: </w:t>
      </w:r>
      <w:r w:rsidRPr="007C7602">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7C7602">
        <w:rPr>
          <w:rFonts w:ascii="Book Antiqua" w:hAnsi="Book Antiqua"/>
          <w:sz w:val="24"/>
          <w:szCs w:val="24"/>
        </w:rPr>
        <w:t>http://creativecommons.org/licenses/by-nc/4.0/</w:t>
      </w:r>
      <w:bookmarkEnd w:id="2"/>
      <w:bookmarkEnd w:id="3"/>
    </w:p>
    <w:bookmarkEnd w:id="4"/>
    <w:bookmarkEnd w:id="5"/>
    <w:bookmarkEnd w:id="6"/>
    <w:bookmarkEnd w:id="7"/>
    <w:bookmarkEnd w:id="8"/>
    <w:bookmarkEnd w:id="9"/>
    <w:p w14:paraId="2505E931" w14:textId="77777777" w:rsidR="0006438F" w:rsidRPr="007C7602" w:rsidRDefault="0006438F" w:rsidP="0006438F">
      <w:pPr>
        <w:snapToGrid w:val="0"/>
        <w:spacing w:after="0" w:line="360" w:lineRule="auto"/>
        <w:ind w:right="120"/>
        <w:jc w:val="both"/>
        <w:rPr>
          <w:rFonts w:ascii="Book Antiqua" w:hAnsi="Book Antiqua"/>
          <w:color w:val="000000"/>
          <w:sz w:val="24"/>
          <w:szCs w:val="24"/>
        </w:rPr>
      </w:pPr>
    </w:p>
    <w:p w14:paraId="6ECFC7F4" w14:textId="77777777" w:rsidR="0006438F" w:rsidRPr="007C7602" w:rsidRDefault="0006438F" w:rsidP="0006438F">
      <w:pPr>
        <w:snapToGrid w:val="0"/>
        <w:spacing w:after="0" w:line="360" w:lineRule="auto"/>
        <w:ind w:right="120"/>
        <w:jc w:val="both"/>
        <w:rPr>
          <w:rFonts w:ascii="Book Antiqua" w:hAnsi="Book Antiqua"/>
          <w:color w:val="000000"/>
          <w:sz w:val="24"/>
          <w:szCs w:val="24"/>
        </w:rPr>
      </w:pPr>
      <w:bookmarkStart w:id="13" w:name="OLE_LINK219"/>
      <w:bookmarkStart w:id="14" w:name="OLE_LINK368"/>
      <w:r w:rsidRPr="007C7602">
        <w:rPr>
          <w:rFonts w:ascii="Book Antiqua" w:hAnsi="Book Antiqua"/>
          <w:b/>
          <w:color w:val="000000"/>
          <w:sz w:val="24"/>
          <w:szCs w:val="24"/>
        </w:rPr>
        <w:t>Manuscript source:</w:t>
      </w:r>
      <w:r w:rsidRPr="007C7602">
        <w:rPr>
          <w:rFonts w:ascii="Book Antiqua" w:hAnsi="Book Antiqua"/>
          <w:color w:val="000000"/>
          <w:sz w:val="24"/>
          <w:szCs w:val="24"/>
        </w:rPr>
        <w:t xml:space="preserve"> Invited manuscript</w:t>
      </w:r>
    </w:p>
    <w:bookmarkEnd w:id="10"/>
    <w:bookmarkEnd w:id="11"/>
    <w:bookmarkEnd w:id="12"/>
    <w:bookmarkEnd w:id="13"/>
    <w:bookmarkEnd w:id="14"/>
    <w:p w14:paraId="433A4027" w14:textId="77777777" w:rsidR="0038640D" w:rsidRPr="007C7602" w:rsidRDefault="0038640D" w:rsidP="00B20115">
      <w:pPr>
        <w:spacing w:after="0" w:line="360" w:lineRule="auto"/>
        <w:contextualSpacing/>
        <w:jc w:val="both"/>
        <w:rPr>
          <w:rFonts w:ascii="Book Antiqua" w:hAnsi="Book Antiqua"/>
          <w:sz w:val="24"/>
          <w:szCs w:val="24"/>
        </w:rPr>
      </w:pPr>
    </w:p>
    <w:p w14:paraId="1E2487CF" w14:textId="2B68CBD4" w:rsidR="003E1B7D" w:rsidRPr="007C7602" w:rsidRDefault="0038640D" w:rsidP="00B20115">
      <w:pPr>
        <w:spacing w:after="0" w:line="360" w:lineRule="auto"/>
        <w:contextualSpacing/>
        <w:jc w:val="both"/>
        <w:rPr>
          <w:rFonts w:ascii="Book Antiqua" w:hAnsi="Book Antiqua"/>
          <w:sz w:val="24"/>
          <w:szCs w:val="24"/>
          <w:lang w:eastAsia="zh-CN"/>
        </w:rPr>
      </w:pPr>
      <w:r w:rsidRPr="007C7602">
        <w:rPr>
          <w:rFonts w:ascii="Book Antiqua" w:hAnsi="Book Antiqua"/>
          <w:b/>
          <w:sz w:val="24"/>
          <w:szCs w:val="24"/>
        </w:rPr>
        <w:t>Correspondence to:</w:t>
      </w:r>
      <w:r w:rsidR="00DA0B3D" w:rsidRPr="007C7602">
        <w:rPr>
          <w:rFonts w:ascii="Book Antiqua" w:hAnsi="Book Antiqua"/>
          <w:sz w:val="24"/>
          <w:szCs w:val="24"/>
        </w:rPr>
        <w:t xml:space="preserve"> </w:t>
      </w:r>
      <w:r w:rsidR="00B93F86" w:rsidRPr="007C7602">
        <w:rPr>
          <w:rFonts w:ascii="Book Antiqua" w:hAnsi="Book Antiqua"/>
          <w:b/>
          <w:sz w:val="24"/>
          <w:szCs w:val="24"/>
        </w:rPr>
        <w:t>Karl James</w:t>
      </w:r>
      <w:r w:rsidR="003E1B7D" w:rsidRPr="007C7602">
        <w:rPr>
          <w:rFonts w:ascii="Book Antiqua" w:hAnsi="Book Antiqua" w:hint="eastAsia"/>
          <w:b/>
          <w:sz w:val="24"/>
          <w:szCs w:val="24"/>
          <w:lang w:eastAsia="zh-CN"/>
        </w:rPr>
        <w:t>,</w:t>
      </w:r>
      <w:r w:rsidR="00DA0B3D" w:rsidRPr="007C7602">
        <w:rPr>
          <w:rFonts w:ascii="Book Antiqua" w:hAnsi="Book Antiqua"/>
          <w:b/>
          <w:sz w:val="24"/>
          <w:szCs w:val="24"/>
        </w:rPr>
        <w:t xml:space="preserve"> FFR</w:t>
      </w:r>
      <w:r w:rsidR="003E1B7D" w:rsidRPr="007C7602">
        <w:rPr>
          <w:rFonts w:ascii="Book Antiqua" w:hAnsi="Book Antiqua" w:hint="eastAsia"/>
          <w:b/>
          <w:sz w:val="24"/>
          <w:szCs w:val="24"/>
          <w:lang w:eastAsia="zh-CN"/>
        </w:rPr>
        <w:t>,</w:t>
      </w:r>
      <w:r w:rsidR="00DA0B3D" w:rsidRPr="007C7602">
        <w:rPr>
          <w:rFonts w:ascii="Book Antiqua" w:hAnsi="Book Antiqua"/>
          <w:b/>
          <w:sz w:val="24"/>
          <w:szCs w:val="24"/>
        </w:rPr>
        <w:t xml:space="preserve"> RCSI</w:t>
      </w:r>
      <w:r w:rsidRPr="007C7602">
        <w:rPr>
          <w:rFonts w:ascii="Book Antiqua" w:hAnsi="Book Antiqua"/>
          <w:b/>
          <w:sz w:val="24"/>
          <w:szCs w:val="24"/>
        </w:rPr>
        <w:t>,</w:t>
      </w:r>
      <w:r w:rsidRPr="007C7602">
        <w:rPr>
          <w:rFonts w:ascii="Book Antiqua" w:hAnsi="Book Antiqua"/>
          <w:sz w:val="24"/>
          <w:szCs w:val="24"/>
        </w:rPr>
        <w:t xml:space="preserve"> Department of Radiology, Cork University Hospital, Wilton, Cork</w:t>
      </w:r>
      <w:r w:rsidR="003E1B7D" w:rsidRPr="007C7602">
        <w:rPr>
          <w:rFonts w:ascii="Book Antiqua" w:hAnsi="Book Antiqua"/>
          <w:sz w:val="24"/>
          <w:szCs w:val="24"/>
        </w:rPr>
        <w:t xml:space="preserve"> T12 DC4A,</w:t>
      </w:r>
      <w:r w:rsidR="00600777" w:rsidRPr="007C7602">
        <w:rPr>
          <w:rFonts w:ascii="Book Antiqua" w:hAnsi="Book Antiqua"/>
          <w:sz w:val="24"/>
          <w:szCs w:val="24"/>
        </w:rPr>
        <w:t xml:space="preserve"> </w:t>
      </w:r>
      <w:r w:rsidRPr="007C7602">
        <w:rPr>
          <w:rFonts w:ascii="Book Antiqua" w:hAnsi="Book Antiqua"/>
          <w:sz w:val="24"/>
          <w:szCs w:val="24"/>
        </w:rPr>
        <w:t>Ireland</w:t>
      </w:r>
      <w:r w:rsidR="003E1B7D" w:rsidRPr="007C7602">
        <w:rPr>
          <w:rFonts w:ascii="Book Antiqua" w:hAnsi="Book Antiqua" w:hint="eastAsia"/>
          <w:sz w:val="24"/>
          <w:szCs w:val="24"/>
          <w:lang w:eastAsia="zh-CN"/>
        </w:rPr>
        <w:t>.</w:t>
      </w:r>
      <w:r w:rsidRPr="007C7602">
        <w:rPr>
          <w:rFonts w:ascii="Book Antiqua" w:hAnsi="Book Antiqua"/>
          <w:sz w:val="24"/>
          <w:szCs w:val="24"/>
        </w:rPr>
        <w:t xml:space="preserve"> </w:t>
      </w:r>
      <w:r w:rsidR="003E1B7D" w:rsidRPr="007C7602">
        <w:rPr>
          <w:rFonts w:ascii="Book Antiqua" w:hAnsi="Book Antiqua"/>
          <w:sz w:val="24"/>
          <w:szCs w:val="24"/>
        </w:rPr>
        <w:t>drkarljames@outlook.com</w:t>
      </w:r>
    </w:p>
    <w:p w14:paraId="086AC67B" w14:textId="4BA8C090" w:rsidR="003E1B7D" w:rsidRPr="007C7602" w:rsidRDefault="003E1B7D" w:rsidP="00B20115">
      <w:pPr>
        <w:spacing w:after="0" w:line="360" w:lineRule="auto"/>
        <w:contextualSpacing/>
        <w:jc w:val="both"/>
        <w:rPr>
          <w:rFonts w:ascii="Book Antiqua" w:hAnsi="Book Antiqua"/>
          <w:sz w:val="24"/>
          <w:szCs w:val="24"/>
          <w:lang w:eastAsia="zh-CN"/>
        </w:rPr>
      </w:pPr>
      <w:r w:rsidRPr="007C7602">
        <w:rPr>
          <w:rFonts w:ascii="Book Antiqua" w:hAnsi="Book Antiqua"/>
          <w:b/>
          <w:sz w:val="24"/>
          <w:szCs w:val="24"/>
        </w:rPr>
        <w:t>T</w:t>
      </w:r>
      <w:r w:rsidR="0038640D" w:rsidRPr="007C7602">
        <w:rPr>
          <w:rFonts w:ascii="Book Antiqua" w:hAnsi="Book Antiqua"/>
          <w:b/>
          <w:sz w:val="24"/>
          <w:szCs w:val="24"/>
        </w:rPr>
        <w:t>elephone:</w:t>
      </w:r>
      <w:r w:rsidR="0038640D" w:rsidRPr="007C7602">
        <w:rPr>
          <w:rFonts w:ascii="Book Antiqua" w:hAnsi="Book Antiqua"/>
          <w:sz w:val="24"/>
          <w:szCs w:val="24"/>
        </w:rPr>
        <w:t xml:space="preserve"> </w:t>
      </w:r>
      <w:r w:rsidR="00B93F86" w:rsidRPr="007C7602">
        <w:rPr>
          <w:rFonts w:ascii="Book Antiqua" w:hAnsi="Book Antiqua"/>
          <w:sz w:val="24"/>
          <w:szCs w:val="24"/>
        </w:rPr>
        <w:t>+353</w:t>
      </w:r>
      <w:r w:rsidR="00044D71" w:rsidRPr="007C7602">
        <w:rPr>
          <w:rFonts w:ascii="Book Antiqua" w:hAnsi="Book Antiqua" w:hint="eastAsia"/>
          <w:sz w:val="24"/>
          <w:szCs w:val="24"/>
          <w:lang w:eastAsia="zh-CN"/>
        </w:rPr>
        <w:t>-</w:t>
      </w:r>
      <w:r w:rsidR="00B93F86" w:rsidRPr="007C7602">
        <w:rPr>
          <w:rFonts w:ascii="Book Antiqua" w:hAnsi="Book Antiqua"/>
          <w:sz w:val="24"/>
          <w:szCs w:val="24"/>
        </w:rPr>
        <w:t>21</w:t>
      </w:r>
      <w:r w:rsidR="00044D71" w:rsidRPr="007C7602">
        <w:rPr>
          <w:rFonts w:ascii="Book Antiqua" w:hAnsi="Book Antiqua" w:hint="eastAsia"/>
          <w:sz w:val="24"/>
          <w:szCs w:val="24"/>
          <w:lang w:eastAsia="zh-CN"/>
        </w:rPr>
        <w:t>-</w:t>
      </w:r>
      <w:r w:rsidR="00B93F86" w:rsidRPr="007C7602">
        <w:rPr>
          <w:rFonts w:ascii="Book Antiqua" w:hAnsi="Book Antiqua"/>
          <w:sz w:val="24"/>
          <w:szCs w:val="24"/>
        </w:rPr>
        <w:t>4920288</w:t>
      </w:r>
    </w:p>
    <w:p w14:paraId="580B9B86" w14:textId="23F0296F" w:rsidR="00F255DF" w:rsidRPr="007C7602" w:rsidRDefault="003E1B7D" w:rsidP="00B20115">
      <w:pPr>
        <w:spacing w:after="0" w:line="360" w:lineRule="auto"/>
        <w:contextualSpacing/>
        <w:jc w:val="both"/>
        <w:rPr>
          <w:rFonts w:ascii="Book Antiqua" w:hAnsi="Book Antiqua"/>
          <w:sz w:val="24"/>
          <w:szCs w:val="24"/>
          <w:lang w:eastAsia="zh-CN"/>
        </w:rPr>
      </w:pPr>
      <w:r w:rsidRPr="007C7602">
        <w:rPr>
          <w:rFonts w:ascii="Book Antiqua" w:hAnsi="Book Antiqua" w:hint="eastAsia"/>
          <w:b/>
          <w:sz w:val="24"/>
          <w:szCs w:val="24"/>
          <w:lang w:eastAsia="zh-CN"/>
        </w:rPr>
        <w:t>F</w:t>
      </w:r>
      <w:r w:rsidR="0038640D" w:rsidRPr="007C7602">
        <w:rPr>
          <w:rFonts w:ascii="Book Antiqua" w:hAnsi="Book Antiqua"/>
          <w:b/>
          <w:sz w:val="24"/>
          <w:szCs w:val="24"/>
        </w:rPr>
        <w:t>ax:</w:t>
      </w:r>
      <w:r w:rsidR="0038640D" w:rsidRPr="007C7602">
        <w:rPr>
          <w:rFonts w:ascii="Book Antiqua" w:hAnsi="Book Antiqua"/>
          <w:sz w:val="24"/>
          <w:szCs w:val="24"/>
        </w:rPr>
        <w:t xml:space="preserve"> </w:t>
      </w:r>
      <w:r w:rsidR="00B93F86" w:rsidRPr="007C7602">
        <w:rPr>
          <w:rFonts w:ascii="Book Antiqua" w:hAnsi="Book Antiqua"/>
          <w:sz w:val="24"/>
          <w:szCs w:val="24"/>
        </w:rPr>
        <w:t>+353</w:t>
      </w:r>
      <w:r w:rsidR="00044D71" w:rsidRPr="007C7602">
        <w:rPr>
          <w:rFonts w:ascii="Book Antiqua" w:hAnsi="Book Antiqua" w:hint="eastAsia"/>
          <w:sz w:val="24"/>
          <w:szCs w:val="24"/>
          <w:lang w:eastAsia="zh-CN"/>
        </w:rPr>
        <w:t>-</w:t>
      </w:r>
      <w:r w:rsidR="00B93F86" w:rsidRPr="007C7602">
        <w:rPr>
          <w:rFonts w:ascii="Book Antiqua" w:hAnsi="Book Antiqua"/>
          <w:sz w:val="24"/>
          <w:szCs w:val="24"/>
        </w:rPr>
        <w:t>21</w:t>
      </w:r>
      <w:r w:rsidR="00044D71" w:rsidRPr="007C7602">
        <w:rPr>
          <w:rFonts w:ascii="Book Antiqua" w:hAnsi="Book Antiqua" w:hint="eastAsia"/>
          <w:sz w:val="24"/>
          <w:szCs w:val="24"/>
          <w:lang w:eastAsia="zh-CN"/>
        </w:rPr>
        <w:t>-</w:t>
      </w:r>
      <w:r w:rsidR="00B93F86" w:rsidRPr="007C7602">
        <w:rPr>
          <w:rFonts w:ascii="Book Antiqua" w:hAnsi="Book Antiqua"/>
          <w:sz w:val="24"/>
          <w:szCs w:val="24"/>
        </w:rPr>
        <w:t>4922002</w:t>
      </w:r>
    </w:p>
    <w:p w14:paraId="5EBB25AA" w14:textId="77777777" w:rsidR="00844B3E" w:rsidRPr="007C7602" w:rsidRDefault="00844B3E" w:rsidP="00B20115">
      <w:pPr>
        <w:spacing w:after="0" w:line="360" w:lineRule="auto"/>
        <w:contextualSpacing/>
        <w:jc w:val="both"/>
      </w:pPr>
    </w:p>
    <w:p w14:paraId="09953FE2" w14:textId="1BB5EF75" w:rsidR="00044D71" w:rsidRPr="007C7602" w:rsidRDefault="00044D71" w:rsidP="00044D71">
      <w:pPr>
        <w:widowControl w:val="0"/>
        <w:adjustRightInd w:val="0"/>
        <w:snapToGrid w:val="0"/>
        <w:spacing w:after="0" w:line="360" w:lineRule="auto"/>
        <w:jc w:val="both"/>
        <w:rPr>
          <w:rFonts w:ascii="Book Antiqua" w:hAnsi="Book Antiqua"/>
          <w:sz w:val="24"/>
          <w:szCs w:val="24"/>
        </w:rPr>
      </w:pPr>
      <w:bookmarkStart w:id="15" w:name="OLE_LINK140"/>
      <w:bookmarkStart w:id="16" w:name="OLE_LINK7"/>
      <w:bookmarkStart w:id="17" w:name="OLE_LINK8"/>
      <w:bookmarkStart w:id="18" w:name="OLE_LINK16"/>
      <w:bookmarkStart w:id="19" w:name="OLE_LINK36"/>
      <w:bookmarkStart w:id="20" w:name="OLE_LINK38"/>
      <w:bookmarkStart w:id="21" w:name="OLE_LINK47"/>
      <w:bookmarkStart w:id="22" w:name="OLE_LINK55"/>
      <w:bookmarkStart w:id="23" w:name="OLE_LINK77"/>
      <w:bookmarkStart w:id="24" w:name="OLE_LINK80"/>
      <w:bookmarkStart w:id="25" w:name="OLE_LINK83"/>
      <w:bookmarkStart w:id="26" w:name="OLE_LINK85"/>
      <w:bookmarkStart w:id="27" w:name="OLE_LINK153"/>
      <w:bookmarkStart w:id="28" w:name="OLE_LINK156"/>
      <w:bookmarkStart w:id="29" w:name="OLE_LINK224"/>
      <w:bookmarkStart w:id="30" w:name="OLE_LINK271"/>
      <w:bookmarkStart w:id="31" w:name="OLE_LINK321"/>
      <w:bookmarkStart w:id="32" w:name="OLE_LINK322"/>
      <w:bookmarkStart w:id="33" w:name="OLE_LINK330"/>
      <w:bookmarkStart w:id="34" w:name="OLE_LINK229"/>
      <w:bookmarkStart w:id="35" w:name="OLE_LINK230"/>
      <w:bookmarkStart w:id="36" w:name="OLE_LINK422"/>
      <w:r w:rsidRPr="007C7602">
        <w:rPr>
          <w:rFonts w:ascii="Book Antiqua" w:hAnsi="Book Antiqua"/>
          <w:b/>
          <w:sz w:val="24"/>
          <w:szCs w:val="24"/>
        </w:rPr>
        <w:t xml:space="preserve">Received: </w:t>
      </w:r>
      <w:r w:rsidR="005E2B2B" w:rsidRPr="007C7602">
        <w:rPr>
          <w:rFonts w:ascii="Book Antiqua" w:hAnsi="Book Antiqua" w:hint="eastAsia"/>
          <w:sz w:val="24"/>
          <w:szCs w:val="24"/>
          <w:lang w:eastAsia="zh-CN"/>
        </w:rPr>
        <w:t>June 13</w:t>
      </w:r>
      <w:r w:rsidRPr="007C7602">
        <w:rPr>
          <w:rFonts w:ascii="Book Antiqua" w:hAnsi="Book Antiqua"/>
          <w:sz w:val="24"/>
          <w:szCs w:val="24"/>
        </w:rPr>
        <w:t>, 2016</w:t>
      </w:r>
    </w:p>
    <w:p w14:paraId="3DC0697D" w14:textId="50D1CD18" w:rsidR="00044D71" w:rsidRPr="007C7602" w:rsidRDefault="00044D71" w:rsidP="00044D71">
      <w:pPr>
        <w:widowControl w:val="0"/>
        <w:adjustRightInd w:val="0"/>
        <w:snapToGrid w:val="0"/>
        <w:spacing w:after="0" w:line="360" w:lineRule="auto"/>
        <w:jc w:val="both"/>
        <w:rPr>
          <w:rFonts w:ascii="Book Antiqua" w:hAnsi="Book Antiqua"/>
          <w:sz w:val="24"/>
          <w:szCs w:val="24"/>
        </w:rPr>
      </w:pPr>
      <w:r w:rsidRPr="007C7602">
        <w:rPr>
          <w:rFonts w:ascii="Book Antiqua" w:hAnsi="Book Antiqua"/>
          <w:b/>
          <w:sz w:val="24"/>
          <w:szCs w:val="24"/>
        </w:rPr>
        <w:t xml:space="preserve">Peer-review started: </w:t>
      </w:r>
      <w:r w:rsidR="005E2B2B" w:rsidRPr="007C7602">
        <w:rPr>
          <w:rFonts w:ascii="Book Antiqua" w:hAnsi="Book Antiqua" w:hint="eastAsia"/>
          <w:sz w:val="24"/>
          <w:szCs w:val="24"/>
          <w:lang w:eastAsia="zh-CN"/>
        </w:rPr>
        <w:t>June 17</w:t>
      </w:r>
      <w:r w:rsidR="005E2B2B" w:rsidRPr="007C7602">
        <w:rPr>
          <w:rFonts w:ascii="Book Antiqua" w:hAnsi="Book Antiqua"/>
          <w:sz w:val="24"/>
          <w:szCs w:val="24"/>
        </w:rPr>
        <w:t>, 2016</w:t>
      </w:r>
    </w:p>
    <w:p w14:paraId="199BB695" w14:textId="752FB9CF" w:rsidR="00044D71" w:rsidRPr="007C7602" w:rsidRDefault="00044D71" w:rsidP="00044D71">
      <w:pPr>
        <w:widowControl w:val="0"/>
        <w:adjustRightInd w:val="0"/>
        <w:snapToGrid w:val="0"/>
        <w:spacing w:after="0" w:line="360" w:lineRule="auto"/>
        <w:jc w:val="both"/>
        <w:rPr>
          <w:rFonts w:ascii="Book Antiqua" w:hAnsi="Book Antiqua"/>
          <w:sz w:val="24"/>
          <w:szCs w:val="24"/>
          <w:lang w:eastAsia="zh-CN"/>
        </w:rPr>
      </w:pPr>
      <w:r w:rsidRPr="007C7602">
        <w:rPr>
          <w:rFonts w:ascii="Book Antiqua" w:hAnsi="Book Antiqua"/>
          <w:b/>
          <w:sz w:val="24"/>
          <w:szCs w:val="24"/>
        </w:rPr>
        <w:t>First decision:</w:t>
      </w:r>
      <w:r w:rsidRPr="007C7602">
        <w:rPr>
          <w:rFonts w:ascii="Book Antiqua" w:hAnsi="Book Antiqua"/>
          <w:sz w:val="24"/>
          <w:szCs w:val="24"/>
        </w:rPr>
        <w:t xml:space="preserve"> </w:t>
      </w:r>
      <w:r w:rsidR="005E2B2B" w:rsidRPr="007C7602">
        <w:rPr>
          <w:rFonts w:ascii="Book Antiqua" w:hAnsi="Book Antiqua" w:hint="eastAsia"/>
          <w:sz w:val="24"/>
          <w:szCs w:val="24"/>
          <w:lang w:eastAsia="zh-CN"/>
        </w:rPr>
        <w:t>August 4, 2016</w:t>
      </w:r>
    </w:p>
    <w:p w14:paraId="05B82143" w14:textId="4306A54E" w:rsidR="00044D71" w:rsidRPr="007C7602" w:rsidRDefault="00044D71" w:rsidP="00044D71">
      <w:pPr>
        <w:widowControl w:val="0"/>
        <w:adjustRightInd w:val="0"/>
        <w:snapToGrid w:val="0"/>
        <w:spacing w:after="0" w:line="360" w:lineRule="auto"/>
        <w:jc w:val="both"/>
        <w:rPr>
          <w:rFonts w:ascii="Book Antiqua" w:hAnsi="Book Antiqua"/>
          <w:sz w:val="24"/>
          <w:szCs w:val="24"/>
        </w:rPr>
      </w:pPr>
      <w:r w:rsidRPr="007C7602">
        <w:rPr>
          <w:rFonts w:ascii="Book Antiqua" w:hAnsi="Book Antiqua"/>
          <w:b/>
          <w:sz w:val="24"/>
          <w:szCs w:val="24"/>
        </w:rPr>
        <w:t>Revised:</w:t>
      </w:r>
      <w:r w:rsidRPr="007C7602">
        <w:rPr>
          <w:rFonts w:ascii="Book Antiqua" w:hAnsi="Book Antiqua"/>
          <w:sz w:val="24"/>
          <w:szCs w:val="24"/>
        </w:rPr>
        <w:t xml:space="preserve"> </w:t>
      </w:r>
      <w:r w:rsidR="005E2B2B" w:rsidRPr="007C7602">
        <w:rPr>
          <w:rFonts w:ascii="Book Antiqua" w:hAnsi="Book Antiqua" w:hint="eastAsia"/>
          <w:sz w:val="24"/>
          <w:szCs w:val="24"/>
          <w:lang w:eastAsia="zh-CN"/>
        </w:rPr>
        <w:t>August 29, 2016</w:t>
      </w:r>
    </w:p>
    <w:p w14:paraId="03E0C47C" w14:textId="2CBB3C93" w:rsidR="00044D71" w:rsidRPr="0024145A" w:rsidRDefault="00044D71" w:rsidP="0024145A">
      <w:pPr>
        <w:rPr>
          <w:rFonts w:ascii="Book Antiqua" w:hAnsi="Book Antiqua"/>
          <w:iCs/>
          <w:sz w:val="24"/>
        </w:rPr>
      </w:pPr>
      <w:r w:rsidRPr="007C7602">
        <w:rPr>
          <w:rFonts w:ascii="Book Antiqua" w:hAnsi="Book Antiqua"/>
          <w:b/>
          <w:sz w:val="24"/>
          <w:szCs w:val="24"/>
        </w:rPr>
        <w:t>Accepted:</w:t>
      </w:r>
      <w:r w:rsidR="0024145A">
        <w:rPr>
          <w:rFonts w:ascii="Book Antiqua" w:hAnsi="Book Antiqua"/>
          <w:b/>
          <w:sz w:val="24"/>
          <w:szCs w:val="24"/>
        </w:rPr>
        <w:t xml:space="preserve"> </w:t>
      </w:r>
      <w:r w:rsidR="0024145A">
        <w:rPr>
          <w:rStyle w:val="Emphasis"/>
        </w:rPr>
        <w:t xml:space="preserve">October </w:t>
      </w:r>
      <w:r w:rsidR="0024145A">
        <w:rPr>
          <w:rStyle w:val="Emphasis"/>
          <w:rFonts w:ascii="宋体" w:hAnsi="宋体" w:cs="宋体" w:hint="eastAsia"/>
        </w:rPr>
        <w:t>22</w:t>
      </w:r>
      <w:r w:rsidR="0024145A" w:rsidRPr="00235CD4">
        <w:rPr>
          <w:rStyle w:val="Emphasis"/>
        </w:rPr>
        <w:t>,</w:t>
      </w:r>
      <w:r w:rsidR="0024145A">
        <w:rPr>
          <w:rStyle w:val="Emphasis"/>
        </w:rPr>
        <w:t xml:space="preserve"> 2016</w:t>
      </w:r>
      <w:bookmarkStart w:id="37" w:name="_GoBack"/>
      <w:bookmarkEnd w:id="37"/>
    </w:p>
    <w:p w14:paraId="60DE84EA" w14:textId="77777777" w:rsidR="00044D71" w:rsidRPr="007C7602" w:rsidRDefault="00044D71" w:rsidP="00044D71">
      <w:pPr>
        <w:widowControl w:val="0"/>
        <w:adjustRightInd w:val="0"/>
        <w:snapToGrid w:val="0"/>
        <w:spacing w:after="0" w:line="360" w:lineRule="auto"/>
        <w:jc w:val="both"/>
        <w:rPr>
          <w:rFonts w:ascii="Book Antiqua" w:hAnsi="Book Antiqua"/>
          <w:sz w:val="24"/>
          <w:szCs w:val="24"/>
        </w:rPr>
      </w:pPr>
      <w:r w:rsidRPr="007C7602">
        <w:rPr>
          <w:rFonts w:ascii="Book Antiqua" w:hAnsi="Book Antiqua"/>
          <w:b/>
          <w:sz w:val="24"/>
          <w:szCs w:val="24"/>
        </w:rPr>
        <w:t>Article in press:</w:t>
      </w:r>
    </w:p>
    <w:p w14:paraId="539DE3DE" w14:textId="77777777" w:rsidR="00044D71" w:rsidRPr="007C7602" w:rsidRDefault="00044D71" w:rsidP="00044D71">
      <w:pPr>
        <w:snapToGrid w:val="0"/>
        <w:spacing w:after="0" w:line="360" w:lineRule="auto"/>
        <w:jc w:val="both"/>
        <w:rPr>
          <w:rFonts w:ascii="Book Antiqua" w:hAnsi="Book Antiqua"/>
          <w:sz w:val="24"/>
          <w:szCs w:val="24"/>
        </w:rPr>
      </w:pPr>
      <w:r w:rsidRPr="007C7602">
        <w:rPr>
          <w:rFonts w:ascii="Book Antiqua" w:hAnsi="Book Antiqua"/>
          <w:b/>
          <w:sz w:val="24"/>
          <w:szCs w:val="24"/>
        </w:rPr>
        <w:t>Published online:</w:t>
      </w:r>
      <w:bookmarkEnd w:id="15"/>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14:paraId="3CD33D48" w14:textId="77777777" w:rsidR="005E3BF0" w:rsidRPr="007C7602" w:rsidRDefault="005E3BF0" w:rsidP="00B20115">
      <w:pPr>
        <w:spacing w:after="0" w:line="360" w:lineRule="auto"/>
        <w:contextualSpacing/>
        <w:jc w:val="both"/>
        <w:rPr>
          <w:rFonts w:ascii="Book Antiqua" w:hAnsi="Book Antiqua"/>
          <w:b/>
          <w:sz w:val="24"/>
          <w:szCs w:val="24"/>
        </w:rPr>
      </w:pPr>
    </w:p>
    <w:p w14:paraId="46B7D98A" w14:textId="77777777" w:rsidR="000233BE" w:rsidRPr="007C7602" w:rsidRDefault="000233BE" w:rsidP="00B20115">
      <w:pPr>
        <w:spacing w:after="0" w:line="360" w:lineRule="auto"/>
        <w:jc w:val="both"/>
        <w:rPr>
          <w:rFonts w:ascii="Book Antiqua" w:hAnsi="Book Antiqua"/>
          <w:sz w:val="24"/>
          <w:szCs w:val="24"/>
        </w:rPr>
      </w:pPr>
    </w:p>
    <w:p w14:paraId="16214ED0" w14:textId="77777777" w:rsidR="000233BE" w:rsidRPr="007C7602" w:rsidRDefault="000233BE" w:rsidP="00B20115">
      <w:pPr>
        <w:spacing w:after="0" w:line="360" w:lineRule="auto"/>
        <w:jc w:val="both"/>
        <w:rPr>
          <w:rFonts w:ascii="Book Antiqua" w:hAnsi="Book Antiqua"/>
          <w:sz w:val="24"/>
          <w:szCs w:val="24"/>
        </w:rPr>
      </w:pPr>
    </w:p>
    <w:p w14:paraId="2AAEC90A" w14:textId="77777777" w:rsidR="005E3BF0" w:rsidRPr="007C7602" w:rsidRDefault="005E3BF0" w:rsidP="00B20115">
      <w:pPr>
        <w:spacing w:after="0" w:line="360" w:lineRule="auto"/>
        <w:jc w:val="both"/>
        <w:rPr>
          <w:rFonts w:ascii="Book Antiqua" w:hAnsi="Book Antiqua"/>
          <w:sz w:val="24"/>
          <w:szCs w:val="24"/>
        </w:rPr>
      </w:pPr>
    </w:p>
    <w:p w14:paraId="0E634B25" w14:textId="77777777" w:rsidR="005E3BF0" w:rsidRPr="007C7602" w:rsidRDefault="005E3BF0" w:rsidP="00B20115">
      <w:pPr>
        <w:spacing w:after="0" w:line="360" w:lineRule="auto"/>
        <w:jc w:val="both"/>
        <w:rPr>
          <w:rFonts w:ascii="Book Antiqua" w:hAnsi="Book Antiqua"/>
          <w:sz w:val="24"/>
          <w:szCs w:val="24"/>
        </w:rPr>
      </w:pPr>
    </w:p>
    <w:p w14:paraId="12467B00" w14:textId="77777777" w:rsidR="005E3BF0" w:rsidRPr="007C7602" w:rsidRDefault="005E3BF0" w:rsidP="00B20115">
      <w:pPr>
        <w:spacing w:after="0" w:line="360" w:lineRule="auto"/>
        <w:jc w:val="both"/>
        <w:rPr>
          <w:rFonts w:ascii="Book Antiqua" w:hAnsi="Book Antiqua"/>
          <w:sz w:val="24"/>
          <w:szCs w:val="24"/>
        </w:rPr>
      </w:pPr>
    </w:p>
    <w:p w14:paraId="34E95716" w14:textId="77777777" w:rsidR="005E3BF0" w:rsidRPr="007C7602" w:rsidRDefault="005E3BF0" w:rsidP="00B20115">
      <w:pPr>
        <w:spacing w:after="0" w:line="360" w:lineRule="auto"/>
        <w:jc w:val="both"/>
        <w:rPr>
          <w:rFonts w:ascii="Book Antiqua" w:hAnsi="Book Antiqua"/>
          <w:sz w:val="24"/>
          <w:szCs w:val="24"/>
        </w:rPr>
      </w:pPr>
    </w:p>
    <w:p w14:paraId="56576105" w14:textId="77777777" w:rsidR="009B46F0" w:rsidRPr="007C7602" w:rsidRDefault="009B46F0">
      <w:pPr>
        <w:spacing w:after="0" w:line="240" w:lineRule="auto"/>
        <w:rPr>
          <w:rFonts w:ascii="Book Antiqua" w:hAnsi="Book Antiqua"/>
          <w:b/>
          <w:sz w:val="24"/>
          <w:szCs w:val="24"/>
        </w:rPr>
      </w:pPr>
      <w:r w:rsidRPr="007C7602">
        <w:rPr>
          <w:rFonts w:ascii="Book Antiqua" w:hAnsi="Book Antiqua"/>
          <w:b/>
          <w:sz w:val="24"/>
          <w:szCs w:val="24"/>
        </w:rPr>
        <w:br w:type="page"/>
      </w:r>
    </w:p>
    <w:p w14:paraId="20E9D93D" w14:textId="35248D8E" w:rsidR="005E3BF0" w:rsidRPr="007C7602" w:rsidRDefault="001F1156" w:rsidP="00B20115">
      <w:pPr>
        <w:spacing w:after="0" w:line="360" w:lineRule="auto"/>
        <w:jc w:val="both"/>
        <w:rPr>
          <w:rFonts w:ascii="Book Antiqua" w:hAnsi="Book Antiqua"/>
          <w:b/>
          <w:sz w:val="24"/>
          <w:szCs w:val="24"/>
        </w:rPr>
      </w:pPr>
      <w:r w:rsidRPr="007C7602">
        <w:rPr>
          <w:rFonts w:ascii="Book Antiqua" w:hAnsi="Book Antiqua"/>
          <w:b/>
          <w:sz w:val="24"/>
          <w:szCs w:val="24"/>
        </w:rPr>
        <w:lastRenderedPageBreak/>
        <w:t>Abstract</w:t>
      </w:r>
    </w:p>
    <w:p w14:paraId="0C673898" w14:textId="24BD2F05" w:rsidR="001F1156" w:rsidRPr="007C7602" w:rsidRDefault="00E6718A" w:rsidP="00B20115">
      <w:pPr>
        <w:spacing w:after="0" w:line="360" w:lineRule="auto"/>
        <w:jc w:val="both"/>
        <w:rPr>
          <w:rFonts w:ascii="Book Antiqua" w:hAnsi="Book Antiqua"/>
          <w:sz w:val="24"/>
          <w:szCs w:val="24"/>
        </w:rPr>
      </w:pPr>
      <w:r w:rsidRPr="007C7602">
        <w:rPr>
          <w:rFonts w:ascii="Book Antiqua" w:hAnsi="Book Antiqua"/>
          <w:sz w:val="24"/>
          <w:szCs w:val="24"/>
          <w:lang w:val="en-US"/>
        </w:rPr>
        <w:t xml:space="preserve">Since its introduction in the 1970s, computed tomography </w:t>
      </w:r>
      <w:r w:rsidR="009B46F0" w:rsidRPr="007C7602">
        <w:rPr>
          <w:rFonts w:ascii="Book Antiqua" w:hAnsi="Book Antiqua" w:hint="eastAsia"/>
          <w:sz w:val="24"/>
          <w:szCs w:val="24"/>
          <w:lang w:eastAsia="zh-CN"/>
        </w:rPr>
        <w:t>(</w:t>
      </w:r>
      <w:r w:rsidR="009B46F0" w:rsidRPr="007C7602">
        <w:rPr>
          <w:rFonts w:ascii="Book Antiqua" w:hAnsi="Book Antiqua"/>
          <w:sz w:val="24"/>
          <w:szCs w:val="24"/>
          <w:lang w:val="en-US"/>
        </w:rPr>
        <w:t>CT</w:t>
      </w:r>
      <w:r w:rsidR="009B46F0" w:rsidRPr="007C7602">
        <w:rPr>
          <w:rFonts w:ascii="Book Antiqua" w:hAnsi="Book Antiqua" w:hint="eastAsia"/>
          <w:sz w:val="24"/>
          <w:szCs w:val="24"/>
          <w:lang w:val="en-US" w:eastAsia="zh-CN"/>
        </w:rPr>
        <w:t>)</w:t>
      </w:r>
      <w:r w:rsidR="009B46F0" w:rsidRPr="007C7602">
        <w:rPr>
          <w:rFonts w:ascii="Book Antiqua" w:hAnsi="Book Antiqua"/>
          <w:sz w:val="24"/>
          <w:szCs w:val="24"/>
          <w:lang w:val="en-US"/>
        </w:rPr>
        <w:t xml:space="preserve"> </w:t>
      </w:r>
      <w:r w:rsidRPr="007C7602">
        <w:rPr>
          <w:rFonts w:ascii="Book Antiqua" w:hAnsi="Book Antiqua"/>
          <w:sz w:val="24"/>
          <w:szCs w:val="24"/>
          <w:lang w:val="en-US"/>
        </w:rPr>
        <w:t xml:space="preserve">has revolutionized diagnostic </w:t>
      </w:r>
      <w:r w:rsidR="009F7EB3" w:rsidRPr="007C7602">
        <w:rPr>
          <w:rFonts w:ascii="Book Antiqua" w:hAnsi="Book Antiqua"/>
          <w:sz w:val="24"/>
          <w:szCs w:val="24"/>
          <w:lang w:val="en-US"/>
        </w:rPr>
        <w:t>decision-making.</w:t>
      </w:r>
      <w:r w:rsidR="009F7EB3" w:rsidRPr="007C7602">
        <w:rPr>
          <w:rFonts w:ascii="Book Antiqua" w:hAnsi="Book Antiqua"/>
          <w:sz w:val="24"/>
          <w:szCs w:val="24"/>
        </w:rPr>
        <w:t xml:space="preserve"> </w:t>
      </w:r>
      <w:r w:rsidRPr="007C7602">
        <w:rPr>
          <w:rFonts w:ascii="Book Antiqua" w:hAnsi="Book Antiqua"/>
          <w:sz w:val="24"/>
          <w:szCs w:val="24"/>
          <w:lang w:val="en-US"/>
        </w:rPr>
        <w:t xml:space="preserve">One of the major concerns associated with the widespread </w:t>
      </w:r>
      <w:r w:rsidR="009F7EB3" w:rsidRPr="007C7602">
        <w:rPr>
          <w:rFonts w:ascii="Book Antiqua" w:hAnsi="Book Antiqua"/>
          <w:sz w:val="24"/>
          <w:szCs w:val="24"/>
          <w:lang w:val="en-US"/>
        </w:rPr>
        <w:t>use</w:t>
      </w:r>
      <w:r w:rsidRPr="007C7602">
        <w:rPr>
          <w:rFonts w:ascii="Book Antiqua" w:hAnsi="Book Antiqua"/>
          <w:sz w:val="24"/>
          <w:szCs w:val="24"/>
          <w:lang w:val="en-US"/>
        </w:rPr>
        <w:t xml:space="preserve"> of CT is the associated increased radiation exposure incurred by patients.</w:t>
      </w:r>
      <w:r w:rsidR="008C5912" w:rsidRPr="007C7602">
        <w:rPr>
          <w:rFonts w:ascii="Book Antiqua" w:hAnsi="Book Antiqua"/>
          <w:sz w:val="24"/>
          <w:szCs w:val="24"/>
        </w:rPr>
        <w:t xml:space="preserve"> The link between </w:t>
      </w:r>
      <w:r w:rsidR="009F7EB3" w:rsidRPr="007C7602">
        <w:rPr>
          <w:rFonts w:ascii="Book Antiqua" w:hAnsi="Book Antiqua"/>
          <w:sz w:val="24"/>
          <w:szCs w:val="24"/>
        </w:rPr>
        <w:t xml:space="preserve">ionizing </w:t>
      </w:r>
      <w:r w:rsidR="008C5912" w:rsidRPr="007C7602">
        <w:rPr>
          <w:rFonts w:ascii="Book Antiqua" w:hAnsi="Book Antiqua"/>
          <w:sz w:val="24"/>
          <w:szCs w:val="24"/>
        </w:rPr>
        <w:t xml:space="preserve">radiation and the subsequent development of neoplasia has been largely based on extrapolating data from studies of survivors of the atomic bombs dropped in Japan in 1945 and on assessments of the increased relative risk of neoplasia in those occupationally exposed to radiation within the nuclear industry. </w:t>
      </w:r>
      <w:r w:rsidR="009F7EB3" w:rsidRPr="007C7602">
        <w:rPr>
          <w:rFonts w:ascii="Book Antiqua" w:hAnsi="Book Antiqua"/>
          <w:sz w:val="24"/>
          <w:szCs w:val="24"/>
        </w:rPr>
        <w:t>Hovever,</w:t>
      </w:r>
      <w:r w:rsidR="008C5912" w:rsidRPr="007C7602">
        <w:rPr>
          <w:rFonts w:ascii="Book Antiqua" w:hAnsi="Book Antiqua"/>
          <w:sz w:val="24"/>
          <w:szCs w:val="24"/>
        </w:rPr>
        <w:t xml:space="preserve"> the association between </w:t>
      </w:r>
      <w:r w:rsidR="009F7EB3" w:rsidRPr="007C7602">
        <w:rPr>
          <w:rFonts w:ascii="Book Antiqua" w:hAnsi="Book Antiqua"/>
          <w:sz w:val="24"/>
          <w:szCs w:val="24"/>
        </w:rPr>
        <w:t xml:space="preserve">exposure to </w:t>
      </w:r>
      <w:r w:rsidR="008C5912" w:rsidRPr="007C7602">
        <w:rPr>
          <w:rFonts w:ascii="Book Antiqua" w:hAnsi="Book Antiqua"/>
          <w:sz w:val="24"/>
          <w:szCs w:val="24"/>
        </w:rPr>
        <w:t xml:space="preserve">low-dose radiation </w:t>
      </w:r>
      <w:r w:rsidR="009F7EB3" w:rsidRPr="007C7602">
        <w:rPr>
          <w:rFonts w:ascii="Book Antiqua" w:hAnsi="Book Antiqua"/>
          <w:sz w:val="24"/>
          <w:szCs w:val="24"/>
        </w:rPr>
        <w:t>from</w:t>
      </w:r>
      <w:r w:rsidR="008C5912" w:rsidRPr="007C7602">
        <w:rPr>
          <w:rFonts w:ascii="Book Antiqua" w:hAnsi="Book Antiqua"/>
          <w:sz w:val="24"/>
          <w:szCs w:val="24"/>
        </w:rPr>
        <w:t xml:space="preserve"> diagnostic </w:t>
      </w:r>
      <w:r w:rsidR="009F7EB3" w:rsidRPr="007C7602">
        <w:rPr>
          <w:rFonts w:ascii="Book Antiqua" w:hAnsi="Book Antiqua"/>
          <w:sz w:val="24"/>
          <w:szCs w:val="24"/>
        </w:rPr>
        <w:t>imaging examinations and oncogenesis remains</w:t>
      </w:r>
      <w:r w:rsidR="008C5912" w:rsidRPr="007C7602">
        <w:rPr>
          <w:rFonts w:ascii="Book Antiqua" w:hAnsi="Book Antiqua"/>
          <w:sz w:val="24"/>
          <w:szCs w:val="24"/>
        </w:rPr>
        <w:t xml:space="preserve"> unclear.</w:t>
      </w:r>
      <w:r w:rsidR="00557C89" w:rsidRPr="007C7602">
        <w:rPr>
          <w:rFonts w:ascii="Book Antiqua" w:hAnsi="Book Antiqua"/>
          <w:sz w:val="24"/>
          <w:szCs w:val="24"/>
        </w:rPr>
        <w:t xml:space="preserve"> With improved technology, significant advances have already been achieved with regards to radiation dose reduction.</w:t>
      </w:r>
      <w:r w:rsidR="00F33492" w:rsidRPr="007C7602">
        <w:t xml:space="preserve"> </w:t>
      </w:r>
      <w:r w:rsidR="00F33492" w:rsidRPr="007C7602">
        <w:rPr>
          <w:rFonts w:ascii="Book Antiqua" w:hAnsi="Book Antiqua"/>
          <w:sz w:val="24"/>
          <w:szCs w:val="24"/>
        </w:rPr>
        <w:t>There are several dose optimization strategies available that may be readily employed including omitting unnecessary images at the ends of acquired series, minimizing the number of phases acquired, and the use of automated exposure control as opposed to fixed tube current techniques. In addition, new image reconstruction techniques that reduce radiation dose have been developed in recent years with promising results. These techniques use iterative reconstruction algorithms to attain diagnostic quality images with reduced image noise at lower radiation doses.</w:t>
      </w:r>
    </w:p>
    <w:p w14:paraId="0FE74442" w14:textId="77777777" w:rsidR="00E6718A" w:rsidRPr="007C7602" w:rsidRDefault="00E6718A" w:rsidP="00B20115">
      <w:pPr>
        <w:spacing w:after="0" w:line="360" w:lineRule="auto"/>
        <w:jc w:val="both"/>
        <w:rPr>
          <w:rFonts w:ascii="Book Antiqua" w:hAnsi="Book Antiqua"/>
          <w:sz w:val="24"/>
          <w:szCs w:val="24"/>
        </w:rPr>
      </w:pPr>
    </w:p>
    <w:p w14:paraId="6EF2D04B" w14:textId="1071339B" w:rsidR="001F1156" w:rsidRPr="007C7602" w:rsidRDefault="001F1156" w:rsidP="00B20115">
      <w:pPr>
        <w:spacing w:after="0" w:line="360" w:lineRule="auto"/>
        <w:jc w:val="both"/>
        <w:rPr>
          <w:rFonts w:ascii="Book Antiqua" w:hAnsi="Book Antiqua"/>
          <w:sz w:val="24"/>
          <w:szCs w:val="24"/>
          <w:lang w:eastAsia="zh-CN"/>
        </w:rPr>
      </w:pPr>
      <w:r w:rsidRPr="007C7602">
        <w:rPr>
          <w:rFonts w:ascii="Book Antiqua" w:hAnsi="Book Antiqua"/>
          <w:b/>
          <w:sz w:val="24"/>
          <w:szCs w:val="24"/>
        </w:rPr>
        <w:t>Key</w:t>
      </w:r>
      <w:r w:rsidR="00222BD0">
        <w:rPr>
          <w:rFonts w:ascii="Book Antiqua" w:hAnsi="Book Antiqua" w:hint="eastAsia"/>
          <w:b/>
          <w:sz w:val="24"/>
          <w:szCs w:val="24"/>
          <w:lang w:eastAsia="zh-CN"/>
        </w:rPr>
        <w:t xml:space="preserve"> </w:t>
      </w:r>
      <w:r w:rsidRPr="007C7602">
        <w:rPr>
          <w:rFonts w:ascii="Book Antiqua" w:hAnsi="Book Antiqua"/>
          <w:b/>
          <w:sz w:val="24"/>
          <w:szCs w:val="24"/>
        </w:rPr>
        <w:t>words:</w:t>
      </w:r>
      <w:r w:rsidR="00625F3F" w:rsidRPr="007C7602">
        <w:rPr>
          <w:rFonts w:ascii="Book Antiqua" w:hAnsi="Book Antiqua"/>
          <w:sz w:val="24"/>
          <w:szCs w:val="24"/>
        </w:rPr>
        <w:t xml:space="preserve"> Compu</w:t>
      </w:r>
      <w:r w:rsidR="00A46DA3" w:rsidRPr="007C7602">
        <w:rPr>
          <w:rFonts w:ascii="Book Antiqua" w:hAnsi="Book Antiqua"/>
          <w:sz w:val="24"/>
          <w:szCs w:val="24"/>
        </w:rPr>
        <w:t xml:space="preserve">ted tomography; </w:t>
      </w:r>
      <w:r w:rsidR="009B46F0" w:rsidRPr="007C7602">
        <w:rPr>
          <w:rFonts w:ascii="Book Antiqua" w:hAnsi="Book Antiqua"/>
          <w:sz w:val="24"/>
          <w:szCs w:val="24"/>
        </w:rPr>
        <w:t>R</w:t>
      </w:r>
      <w:r w:rsidR="00A46DA3" w:rsidRPr="007C7602">
        <w:rPr>
          <w:rFonts w:ascii="Book Antiqua" w:hAnsi="Book Antiqua"/>
          <w:sz w:val="24"/>
          <w:szCs w:val="24"/>
        </w:rPr>
        <w:t xml:space="preserve">adiation dose; </w:t>
      </w:r>
      <w:r w:rsidR="009B46F0" w:rsidRPr="007C7602">
        <w:rPr>
          <w:rFonts w:ascii="Book Antiqua" w:hAnsi="Book Antiqua"/>
          <w:sz w:val="24"/>
          <w:szCs w:val="24"/>
        </w:rPr>
        <w:t>I</w:t>
      </w:r>
      <w:r w:rsidR="00DE57A2" w:rsidRPr="007C7602">
        <w:rPr>
          <w:rFonts w:ascii="Book Antiqua" w:hAnsi="Book Antiqua"/>
          <w:sz w:val="24"/>
          <w:szCs w:val="24"/>
        </w:rPr>
        <w:t xml:space="preserve">terative reconstruction; </w:t>
      </w:r>
      <w:r w:rsidR="009B46F0" w:rsidRPr="007C7602">
        <w:rPr>
          <w:rFonts w:ascii="Book Antiqua" w:hAnsi="Book Antiqua"/>
          <w:sz w:val="24"/>
          <w:szCs w:val="24"/>
        </w:rPr>
        <w:t>N</w:t>
      </w:r>
      <w:r w:rsidR="007B7E5C" w:rsidRPr="007C7602">
        <w:rPr>
          <w:rFonts w:ascii="Book Antiqua" w:hAnsi="Book Antiqua"/>
          <w:sz w:val="24"/>
          <w:szCs w:val="24"/>
        </w:rPr>
        <w:t xml:space="preserve">eoplasia; </w:t>
      </w:r>
      <w:r w:rsidR="009B46F0" w:rsidRPr="007C7602">
        <w:rPr>
          <w:rFonts w:ascii="Book Antiqua" w:hAnsi="Book Antiqua"/>
          <w:sz w:val="24"/>
          <w:szCs w:val="24"/>
        </w:rPr>
        <w:t>Carcinogenesis</w:t>
      </w:r>
    </w:p>
    <w:p w14:paraId="4F0CB7DD" w14:textId="77777777" w:rsidR="001F1156" w:rsidRPr="007C7602" w:rsidRDefault="001F1156" w:rsidP="00B20115">
      <w:pPr>
        <w:spacing w:after="0" w:line="360" w:lineRule="auto"/>
        <w:jc w:val="both"/>
        <w:rPr>
          <w:rFonts w:ascii="Book Antiqua" w:hAnsi="Book Antiqua"/>
          <w:sz w:val="24"/>
          <w:szCs w:val="24"/>
        </w:rPr>
      </w:pPr>
    </w:p>
    <w:p w14:paraId="61263D8F" w14:textId="77777777" w:rsidR="009B46F0" w:rsidRPr="007C7602" w:rsidRDefault="009B46F0" w:rsidP="009B46F0">
      <w:pPr>
        <w:widowControl w:val="0"/>
        <w:adjustRightInd w:val="0"/>
        <w:snapToGrid w:val="0"/>
        <w:spacing w:after="0" w:line="360" w:lineRule="auto"/>
        <w:jc w:val="both"/>
        <w:rPr>
          <w:rFonts w:ascii="Book Antiqua" w:hAnsi="Book Antiqua" w:cs="Tahoma"/>
          <w:color w:val="000000"/>
          <w:kern w:val="2"/>
          <w:sz w:val="24"/>
          <w:szCs w:val="24"/>
        </w:rPr>
      </w:pPr>
      <w:bookmarkStart w:id="38" w:name="OLE_LINK148"/>
      <w:bookmarkStart w:id="39" w:name="OLE_LINK149"/>
      <w:bookmarkStart w:id="40" w:name="OLE_LINK200"/>
      <w:bookmarkStart w:id="41" w:name="OLE_LINK288"/>
      <w:bookmarkStart w:id="42" w:name="OLE_LINK1864"/>
      <w:bookmarkStart w:id="43" w:name="OLE_LINK382"/>
      <w:bookmarkStart w:id="44" w:name="OLE_LINK306"/>
      <w:bookmarkStart w:id="45" w:name="OLE_LINK569"/>
      <w:bookmarkStart w:id="46" w:name="OLE_LINK682"/>
      <w:bookmarkStart w:id="47" w:name="OLE_LINK78"/>
      <w:bookmarkStart w:id="48" w:name="OLE_LINK79"/>
      <w:bookmarkStart w:id="49" w:name="OLE_LINK86"/>
      <w:bookmarkStart w:id="50" w:name="OLE_LINK99"/>
      <w:bookmarkStart w:id="51" w:name="OLE_LINK217"/>
      <w:bookmarkStart w:id="52" w:name="OLE_LINK245"/>
      <w:bookmarkStart w:id="53" w:name="OLE_LINK246"/>
      <w:bookmarkStart w:id="54" w:name="OLE_LINK274"/>
      <w:bookmarkStart w:id="55" w:name="OLE_LINK320"/>
      <w:bookmarkStart w:id="56" w:name="OLE_LINK333"/>
      <w:r w:rsidRPr="007C7602">
        <w:rPr>
          <w:rFonts w:ascii="Book Antiqua" w:hAnsi="Book Antiqua" w:cs="Tahoma"/>
          <w:b/>
          <w:color w:val="000000"/>
          <w:kern w:val="2"/>
          <w:sz w:val="24"/>
          <w:szCs w:val="24"/>
          <w:lang w:eastAsia="ja-JP"/>
        </w:rPr>
        <w:t>© The Author(s) 201</w:t>
      </w:r>
      <w:r w:rsidRPr="007C7602">
        <w:rPr>
          <w:rFonts w:ascii="Book Antiqua" w:hAnsi="Book Antiqua" w:cs="Tahoma"/>
          <w:b/>
          <w:color w:val="000000"/>
          <w:kern w:val="2"/>
          <w:sz w:val="24"/>
          <w:szCs w:val="24"/>
        </w:rPr>
        <w:t>6</w:t>
      </w:r>
      <w:r w:rsidRPr="007C7602">
        <w:rPr>
          <w:rFonts w:ascii="Book Antiqua" w:hAnsi="Book Antiqua" w:cs="Tahoma"/>
          <w:b/>
          <w:color w:val="000000"/>
          <w:kern w:val="2"/>
          <w:sz w:val="24"/>
          <w:szCs w:val="24"/>
          <w:lang w:eastAsia="ja-JP"/>
        </w:rPr>
        <w:t>.</w:t>
      </w:r>
      <w:r w:rsidRPr="007C7602">
        <w:rPr>
          <w:rFonts w:ascii="Book Antiqua" w:hAnsi="Book Antiqua" w:cs="Tahoma"/>
          <w:color w:val="000000"/>
          <w:kern w:val="2"/>
          <w:sz w:val="24"/>
          <w:szCs w:val="24"/>
          <w:lang w:eastAsia="ja-JP"/>
        </w:rPr>
        <w:t xml:space="preserve"> Published by Baishideng Publishing Group Inc. All rights reserved.</w:t>
      </w:r>
      <w:bookmarkEnd w:id="38"/>
      <w:bookmarkEnd w:id="39"/>
      <w:bookmarkEnd w:id="40"/>
      <w:bookmarkEnd w:id="41"/>
      <w:bookmarkEnd w:id="42"/>
      <w:bookmarkEnd w:id="43"/>
      <w:bookmarkEnd w:id="44"/>
      <w:bookmarkEnd w:id="45"/>
      <w:bookmarkEnd w:id="46"/>
    </w:p>
    <w:bookmarkEnd w:id="47"/>
    <w:bookmarkEnd w:id="48"/>
    <w:bookmarkEnd w:id="49"/>
    <w:bookmarkEnd w:id="50"/>
    <w:bookmarkEnd w:id="51"/>
    <w:bookmarkEnd w:id="52"/>
    <w:bookmarkEnd w:id="53"/>
    <w:bookmarkEnd w:id="54"/>
    <w:bookmarkEnd w:id="55"/>
    <w:bookmarkEnd w:id="56"/>
    <w:p w14:paraId="0DD6FBB7" w14:textId="77777777" w:rsidR="00E6718A" w:rsidRPr="007C7602" w:rsidRDefault="00E6718A" w:rsidP="00B20115">
      <w:pPr>
        <w:spacing w:after="0" w:line="360" w:lineRule="auto"/>
        <w:jc w:val="both"/>
        <w:rPr>
          <w:rFonts w:ascii="Book Antiqua" w:hAnsi="Book Antiqua"/>
          <w:sz w:val="24"/>
          <w:szCs w:val="24"/>
        </w:rPr>
      </w:pPr>
    </w:p>
    <w:p w14:paraId="735823A6" w14:textId="5704D1BC" w:rsidR="001F1156" w:rsidRPr="007C7602" w:rsidRDefault="001F1156" w:rsidP="00B20115">
      <w:pPr>
        <w:spacing w:after="0" w:line="360" w:lineRule="auto"/>
        <w:jc w:val="both"/>
        <w:rPr>
          <w:rFonts w:ascii="Book Antiqua" w:hAnsi="Book Antiqua"/>
          <w:sz w:val="24"/>
          <w:szCs w:val="24"/>
        </w:rPr>
      </w:pPr>
      <w:r w:rsidRPr="007C7602">
        <w:rPr>
          <w:rFonts w:ascii="Book Antiqua" w:hAnsi="Book Antiqua"/>
          <w:b/>
          <w:sz w:val="24"/>
          <w:szCs w:val="24"/>
        </w:rPr>
        <w:t>Core tip:</w:t>
      </w:r>
      <w:r w:rsidR="009B46F0" w:rsidRPr="007C7602">
        <w:rPr>
          <w:rFonts w:ascii="Book Antiqua" w:hAnsi="Book Antiqua" w:hint="eastAsia"/>
          <w:b/>
          <w:sz w:val="24"/>
          <w:szCs w:val="24"/>
          <w:lang w:eastAsia="zh-CN"/>
        </w:rPr>
        <w:t xml:space="preserve"> </w:t>
      </w:r>
      <w:r w:rsidR="00E6718A" w:rsidRPr="007C7602">
        <w:rPr>
          <w:rFonts w:ascii="Book Antiqua" w:hAnsi="Book Antiqua"/>
          <w:sz w:val="24"/>
          <w:szCs w:val="24"/>
        </w:rPr>
        <w:t xml:space="preserve">The rapid increase in </w:t>
      </w:r>
      <w:r w:rsidR="009B46F0" w:rsidRPr="007C7602">
        <w:rPr>
          <w:rFonts w:ascii="Book Antiqua" w:hAnsi="Book Antiqua"/>
          <w:sz w:val="24"/>
          <w:szCs w:val="24"/>
          <w:lang w:val="en-US"/>
        </w:rPr>
        <w:t xml:space="preserve">computed tomography </w:t>
      </w:r>
      <w:r w:rsidR="009B46F0" w:rsidRPr="007C7602">
        <w:rPr>
          <w:rFonts w:ascii="Book Antiqua" w:hAnsi="Book Antiqua" w:hint="eastAsia"/>
          <w:sz w:val="24"/>
          <w:szCs w:val="24"/>
          <w:lang w:eastAsia="zh-CN"/>
        </w:rPr>
        <w:t>(</w:t>
      </w:r>
      <w:r w:rsidR="009B46F0" w:rsidRPr="007C7602">
        <w:rPr>
          <w:rFonts w:ascii="Book Antiqua" w:hAnsi="Book Antiqua"/>
          <w:sz w:val="24"/>
          <w:szCs w:val="24"/>
          <w:lang w:val="en-US"/>
        </w:rPr>
        <w:t>CT</w:t>
      </w:r>
      <w:r w:rsidR="009B46F0" w:rsidRPr="007C7602">
        <w:rPr>
          <w:rFonts w:ascii="Book Antiqua" w:hAnsi="Book Antiqua" w:hint="eastAsia"/>
          <w:sz w:val="24"/>
          <w:szCs w:val="24"/>
          <w:lang w:val="en-US" w:eastAsia="zh-CN"/>
        </w:rPr>
        <w:t>)</w:t>
      </w:r>
      <w:r w:rsidR="009B46F0" w:rsidRPr="007C7602">
        <w:rPr>
          <w:rFonts w:ascii="Book Antiqua" w:hAnsi="Book Antiqua"/>
          <w:sz w:val="24"/>
          <w:szCs w:val="24"/>
          <w:lang w:val="en-US"/>
        </w:rPr>
        <w:t xml:space="preserve"> </w:t>
      </w:r>
      <w:r w:rsidR="00E6718A" w:rsidRPr="007C7602">
        <w:rPr>
          <w:rFonts w:ascii="Book Antiqua" w:hAnsi="Book Antiqua"/>
          <w:sz w:val="24"/>
          <w:szCs w:val="24"/>
        </w:rPr>
        <w:t>utilisation has brought with it significant public concern with regards to the doses of ionising radiation delivered during scanning</w:t>
      </w:r>
      <w:r w:rsidR="00F00B06" w:rsidRPr="007C7602">
        <w:rPr>
          <w:rFonts w:ascii="Book Antiqua" w:hAnsi="Book Antiqua"/>
          <w:sz w:val="24"/>
          <w:szCs w:val="24"/>
        </w:rPr>
        <w:t xml:space="preserve"> due to the fact that s</w:t>
      </w:r>
      <w:r w:rsidR="00E6718A" w:rsidRPr="007C7602">
        <w:rPr>
          <w:rFonts w:ascii="Book Antiqua" w:hAnsi="Book Antiqua"/>
          <w:sz w:val="24"/>
          <w:szCs w:val="24"/>
        </w:rPr>
        <w:t>ome experimental and epidemiologic</w:t>
      </w:r>
      <w:r w:rsidR="00F00B06" w:rsidRPr="007C7602">
        <w:rPr>
          <w:rFonts w:ascii="Book Antiqua" w:hAnsi="Book Antiqua"/>
          <w:sz w:val="24"/>
          <w:szCs w:val="24"/>
        </w:rPr>
        <w:t>al</w:t>
      </w:r>
      <w:r w:rsidR="00E6718A" w:rsidRPr="007C7602">
        <w:rPr>
          <w:rFonts w:ascii="Book Antiqua" w:hAnsi="Book Antiqua"/>
          <w:sz w:val="24"/>
          <w:szCs w:val="24"/>
        </w:rPr>
        <w:t xml:space="preserve"> evidence has linked exposure to low-dose radiation to the development of solid organ cancers and leukaemia</w:t>
      </w:r>
      <w:r w:rsidR="00F359DF" w:rsidRPr="007C7602">
        <w:rPr>
          <w:rFonts w:ascii="Book Antiqua" w:hAnsi="Book Antiqua"/>
          <w:sz w:val="24"/>
          <w:szCs w:val="24"/>
        </w:rPr>
        <w:t>.</w:t>
      </w:r>
      <w:r w:rsidR="00A50285" w:rsidRPr="007C7602">
        <w:rPr>
          <w:rFonts w:ascii="Book Antiqua" w:hAnsi="Book Antiqua"/>
          <w:sz w:val="24"/>
          <w:szCs w:val="24"/>
        </w:rPr>
        <w:t xml:space="preserve"> It now seems that a threshold-model of risk might be more appropriate with the risk increasing exponentially once </w:t>
      </w:r>
      <w:r w:rsidR="00A50285" w:rsidRPr="007C7602">
        <w:rPr>
          <w:rFonts w:ascii="Book Antiqua" w:hAnsi="Book Antiqua"/>
          <w:sz w:val="24"/>
          <w:szCs w:val="24"/>
        </w:rPr>
        <w:lastRenderedPageBreak/>
        <w:t>cumulative doses of 100</w:t>
      </w:r>
      <w:r w:rsidR="00CC53B2" w:rsidRPr="007C7602">
        <w:rPr>
          <w:rFonts w:ascii="Book Antiqua" w:hAnsi="Book Antiqua" w:hint="eastAsia"/>
          <w:sz w:val="24"/>
          <w:szCs w:val="24"/>
          <w:lang w:eastAsia="zh-CN"/>
        </w:rPr>
        <w:t xml:space="preserve"> </w:t>
      </w:r>
      <w:r w:rsidR="00A50285" w:rsidRPr="007C7602">
        <w:rPr>
          <w:rFonts w:ascii="Book Antiqua" w:hAnsi="Book Antiqua"/>
          <w:sz w:val="24"/>
          <w:szCs w:val="24"/>
        </w:rPr>
        <w:t>mSv or more are reached.</w:t>
      </w:r>
      <w:r w:rsidR="00E53035" w:rsidRPr="007C7602">
        <w:rPr>
          <w:rFonts w:ascii="Book Antiqua" w:hAnsi="Book Antiqua"/>
          <w:sz w:val="24"/>
          <w:szCs w:val="24"/>
        </w:rPr>
        <w:t xml:space="preserve"> Nevertheless, there is an inherent responsibility on the medical community to keep radiation doses “as low as reasonably achievable”</w:t>
      </w:r>
      <w:r w:rsidR="00CC53B2" w:rsidRPr="007C7602">
        <w:rPr>
          <w:rFonts w:ascii="Book Antiqua" w:hAnsi="Book Antiqua"/>
          <w:sz w:val="24"/>
          <w:szCs w:val="24"/>
        </w:rPr>
        <w:t>.</w:t>
      </w:r>
      <w:r w:rsidR="00E53035" w:rsidRPr="007C7602">
        <w:rPr>
          <w:rFonts w:ascii="Book Antiqua" w:hAnsi="Book Antiqua"/>
          <w:sz w:val="24"/>
          <w:szCs w:val="24"/>
        </w:rPr>
        <w:t xml:space="preserve"> Each imaging procedure needs to be justified and optimised and the minimum radiation dose possible used to obtain a diagnostic CT should remain the goal in each clinical scenario.</w:t>
      </w:r>
    </w:p>
    <w:p w14:paraId="136A1228" w14:textId="77777777" w:rsidR="008500E9" w:rsidRPr="007C7602" w:rsidRDefault="008500E9" w:rsidP="00B20115">
      <w:pPr>
        <w:spacing w:after="0" w:line="360" w:lineRule="auto"/>
        <w:jc w:val="both"/>
        <w:rPr>
          <w:rFonts w:ascii="Book Antiqua" w:hAnsi="Book Antiqua"/>
          <w:sz w:val="24"/>
          <w:szCs w:val="24"/>
        </w:rPr>
      </w:pPr>
    </w:p>
    <w:p w14:paraId="727BF86E" w14:textId="2A29AD28" w:rsidR="0087284D" w:rsidRPr="007C7602" w:rsidRDefault="001F1156" w:rsidP="0087284D">
      <w:pPr>
        <w:pStyle w:val="ListParagraph"/>
        <w:snapToGrid w:val="0"/>
        <w:spacing w:after="0" w:line="360" w:lineRule="auto"/>
        <w:ind w:left="0"/>
        <w:contextualSpacing w:val="0"/>
        <w:jc w:val="both"/>
        <w:rPr>
          <w:rFonts w:ascii="Book Antiqua" w:hAnsi="Book Antiqua" w:cs="Arial"/>
          <w:i/>
          <w:color w:val="000000"/>
          <w:sz w:val="24"/>
          <w:szCs w:val="24"/>
        </w:rPr>
      </w:pPr>
      <w:bookmarkStart w:id="57" w:name="OLE_LINK457"/>
      <w:bookmarkStart w:id="58" w:name="OLE_LINK458"/>
      <w:r w:rsidRPr="007C7602">
        <w:rPr>
          <w:rFonts w:ascii="Book Antiqua" w:hAnsi="Book Antiqua"/>
          <w:sz w:val="24"/>
          <w:szCs w:val="24"/>
        </w:rPr>
        <w:t xml:space="preserve">Power SP, Moloney F, Twomey M, </w:t>
      </w:r>
      <w:r w:rsidR="00783F6D" w:rsidRPr="007C7602">
        <w:rPr>
          <w:rFonts w:ascii="Book Antiqua" w:hAnsi="Book Antiqua"/>
          <w:sz w:val="24"/>
          <w:szCs w:val="24"/>
        </w:rPr>
        <w:t xml:space="preserve">James K, </w:t>
      </w:r>
      <w:r w:rsidRPr="007C7602">
        <w:rPr>
          <w:rFonts w:ascii="Book Antiqua" w:hAnsi="Book Antiqua"/>
          <w:sz w:val="24"/>
          <w:szCs w:val="24"/>
        </w:rPr>
        <w:t>O’Connor OJ, Maher MM.</w:t>
      </w:r>
      <w:r w:rsidRPr="007C7602">
        <w:t xml:space="preserve"> </w:t>
      </w:r>
      <w:r w:rsidRPr="007C7602">
        <w:rPr>
          <w:rFonts w:ascii="Book Antiqua" w:hAnsi="Book Antiqua"/>
          <w:sz w:val="24"/>
          <w:szCs w:val="24"/>
        </w:rPr>
        <w:t xml:space="preserve">Computed </w:t>
      </w:r>
      <w:r w:rsidR="0087284D" w:rsidRPr="007C7602">
        <w:rPr>
          <w:rFonts w:ascii="Book Antiqua" w:hAnsi="Book Antiqua"/>
          <w:sz w:val="24"/>
          <w:szCs w:val="24"/>
        </w:rPr>
        <w:t>tomography and patient risk: Facts, perceptions and uncertainties.</w:t>
      </w:r>
      <w:bookmarkStart w:id="59" w:name="OLE_LINK427"/>
      <w:bookmarkStart w:id="60" w:name="OLE_LINK428"/>
      <w:r w:rsidR="0087284D" w:rsidRPr="007C7602">
        <w:rPr>
          <w:rFonts w:ascii="Book Antiqua" w:hAnsi="Book Antiqua" w:cs="Arial"/>
          <w:i/>
          <w:color w:val="000000"/>
          <w:sz w:val="24"/>
          <w:szCs w:val="24"/>
        </w:rPr>
        <w:t xml:space="preserve"> World J Radiol</w:t>
      </w:r>
      <w:r w:rsidR="0087284D" w:rsidRPr="007C7602">
        <w:rPr>
          <w:rFonts w:ascii="Book Antiqua" w:hAnsi="Book Antiqua" w:cs="Arial"/>
          <w:i/>
          <w:iCs/>
          <w:color w:val="000000"/>
          <w:sz w:val="24"/>
          <w:szCs w:val="24"/>
        </w:rPr>
        <w:t xml:space="preserve"> </w:t>
      </w:r>
      <w:r w:rsidR="0087284D" w:rsidRPr="007C7602">
        <w:rPr>
          <w:rFonts w:ascii="Book Antiqua" w:hAnsi="Book Antiqua"/>
          <w:sz w:val="24"/>
          <w:szCs w:val="24"/>
        </w:rPr>
        <w:t>2016; In press</w:t>
      </w:r>
    </w:p>
    <w:bookmarkEnd w:id="57"/>
    <w:bookmarkEnd w:id="58"/>
    <w:bookmarkEnd w:id="59"/>
    <w:bookmarkEnd w:id="60"/>
    <w:p w14:paraId="59C87EA1" w14:textId="39B33BE6" w:rsidR="001F1156" w:rsidRPr="007C7602" w:rsidRDefault="001F1156" w:rsidP="00B20115">
      <w:pPr>
        <w:spacing w:after="0" w:line="360" w:lineRule="auto"/>
        <w:contextualSpacing/>
        <w:jc w:val="both"/>
        <w:rPr>
          <w:rFonts w:ascii="Book Antiqua" w:hAnsi="Book Antiqua"/>
          <w:b/>
          <w:sz w:val="24"/>
          <w:szCs w:val="24"/>
        </w:rPr>
      </w:pPr>
    </w:p>
    <w:p w14:paraId="6DBE8574" w14:textId="77777777" w:rsidR="001F1156" w:rsidRPr="007C7602" w:rsidRDefault="001F1156" w:rsidP="00B20115">
      <w:pPr>
        <w:spacing w:after="0" w:line="360" w:lineRule="auto"/>
        <w:contextualSpacing/>
        <w:jc w:val="both"/>
      </w:pPr>
    </w:p>
    <w:p w14:paraId="463FCA15" w14:textId="77777777" w:rsidR="005E3BF0" w:rsidRPr="007C7602" w:rsidRDefault="005E3BF0" w:rsidP="00B20115">
      <w:pPr>
        <w:spacing w:after="0" w:line="360" w:lineRule="auto"/>
        <w:jc w:val="both"/>
        <w:rPr>
          <w:rFonts w:ascii="Book Antiqua" w:hAnsi="Book Antiqua"/>
          <w:sz w:val="24"/>
          <w:szCs w:val="24"/>
        </w:rPr>
      </w:pPr>
    </w:p>
    <w:p w14:paraId="18386810" w14:textId="77777777" w:rsidR="005E3BF0" w:rsidRPr="007C7602" w:rsidRDefault="005E3BF0" w:rsidP="00B20115">
      <w:pPr>
        <w:spacing w:after="0" w:line="360" w:lineRule="auto"/>
        <w:jc w:val="both"/>
        <w:rPr>
          <w:rFonts w:ascii="Book Antiqua" w:hAnsi="Book Antiqua"/>
          <w:sz w:val="24"/>
          <w:szCs w:val="24"/>
        </w:rPr>
      </w:pPr>
    </w:p>
    <w:p w14:paraId="46FCFEE3" w14:textId="77777777" w:rsidR="005E3BF0" w:rsidRPr="007C7602" w:rsidRDefault="005E3BF0" w:rsidP="00B20115">
      <w:pPr>
        <w:spacing w:after="0" w:line="360" w:lineRule="auto"/>
        <w:jc w:val="both"/>
        <w:rPr>
          <w:rFonts w:ascii="Book Antiqua" w:hAnsi="Book Antiqua"/>
          <w:sz w:val="24"/>
          <w:szCs w:val="24"/>
        </w:rPr>
      </w:pPr>
    </w:p>
    <w:p w14:paraId="72CB1278" w14:textId="77777777" w:rsidR="005E3BF0" w:rsidRPr="007C7602" w:rsidRDefault="005E3BF0" w:rsidP="00B20115">
      <w:pPr>
        <w:spacing w:after="0" w:line="360" w:lineRule="auto"/>
        <w:jc w:val="both"/>
        <w:rPr>
          <w:rFonts w:ascii="Book Antiqua" w:hAnsi="Book Antiqua"/>
          <w:sz w:val="24"/>
          <w:szCs w:val="24"/>
        </w:rPr>
      </w:pPr>
    </w:p>
    <w:p w14:paraId="739074C9" w14:textId="77777777" w:rsidR="005E3BF0" w:rsidRPr="007C7602" w:rsidRDefault="005E3BF0" w:rsidP="00B20115">
      <w:pPr>
        <w:spacing w:after="0" w:line="360" w:lineRule="auto"/>
        <w:jc w:val="both"/>
        <w:rPr>
          <w:rFonts w:ascii="Book Antiqua" w:hAnsi="Book Antiqua"/>
          <w:sz w:val="24"/>
          <w:szCs w:val="24"/>
        </w:rPr>
      </w:pPr>
    </w:p>
    <w:p w14:paraId="07DD3224" w14:textId="77777777" w:rsidR="005E3BF0" w:rsidRPr="007C7602" w:rsidRDefault="005E3BF0" w:rsidP="00B20115">
      <w:pPr>
        <w:spacing w:after="0" w:line="360" w:lineRule="auto"/>
        <w:jc w:val="both"/>
        <w:rPr>
          <w:rFonts w:ascii="Book Antiqua" w:hAnsi="Book Antiqua"/>
          <w:sz w:val="24"/>
          <w:szCs w:val="24"/>
        </w:rPr>
      </w:pPr>
    </w:p>
    <w:p w14:paraId="4BD950F1" w14:textId="77777777" w:rsidR="005E3BF0" w:rsidRPr="007C7602" w:rsidRDefault="005E3BF0" w:rsidP="00B20115">
      <w:pPr>
        <w:spacing w:after="0" w:line="360" w:lineRule="auto"/>
        <w:jc w:val="both"/>
        <w:rPr>
          <w:rFonts w:ascii="Book Antiqua" w:hAnsi="Book Antiqua"/>
          <w:sz w:val="24"/>
          <w:szCs w:val="24"/>
        </w:rPr>
      </w:pPr>
    </w:p>
    <w:p w14:paraId="6B02FA6D" w14:textId="77777777" w:rsidR="005E3BF0" w:rsidRPr="007C7602" w:rsidRDefault="005E3BF0" w:rsidP="00B20115">
      <w:pPr>
        <w:spacing w:after="0" w:line="360" w:lineRule="auto"/>
        <w:jc w:val="both"/>
        <w:rPr>
          <w:rFonts w:ascii="Book Antiqua" w:hAnsi="Book Antiqua"/>
          <w:sz w:val="24"/>
          <w:szCs w:val="24"/>
        </w:rPr>
      </w:pPr>
    </w:p>
    <w:p w14:paraId="6C4E0F5F" w14:textId="77777777" w:rsidR="005E3BF0" w:rsidRPr="007C7602" w:rsidRDefault="005E3BF0" w:rsidP="00B20115">
      <w:pPr>
        <w:spacing w:after="0" w:line="360" w:lineRule="auto"/>
        <w:jc w:val="both"/>
        <w:rPr>
          <w:rFonts w:ascii="Book Antiqua" w:hAnsi="Book Antiqua"/>
          <w:sz w:val="24"/>
          <w:szCs w:val="24"/>
        </w:rPr>
      </w:pPr>
    </w:p>
    <w:p w14:paraId="09B09F62" w14:textId="77777777" w:rsidR="005E3BF0" w:rsidRPr="007C7602" w:rsidRDefault="005E3BF0" w:rsidP="00B20115">
      <w:pPr>
        <w:spacing w:after="0" w:line="360" w:lineRule="auto"/>
        <w:jc w:val="both"/>
        <w:rPr>
          <w:rFonts w:ascii="Book Antiqua" w:hAnsi="Book Antiqua"/>
          <w:sz w:val="24"/>
          <w:szCs w:val="24"/>
        </w:rPr>
      </w:pPr>
    </w:p>
    <w:p w14:paraId="57DF2D6B" w14:textId="77777777" w:rsidR="005E3BF0" w:rsidRPr="007C7602" w:rsidRDefault="005E3BF0" w:rsidP="00B20115">
      <w:pPr>
        <w:spacing w:after="0" w:line="360" w:lineRule="auto"/>
        <w:jc w:val="both"/>
        <w:rPr>
          <w:rFonts w:ascii="Book Antiqua" w:hAnsi="Book Antiqua"/>
          <w:sz w:val="24"/>
          <w:szCs w:val="24"/>
        </w:rPr>
      </w:pPr>
    </w:p>
    <w:p w14:paraId="27DE5244" w14:textId="77777777" w:rsidR="005E3BF0" w:rsidRPr="007C7602" w:rsidRDefault="005E3BF0" w:rsidP="00B20115">
      <w:pPr>
        <w:spacing w:after="0" w:line="360" w:lineRule="auto"/>
        <w:jc w:val="both"/>
        <w:rPr>
          <w:rFonts w:ascii="Book Antiqua" w:hAnsi="Book Antiqua"/>
          <w:sz w:val="24"/>
          <w:szCs w:val="24"/>
        </w:rPr>
      </w:pPr>
    </w:p>
    <w:p w14:paraId="1706BFDD" w14:textId="77777777" w:rsidR="005E3BF0" w:rsidRPr="007C7602" w:rsidRDefault="005E3BF0" w:rsidP="00B20115">
      <w:pPr>
        <w:spacing w:after="0" w:line="360" w:lineRule="auto"/>
        <w:jc w:val="both"/>
        <w:rPr>
          <w:rFonts w:ascii="Book Antiqua" w:hAnsi="Book Antiqua"/>
          <w:sz w:val="24"/>
          <w:szCs w:val="24"/>
        </w:rPr>
      </w:pPr>
    </w:p>
    <w:p w14:paraId="78FB4DDC" w14:textId="77777777" w:rsidR="005E3BF0" w:rsidRPr="007C7602" w:rsidRDefault="005E3BF0" w:rsidP="00B20115">
      <w:pPr>
        <w:spacing w:after="0" w:line="360" w:lineRule="auto"/>
        <w:jc w:val="both"/>
        <w:rPr>
          <w:rFonts w:ascii="Book Antiqua" w:hAnsi="Book Antiqua"/>
          <w:sz w:val="24"/>
          <w:szCs w:val="24"/>
        </w:rPr>
      </w:pPr>
    </w:p>
    <w:p w14:paraId="5BE6E330" w14:textId="77777777" w:rsidR="005E3BF0" w:rsidRPr="007C7602" w:rsidRDefault="005E3BF0" w:rsidP="00B20115">
      <w:pPr>
        <w:spacing w:after="0" w:line="360" w:lineRule="auto"/>
        <w:jc w:val="both"/>
        <w:rPr>
          <w:rFonts w:ascii="Book Antiqua" w:hAnsi="Book Antiqua"/>
          <w:sz w:val="24"/>
          <w:szCs w:val="24"/>
        </w:rPr>
      </w:pPr>
    </w:p>
    <w:p w14:paraId="43A6826D" w14:textId="77777777" w:rsidR="005E3BF0" w:rsidRPr="007C7602" w:rsidRDefault="005E3BF0" w:rsidP="00B20115">
      <w:pPr>
        <w:spacing w:after="0" w:line="360" w:lineRule="auto"/>
        <w:jc w:val="both"/>
        <w:rPr>
          <w:rFonts w:ascii="Book Antiqua" w:hAnsi="Book Antiqua"/>
          <w:sz w:val="24"/>
          <w:szCs w:val="24"/>
        </w:rPr>
      </w:pPr>
    </w:p>
    <w:p w14:paraId="65E66F34" w14:textId="77777777" w:rsidR="005E3BF0" w:rsidRPr="007C7602" w:rsidRDefault="005E3BF0" w:rsidP="00B20115">
      <w:pPr>
        <w:spacing w:after="0" w:line="360" w:lineRule="auto"/>
        <w:jc w:val="both"/>
        <w:rPr>
          <w:rFonts w:ascii="Book Antiqua" w:hAnsi="Book Antiqua"/>
          <w:sz w:val="24"/>
          <w:szCs w:val="24"/>
        </w:rPr>
      </w:pPr>
    </w:p>
    <w:p w14:paraId="54451566" w14:textId="77777777" w:rsidR="005E3BF0" w:rsidRPr="007C7602" w:rsidRDefault="005E3BF0" w:rsidP="00B20115">
      <w:pPr>
        <w:spacing w:after="0" w:line="360" w:lineRule="auto"/>
        <w:jc w:val="both"/>
        <w:rPr>
          <w:rFonts w:ascii="Book Antiqua" w:hAnsi="Book Antiqua"/>
          <w:sz w:val="24"/>
          <w:szCs w:val="24"/>
        </w:rPr>
      </w:pPr>
    </w:p>
    <w:p w14:paraId="6F4EA1B2" w14:textId="77777777" w:rsidR="0011798B" w:rsidRPr="007C7602" w:rsidRDefault="0011798B">
      <w:pPr>
        <w:spacing w:after="0" w:line="240" w:lineRule="auto"/>
        <w:rPr>
          <w:rFonts w:ascii="Book Antiqua" w:hAnsi="Book Antiqua"/>
          <w:sz w:val="24"/>
          <w:szCs w:val="24"/>
        </w:rPr>
      </w:pPr>
      <w:r w:rsidRPr="007C7602">
        <w:rPr>
          <w:rFonts w:ascii="Book Antiqua" w:hAnsi="Book Antiqua"/>
          <w:sz w:val="24"/>
          <w:szCs w:val="24"/>
        </w:rPr>
        <w:br w:type="page"/>
      </w:r>
    </w:p>
    <w:p w14:paraId="13470947" w14:textId="4B329A1A" w:rsidR="005D6A10" w:rsidRPr="007C7602" w:rsidRDefault="0011798B" w:rsidP="00B20115">
      <w:pPr>
        <w:spacing w:after="0" w:line="360" w:lineRule="auto"/>
        <w:jc w:val="both"/>
        <w:rPr>
          <w:rFonts w:ascii="Book Antiqua" w:hAnsi="Book Antiqua"/>
          <w:b/>
          <w:sz w:val="24"/>
          <w:szCs w:val="24"/>
        </w:rPr>
      </w:pPr>
      <w:r w:rsidRPr="007C7602">
        <w:rPr>
          <w:rFonts w:ascii="Book Antiqua" w:hAnsi="Book Antiqua"/>
          <w:b/>
          <w:sz w:val="24"/>
          <w:szCs w:val="24"/>
        </w:rPr>
        <w:lastRenderedPageBreak/>
        <w:t>INTRODUCTION</w:t>
      </w:r>
    </w:p>
    <w:p w14:paraId="273BB48C" w14:textId="482A27BD" w:rsidR="009809A8" w:rsidRPr="007C7602" w:rsidRDefault="005D6A10" w:rsidP="00B20115">
      <w:pPr>
        <w:spacing w:after="0" w:line="360" w:lineRule="auto"/>
        <w:jc w:val="both"/>
        <w:rPr>
          <w:rFonts w:ascii="Book Antiqua" w:hAnsi="Book Antiqua"/>
          <w:sz w:val="24"/>
          <w:szCs w:val="24"/>
          <w:lang w:val="en-US"/>
        </w:rPr>
      </w:pPr>
      <w:r w:rsidRPr="007C7602">
        <w:rPr>
          <w:rFonts w:ascii="Book Antiqua" w:hAnsi="Book Antiqua"/>
          <w:sz w:val="24"/>
          <w:szCs w:val="24"/>
          <w:lang w:val="en-US"/>
        </w:rPr>
        <w:t>Since its introduction in the 1970s, computed tomography (CT) has revolutionized diagnostic decision making</w:t>
      </w:r>
      <w:r w:rsidR="00FF1DAD" w:rsidRPr="007C7602">
        <w:rPr>
          <w:rFonts w:ascii="Book Antiqua" w:hAnsi="Book Antiqua"/>
          <w:sz w:val="24"/>
          <w:szCs w:val="24"/>
          <w:vertAlign w:val="superscript"/>
          <w:lang w:val="en-US"/>
        </w:rPr>
        <w:t>[</w:t>
      </w:r>
      <w:r w:rsidR="009E2E76" w:rsidRPr="007C7602">
        <w:rPr>
          <w:rFonts w:ascii="Book Antiqua" w:hAnsi="Book Antiqua"/>
          <w:sz w:val="24"/>
          <w:szCs w:val="24"/>
          <w:vertAlign w:val="superscript"/>
          <w:lang w:val="en-US"/>
        </w:rPr>
        <w:fldChar w:fldCharType="begin"/>
      </w:r>
      <w:r w:rsidR="00252983" w:rsidRPr="007C7602">
        <w:rPr>
          <w:rFonts w:ascii="Book Antiqua" w:hAnsi="Book Antiqua"/>
          <w:sz w:val="24"/>
          <w:szCs w:val="24"/>
          <w:vertAlign w:val="superscript"/>
          <w:lang w:val="en-US"/>
        </w:rPr>
        <w:instrText xml:space="preserve"> ADDIN ZOTERO_ITEM CSL_CITATION {"citationID":"1ohs37fuia","properties":{"formattedCitation":"{\\rtf \\super 1,2\\nosupersub{}}","plainCitation":"1,2"},"citationItems":[{"id":102,"uris":["http://zotero.org/users/1375475/items/JPQFDTRF"],"uri":["http://zotero.org/users/1375475/items/JPQFDTRF"],"itemData":{"id":102,"type":"article-journal","title":"Ability of CT to alter decision making in elderly patients with acute abdominal pain","container-title":"The American journal of emergency medicine","page":"270-272","volume":"22","issue":"4","source":"NCBI PubMed","abstract":"The study objective was to assess the ability of computerized tomography (CT) to alter clinical decision-making in the evaluation of elderly Emergency Department (ED) patients with abdominal pain. A prospective, observational cohort study of a convenience sample of ED patients, 65 years of age, with abdominal or flank pain of 1-week duration was conducted. ED attending physicians completed a structured data collection instrument recording 5 primary endpoints before and after CT. Change in frequency of each of these 5 endpoints from pre- to post-CT comprised the target outcome variables. Of 104 eligible patients, CT altered the admission decision in 26% (95%CI 18, 34%)]; need for surgery in 12% (95% CI 6%, 18%); need for antibiotics in 21% (95% CI 13%, 29%) and suspected diagnosis in 45% (95% CI 35%, 55%). The proportion of cases in which physicians reported a high degree of certainty in the suspected diagnosis increased from 36% pre-CT (95%CI 26,44%) to 77% post-CT (95% CI 69, 85%). Diagnosis and disposition were altered by CT in about one-half and one-quarter of patients, respectively, concurrent with a doubling in diagnostic certainty. CT has the ability to significantly alter clinically important decisions in elderly patients with abdominal pain.","ISSN":"0735-6757","note":"PMID: 15258866","journalAbbreviation":"Am J Emerg Med","language":"eng","author":[{"family":"Esses","given":"David"},{"family":"Birnbaum","given":"Adrienne"},{"family":"Bijur","given":"Polly"},{"family":"Shah","given":"Sachin"},{"family":"Gleyzer","given":"Aleksandr"},{"family":"Gallagher","given":"E J"}],"issued":{"date-parts":[["2004",7]]},"PMID":"15258866"},"label":"page"},{"id":214,"uris":["http://zotero.org/users/1375475/items/RR8GEQID"],"uri":["http://zotero.org/users/1375475/items/RR8GEQID"],"itemData":{"id":214,"type":"article-journal","title":"Medical radiation exposure in the U.S. in 2006: preliminary results","container-title":"Health physics","page":"502-507","volume":"95","issue":"5","source":"NCBI PubMed","abstract":"Medical radiation exposure of the U.S. population has not been systematically evaluated for almost 25 y. In 1982, the per capita dose was estimated to be 0.54 mSv and the collective dose 124,000 person-Sv. The preliminary estimates of the NCRP Scientific Committee 6-2 medical subgroup are that, in 2006, the per capita dose from medical exposure (not including dental or radiotherapy) had increased almost 600% to about 3.0 mSv and the collective dose had increased over 700% to about 900,000 person-Sv. The largest contributions and increases have come primarily from CT scanning and nuclear medicine. The 62 million CT procedures accounted for 15% of the total number procedures (excluding dental) and over half of the collective dose. Nuclear medicine accounted for about 4% of all procedures but 26% of the total collective dose. Medical radiation exposure is now approximately equal to natural background radiation.","DOI":"10.1097/01.HP.0000326333.42287.a2","ISSN":"1538-5159","note":"PMID: 18849682","shortTitle":"Medical radiation exposure in the U.S. in 2006","journalAbbreviation":"Health Phys","language":"eng","author":[{"family":"Mettler","given":"Fred A, Jr"},{"family":"Thomadsen","given":"Bruce R"},{"family":"Bhargavan","given":"Mythreyi"},{"family":"Gilley","given":"Debbie B"},{"family":"Gray","given":"Joel E"},{"family":"Lipoti","given":"Jill A"},{"family":"McCrohan","given":"John"},{"family":"Yoshizumi","given":"Terry T"},{"family":"Mahesh","given":"Mahadevappa"}],"issued":{"date-parts":[["2008",11]]},"PMID":"18849682"},"label":"page"}],"schema":"https://github.com/citation-style-language/schema/raw/master/csl-citation.json"} </w:instrText>
      </w:r>
      <w:r w:rsidR="009E2E76" w:rsidRPr="007C7602">
        <w:rPr>
          <w:rFonts w:ascii="Book Antiqua" w:hAnsi="Book Antiqua"/>
          <w:sz w:val="24"/>
          <w:szCs w:val="24"/>
          <w:vertAlign w:val="superscript"/>
          <w:lang w:val="en-US"/>
        </w:rPr>
        <w:fldChar w:fldCharType="separate"/>
      </w:r>
      <w:r w:rsidR="00252983" w:rsidRPr="007C7602">
        <w:rPr>
          <w:rFonts w:ascii="Book Antiqua" w:hAnsi="Book Antiqua"/>
          <w:sz w:val="24"/>
          <w:szCs w:val="24"/>
          <w:vertAlign w:val="superscript"/>
        </w:rPr>
        <w:t>1,2</w:t>
      </w:r>
      <w:r w:rsidR="009E2E76" w:rsidRPr="007C7602">
        <w:rPr>
          <w:rFonts w:ascii="Book Antiqua" w:hAnsi="Book Antiqua"/>
          <w:sz w:val="24"/>
          <w:szCs w:val="24"/>
          <w:vertAlign w:val="superscript"/>
          <w:lang w:val="en-US"/>
        </w:rPr>
        <w:fldChar w:fldCharType="end"/>
      </w:r>
      <w:r w:rsidR="00FF1DAD" w:rsidRPr="007C7602">
        <w:rPr>
          <w:rFonts w:ascii="Book Antiqua" w:hAnsi="Book Antiqua"/>
          <w:sz w:val="24"/>
          <w:szCs w:val="24"/>
          <w:vertAlign w:val="superscript"/>
          <w:lang w:val="en-US"/>
        </w:rPr>
        <w:t>]</w:t>
      </w:r>
      <w:r w:rsidR="00EB287E" w:rsidRPr="007C7602">
        <w:rPr>
          <w:rFonts w:ascii="Book Antiqua" w:hAnsi="Book Antiqua"/>
          <w:sz w:val="24"/>
          <w:szCs w:val="24"/>
          <w:lang w:val="en-US"/>
        </w:rPr>
        <w:t>.</w:t>
      </w:r>
      <w:r w:rsidRPr="007C7602">
        <w:rPr>
          <w:rFonts w:ascii="Book Antiqua" w:hAnsi="Book Antiqua"/>
          <w:sz w:val="24"/>
          <w:szCs w:val="24"/>
          <w:lang w:val="en-US"/>
        </w:rPr>
        <w:t xml:space="preserve"> It has resulted in better surgery, better diagnosis and treatment of cancer, better treatment after injury</w:t>
      </w:r>
      <w:r w:rsidR="00D90CFF" w:rsidRPr="007C7602">
        <w:rPr>
          <w:rFonts w:ascii="Book Antiqua" w:hAnsi="Book Antiqua"/>
          <w:sz w:val="24"/>
          <w:szCs w:val="24"/>
          <w:lang w:val="en-US"/>
        </w:rPr>
        <w:t xml:space="preserve"> and major trauma</w:t>
      </w:r>
      <w:r w:rsidRPr="007C7602">
        <w:rPr>
          <w:rFonts w:ascii="Book Antiqua" w:hAnsi="Book Antiqua"/>
          <w:sz w:val="24"/>
          <w:szCs w:val="24"/>
          <w:lang w:val="en-US"/>
        </w:rPr>
        <w:t>, better treatment of stroke and better treatment of cardiac conditions</w:t>
      </w:r>
      <w:r w:rsidR="00B82D76" w:rsidRPr="007C7602">
        <w:rPr>
          <w:rFonts w:ascii="Book Antiqua" w:hAnsi="Book Antiqua"/>
          <w:sz w:val="24"/>
          <w:szCs w:val="24"/>
          <w:vertAlign w:val="superscript"/>
          <w:lang w:val="en-US"/>
        </w:rPr>
        <w:t>[</w:t>
      </w:r>
      <w:r w:rsidR="009E2E76" w:rsidRPr="007C7602">
        <w:rPr>
          <w:rFonts w:ascii="Book Antiqua" w:hAnsi="Book Antiqua"/>
          <w:sz w:val="24"/>
          <w:szCs w:val="24"/>
          <w:vertAlign w:val="superscript"/>
          <w:lang w:val="en-US"/>
        </w:rPr>
        <w:fldChar w:fldCharType="begin"/>
      </w:r>
      <w:r w:rsidR="00252983" w:rsidRPr="007C7602">
        <w:rPr>
          <w:rFonts w:ascii="Book Antiqua" w:hAnsi="Book Antiqua"/>
          <w:sz w:val="24"/>
          <w:szCs w:val="24"/>
          <w:vertAlign w:val="superscript"/>
          <w:lang w:val="en-US"/>
        </w:rPr>
        <w:instrText xml:space="preserve"> ADDIN ZOTERO_ITEM CSL_CITATION {"citationID":"YBeObh7J","properties":{"formattedCitation":"{\\rtf \\super 3\\nosupersub{}}","plainCitation":"3"},"citationItems":[{"id":216,"uris":["http://zotero.org/users/1375475/items/Z35TDS4B"],"uri":["http://zotero.org/users/1375475/items/Z35TDS4B"],"itemData":{"id":216,"type":"article-journal","title":"Managing radiation use in medical imaging: a multifaceted challenge","container-title":"Radiology","page":"889-905","volume":"258","issue":"3","source":"NCBI PubMed","abstract":"This special report aims to inform the medical community about the many challenges involved in managing radiation exposure in a way that maximizes the benefit-risk ratio. The report discusses the state of current knowledge and key questions in regard to sources of medical imaging radiation exposure, radiation risk estimation, dose reduction strategies, and regulatory options.","DOI":"10.1148/radiol.10101157","ISSN":"1527-1315","note":"PMID: 21163918","shortTitle":"Managing radiation use in medical imaging","journalAbbreviation":"Radiology","language":"eng","author":[{"family":"Hricak","given":"Hedvig"},{"family":"Brenner","given":"David J"},{"family":"Adelstein","given":"S James"},{"family":"Frush","given":"Donald P"},{"family":"Hall","given":"Eric J"},{"family":"Howell","given":"Roger W"},{"family":"McCollough","given":"Cynthia H"},{"family":"Mettler","given":"Fred A"},{"family":"Pearce","given":"Mark S"},{"family":"Suleiman","given":"Orhan H"},{"family":"Thrall","given":"James H"},{"family":"Wagner","given":"Louis K"}],"issued":{"date-parts":[["2011",3]]},"PMID":"21163918"}}],"schema":"https://github.com/citation-style-language/schema/raw/master/csl-citation.json"} </w:instrText>
      </w:r>
      <w:r w:rsidR="009E2E76" w:rsidRPr="007C7602">
        <w:rPr>
          <w:rFonts w:ascii="Book Antiqua" w:hAnsi="Book Antiqua"/>
          <w:sz w:val="24"/>
          <w:szCs w:val="24"/>
          <w:vertAlign w:val="superscript"/>
          <w:lang w:val="en-US"/>
        </w:rPr>
        <w:fldChar w:fldCharType="separate"/>
      </w:r>
      <w:r w:rsidR="00252983" w:rsidRPr="007C7602">
        <w:rPr>
          <w:rFonts w:ascii="Book Antiqua" w:hAnsi="Book Antiqua"/>
          <w:sz w:val="24"/>
          <w:szCs w:val="24"/>
          <w:vertAlign w:val="superscript"/>
        </w:rPr>
        <w:t>3</w:t>
      </w:r>
      <w:r w:rsidR="009E2E76" w:rsidRPr="007C7602">
        <w:rPr>
          <w:rFonts w:ascii="Book Antiqua" w:hAnsi="Book Antiqua"/>
          <w:sz w:val="24"/>
          <w:szCs w:val="24"/>
          <w:vertAlign w:val="superscript"/>
          <w:lang w:val="en-US"/>
        </w:rPr>
        <w:fldChar w:fldCharType="end"/>
      </w:r>
      <w:r w:rsidR="00DE1F93" w:rsidRPr="007C7602">
        <w:rPr>
          <w:rFonts w:ascii="Book Antiqua" w:hAnsi="Book Antiqua"/>
          <w:sz w:val="24"/>
          <w:szCs w:val="24"/>
          <w:vertAlign w:val="superscript"/>
          <w:lang w:val="en-US"/>
        </w:rPr>
        <w:t>,</w:t>
      </w:r>
      <w:r w:rsidR="00DE1F93" w:rsidRPr="007C7602">
        <w:rPr>
          <w:rFonts w:ascii="Book Antiqua" w:hAnsi="Book Antiqua"/>
          <w:sz w:val="24"/>
          <w:szCs w:val="24"/>
          <w:vertAlign w:val="superscript"/>
          <w:lang w:val="en-US"/>
        </w:rPr>
        <w:fldChar w:fldCharType="begin"/>
      </w:r>
      <w:r w:rsidR="00252983" w:rsidRPr="007C7602">
        <w:rPr>
          <w:rFonts w:ascii="Book Antiqua" w:hAnsi="Book Antiqua"/>
          <w:sz w:val="24"/>
          <w:szCs w:val="24"/>
          <w:vertAlign w:val="superscript"/>
          <w:lang w:val="en-US"/>
        </w:rPr>
        <w:instrText xml:space="preserve"> ADDIN ZOTERO_ITEM CSL_CITATION {"citationID":"aTFhWtgB","properties":{"formattedCitation":"{\\rtf \\super 4\\nosupersub{}}","plainCitation":"4"},"citationItems":[{"id":710,"uris":["http://zotero.org/users/1375475/items/JFCCX9AU"],"uri":["http://zotero.org/users/1375475/items/JFCCX9AU"],"itemData":{"id":710,"type":"article-journal","title":"Acute appendicitis: meta-analysis of diagnostic performance of CT and graded compression US related to prevalence of disease","container-title":"Radiology","page":"97-106","volume":"249","issue":"1","source":"NCBI PubMed","abstract":"PURPOSE: This study was a head-to-head comparison of graded compression ultrasonography (US) and computed tomography (CT) in helping diagnose acute appendicitis with an emphasis on diagnostic value at different disease prevalences, commonly occurring in various hospital settings.\nMATERIALS AND METHODS: MEDLINE, EMBASE, CINAHL, and Cochrane databases were searched from January 1966 to February 2006. Prospective trials were selected if they (a) compared graded compression US and CT in the same patient population; (b) included more than 10 patients, otherwise, the study was considered a case report; (c) evaluated mainly adults or adolescents; (d) used surgery and/or clinical follow-up as reference standard; and (e) reported data to calculate 2 x 2 contingency tables for graded compression US and CT. Estimates of sensitivity, specificity, and positive and negative likelihood ratios (LRs) for US and CT were calculated. Posttest probabilities after CT and US were calculated for various clinically relevant prevalences.\nRESULTS: Six studies were included, evaluating 671 patients (mean age range, 26-38 years); prevalence of acute appendicitis was 50% (range, 13%-77%). Positive LR was 9.29 (95% confidence interval [CI]: 6.9, 12.6) for CT and 4.50 (95% CI: 3.0, 6.7; P = .011) for US, yielding posttest probabilities for positive tests of 90% and 82%, respectively. Negative LR was 0.10 (95% CI: 0.06, 0.17) for CT and 0.27 (95% CI: 0.17, 0.43) for US (P = .013), resulting in posttest probabilities of 9% and 21%, respectively. Posttest probabilities for positive tests were markedly decreased at lower prevalences.\nCONCLUSION: In head-to-head comparison studies of diagnostic imaging, CT had a better test performance than did graded compression US in diagnosing appendicitis. Ignoring the relationship between prevalence (pretest probability) and diagnostic value may lead to an inaccurate estimation of diagnostic performance.","DOI":"10.1148/radiol.2483071652","ISSN":"1527-1315","note":"PMID: 18682583","shortTitle":"Acute appendicitis","journalAbbreviation":"Radiology","language":"eng","author":[{"family":"van Randen","given":"Adrienne"},{"family":"Bipat","given":"Shandra"},{"family":"Zwinderman","given":"Aeilko H"},{"family":"Ubbink","given":"Dirk T"},{"family":"Stoker","given":"Jaap"},{"family":"Boermeester","given":"Marja A"}],"issued":{"date-parts":[["2008",10]]},"PMID":"18682583"}}],"schema":"https://github.com/citation-style-language/schema/raw/master/csl-citation.json"} </w:instrText>
      </w:r>
      <w:r w:rsidR="00DE1F93" w:rsidRPr="007C7602">
        <w:rPr>
          <w:rFonts w:ascii="Book Antiqua" w:hAnsi="Book Antiqua"/>
          <w:sz w:val="24"/>
          <w:szCs w:val="24"/>
          <w:vertAlign w:val="superscript"/>
          <w:lang w:val="en-US"/>
        </w:rPr>
        <w:fldChar w:fldCharType="separate"/>
      </w:r>
      <w:r w:rsidR="00252983" w:rsidRPr="007C7602">
        <w:rPr>
          <w:rFonts w:ascii="Book Antiqua" w:hAnsi="Book Antiqua"/>
          <w:sz w:val="24"/>
          <w:szCs w:val="24"/>
          <w:vertAlign w:val="superscript"/>
        </w:rPr>
        <w:t>4</w:t>
      </w:r>
      <w:r w:rsidR="00DE1F93" w:rsidRPr="007C7602">
        <w:rPr>
          <w:rFonts w:ascii="Book Antiqua" w:hAnsi="Book Antiqua"/>
          <w:sz w:val="24"/>
          <w:szCs w:val="24"/>
          <w:vertAlign w:val="superscript"/>
          <w:lang w:val="en-US"/>
        </w:rPr>
        <w:fldChar w:fldCharType="end"/>
      </w:r>
      <w:r w:rsidR="00B82D76" w:rsidRPr="007C7602">
        <w:rPr>
          <w:rFonts w:ascii="Book Antiqua" w:hAnsi="Book Antiqua"/>
          <w:sz w:val="24"/>
          <w:szCs w:val="24"/>
          <w:vertAlign w:val="superscript"/>
          <w:lang w:val="en-US"/>
        </w:rPr>
        <w:t>]</w:t>
      </w:r>
      <w:r w:rsidR="00EB287E" w:rsidRPr="007C7602">
        <w:rPr>
          <w:rFonts w:ascii="Book Antiqua" w:hAnsi="Book Antiqua"/>
          <w:sz w:val="24"/>
          <w:szCs w:val="24"/>
          <w:lang w:val="en-US"/>
        </w:rPr>
        <w:t>.</w:t>
      </w:r>
      <w:r w:rsidR="00611FC9" w:rsidRPr="007C7602">
        <w:rPr>
          <w:rFonts w:ascii="Book Antiqua" w:hAnsi="Book Antiqua"/>
          <w:sz w:val="24"/>
          <w:szCs w:val="24"/>
          <w:lang w:val="en-US"/>
        </w:rPr>
        <w:t xml:space="preserve"> </w:t>
      </w:r>
      <w:r w:rsidR="00611FC9" w:rsidRPr="007C7602">
        <w:rPr>
          <w:rFonts w:ascii="Book Antiqua" w:hAnsi="Book Antiqua"/>
          <w:sz w:val="24"/>
          <w:szCs w:val="24"/>
        </w:rPr>
        <w:t xml:space="preserve">CT </w:t>
      </w:r>
      <w:r w:rsidR="00057380" w:rsidRPr="007C7602">
        <w:rPr>
          <w:rFonts w:ascii="Book Antiqua" w:hAnsi="Book Antiqua"/>
          <w:sz w:val="24"/>
          <w:szCs w:val="24"/>
        </w:rPr>
        <w:t>has many advantages over other imaging modalities in that it can be</w:t>
      </w:r>
      <w:r w:rsidR="00611FC9" w:rsidRPr="007C7602">
        <w:rPr>
          <w:rFonts w:ascii="Book Antiqua" w:hAnsi="Book Antiqua"/>
          <w:sz w:val="24"/>
          <w:szCs w:val="24"/>
        </w:rPr>
        <w:t xml:space="preserve"> </w:t>
      </w:r>
      <w:r w:rsidR="00057380" w:rsidRPr="007C7602">
        <w:rPr>
          <w:rFonts w:ascii="Book Antiqua" w:hAnsi="Book Antiqua"/>
          <w:sz w:val="24"/>
          <w:szCs w:val="24"/>
        </w:rPr>
        <w:t>performed in minutes and</w:t>
      </w:r>
      <w:r w:rsidR="00611FC9" w:rsidRPr="007C7602">
        <w:rPr>
          <w:rFonts w:ascii="Book Antiqua" w:hAnsi="Book Antiqua"/>
          <w:sz w:val="24"/>
          <w:szCs w:val="24"/>
        </w:rPr>
        <w:t xml:space="preserve"> </w:t>
      </w:r>
      <w:r w:rsidR="00057380" w:rsidRPr="007C7602">
        <w:rPr>
          <w:rFonts w:ascii="Book Antiqua" w:hAnsi="Book Antiqua"/>
          <w:sz w:val="24"/>
          <w:szCs w:val="24"/>
        </w:rPr>
        <w:t>is</w:t>
      </w:r>
      <w:r w:rsidR="00611FC9" w:rsidRPr="007C7602">
        <w:rPr>
          <w:rFonts w:ascii="Book Antiqua" w:hAnsi="Book Antiqua"/>
          <w:sz w:val="24"/>
          <w:szCs w:val="24"/>
        </w:rPr>
        <w:t xml:space="preserve"> w</w:t>
      </w:r>
      <w:r w:rsidR="00057380" w:rsidRPr="007C7602">
        <w:rPr>
          <w:rFonts w:ascii="Book Antiqua" w:hAnsi="Book Antiqua"/>
          <w:sz w:val="24"/>
          <w:szCs w:val="24"/>
        </w:rPr>
        <w:t xml:space="preserve">idely available which can allow physicians to rapidly </w:t>
      </w:r>
      <w:r w:rsidR="00D90CFF" w:rsidRPr="007C7602">
        <w:rPr>
          <w:rFonts w:ascii="Book Antiqua" w:hAnsi="Book Antiqua"/>
          <w:sz w:val="24"/>
          <w:szCs w:val="24"/>
        </w:rPr>
        <w:t xml:space="preserve">confirm or exclude </w:t>
      </w:r>
      <w:r w:rsidR="00611FC9" w:rsidRPr="007C7602">
        <w:rPr>
          <w:rFonts w:ascii="Book Antiqua" w:hAnsi="Book Antiqua"/>
          <w:sz w:val="24"/>
          <w:szCs w:val="24"/>
        </w:rPr>
        <w:t>a diagnosis with i</w:t>
      </w:r>
      <w:r w:rsidR="00057380" w:rsidRPr="007C7602">
        <w:rPr>
          <w:rFonts w:ascii="Book Antiqua" w:hAnsi="Book Antiqua"/>
          <w:sz w:val="24"/>
          <w:szCs w:val="24"/>
        </w:rPr>
        <w:t>mproved</w:t>
      </w:r>
      <w:r w:rsidR="00611FC9" w:rsidRPr="007C7602">
        <w:rPr>
          <w:rFonts w:ascii="Book Antiqua" w:hAnsi="Book Antiqua"/>
          <w:sz w:val="24"/>
          <w:szCs w:val="24"/>
        </w:rPr>
        <w:t xml:space="preserve"> conviction</w:t>
      </w:r>
      <w:r w:rsidR="00057380" w:rsidRPr="007C7602">
        <w:rPr>
          <w:rFonts w:ascii="Book Antiqua" w:hAnsi="Book Antiqua"/>
          <w:sz w:val="24"/>
          <w:szCs w:val="24"/>
        </w:rPr>
        <w:t>. It has had</w:t>
      </w:r>
      <w:r w:rsidR="001C5E39" w:rsidRPr="007C7602">
        <w:rPr>
          <w:rFonts w:ascii="Book Antiqua" w:hAnsi="Book Antiqua"/>
          <w:sz w:val="24"/>
          <w:szCs w:val="24"/>
        </w:rPr>
        <w:t xml:space="preserve"> a</w:t>
      </w:r>
      <w:r w:rsidR="00057380" w:rsidRPr="007C7602">
        <w:rPr>
          <w:rFonts w:ascii="Book Antiqua" w:hAnsi="Book Antiqua"/>
          <w:sz w:val="24"/>
          <w:szCs w:val="24"/>
        </w:rPr>
        <w:t xml:space="preserve"> major impact on the field of surgery where it has</w:t>
      </w:r>
      <w:r w:rsidR="00611FC9" w:rsidRPr="007C7602">
        <w:rPr>
          <w:rFonts w:ascii="Book Antiqua" w:hAnsi="Book Antiqua"/>
          <w:sz w:val="24"/>
          <w:szCs w:val="24"/>
        </w:rPr>
        <w:t xml:space="preserve"> decreased the need for emergency surgery from 13% to 5% and has </w:t>
      </w:r>
      <w:r w:rsidR="00D90CFF" w:rsidRPr="007C7602">
        <w:rPr>
          <w:rFonts w:ascii="Book Antiqua" w:hAnsi="Book Antiqua"/>
          <w:sz w:val="24"/>
          <w:szCs w:val="24"/>
        </w:rPr>
        <w:t>almost made many exploratory surgical procedures extinct. The widespread uptake of CT in clinical practice</w:t>
      </w:r>
      <w:r w:rsidR="00A9323E" w:rsidRPr="007C7602">
        <w:rPr>
          <w:rFonts w:ascii="Book Antiqua" w:hAnsi="Book Antiqua"/>
          <w:sz w:val="24"/>
          <w:szCs w:val="24"/>
        </w:rPr>
        <w:t xml:space="preserve"> </w:t>
      </w:r>
      <w:r w:rsidR="00D90CFF" w:rsidRPr="007C7602">
        <w:rPr>
          <w:rFonts w:ascii="Book Antiqua" w:hAnsi="Book Antiqua"/>
          <w:sz w:val="24"/>
          <w:szCs w:val="24"/>
        </w:rPr>
        <w:t xml:space="preserve">has </w:t>
      </w:r>
      <w:r w:rsidR="00611FC9" w:rsidRPr="007C7602">
        <w:rPr>
          <w:rFonts w:ascii="Book Antiqua" w:hAnsi="Book Antiqua"/>
          <w:sz w:val="24"/>
          <w:szCs w:val="24"/>
        </w:rPr>
        <w:t>been shown to decrease the proportion of patients requiring inpatient admission</w:t>
      </w:r>
      <w:r w:rsidR="00B82D76" w:rsidRPr="007C7602">
        <w:rPr>
          <w:rFonts w:ascii="Book Antiqua" w:hAnsi="Book Antiqua"/>
          <w:sz w:val="24"/>
          <w:szCs w:val="24"/>
          <w:vertAlign w:val="superscript"/>
        </w:rPr>
        <w:t>[</w:t>
      </w:r>
      <w:r w:rsidR="009E2E76" w:rsidRPr="007C7602">
        <w:rPr>
          <w:rFonts w:ascii="Book Antiqua" w:hAnsi="Book Antiqua"/>
          <w:sz w:val="24"/>
          <w:szCs w:val="24"/>
          <w:vertAlign w:val="superscript"/>
        </w:rPr>
        <w:fldChar w:fldCharType="begin"/>
      </w:r>
      <w:r w:rsidR="00252983" w:rsidRPr="007C7602">
        <w:rPr>
          <w:rFonts w:ascii="Book Antiqua" w:hAnsi="Book Antiqua"/>
          <w:sz w:val="24"/>
          <w:szCs w:val="24"/>
          <w:vertAlign w:val="superscript"/>
        </w:rPr>
        <w:instrText xml:space="preserve"> ADDIN ZOTERO_ITEM CSL_CITATION {"citationID":"18sjnff5ce","properties":{"formattedCitation":"{\\rtf \\super 5,6\\nosupersub{}}","plainCitation":"5,6"},"citationItems":[{"id":218,"uris":["http://zotero.org/users/1375475/items/EK7BEADW"],"uri":["http://zotero.org/users/1375475/items/EK7BEADW"],"itemData":{"id":218,"type":"article-journal","title":"Impact of abdominal CT on the management of patients presenting to the emergency department with acute abdominal pain","container-title":"AJR. American journal of roentgenology","page":"1391-1396","volume":"174","issue":"5","source":"NCBI PubMed","abstract":"OBJECTIVE: The purpose of this study is to document the impact of CT performed in the emergency department of patients presenting with nontraumatic acute abdominal pain.\nSUBJECTS AND METHODS: Fifty-seven patients were enrolled in this prospective study. Using a computer order entry system, emergency department physicians were required to report their most likely diagnosis, level of certainty, and management plan for their patients before ordering abdominal CT. After CT was performed, each physician was required to provide again his or her diagnosis, level of diagnostic certainty, and treatment plan. The outcome of each patient was evaluated by either surgery, other imaging studies, or clinical follow-up.\nRESULTS: After the abdominal CT, physicians' mean level of certainty in their diagnoses increased by 1.5 points (on a five-point scale; p &lt; 0.0001). Patient management was changed in 33 (60.0%) of 55 patients. Planned treatment before CT was admission in 42 patients. Actual admissions after CT totaled 32 patients (excluding the two patients in whom preimaging information was not recorded). Thus, the net effect of abdominal CT scanning was to avert 10 (23.8%) of 42 hospital admissions.\nCONCLUSION: CT performed in the emergency department increases the physician's level of certainty, reduces hospital admission rates by 23.8%, and leads to more timely surgical intervention.","DOI":"10.2214/ajr.174.5.1741391","ISSN":"0361-803X","note":"PMID: 10789801","journalAbbreviation":"AJR Am J Roentgenol","language":"eng","author":[{"family":"Rosen","given":"M P"},{"family":"Sands","given":"D Z"},{"family":"Longmaid","given":"H E, 3rd"},{"family":"Reynolds","given":"K F"},{"family":"Wagner","given":"M"},{"family":"Raptopoulos","given":"V"}],"issued":{"date-parts":[["2000",5]]},"PMID":"10789801"},"label":"page"},{"id":220,"uris":["http://zotero.org/users/1375475/items/4RJC24WC"],"uri":["http://zotero.org/users/1375475/items/4RJC24WC"],"itemData":{"id":220,"type":"article-journal","title":"Value of abdominal CT in the emergency department for patients with abdominal pain","container-title":"European radiology","page":"418-424","volume":"13","issue":"2","source":"NCBI PubMed","abstract":"The purpose of our study is to demonstrate the value of CT in the emergency department (ED) for patients with non-traumatic abdominal pain. Between August 1998 and April 1999, 536 consecutive patients with non-traumatic abdominal pain were entered into our study. Using a computer order entry system, physicians were asked to identify: (a) their most likely diagnosis; (b) their level of certainty in their diagnosis; (c) if they thought CT would be normal or abnormal; (d) their treatment plan (prior to knowledge of the CT results); and (e) their role in deciding to order CT. This information was correlated with each patient's post-CT diagnosis and subsequent management. Pre- and post-CT diagnoses were concordant in 200 of 536 (37%) patients. The physicians' certainty in the accuracy of their pre-CT diagnosis was less than high in 88% of patients. Prior to CT, the management plan included hospital admission for 402 patients. Following CT, only 312 patients were actually admitted; thus, the net impact of performing CT was to obviate the need for hospital admission in 90 of 536 (17%) of patients with abdominal pain. Prior to CT, 67 of 536 (13%) of all patients would have undergone immediate surgery; however, following CT only 25 (5%) actually required immediate surgery. Among patients with the four most common pre-CT diagnoses (appendicitis, abscess, diverticulitis, and urinary tract stones) CT had the greatest impact on hospital admission and surgical management for patients with suspected appendicitis. For patients with suspected appendicitis, CT reduced the hospital admission rate in 28% (26 of 91) of patients and changed the surgical management in 40% (39 of 91) of patients. Our study demonstrates the advantage of performing abdominal CT in the ED for patients with non-traumatic abdominal pain.","DOI":"10.1007/s00330-002-1715-5","ISSN":"0938-7994","note":"PMID: 12599010","journalAbbreviation":"Eur Radiol","language":"eng","author":[{"family":"Rosen","given":"Max P"},{"family":"Siewert","given":"Bettina"},{"family":"Sands","given":"Daniel Z"},{"family":"Bromberg","given":"Rebecca"},{"family":"Edlow","given":"Jonathan"},{"family":"Raptopoulos","given":"Vassilios"}],"issued":{"date-parts":[["2003",2]]},"PMID":"12599010"},"label":"page"}],"schema":"https://github.com/citation-style-language/schema/raw/master/csl-citation.json"} </w:instrText>
      </w:r>
      <w:r w:rsidR="009E2E76" w:rsidRPr="007C7602">
        <w:rPr>
          <w:rFonts w:ascii="Book Antiqua" w:hAnsi="Book Antiqua"/>
          <w:sz w:val="24"/>
          <w:szCs w:val="24"/>
          <w:vertAlign w:val="superscript"/>
        </w:rPr>
        <w:fldChar w:fldCharType="separate"/>
      </w:r>
      <w:r w:rsidR="00252983" w:rsidRPr="007C7602">
        <w:rPr>
          <w:rFonts w:ascii="Book Antiqua" w:hAnsi="Book Antiqua"/>
          <w:sz w:val="24"/>
          <w:szCs w:val="24"/>
          <w:vertAlign w:val="superscript"/>
        </w:rPr>
        <w:t>5,6</w:t>
      </w:r>
      <w:r w:rsidR="009E2E76" w:rsidRPr="007C7602">
        <w:rPr>
          <w:rFonts w:ascii="Book Antiqua" w:hAnsi="Book Antiqua"/>
          <w:sz w:val="24"/>
          <w:szCs w:val="24"/>
          <w:vertAlign w:val="superscript"/>
        </w:rPr>
        <w:fldChar w:fldCharType="end"/>
      </w:r>
      <w:r w:rsidR="00B82D76" w:rsidRPr="007C7602">
        <w:rPr>
          <w:rFonts w:ascii="Book Antiqua" w:hAnsi="Book Antiqua"/>
          <w:sz w:val="24"/>
          <w:szCs w:val="24"/>
          <w:vertAlign w:val="superscript"/>
        </w:rPr>
        <w:t>]</w:t>
      </w:r>
      <w:r w:rsidR="00EB287E" w:rsidRPr="007C7602">
        <w:rPr>
          <w:rFonts w:ascii="Book Antiqua" w:hAnsi="Book Antiqua"/>
          <w:sz w:val="24"/>
          <w:szCs w:val="24"/>
        </w:rPr>
        <w:t>.</w:t>
      </w:r>
      <w:r w:rsidR="00611FC9" w:rsidRPr="007C7602">
        <w:rPr>
          <w:rFonts w:ascii="Book Antiqua" w:hAnsi="Book Antiqua"/>
          <w:sz w:val="24"/>
          <w:szCs w:val="24"/>
        </w:rPr>
        <w:t xml:space="preserve"> </w:t>
      </w:r>
      <w:r w:rsidR="00C52637" w:rsidRPr="007C7602">
        <w:rPr>
          <w:rFonts w:ascii="Book Antiqua" w:hAnsi="Book Antiqua"/>
          <w:sz w:val="24"/>
          <w:szCs w:val="24"/>
          <w:lang w:val="en-US"/>
        </w:rPr>
        <w:t>The progressive year on year technological advances in CT ha</w:t>
      </w:r>
      <w:r w:rsidR="00D90CFF" w:rsidRPr="007C7602">
        <w:rPr>
          <w:rFonts w:ascii="Book Antiqua" w:hAnsi="Book Antiqua"/>
          <w:sz w:val="24"/>
          <w:szCs w:val="24"/>
          <w:lang w:val="en-US"/>
        </w:rPr>
        <w:t>ve</w:t>
      </w:r>
      <w:r w:rsidR="00C52637" w:rsidRPr="007C7602">
        <w:rPr>
          <w:rFonts w:ascii="Book Antiqua" w:hAnsi="Book Antiqua"/>
          <w:sz w:val="24"/>
          <w:szCs w:val="24"/>
          <w:lang w:val="en-US"/>
        </w:rPr>
        <w:t xml:space="preserve"> also helped to make it an increasingly appealing imaging modality with higher spatial resolution and shorter scanning times</w:t>
      </w:r>
      <w:r w:rsidR="00D90CFF" w:rsidRPr="007C7602">
        <w:rPr>
          <w:rFonts w:ascii="Book Antiqua" w:hAnsi="Book Antiqua"/>
          <w:sz w:val="24"/>
          <w:szCs w:val="24"/>
          <w:lang w:val="en-US"/>
        </w:rPr>
        <w:t xml:space="preserve"> leading to vastly increased number of clinical applications</w:t>
      </w:r>
      <w:r w:rsidR="00860562">
        <w:rPr>
          <w:rFonts w:ascii="Book Antiqua" w:hAnsi="Book Antiqua" w:hint="eastAsia"/>
          <w:sz w:val="24"/>
          <w:szCs w:val="24"/>
          <w:lang w:val="en-US" w:eastAsia="zh-CN"/>
        </w:rPr>
        <w:t>,</w:t>
      </w:r>
      <w:r w:rsidR="00D90CFF" w:rsidRPr="007C7602">
        <w:rPr>
          <w:rFonts w:ascii="Book Antiqua" w:hAnsi="Book Antiqua"/>
          <w:sz w:val="24"/>
          <w:szCs w:val="24"/>
          <w:lang w:val="en-US"/>
        </w:rPr>
        <w:t xml:space="preserve"> </w:t>
      </w:r>
      <w:r w:rsidR="00D90CFF" w:rsidRPr="00860562">
        <w:rPr>
          <w:rFonts w:ascii="Book Antiqua" w:hAnsi="Book Antiqua"/>
          <w:i/>
          <w:sz w:val="24"/>
          <w:szCs w:val="24"/>
          <w:lang w:val="en-US"/>
        </w:rPr>
        <w:t>e.g.</w:t>
      </w:r>
      <w:r w:rsidR="00860562">
        <w:rPr>
          <w:rFonts w:ascii="Book Antiqua" w:hAnsi="Book Antiqua" w:hint="eastAsia"/>
          <w:sz w:val="24"/>
          <w:szCs w:val="24"/>
          <w:lang w:val="en-US" w:eastAsia="zh-CN"/>
        </w:rPr>
        <w:t>,</w:t>
      </w:r>
      <w:r w:rsidR="00D90CFF" w:rsidRPr="007C7602">
        <w:rPr>
          <w:rFonts w:ascii="Book Antiqua" w:hAnsi="Book Antiqua"/>
          <w:sz w:val="24"/>
          <w:szCs w:val="24"/>
          <w:lang w:val="en-US"/>
        </w:rPr>
        <w:t xml:space="preserve"> CT </w:t>
      </w:r>
      <w:proofErr w:type="spellStart"/>
      <w:r w:rsidR="00D90CFF" w:rsidRPr="007C7602">
        <w:rPr>
          <w:rFonts w:ascii="Book Antiqua" w:hAnsi="Book Antiqua"/>
          <w:sz w:val="24"/>
          <w:szCs w:val="24"/>
          <w:lang w:val="en-US"/>
        </w:rPr>
        <w:t>Colonography</w:t>
      </w:r>
      <w:proofErr w:type="spellEnd"/>
      <w:r w:rsidR="00D90CFF" w:rsidRPr="007C7602">
        <w:rPr>
          <w:rFonts w:ascii="Book Antiqua" w:hAnsi="Book Antiqua"/>
          <w:sz w:val="24"/>
          <w:szCs w:val="24"/>
          <w:lang w:val="en-US"/>
        </w:rPr>
        <w:t>, CT angiography, CT urography</w:t>
      </w:r>
      <w:r w:rsidR="0011798B" w:rsidRPr="007C7602">
        <w:rPr>
          <w:rFonts w:ascii="Book Antiqua" w:hAnsi="Book Antiqua" w:hint="eastAsia"/>
          <w:sz w:val="24"/>
          <w:szCs w:val="24"/>
          <w:lang w:val="en-US" w:eastAsia="zh-CN"/>
        </w:rPr>
        <w:t>,</w:t>
      </w:r>
      <w:r w:rsidR="00D90CFF" w:rsidRPr="007C7602">
        <w:rPr>
          <w:rFonts w:ascii="Book Antiqua" w:hAnsi="Book Antiqua"/>
          <w:sz w:val="24"/>
          <w:szCs w:val="24"/>
          <w:lang w:val="en-US"/>
        </w:rPr>
        <w:t xml:space="preserve"> </w:t>
      </w:r>
      <w:r w:rsidR="00D90CFF" w:rsidRPr="007C7602">
        <w:rPr>
          <w:rFonts w:ascii="Book Antiqua" w:hAnsi="Book Antiqua"/>
          <w:i/>
          <w:sz w:val="24"/>
          <w:szCs w:val="24"/>
          <w:lang w:val="en-US"/>
        </w:rPr>
        <w:t>etc</w:t>
      </w:r>
      <w:r w:rsidR="00C52637" w:rsidRPr="007C7602">
        <w:rPr>
          <w:rFonts w:ascii="Book Antiqua" w:hAnsi="Book Antiqua"/>
          <w:i/>
          <w:sz w:val="24"/>
          <w:szCs w:val="24"/>
          <w:lang w:val="en-US"/>
        </w:rPr>
        <w:t>.</w:t>
      </w:r>
      <w:r w:rsidR="00C52637" w:rsidRPr="007C7602">
        <w:rPr>
          <w:rFonts w:ascii="Book Antiqua" w:hAnsi="Book Antiqua"/>
          <w:sz w:val="24"/>
          <w:szCs w:val="24"/>
          <w:lang w:val="en-US"/>
        </w:rPr>
        <w:t xml:space="preserve"> </w:t>
      </w:r>
    </w:p>
    <w:p w14:paraId="36DA251E" w14:textId="63C38740" w:rsidR="00252983" w:rsidRPr="007C7602" w:rsidRDefault="005D6A10" w:rsidP="0011798B">
      <w:pPr>
        <w:spacing w:after="0" w:line="360" w:lineRule="auto"/>
        <w:ind w:firstLine="720"/>
        <w:jc w:val="both"/>
        <w:rPr>
          <w:rFonts w:ascii="Book Antiqua" w:hAnsi="Book Antiqua"/>
          <w:sz w:val="24"/>
          <w:szCs w:val="24"/>
          <w:lang w:eastAsia="zh-CN"/>
        </w:rPr>
      </w:pPr>
      <w:r w:rsidRPr="007C7602">
        <w:rPr>
          <w:rFonts w:ascii="Book Antiqua" w:hAnsi="Book Antiqua"/>
          <w:sz w:val="24"/>
          <w:szCs w:val="24"/>
          <w:lang w:val="en-US"/>
        </w:rPr>
        <w:t>Given these advantages</w:t>
      </w:r>
      <w:r w:rsidR="001C5E39" w:rsidRPr="007C7602">
        <w:rPr>
          <w:rFonts w:ascii="Book Antiqua" w:hAnsi="Book Antiqua"/>
          <w:sz w:val="24"/>
          <w:szCs w:val="24"/>
          <w:lang w:val="en-US"/>
        </w:rPr>
        <w:t>,</w:t>
      </w:r>
      <w:r w:rsidRPr="007C7602">
        <w:rPr>
          <w:rFonts w:ascii="Book Antiqua" w:hAnsi="Book Antiqua"/>
          <w:sz w:val="24"/>
          <w:szCs w:val="24"/>
          <w:lang w:val="en-US"/>
        </w:rPr>
        <w:t xml:space="preserve"> it is no surprise that CT has seen an explosion in its utilization since its inception</w:t>
      </w:r>
      <w:r w:rsidR="00EB51FC" w:rsidRPr="007C7602">
        <w:rPr>
          <w:rFonts w:ascii="Book Antiqua" w:hAnsi="Book Antiqua"/>
          <w:sz w:val="24"/>
          <w:szCs w:val="24"/>
          <w:vertAlign w:val="superscript"/>
          <w:lang w:val="en-US"/>
        </w:rPr>
        <w:t>[</w:t>
      </w:r>
      <w:r w:rsidR="00983449" w:rsidRPr="007C7602">
        <w:rPr>
          <w:rFonts w:ascii="Book Antiqua" w:hAnsi="Book Antiqua"/>
          <w:sz w:val="24"/>
          <w:szCs w:val="24"/>
          <w:vertAlign w:val="superscript"/>
          <w:lang w:val="en-US"/>
        </w:rPr>
        <w:fldChar w:fldCharType="begin"/>
      </w:r>
      <w:r w:rsidR="00252983" w:rsidRPr="007C7602">
        <w:rPr>
          <w:rFonts w:ascii="Book Antiqua" w:hAnsi="Book Antiqua"/>
          <w:sz w:val="24"/>
          <w:szCs w:val="24"/>
          <w:vertAlign w:val="superscript"/>
          <w:lang w:val="en-US"/>
        </w:rPr>
        <w:instrText xml:space="preserve"> ADDIN ZOTERO_ITEM CSL_CITATION {"citationID":"q9x9mGfN","properties":{"formattedCitation":"{\\rtf \\super 7\\nosupersub{}}","plainCitation":"7"},"citationItems":[{"id":801,"uris":["http://zotero.org/users/1375475/items/Z87FB9CG"],"uri":["http://zotero.org/users/1375475/items/Z87FB9CG"],"itemData":{"id":801,"type":"article-journal","title":"USe of diagnostic imaging studies and associated radiation exposure for patients enrolled in large integrated health care systems, 1996-2010","container-title":"JAMA","page":"2400-2409","volume":"307","issue":"22","source":"Silverchair","abstract":"Context Use of diagnostic imaging has increased significantly within fee-for-service models of care. Little is known about patterns of imaging among members of integrated health care systems.Objective To estimate trends in imaging utilization and associated radiation exposure among members of integrated health care systems.Design, Setting, and Participants Retrospective analysis of electronic records of members of 6 large integrated health systems from different regions of the United States. Review of medical records allowed direct estimation of radiation exposure from selected tests. Between 1 million and 2 million member-patients were included each year from 1996 to 2010.Main Outcome Measure Advanced diagnostic imaging rates and cumulative annual radiation exposure from medical imaging.Results During the 15-year study period, enrollees underwent a total of 30.9 million imaging examinations (25.8 million person-years), reflecting 1.18 tests (95% CI, 1.17-1.19) per person per year, of which 35% were for advanced diagnostic imaging (computed tomography [CT], magnetic resonance imaging [MRI], nuclear medicine, and ultrasound). Use of advanced diagnostic imaging increased from 1996 to 2010; CT examinations increased from 52 per 1000 enrollees in 1996 to 149 per 1000 in 2010, 7.8% annual increase (95% CI, 5.8%-9.8%); MRI use increased from 17 to 65 per 1000 enrollees, 10% annual growth (95% CI, 3.3%-16.5%); and ultrasound rates increased from 134 to 230 per 1000 enrollees, 3.9% annual growth (95% CI, 3.0%-4.9%). Although nuclear medicine use decreased from 32 to 21 per 1000 enrollees, 3% annual decline (95% CI, 7.7% decline to 1.3% increase), PET imaging rates increased after 2004 from 0.24 to 3.6 per 1000 enrollees, 57% annual growth. Although imaging use increased within all health systems, the adoption of different modalities for anatomic area assessment varied. Increased use of CT between 1996 and 2010 resulted in increased radiation exposure for enrollees, with a doubling in the mean per capita effective dose (1.2 mSv vs 2.3 mSv) and the proportion of enrollees who received high (&gt;20-50 mSv) exposure (1.2% vs 2.5%) and very high (&gt;50 mSv) annual radiation exposure (0.6% vs 1.4%). By 2010, 6.8% of enrollees who underwent imaging received high annual radiation exposure (&gt;20-50 mSv) and 3.9% received very high annual exposure (&gt;50 mSv).Conclusion Within integrated health care systems, there was a large increase in the rate of advanced diagnostic imaging and associated radiation exposure between 1996 and 2010.","DOI":"10.1001/jama.2012.5960","ISSN":"0098-7484","journalAbbreviation":"JAMA","author":[{"family":"Smith-Bindman R","given":""},{"family":"Miglioretti DL","given":""},{"family":"Johnson E","given":""},{"family":"et al","given":""}],"issued":{"date-parts":[["2012",6,13]]},"accessed":{"date-parts":[["2014",5,21]]}}}],"schema":"https://github.com/citation-style-language/schema/raw/master/csl-citation.json"} </w:instrText>
      </w:r>
      <w:r w:rsidR="00983449" w:rsidRPr="007C7602">
        <w:rPr>
          <w:rFonts w:ascii="Book Antiqua" w:hAnsi="Book Antiqua"/>
          <w:sz w:val="24"/>
          <w:szCs w:val="24"/>
          <w:vertAlign w:val="superscript"/>
          <w:lang w:val="en-US"/>
        </w:rPr>
        <w:fldChar w:fldCharType="separate"/>
      </w:r>
      <w:r w:rsidR="00252983" w:rsidRPr="007C7602">
        <w:rPr>
          <w:rFonts w:ascii="Book Antiqua" w:hAnsi="Book Antiqua"/>
          <w:sz w:val="24"/>
          <w:szCs w:val="24"/>
          <w:vertAlign w:val="superscript"/>
        </w:rPr>
        <w:t>7</w:t>
      </w:r>
      <w:r w:rsidR="00983449" w:rsidRPr="007C7602">
        <w:rPr>
          <w:rFonts w:ascii="Book Antiqua" w:hAnsi="Book Antiqua"/>
          <w:sz w:val="24"/>
          <w:szCs w:val="24"/>
          <w:vertAlign w:val="superscript"/>
          <w:lang w:val="en-US"/>
        </w:rPr>
        <w:fldChar w:fldCharType="end"/>
      </w:r>
      <w:r w:rsidR="00EB51FC" w:rsidRPr="007C7602">
        <w:rPr>
          <w:rFonts w:ascii="Book Antiqua" w:hAnsi="Book Antiqua"/>
          <w:sz w:val="24"/>
          <w:szCs w:val="24"/>
          <w:vertAlign w:val="superscript"/>
          <w:lang w:val="en-US"/>
        </w:rPr>
        <w:t>]</w:t>
      </w:r>
      <w:r w:rsidR="00EB287E" w:rsidRPr="007C7602">
        <w:rPr>
          <w:rFonts w:ascii="Book Antiqua" w:hAnsi="Book Antiqua"/>
          <w:sz w:val="24"/>
          <w:szCs w:val="24"/>
          <w:lang w:val="en-US"/>
        </w:rPr>
        <w:t>.</w:t>
      </w:r>
      <w:r w:rsidRPr="007C7602">
        <w:rPr>
          <w:rFonts w:ascii="Book Antiqua" w:hAnsi="Book Antiqua"/>
          <w:sz w:val="24"/>
          <w:szCs w:val="24"/>
          <w:lang w:val="en-US"/>
        </w:rPr>
        <w:t xml:space="preserve"> In 2007, it was estimated that around 62 million CT scans were being obtained each year in the </w:t>
      </w:r>
      <w:r w:rsidR="0011798B" w:rsidRPr="007C7602">
        <w:rPr>
          <w:rFonts w:ascii="Book Antiqua" w:hAnsi="Book Antiqua"/>
          <w:sz w:val="24"/>
          <w:szCs w:val="24"/>
          <w:lang w:val="en-US"/>
        </w:rPr>
        <w:t>United States</w:t>
      </w:r>
      <w:r w:rsidRPr="007C7602">
        <w:rPr>
          <w:rFonts w:ascii="Book Antiqua" w:hAnsi="Book Antiqua"/>
          <w:sz w:val="24"/>
          <w:szCs w:val="24"/>
          <w:lang w:val="en-US"/>
        </w:rPr>
        <w:t>, compared with around 3 million per year in 1980</w:t>
      </w:r>
      <w:r w:rsidR="000A0F63" w:rsidRPr="007C7602">
        <w:rPr>
          <w:rFonts w:ascii="Book Antiqua" w:hAnsi="Book Antiqua"/>
          <w:sz w:val="24"/>
          <w:szCs w:val="24"/>
          <w:vertAlign w:val="superscript"/>
          <w:lang w:val="en-US"/>
        </w:rPr>
        <w:t>[</w:t>
      </w:r>
      <w:r w:rsidR="009E2E76" w:rsidRPr="007C7602">
        <w:rPr>
          <w:rFonts w:ascii="Book Antiqua" w:hAnsi="Book Antiqua"/>
          <w:sz w:val="24"/>
          <w:szCs w:val="24"/>
          <w:vertAlign w:val="superscript"/>
          <w:lang w:val="en-US"/>
        </w:rPr>
        <w:fldChar w:fldCharType="begin"/>
      </w:r>
      <w:r w:rsidR="00252983" w:rsidRPr="007C7602">
        <w:rPr>
          <w:rFonts w:ascii="Book Antiqua" w:hAnsi="Book Antiqua"/>
          <w:sz w:val="24"/>
          <w:szCs w:val="24"/>
          <w:vertAlign w:val="superscript"/>
          <w:lang w:val="en-US"/>
        </w:rPr>
        <w:instrText xml:space="preserve"> ADDIN ZOTERO_ITEM CSL_CITATION {"citationID":"WEsA5rHo","properties":{"formattedCitation":"{\\rtf \\super 8\\nosupersub{}}","plainCitation":"8"},"citationItems":[{"id":222,"uris":["http://zotero.org/users/1375475/items/VJDZJXEH"],"uri":["http://zotero.org/users/1375475/items/VJDZJXEH"],"itemData":{"id":222,"type":"article","title":"IMV 2006 CT Market Summary Report. Des Plains, IL: IMV Medical Information Division, 2006"}}],"schema":"https://github.com/citation-style-language/schema/raw/master/csl-citation.json"} </w:instrText>
      </w:r>
      <w:r w:rsidR="009E2E76" w:rsidRPr="007C7602">
        <w:rPr>
          <w:rFonts w:ascii="Book Antiqua" w:hAnsi="Book Antiqua"/>
          <w:sz w:val="24"/>
          <w:szCs w:val="24"/>
          <w:vertAlign w:val="superscript"/>
          <w:lang w:val="en-US"/>
        </w:rPr>
        <w:fldChar w:fldCharType="separate"/>
      </w:r>
      <w:r w:rsidR="00252983" w:rsidRPr="007C7602">
        <w:rPr>
          <w:rFonts w:ascii="Book Antiqua" w:hAnsi="Book Antiqua"/>
          <w:sz w:val="24"/>
          <w:szCs w:val="24"/>
          <w:vertAlign w:val="superscript"/>
        </w:rPr>
        <w:t>8</w:t>
      </w:r>
      <w:r w:rsidR="009E2E76" w:rsidRPr="007C7602">
        <w:rPr>
          <w:rFonts w:ascii="Book Antiqua" w:hAnsi="Book Antiqua"/>
          <w:sz w:val="24"/>
          <w:szCs w:val="24"/>
          <w:vertAlign w:val="superscript"/>
          <w:lang w:val="en-US"/>
        </w:rPr>
        <w:fldChar w:fldCharType="end"/>
      </w:r>
      <w:r w:rsidR="000A0F63" w:rsidRPr="007C7602">
        <w:rPr>
          <w:rFonts w:ascii="Book Antiqua" w:hAnsi="Book Antiqua"/>
          <w:sz w:val="24"/>
          <w:szCs w:val="24"/>
          <w:vertAlign w:val="superscript"/>
          <w:lang w:val="en-US"/>
        </w:rPr>
        <w:t>]</w:t>
      </w:r>
      <w:r w:rsidR="00EB287E" w:rsidRPr="007C7602">
        <w:rPr>
          <w:rFonts w:ascii="Book Antiqua" w:hAnsi="Book Antiqua"/>
          <w:sz w:val="24"/>
          <w:szCs w:val="24"/>
          <w:lang w:val="en-US"/>
        </w:rPr>
        <w:t>.</w:t>
      </w:r>
      <w:r w:rsidRPr="007C7602">
        <w:rPr>
          <w:rFonts w:ascii="Book Antiqua" w:hAnsi="Book Antiqua"/>
          <w:sz w:val="24"/>
          <w:szCs w:val="24"/>
          <w:lang w:val="en-US"/>
        </w:rPr>
        <w:t xml:space="preserve"> </w:t>
      </w:r>
      <w:r w:rsidR="00F31BD8" w:rsidRPr="007C7602">
        <w:rPr>
          <w:rFonts w:ascii="Book Antiqua" w:hAnsi="Book Antiqua"/>
          <w:sz w:val="24"/>
          <w:szCs w:val="24"/>
          <w:lang w:val="en-US"/>
        </w:rPr>
        <w:t xml:space="preserve">One of the major concerns associated with the widespread uptake of CT is the associated increased radiation exposure incurred by patients. </w:t>
      </w:r>
      <w:r w:rsidRPr="007C7602">
        <w:rPr>
          <w:rFonts w:ascii="Book Antiqua" w:hAnsi="Book Antiqua"/>
          <w:sz w:val="24"/>
          <w:szCs w:val="24"/>
          <w:lang w:val="en-US"/>
        </w:rPr>
        <w:t xml:space="preserve">A </w:t>
      </w:r>
      <w:r w:rsidR="00752FFF" w:rsidRPr="007C7602">
        <w:rPr>
          <w:rFonts w:ascii="Book Antiqua" w:hAnsi="Book Antiqua"/>
          <w:sz w:val="24"/>
          <w:szCs w:val="24"/>
          <w:lang w:val="en-US"/>
        </w:rPr>
        <w:t>United States</w:t>
      </w:r>
      <w:r w:rsidRPr="007C7602">
        <w:rPr>
          <w:rFonts w:ascii="Book Antiqua" w:hAnsi="Book Antiqua"/>
          <w:sz w:val="24"/>
          <w:szCs w:val="24"/>
          <w:lang w:val="en-US"/>
        </w:rPr>
        <w:t xml:space="preserve"> study in 2009 found that CT is now responsible for 75.4% of the effective radiation dose delivered from all imaging procedures, while it accounts for only 11% of X-ray based examinations</w:t>
      </w:r>
      <w:r w:rsidR="000A0F63" w:rsidRPr="007C7602">
        <w:rPr>
          <w:rFonts w:ascii="Book Antiqua" w:hAnsi="Book Antiqua"/>
          <w:sz w:val="24"/>
          <w:szCs w:val="24"/>
          <w:vertAlign w:val="superscript"/>
          <w:lang w:val="en-US"/>
        </w:rPr>
        <w:t>[</w:t>
      </w:r>
      <w:r w:rsidR="009E2E76" w:rsidRPr="007C7602">
        <w:rPr>
          <w:rFonts w:ascii="Book Antiqua" w:hAnsi="Book Antiqua"/>
          <w:sz w:val="24"/>
          <w:szCs w:val="24"/>
          <w:vertAlign w:val="superscript"/>
          <w:lang w:val="en-US"/>
        </w:rPr>
        <w:fldChar w:fldCharType="begin"/>
      </w:r>
      <w:r w:rsidR="00252983" w:rsidRPr="007C7602">
        <w:rPr>
          <w:rFonts w:ascii="Book Antiqua" w:hAnsi="Book Antiqua"/>
          <w:sz w:val="24"/>
          <w:szCs w:val="24"/>
          <w:vertAlign w:val="superscript"/>
          <w:lang w:val="en-US"/>
        </w:rPr>
        <w:instrText xml:space="preserve"> ADDIN ZOTERO_ITEM CSL_CITATION {"citationID":"jSFnCz9z","properties":{"formattedCitation":"{\\rtf \\super 9\\nosupersub{}}","plainCitation":"9"},"citationItems":[{"id":223,"uris":["http://zotero.org/users/1375475/items/MMXTZB5C"],"uri":["http://zotero.org/users/1375475/items/MMXTZB5C"],"itemData":{"id":223,"type":"article-journal","title":"Exposure to Low-Dose Ionizing Radiation from Medical Imaging Procedures","container-title":"New England Journal of Medicine","page":"849-857","volume":"361","issue":"9","source":"Taylor and Francis+NEJM","abstract":"Experimental and epidemiologic evidence has linked exposure to low-dose, ionizing radiation with the development of solid cancers and leukemia.1 As a result, persons at risk for repeated radiation exposure, such as workers in health care and the nuclear industry, are typically monitored and restricted to effective doses of 100 mSv every 5 years (i.e., 20 mSv per year), with a maximum of 50 mSv allowed in any given year.2,3 In contrast, radiation exposure in patients who undergo medical imaging procedures is not typically monitored, and patient data on longitudinal radiation exposure from these procedures are scant, even though in . . .","DOI":"10.1056/NEJMoa0901249","ISSN":"0028-4793","note":"PMID: 19710483","author":[{"family":"Fazel","given":"Reza"},{"family":"Krumholz","given":"Harlan M."},{"family":"Wang","given":"Yongfei"},{"family":"Ross","given":"Joseph S."},{"family":"Chen","given":"Jersey"},{"family":"Ting","given":"Henry H."},{"family":"Shah","given":"Nilay D."},{"family":"Nasir","given":"Khurram"},{"family":"Einstein","given":"Andrew J."},{"family":"Nallamothu","given":"Brahmajee K."}],"issued":{"date-parts":[["2009"]]},"accessed":{"date-parts":[["2013",6,2]]},"PMID":"19710483"}}],"schema":"https://github.com/citation-style-language/schema/raw/master/csl-citation.json"} </w:instrText>
      </w:r>
      <w:r w:rsidR="009E2E76" w:rsidRPr="007C7602">
        <w:rPr>
          <w:rFonts w:ascii="Book Antiqua" w:hAnsi="Book Antiqua"/>
          <w:sz w:val="24"/>
          <w:szCs w:val="24"/>
          <w:vertAlign w:val="superscript"/>
          <w:lang w:val="en-US"/>
        </w:rPr>
        <w:fldChar w:fldCharType="separate"/>
      </w:r>
      <w:r w:rsidR="00252983" w:rsidRPr="007C7602">
        <w:rPr>
          <w:rFonts w:ascii="Book Antiqua" w:hAnsi="Book Antiqua"/>
          <w:sz w:val="24"/>
          <w:szCs w:val="24"/>
          <w:vertAlign w:val="superscript"/>
        </w:rPr>
        <w:t>9</w:t>
      </w:r>
      <w:r w:rsidR="009E2E76" w:rsidRPr="007C7602">
        <w:rPr>
          <w:rFonts w:ascii="Book Antiqua" w:hAnsi="Book Antiqua"/>
          <w:sz w:val="24"/>
          <w:szCs w:val="24"/>
          <w:vertAlign w:val="superscript"/>
          <w:lang w:val="en-US"/>
        </w:rPr>
        <w:fldChar w:fldCharType="end"/>
      </w:r>
      <w:r w:rsidR="000A0F63" w:rsidRPr="007C7602">
        <w:rPr>
          <w:rFonts w:ascii="Book Antiqua" w:hAnsi="Book Antiqua"/>
          <w:sz w:val="24"/>
          <w:szCs w:val="24"/>
          <w:vertAlign w:val="superscript"/>
          <w:lang w:val="en-US"/>
        </w:rPr>
        <w:t>]</w:t>
      </w:r>
      <w:r w:rsidR="00EB287E" w:rsidRPr="007C7602">
        <w:rPr>
          <w:rFonts w:ascii="Book Antiqua" w:hAnsi="Book Antiqua"/>
          <w:sz w:val="24"/>
          <w:szCs w:val="24"/>
          <w:lang w:val="en-US"/>
        </w:rPr>
        <w:t>.</w:t>
      </w:r>
      <w:r w:rsidR="00A34E6C" w:rsidRPr="007C7602">
        <w:rPr>
          <w:rFonts w:ascii="Book Antiqua" w:hAnsi="Book Antiqua"/>
          <w:sz w:val="24"/>
          <w:szCs w:val="24"/>
          <w:lang w:val="en-US"/>
        </w:rPr>
        <w:t xml:space="preserve"> This</w:t>
      </w:r>
      <w:r w:rsidR="00057380" w:rsidRPr="007C7602">
        <w:rPr>
          <w:rFonts w:ascii="Book Antiqua" w:hAnsi="Book Antiqua"/>
          <w:sz w:val="24"/>
          <w:szCs w:val="24"/>
          <w:lang w:val="en-US"/>
        </w:rPr>
        <w:t xml:space="preserve"> increased reliance on </w:t>
      </w:r>
      <w:r w:rsidR="00B16326" w:rsidRPr="007C7602">
        <w:rPr>
          <w:rFonts w:ascii="Book Antiqua" w:hAnsi="Book Antiqua"/>
          <w:sz w:val="24"/>
          <w:szCs w:val="24"/>
          <w:lang w:val="en-US"/>
        </w:rPr>
        <w:t xml:space="preserve">CT </w:t>
      </w:r>
      <w:r w:rsidR="00057380" w:rsidRPr="007C7602">
        <w:rPr>
          <w:rFonts w:ascii="Book Antiqua" w:hAnsi="Book Antiqua"/>
          <w:sz w:val="24"/>
          <w:szCs w:val="24"/>
          <w:lang w:val="en-US"/>
        </w:rPr>
        <w:t>scanning has resulted in the</w:t>
      </w:r>
      <w:r w:rsidRPr="007C7602">
        <w:rPr>
          <w:rFonts w:ascii="Book Antiqua" w:hAnsi="Book Antiqua"/>
          <w:sz w:val="24"/>
          <w:szCs w:val="24"/>
          <w:lang w:val="en-US"/>
        </w:rPr>
        <w:t xml:space="preserve"> cumulative per-capita effective radiation dos</w:t>
      </w:r>
      <w:r w:rsidR="00057380" w:rsidRPr="007C7602">
        <w:rPr>
          <w:rFonts w:ascii="Book Antiqua" w:hAnsi="Book Antiqua"/>
          <w:sz w:val="24"/>
          <w:szCs w:val="24"/>
          <w:lang w:val="en-US"/>
        </w:rPr>
        <w:t>e</w:t>
      </w:r>
      <w:r w:rsidRPr="007C7602">
        <w:rPr>
          <w:rFonts w:ascii="Book Antiqua" w:hAnsi="Book Antiqua"/>
          <w:sz w:val="24"/>
          <w:szCs w:val="24"/>
          <w:lang w:val="en-US"/>
        </w:rPr>
        <w:t xml:space="preserve"> received from medical imaging in the United States</w:t>
      </w:r>
      <w:r w:rsidR="00057380" w:rsidRPr="007C7602">
        <w:rPr>
          <w:rFonts w:ascii="Book Antiqua" w:hAnsi="Book Antiqua"/>
          <w:sz w:val="24"/>
          <w:szCs w:val="24"/>
          <w:lang w:val="en-US"/>
        </w:rPr>
        <w:t xml:space="preserve"> to</w:t>
      </w:r>
      <w:r w:rsidRPr="007C7602">
        <w:rPr>
          <w:rFonts w:ascii="Book Antiqua" w:hAnsi="Book Antiqua"/>
          <w:sz w:val="24"/>
          <w:szCs w:val="24"/>
          <w:lang w:val="en-US"/>
        </w:rPr>
        <w:t xml:space="preserve"> increase almost six-fold between the years 1980-2006</w:t>
      </w:r>
      <w:r w:rsidR="000A0F63" w:rsidRPr="007C7602">
        <w:rPr>
          <w:rFonts w:ascii="Book Antiqua" w:hAnsi="Book Antiqua"/>
          <w:sz w:val="24"/>
          <w:szCs w:val="24"/>
          <w:vertAlign w:val="superscript"/>
          <w:lang w:val="en-US"/>
        </w:rPr>
        <w:t>[</w:t>
      </w:r>
      <w:r w:rsidR="009E2E76" w:rsidRPr="007C7602">
        <w:rPr>
          <w:rFonts w:ascii="Book Antiqua" w:hAnsi="Book Antiqua"/>
          <w:sz w:val="24"/>
          <w:szCs w:val="24"/>
          <w:vertAlign w:val="superscript"/>
          <w:lang w:val="en-US"/>
        </w:rPr>
        <w:fldChar w:fldCharType="begin"/>
      </w:r>
      <w:r w:rsidR="00252983" w:rsidRPr="007C7602">
        <w:rPr>
          <w:rFonts w:ascii="Book Antiqua" w:hAnsi="Book Antiqua"/>
          <w:sz w:val="24"/>
          <w:szCs w:val="24"/>
          <w:vertAlign w:val="superscript"/>
          <w:lang w:val="en-US"/>
        </w:rPr>
        <w:instrText xml:space="preserve"> ADDIN ZOTERO_ITEM CSL_CITATION {"citationID":"RcHsUZry","properties":{"formattedCitation":"{\\rtf \\super 10\\nosupersub{}}","plainCitation":"10"},"citationItems":[{"id":226,"uris":["http://zotero.org/users/1375475/items/7V48B9SP"],"uri":["http://zotero.org/users/1375475/items/7V48B9SP"],"itemData":{"id":226,"type":"article-journal","title":"Radiologic and nuclear medicine studies in the United States and worldwide: frequency, radiation dose, and comparison with other radiation sources--1950-2007","container-title":"Radiology","page":"520-531","volume":"253","issue":"2","source":"NCBI PubMed","abstract":"The U.S. National Council on Radiation Protection and Measurements and United Nations Scientific Committee on Effects of Atomic Radiation each conducted respective assessments of all radiation sources in the United States and worldwide. The goal of this article is to summarize and combine the results of these two publicly available surveys and to compare the results with historical information. In the United States in 2006, about 377 million diagnostic and interventional radiologic examinations and 18 million nuclear medicine examinations were performed. The United States accounts for about 12% of radiologic procedures and about one-half of nuclear medicine procedures performed worldwide. In the United States, the frequency of diagnostic radiologic examinations has increased almost 10-fold (1950-2006). The U.S. per-capita annual effective dose from medical procedures has increased about sixfold (0.5 mSv [1980] to 3.0 mSv [2006]). Worldwide estimates for 2000-2007 indicate that 3.6 billion medical procedures with ionizing radiation (3.1 billion diagnostic radiologic, 0.5 billion dental, and 37 million nuclear medicine examinations) are performed annually. Worldwide, the average annual per-capita effective dose from medicine (about 0.6 mSv of the total 3.0 mSv received from all sources) has approximately doubled in the past 10-15 years.","DOI":"10.1148/radiol.2532082010","ISSN":"1527-1315","note":"PMID: 19789227","shortTitle":"Radiologic and nuclear medicine studies in the United States and worldwide","journalAbbreviation":"Radiology","language":"eng","author":[{"family":"Mettler","given":"Fred A, Jr"},{"family":"Bhargavan","given":"Mythreyi"},{"family":"Faulkner","given":"Keith"},{"family":"Gilley","given":"Debbie B"},{"family":"Gray","given":"Joel E"},{"family":"Ibbott","given":"Geoffrey S"},{"family":"Lipoti","given":"Jill A"},{"family":"Mahesh","given":"Mahadevappa"},{"family":"McCrohan","given":"John L"},{"family":"Stabin","given":"Michael G"},{"family":"Thomadsen","given":"Bruce R"},{"family":"Yoshizumi","given":"Terry T"}],"issued":{"date-parts":[["2009",11]]},"PMID":"19789227"}}],"schema":"https://github.com/citation-style-language/schema/raw/master/csl-citation.json"} </w:instrText>
      </w:r>
      <w:r w:rsidR="009E2E76" w:rsidRPr="007C7602">
        <w:rPr>
          <w:rFonts w:ascii="Book Antiqua" w:hAnsi="Book Antiqua"/>
          <w:sz w:val="24"/>
          <w:szCs w:val="24"/>
          <w:vertAlign w:val="superscript"/>
          <w:lang w:val="en-US"/>
        </w:rPr>
        <w:fldChar w:fldCharType="separate"/>
      </w:r>
      <w:r w:rsidR="00252983" w:rsidRPr="007C7602">
        <w:rPr>
          <w:rFonts w:ascii="Book Antiqua" w:hAnsi="Book Antiqua"/>
          <w:sz w:val="24"/>
          <w:szCs w:val="24"/>
          <w:vertAlign w:val="superscript"/>
        </w:rPr>
        <w:t>10</w:t>
      </w:r>
      <w:r w:rsidR="009E2E76" w:rsidRPr="007C7602">
        <w:rPr>
          <w:rFonts w:ascii="Book Antiqua" w:hAnsi="Book Antiqua"/>
          <w:sz w:val="24"/>
          <w:szCs w:val="24"/>
          <w:vertAlign w:val="superscript"/>
          <w:lang w:val="en-US"/>
        </w:rPr>
        <w:fldChar w:fldCharType="end"/>
      </w:r>
      <w:r w:rsidR="000A0F63" w:rsidRPr="007C7602">
        <w:rPr>
          <w:rFonts w:ascii="Book Antiqua" w:hAnsi="Book Antiqua"/>
          <w:sz w:val="24"/>
          <w:szCs w:val="24"/>
          <w:vertAlign w:val="superscript"/>
          <w:lang w:val="en-US"/>
        </w:rPr>
        <w:t>]</w:t>
      </w:r>
      <w:r w:rsidRPr="007C7602">
        <w:rPr>
          <w:rFonts w:ascii="Book Antiqua" w:hAnsi="Book Antiqua"/>
          <w:sz w:val="24"/>
          <w:szCs w:val="24"/>
          <w:lang w:val="en-US"/>
        </w:rPr>
        <w:t xml:space="preserve"> (from 0.5mSv to 3.0mSv) and medical imaging is now the largest source of radiation exposure to humans other than natural background radiation</w:t>
      </w:r>
      <w:r w:rsidR="000A0F63" w:rsidRPr="007C7602">
        <w:rPr>
          <w:rFonts w:ascii="Book Antiqua" w:hAnsi="Book Antiqua"/>
          <w:sz w:val="24"/>
          <w:szCs w:val="24"/>
          <w:vertAlign w:val="superscript"/>
          <w:lang w:val="en-US"/>
        </w:rPr>
        <w:t>[</w:t>
      </w:r>
      <w:r w:rsidR="009E2E76" w:rsidRPr="007C7602">
        <w:rPr>
          <w:rFonts w:ascii="Book Antiqua" w:hAnsi="Book Antiqua"/>
          <w:sz w:val="24"/>
          <w:szCs w:val="24"/>
          <w:vertAlign w:val="superscript"/>
          <w:lang w:val="en-US"/>
        </w:rPr>
        <w:fldChar w:fldCharType="begin"/>
      </w:r>
      <w:r w:rsidR="00252983" w:rsidRPr="007C7602">
        <w:rPr>
          <w:rFonts w:ascii="Book Antiqua" w:hAnsi="Book Antiqua"/>
          <w:sz w:val="24"/>
          <w:szCs w:val="24"/>
          <w:vertAlign w:val="superscript"/>
          <w:lang w:val="en-US"/>
        </w:rPr>
        <w:instrText xml:space="preserve"> ADDIN ZOTERO_ITEM CSL_CITATION {"citationID":"kfHm4rTp","properties":{"formattedCitation":"{\\rtf \\super 11\\nosupersub{}}","plainCitation":"11"},"citationItems":[{"id":228,"uris":["http://zotero.org/users/1375475/items/ZZ3TUBWW"],"uri":["http://zotero.org/users/1375475/items/ZZ3TUBWW"],"itemData":{"id":228,"type":"article-journal","title":"CT scanning: patterns of use and dose","container-title":"Journal of radiological protection: official journal of the Society for Radiological Protection","page":"353-359","volume":"20","issue":"4","source":"NCBI PubMed","abstract":"CT scanning is a relatively high-dose procedure. In spite of the use of magnetic resonance imaging, with faster CT scanners and helical techniques CT is becoming more common. There are few data from practice in the United States regarding the age and sex distribution of patients receiving CT scans, what type of scan and how many scans they receive, or how much radiation dose CT scans contribute. We reviewed over 33,700 consecutive CT examinations done at our institution in 1998 and 1999. Information on the types of scans as well as the age and sex distribution of the patients was determined. Between 1990 and 1999, CT examinations in our institution increased from 6.1% to 11.1% of all radiology procedures. Nineteen per cent of all patients seen in our department in the last year had at least one CT scan and more than half had multiple scans on the same day. Thirty-six per cent of all patients had a prior CT examination done on an earlier date. The male/female ratio of patients was 56/44. Studies of children age 0-15 years comprised 11.2% of scans. The highest percentage of scans was done in the 36-50-year-old age group. CT scanning accounted for 67% of the effective dose from diagnostic radiology. In most large hospitals in the United States CT scanning probably accounts for more than 10% of diagnostic radiology examinations and about two-thirds of the radiation dose. Most patients have multiple scan sequences. Studies done on children are probably more common than previously thought.","ISSN":"0952-4746","note":"PMID: 11140709","shortTitle":"CT scanning","journalAbbreviation":"J Radiol Prot","language":"eng","author":[{"family":"Mettler","given":"F A, Jr"},{"family":"Wiest","given":"P W"},{"family":"Locken","given":"J A"},{"family":"Kelsey","given":"C A"}],"issued":{"date-parts":[["2000",12]]},"PMID":"11140709"}}],"schema":"https://github.com/citation-style-language/schema/raw/master/csl-citation.json"} </w:instrText>
      </w:r>
      <w:r w:rsidR="009E2E76" w:rsidRPr="007C7602">
        <w:rPr>
          <w:rFonts w:ascii="Book Antiqua" w:hAnsi="Book Antiqua"/>
          <w:sz w:val="24"/>
          <w:szCs w:val="24"/>
          <w:vertAlign w:val="superscript"/>
          <w:lang w:val="en-US"/>
        </w:rPr>
        <w:fldChar w:fldCharType="separate"/>
      </w:r>
      <w:r w:rsidR="00252983" w:rsidRPr="007C7602">
        <w:rPr>
          <w:rFonts w:ascii="Book Antiqua" w:hAnsi="Book Antiqua"/>
          <w:sz w:val="24"/>
          <w:szCs w:val="24"/>
          <w:vertAlign w:val="superscript"/>
        </w:rPr>
        <w:t>11</w:t>
      </w:r>
      <w:r w:rsidR="009E2E76" w:rsidRPr="007C7602">
        <w:rPr>
          <w:rFonts w:ascii="Book Antiqua" w:hAnsi="Book Antiqua"/>
          <w:sz w:val="24"/>
          <w:szCs w:val="24"/>
          <w:vertAlign w:val="superscript"/>
          <w:lang w:val="en-US"/>
        </w:rPr>
        <w:fldChar w:fldCharType="end"/>
      </w:r>
      <w:r w:rsidR="000A0F63" w:rsidRPr="007C7602">
        <w:rPr>
          <w:rFonts w:ascii="Book Antiqua" w:hAnsi="Book Antiqua"/>
          <w:sz w:val="24"/>
          <w:szCs w:val="24"/>
          <w:vertAlign w:val="superscript"/>
          <w:lang w:val="en-US"/>
        </w:rPr>
        <w:t>]</w:t>
      </w:r>
      <w:r w:rsidRPr="007C7602">
        <w:rPr>
          <w:rFonts w:ascii="Book Antiqua" w:hAnsi="Book Antiqua"/>
          <w:sz w:val="24"/>
          <w:szCs w:val="24"/>
          <w:lang w:val="en-US"/>
        </w:rPr>
        <w:t xml:space="preserve"> (in 2009, it contributed to over 24% of the </w:t>
      </w:r>
      <w:r w:rsidR="00752FFF" w:rsidRPr="007C7602">
        <w:rPr>
          <w:rFonts w:ascii="Book Antiqua" w:hAnsi="Book Antiqua"/>
          <w:sz w:val="24"/>
          <w:szCs w:val="24"/>
          <w:lang w:val="en-US"/>
        </w:rPr>
        <w:t>United States</w:t>
      </w:r>
      <w:r w:rsidRPr="007C7602">
        <w:rPr>
          <w:rFonts w:ascii="Book Antiqua" w:hAnsi="Book Antiqua"/>
          <w:sz w:val="24"/>
          <w:szCs w:val="24"/>
          <w:lang w:val="en-US"/>
        </w:rPr>
        <w:t xml:space="preserve"> population’s radiation dose</w:t>
      </w:r>
      <w:r w:rsidR="000A0F63" w:rsidRPr="007C7602">
        <w:rPr>
          <w:rFonts w:ascii="Book Antiqua" w:hAnsi="Book Antiqua"/>
          <w:sz w:val="24"/>
          <w:szCs w:val="24"/>
          <w:lang w:val="en-US"/>
        </w:rPr>
        <w:t>)</w:t>
      </w:r>
      <w:r w:rsidR="000A0F63" w:rsidRPr="007C7602">
        <w:rPr>
          <w:rFonts w:ascii="Book Antiqua" w:hAnsi="Book Antiqua"/>
          <w:sz w:val="24"/>
          <w:szCs w:val="24"/>
          <w:vertAlign w:val="superscript"/>
          <w:lang w:val="en-US"/>
        </w:rPr>
        <w:t>[</w:t>
      </w:r>
      <w:r w:rsidR="009E2E76" w:rsidRPr="007C7602">
        <w:rPr>
          <w:rFonts w:ascii="Book Antiqua" w:hAnsi="Book Antiqua"/>
          <w:sz w:val="24"/>
          <w:szCs w:val="24"/>
          <w:vertAlign w:val="superscript"/>
          <w:lang w:val="en-US"/>
        </w:rPr>
        <w:fldChar w:fldCharType="begin"/>
      </w:r>
      <w:r w:rsidR="00252983" w:rsidRPr="007C7602">
        <w:rPr>
          <w:rFonts w:ascii="Book Antiqua" w:hAnsi="Book Antiqua"/>
          <w:sz w:val="24"/>
          <w:szCs w:val="24"/>
          <w:vertAlign w:val="superscript"/>
          <w:lang w:val="en-US"/>
        </w:rPr>
        <w:instrText xml:space="preserve"> ADDIN ZOTERO_ITEM CSL_CITATION {"citationID":"Dr4EmXMB","properties":{"formattedCitation":"{\\rtf \\super 12\\nosupersub{}}","plainCitation":"12"},"citationItems":[{"id":230,"uris":["http://zotero.org/users/1375475/items/SMADPHGJ"],"uri":["http://zotero.org/users/1375475/items/SMADPHGJ"],"itemData":{"id":230,"type":"article-journal","title":"National Council on Radiation Protection and Measurements report shows substantial medical exposure increase","container-title":"Radiology","page":"293-296","volume":"253","issue":"2","source":"NCBI PubMed","DOI":"10.1148/radiol.2532090494","ISSN":"1527-1315","note":"PMID: 19864524","journalAbbreviation":"Radiology","language":"eng","author":[{"family":"Schauer","given":"David A"},{"family":"Linton","given":"Otha W"}],"issued":{"date-parts":[["2009",11]]},"PMID":"19864524"}}],"schema":"https://github.com/citation-style-language/schema/raw/master/csl-citation.json"} </w:instrText>
      </w:r>
      <w:r w:rsidR="009E2E76" w:rsidRPr="007C7602">
        <w:rPr>
          <w:rFonts w:ascii="Book Antiqua" w:hAnsi="Book Antiqua"/>
          <w:sz w:val="24"/>
          <w:szCs w:val="24"/>
          <w:vertAlign w:val="superscript"/>
          <w:lang w:val="en-US"/>
        </w:rPr>
        <w:fldChar w:fldCharType="separate"/>
      </w:r>
      <w:r w:rsidR="00252983" w:rsidRPr="007C7602">
        <w:rPr>
          <w:rFonts w:ascii="Book Antiqua" w:hAnsi="Book Antiqua"/>
          <w:sz w:val="24"/>
          <w:szCs w:val="24"/>
          <w:vertAlign w:val="superscript"/>
        </w:rPr>
        <w:t>12</w:t>
      </w:r>
      <w:r w:rsidR="009E2E76" w:rsidRPr="007C7602">
        <w:rPr>
          <w:rFonts w:ascii="Book Antiqua" w:hAnsi="Book Antiqua"/>
          <w:sz w:val="24"/>
          <w:szCs w:val="24"/>
          <w:vertAlign w:val="superscript"/>
          <w:lang w:val="en-US"/>
        </w:rPr>
        <w:fldChar w:fldCharType="end"/>
      </w:r>
      <w:r w:rsidR="000A0F63" w:rsidRPr="007C7602">
        <w:rPr>
          <w:rFonts w:ascii="Book Antiqua" w:hAnsi="Book Antiqua"/>
          <w:sz w:val="24"/>
          <w:szCs w:val="24"/>
          <w:vertAlign w:val="superscript"/>
          <w:lang w:val="en-US"/>
        </w:rPr>
        <w:t>]</w:t>
      </w:r>
      <w:r w:rsidR="00EB287E" w:rsidRPr="007C7602">
        <w:rPr>
          <w:rFonts w:ascii="Book Antiqua" w:hAnsi="Book Antiqua"/>
          <w:sz w:val="24"/>
          <w:szCs w:val="24"/>
          <w:lang w:val="en-US"/>
        </w:rPr>
        <w:t>.</w:t>
      </w:r>
      <w:r w:rsidR="00983449" w:rsidRPr="007C7602">
        <w:rPr>
          <w:rFonts w:ascii="Book Antiqua" w:hAnsi="Book Antiqua"/>
          <w:sz w:val="24"/>
          <w:szCs w:val="24"/>
          <w:lang w:val="en-US"/>
        </w:rPr>
        <w:t xml:space="preserve"> </w:t>
      </w:r>
      <w:r w:rsidR="009B7AD7" w:rsidRPr="007C7602">
        <w:rPr>
          <w:rFonts w:ascii="Book Antiqua" w:hAnsi="Book Antiqua"/>
          <w:sz w:val="24"/>
          <w:szCs w:val="24"/>
          <w:lang w:val="en-US"/>
        </w:rPr>
        <w:t xml:space="preserve">Since the mid-1990’s there has been </w:t>
      </w:r>
      <w:r w:rsidR="000A0F63" w:rsidRPr="007C7602">
        <w:rPr>
          <w:rFonts w:ascii="Book Antiqua" w:hAnsi="Book Antiqua"/>
          <w:sz w:val="24"/>
          <w:szCs w:val="24"/>
          <w:lang w:val="en-US"/>
        </w:rPr>
        <w:t xml:space="preserve">an </w:t>
      </w:r>
      <w:r w:rsidR="009B7AD7" w:rsidRPr="007C7602">
        <w:rPr>
          <w:rFonts w:ascii="Book Antiqua" w:hAnsi="Book Antiqua"/>
          <w:sz w:val="24"/>
          <w:szCs w:val="24"/>
          <w:lang w:val="en-US"/>
        </w:rPr>
        <w:t>annual increase of almost 10% in the utilization of CT scanning</w:t>
      </w:r>
      <w:r w:rsidR="000A0F63" w:rsidRPr="007C7602">
        <w:rPr>
          <w:rFonts w:ascii="Book Antiqua" w:hAnsi="Book Antiqua"/>
          <w:sz w:val="24"/>
          <w:szCs w:val="24"/>
          <w:vertAlign w:val="superscript"/>
          <w:lang w:val="en-US"/>
        </w:rPr>
        <w:t>[</w:t>
      </w:r>
      <w:r w:rsidR="009B7AD7" w:rsidRPr="007C7602">
        <w:rPr>
          <w:rFonts w:ascii="Book Antiqua" w:hAnsi="Book Antiqua"/>
          <w:sz w:val="24"/>
          <w:szCs w:val="24"/>
          <w:vertAlign w:val="superscript"/>
          <w:lang w:val="en-US"/>
        </w:rPr>
        <w:fldChar w:fldCharType="begin"/>
      </w:r>
      <w:r w:rsidR="009B7AD7" w:rsidRPr="007C7602">
        <w:rPr>
          <w:rFonts w:ascii="Book Antiqua" w:hAnsi="Book Antiqua"/>
          <w:sz w:val="24"/>
          <w:szCs w:val="24"/>
          <w:vertAlign w:val="superscript"/>
          <w:lang w:val="en-US"/>
        </w:rPr>
        <w:instrText xml:space="preserve"> ADDIN ZOTERO_ITEM CSL_CITATION {"citationID":"58MxLvCE","properties":{"formattedCitation":"{\\rtf \\super 7\\nosupersub{}}","plainCitation":"7"},"citationItems":[{"id":801,"uris":["http://zotero.org/users/1375475/items/Z87FB9CG"],"uri":["http://zotero.org/users/1375475/items/Z87FB9CG"],"itemData":{"id":801,"type":"article-journal","title":"USe of diagnostic imaging studies and associated radiation exposure for patients enrolled in large integrated health care systems, 1996-2010","container-title":"JAMA","page":"2400-2409","volume":"307","issue":"22","source":"Silverchair","abstract":"Context Use of diagnostic imaging has increased significantly within fee-for-service models of care. Little is known about patterns of imaging among members of integrated health care systems.Objective To estimate trends in imaging utilization and associated radiation exposure among members of integrated health care systems.Design, Setting, and Participants Retrospective analysis of electronic records of members of 6 large integrated health systems from different regions of the United States. Review of medical records allowed direct estimation of radiation exposure from selected tests. Between 1 million and 2 million member-patients were included each year from 1996 to 2010.Main Outcome Measure Advanced diagnostic imaging rates and cumulative annual radiation exposure from medical imaging.Results During the 15-year study period, enrollees underwent a total of 30.9 million imaging examinations (25.8 million person-years), reflecting 1.18 tests (95% CI, 1.17-1.19) per person per year, of which 35% were for advanced diagnostic imaging (computed tomography [CT], magnetic resonance imaging [MRI], nuclear medicine, and ultrasound). Use of advanced diagnostic imaging increased from 1996 to 2010; CT examinations increased from 52 per 1000 enrollees in 1996 to 149 per 1000 in 2010, 7.8% annual increase (95% CI, 5.8%-9.8%); MRI use increased from 17 to 65 per 1000 enrollees, 10% annual growth (95% CI, 3.3%-16.5%); and ultrasound rates increased from 134 to 230 per 1000 enrollees, 3.9% annual growth (95% CI, 3.0%-4.9%). Although nuclear medicine use decreased from 32 to 21 per 1000 enrollees, 3% annual decline (95% CI, 7.7% decline to 1.3% increase), PET imaging rates increased after 2004 from 0.24 to 3.6 per 1000 enrollees, 57% annual growth. Although imaging use increased within all health systems, the adoption of different modalities for anatomic area assessment varied. Increased use of CT between 1996 and 2010 resulted in increased radiation exposure for enrollees, with a doubling in the mean per capita effective dose (1.2 mSv vs 2.3 mSv) and the proportion of enrollees who received high (&gt;20-50 mSv) exposure (1.2% vs 2.5%) and very high (&gt;50 mSv) annual radiation exposure (0.6% vs 1.4%). By 2010, 6.8% of enrollees who underwent imaging received high annual radiation exposure (&gt;20-50 mSv) and 3.9% received very high annual exposure (&gt;50 mSv).Conclusion Within integrated health care systems, there was a large increase in the rate of advanced diagnostic imaging and associated radiation exposure between 1996 and 2010.","DOI":"10.1001/jama.2012.5960","ISSN":"0098-7484","journalAbbreviation":"JAMA","author":[{"family":"Smith-Bindman R","given":""},{"family":"Miglioretti DL","given":""},{"family":"Johnson E","given":""},{"family":"et al","given":""}],"issued":{"date-parts":[["2012",6,13]]},"accessed":{"date-parts":[["2014",5,21]]}}}],"schema":"https://github.com/citation-style-language/schema/raw/master/csl-citation.json"} </w:instrText>
      </w:r>
      <w:r w:rsidR="009B7AD7" w:rsidRPr="007C7602">
        <w:rPr>
          <w:rFonts w:ascii="Book Antiqua" w:hAnsi="Book Antiqua"/>
          <w:sz w:val="24"/>
          <w:szCs w:val="24"/>
          <w:vertAlign w:val="superscript"/>
          <w:lang w:val="en-US"/>
        </w:rPr>
        <w:fldChar w:fldCharType="separate"/>
      </w:r>
      <w:r w:rsidR="009B7AD7" w:rsidRPr="007C7602">
        <w:rPr>
          <w:rFonts w:ascii="Book Antiqua" w:hAnsi="Book Antiqua"/>
          <w:sz w:val="24"/>
          <w:szCs w:val="24"/>
          <w:vertAlign w:val="superscript"/>
        </w:rPr>
        <w:t>7</w:t>
      </w:r>
      <w:r w:rsidR="009B7AD7" w:rsidRPr="007C7602">
        <w:rPr>
          <w:rFonts w:ascii="Book Antiqua" w:hAnsi="Book Antiqua"/>
          <w:sz w:val="24"/>
          <w:szCs w:val="24"/>
          <w:vertAlign w:val="superscript"/>
          <w:lang w:val="en-US"/>
        </w:rPr>
        <w:fldChar w:fldCharType="end"/>
      </w:r>
      <w:r w:rsidR="000A0F63" w:rsidRPr="007C7602">
        <w:rPr>
          <w:rFonts w:ascii="Book Antiqua" w:hAnsi="Book Antiqua"/>
          <w:sz w:val="24"/>
          <w:szCs w:val="24"/>
          <w:vertAlign w:val="superscript"/>
          <w:lang w:val="en-US"/>
        </w:rPr>
        <w:t>]</w:t>
      </w:r>
      <w:r w:rsidR="00EB287E" w:rsidRPr="007C7602">
        <w:rPr>
          <w:rFonts w:ascii="Book Antiqua" w:hAnsi="Book Antiqua"/>
          <w:sz w:val="24"/>
          <w:szCs w:val="24"/>
          <w:lang w:val="en-US"/>
        </w:rPr>
        <w:t>.</w:t>
      </w:r>
      <w:r w:rsidR="003563A5" w:rsidRPr="007C7602">
        <w:rPr>
          <w:rFonts w:ascii="Book Antiqua" w:hAnsi="Book Antiqua"/>
          <w:sz w:val="24"/>
          <w:szCs w:val="24"/>
          <w:lang w:val="en-US"/>
        </w:rPr>
        <w:t xml:space="preserve"> The rapid expansion in the </w:t>
      </w:r>
      <w:r w:rsidR="00C52637" w:rsidRPr="007C7602">
        <w:rPr>
          <w:rFonts w:ascii="Book Antiqua" w:hAnsi="Book Antiqua"/>
          <w:sz w:val="24"/>
          <w:szCs w:val="24"/>
          <w:lang w:val="en-US"/>
        </w:rPr>
        <w:t>utilization of fluoroscopic and interventional radiologic procedures has also helped to contribute to the increases in ionizing radiation delivered by the medical community</w:t>
      </w:r>
      <w:r w:rsidR="00083450" w:rsidRPr="007C7602">
        <w:rPr>
          <w:rFonts w:ascii="Book Antiqua" w:hAnsi="Book Antiqua"/>
          <w:sz w:val="24"/>
          <w:szCs w:val="24"/>
          <w:vertAlign w:val="superscript"/>
          <w:lang w:val="en-US"/>
        </w:rPr>
        <w:t>[</w:t>
      </w:r>
      <w:r w:rsidR="009E2E76" w:rsidRPr="007C7602">
        <w:rPr>
          <w:rFonts w:ascii="Book Antiqua" w:hAnsi="Book Antiqua"/>
          <w:sz w:val="24"/>
          <w:szCs w:val="24"/>
          <w:vertAlign w:val="superscript"/>
          <w:lang w:val="en-US"/>
        </w:rPr>
        <w:fldChar w:fldCharType="begin"/>
      </w:r>
      <w:r w:rsidR="009B7AD7" w:rsidRPr="007C7602">
        <w:rPr>
          <w:rFonts w:ascii="Book Antiqua" w:hAnsi="Book Antiqua"/>
          <w:sz w:val="24"/>
          <w:szCs w:val="24"/>
          <w:vertAlign w:val="superscript"/>
          <w:lang w:val="en-US"/>
        </w:rPr>
        <w:instrText xml:space="preserve"> ADDIN ZOTERO_ITEM CSL_CITATION {"citationID":"1128m16udf","properties":{"formattedCitation":"{\\rtf \\super 13,14\\nosupersub{}}","plainCitation":"13,14"},"citationItems":[{"id":234,"uris":["http://zotero.org/users/1375475/items/U2QB4SIA"],"uri":["http://zotero.org/users/1375475/items/U2QB4SIA"],"itemData":{"id":234,"type":"article-journal","title":"Radiation exposure to patients during interventional procedures in 20 countries: initial IAEA project results","container-title":"AJR. American journal of roentgenology","page":"559-569","volume":"193","issue":"2","source":"NCBI PubMed","abstract":"OBJECTIVE: The purpose of our study was to investigate the level of radiation protection of patients and staff during interventional procedures in 20 countries of Africa, Asia, and Europe.\nSUBJECTS AND METHODS: In a multinational prospective study, information on radiation protection tools, peak skin dose (PSD), and kerma-area product (KAP) was provided by 55 hospitals in 20 mainly developing countries (nine mostly in Eastern Europe, five in Africa, and six in Asia).\nRESULTS: Nearly 40% of the interventional rooms had an annual workload of more than 2,000 patients. It is remarkable that the workload of pediatric interventional procedures can reach the levels of adult procedures even in developing countries. About 30% of participating countries have shown a 100% increase in workload in 3 years. Lead aprons are used in all participating rooms. Even though KAP was available in almost half of the facilities, none had experience in its use. One hundred of 505 patients monitored for PSD (20%) were above the 2-Gy threshold for deterministic effects.\nCONCLUSION: Interventional procedures are increasing in developing countries, not only for adults but also for pediatric patients. The situation with respect to staff protection is considered generally acceptable, but this is not the case for patient protection. Many patients exceeded the dose threshold for erythema. A substantial number (62%) of percutaneous transluminal coronary angioplasty procedures performed in developing countries in this study are above the currently known dose reference level and thus could be optimized. Therefore, this study has significance in introducing the concept of patient dose estimation and dose management.","DOI":"10.2214/AJR.08.2115","ISSN":"1546-3141","note":"PMID: 19620457","shortTitle":"Radiation exposure to patients during interventional procedures in 20 countries","journalAbbreviation":"AJR Am J Roentgenol","language":"eng","author":[{"family":"Tsapaki","given":"Virginia"},{"family":"Ahmed","given":"Nada A"},{"family":"AlSuwaidi","given":"Jamila Salem"},{"family":"Beganovic","given":"Adnan"},{"family":"Benider","given":"Abdelkader"},{"family":"BenOmrane","given":"Latifa"},{"family":"Borisova","given":"Rada"},{"family":"Economides","given":"Sotirios"},{"family":"El-Nachef","given":"Leila"},{"family":"Faj","given":"Dario"},{"family":"Hovhannesyan","given":"Ashot"},{"family":"Kharita","given":"Mohammad Hassan"},{"family":"Khelassi-Toutaoui","given":"Nadia"},{"family":"Manatrakul","given":"Nisakorn"},{"family":"Mirsaidov","given":"Ilkhom"},{"family":"Shaaban","given":"Mohamed"},{"family":"Ursulean","given":"Ion"},{"family":"Wambani","given":"Jeska Sidika"},{"family":"Zaman","given":"Areesha"},{"family":"Ziliukas","given":"Julius"},{"family":"Zontar","given":"Dejan"},{"family":"Rehani","given":"Madan M"}],"issued":{"date-parts":[["2009",8]]},"PMID":"19620457"},"label":"page"},{"id":232,"uris":["http://zotero.org/users/1375475/items/GFTJ6JVI"],"uri":["http://zotero.org/users/1375475/items/GFTJ6JVI"],"itemData":{"id":232,"type":"article-journal","title":"Radiologic and nuclear medicine studies in the United States and worldwide: frequency, radiation dose, and comparison with other radiation sources--1950-2007","container-title":"Radiology","page":"520-531","volume":"253","issue":"2","source":"NCBI PubMed","abstract":"The U.S. National Council on Radiation Protection and Measurements and United Nations Scientific Committee on Effects of Atomic Radiation each conducted respective assessments of all radiation sources in the United States and worldwide. The goal of this article is to summarize and combine the results of these two publicly available surveys and to compare the results with historical information. In the United States in 2006, about 377 million diagnostic and interventional radiologic examinations and 18 million nuclear medicine examinations were performed. The United States accounts for about 12% of radiologic procedures and about one-half of nuclear medicine procedures performed worldwide. In the United States, the frequency of diagnostic radiologic examinations has increased almost 10-fold (1950-2006). The U.S. per-capita annual effective dose from medical procedures has increased about sixfold (0.5 mSv [1980] to 3.0 mSv [2006]). Worldwide estimates for 2000-2007 indicate that 3.6 billion medical procedures with ionizing radiation (3.1 billion diagnostic radiologic, 0.5 billion dental, and 37 million nuclear medicine examinations) are performed annually. Worldwide, the average annual per-capita effective dose from medicine (about 0.6 mSv of the total 3.0 mSv received from all sources) has approximately doubled in the past 10-15 years.","DOI":"10.1148/radiol.2532082010","ISSN":"1527-1315","note":"PMID: 19789227","shortTitle":"Radiologic and nuclear medicine studies in the United States and worldwide","journalAbbreviation":"Radiology","language":"eng","author":[{"family":"Mettler","given":"Fred A, Jr"},{"family":"Bhargavan","given":"Mythreyi"},{"family":"Faulkner","given":"Keith"},{"family":"Gilley","given":"Debbie B"},{"family":"Gray","given":"Joel E"},{"family":"Ibbott","given":"Geoffrey S"},{"family":"Lipoti","given":"Jill A"},{"family":"Mahesh","given":"Mahadevappa"},{"family":"McCrohan","given":"John L"},{"family":"Stabin","given":"Michael G"},{"family":"Thomadsen","given":"Bruce R"},{"family":"Yoshizumi","given":"Terry T"}],"issued":{"date-parts":[["2009",11]]},"PMID":"19789227"},"label":"page"}],"schema":"https://github.com/citation-style-language/schema/raw/master/csl-citation.json"} </w:instrText>
      </w:r>
      <w:r w:rsidR="009E2E76" w:rsidRPr="007C7602">
        <w:rPr>
          <w:rFonts w:ascii="Book Antiqua" w:hAnsi="Book Antiqua"/>
          <w:sz w:val="24"/>
          <w:szCs w:val="24"/>
          <w:vertAlign w:val="superscript"/>
          <w:lang w:val="en-US"/>
        </w:rPr>
        <w:fldChar w:fldCharType="separate"/>
      </w:r>
      <w:r w:rsidR="009B7AD7" w:rsidRPr="007C7602">
        <w:rPr>
          <w:rFonts w:ascii="Book Antiqua" w:hAnsi="Book Antiqua"/>
          <w:sz w:val="24"/>
          <w:szCs w:val="24"/>
          <w:vertAlign w:val="superscript"/>
        </w:rPr>
        <w:t>13,14</w:t>
      </w:r>
      <w:r w:rsidR="009E2E76" w:rsidRPr="007C7602">
        <w:rPr>
          <w:rFonts w:ascii="Book Antiqua" w:hAnsi="Book Antiqua"/>
          <w:sz w:val="24"/>
          <w:szCs w:val="24"/>
          <w:vertAlign w:val="superscript"/>
          <w:lang w:val="en-US"/>
        </w:rPr>
        <w:fldChar w:fldCharType="end"/>
      </w:r>
      <w:r w:rsidR="00083450" w:rsidRPr="007C7602">
        <w:rPr>
          <w:rFonts w:ascii="Book Antiqua" w:hAnsi="Book Antiqua"/>
          <w:sz w:val="24"/>
          <w:szCs w:val="24"/>
          <w:vertAlign w:val="superscript"/>
          <w:lang w:val="en-US"/>
        </w:rPr>
        <w:t>]</w:t>
      </w:r>
      <w:r w:rsidR="00EB287E" w:rsidRPr="007C7602">
        <w:rPr>
          <w:rFonts w:ascii="Book Antiqua" w:hAnsi="Book Antiqua"/>
          <w:sz w:val="24"/>
          <w:szCs w:val="24"/>
          <w:lang w:val="en-US"/>
        </w:rPr>
        <w:t>.</w:t>
      </w:r>
      <w:r w:rsidR="00C52637" w:rsidRPr="007C7602">
        <w:rPr>
          <w:rFonts w:ascii="Book Antiqua" w:hAnsi="Book Antiqua"/>
          <w:sz w:val="24"/>
          <w:szCs w:val="24"/>
          <w:lang w:val="en-US"/>
        </w:rPr>
        <w:t xml:space="preserve"> Combine these guided </w:t>
      </w:r>
      <w:r w:rsidR="00C52637" w:rsidRPr="007C7602">
        <w:rPr>
          <w:rFonts w:ascii="Book Antiqua" w:hAnsi="Book Antiqua"/>
          <w:sz w:val="24"/>
          <w:szCs w:val="24"/>
          <w:lang w:val="en-US"/>
        </w:rPr>
        <w:lastRenderedPageBreak/>
        <w:t>procedures with t</w:t>
      </w:r>
      <w:r w:rsidR="00C52637" w:rsidRPr="007C7602">
        <w:rPr>
          <w:rFonts w:ascii="Book Antiqua" w:hAnsi="Book Antiqua"/>
          <w:sz w:val="24"/>
          <w:szCs w:val="24"/>
        </w:rPr>
        <w:t>he potential advent of CT-based screening programs (</w:t>
      </w:r>
      <w:r w:rsidR="00C52637" w:rsidRPr="007C7602">
        <w:rPr>
          <w:rFonts w:ascii="Book Antiqua" w:hAnsi="Book Antiqua"/>
          <w:i/>
          <w:sz w:val="24"/>
          <w:szCs w:val="24"/>
        </w:rPr>
        <w:t>e.g.</w:t>
      </w:r>
      <w:r w:rsidR="0011798B" w:rsidRPr="007C7602">
        <w:rPr>
          <w:rFonts w:ascii="Book Antiqua" w:hAnsi="Book Antiqua" w:hint="eastAsia"/>
          <w:i/>
          <w:sz w:val="24"/>
          <w:szCs w:val="24"/>
          <w:lang w:eastAsia="zh-CN"/>
        </w:rPr>
        <w:t>,</w:t>
      </w:r>
      <w:r w:rsidR="00C52637" w:rsidRPr="007C7602">
        <w:rPr>
          <w:rFonts w:ascii="Book Antiqua" w:hAnsi="Book Antiqua"/>
          <w:sz w:val="24"/>
          <w:szCs w:val="24"/>
        </w:rPr>
        <w:t xml:space="preserve"> CT colonography</w:t>
      </w:r>
      <w:r w:rsidR="00083450" w:rsidRPr="007C7602">
        <w:rPr>
          <w:rFonts w:ascii="Book Antiqua" w:hAnsi="Book Antiqua"/>
          <w:sz w:val="24"/>
          <w:szCs w:val="24"/>
          <w:vertAlign w:val="superscript"/>
        </w:rPr>
        <w:t>[</w:t>
      </w:r>
      <w:r w:rsidR="00D525E9"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vcQIKc2r","properties":{"formattedCitation":"{\\rtf \\super 15\\nosupersub{}}","plainCitation":"15"},"citationItems":[{"id":236,"uris":["http://zotero.org/users/1375475/items/ZJKTAJB9"],"uri":["http://zotero.org/users/1375475/items/ZJKTAJB9"],"itemData":{"id":236,"type":"article-journal","title":"Virtual colonoscopy for colorectal cancer screening: current status","container-title":"Cancer Imaging","page":"S133-S139","volume":"5","issue":"Spec No A","source":"PubMed Central","abstract":"Computed tomography colonography (CTC) (also known as ‘virtual colonoscopy’) is a noninvasive method of imaging the colon using helical CT. Although CTC has been shown to be useful for certain clinical indications, it has not yet been endorsed as a colorectal cancer screening test. The purpose of this article is to review the current status of CTC for colorectal cancer screening. CTC is an accurate method to detect colonic polyps and to select patients who would benefit from colonoscopy. The major advantages of CTC over conventional colonography include its relatively low risk and greater tolerance by patients. In this article, the CTC procedure and results of clinical trials are reviewed, as well as potential pitfalls related to CTC performance and interpretation. Finally, radiation dose, the discovery of incidental extracolonic findings with CTC, bowel preparation methods, and computer-aided diagnosis are addressed.","DOI":"10.1102/1470-7330.2005.0108","ISSN":"1740-5025","note":"PMID: 16361129\nPMCID: PMC1665314","shortTitle":"Virtual colonoscopy for colorectal cancer screening","journalAbbreviation":"Cancer Imaging","author":[{"family":"Heiken","given":"Jay P"},{"family":"Peterson","given":"Christine M"},{"family":"Menias","given":"Christine O"}],"issued":{"date-parts":[["2005",11,23]]},"accessed":{"date-parts":[["2013",6,2]]},"PMID":"16361129"}}],"schema":"https://github.com/citation-style-language/schema/raw/master/csl-citation.json"} </w:instrText>
      </w:r>
      <w:r w:rsidR="00D525E9"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1</w:t>
      </w:r>
      <w:r w:rsidR="00316DDD" w:rsidRPr="007C7602">
        <w:rPr>
          <w:rFonts w:ascii="Book Antiqua" w:hAnsi="Book Antiqua" w:hint="eastAsia"/>
          <w:sz w:val="24"/>
          <w:szCs w:val="24"/>
          <w:vertAlign w:val="superscript"/>
          <w:lang w:eastAsia="zh-CN"/>
        </w:rPr>
        <w:t>5</w:t>
      </w:r>
      <w:r w:rsidR="00D525E9" w:rsidRPr="007C7602">
        <w:rPr>
          <w:rFonts w:ascii="Book Antiqua" w:hAnsi="Book Antiqua"/>
          <w:sz w:val="24"/>
          <w:szCs w:val="24"/>
          <w:vertAlign w:val="superscript"/>
        </w:rPr>
        <w:fldChar w:fldCharType="end"/>
      </w:r>
      <w:r w:rsidR="00083450" w:rsidRPr="007C7602">
        <w:rPr>
          <w:rFonts w:ascii="Book Antiqua" w:hAnsi="Book Antiqua"/>
          <w:sz w:val="24"/>
          <w:szCs w:val="24"/>
          <w:vertAlign w:val="superscript"/>
        </w:rPr>
        <w:t>]</w:t>
      </w:r>
      <w:r w:rsidR="00C52637" w:rsidRPr="007C7602">
        <w:rPr>
          <w:rFonts w:ascii="Book Antiqua" w:hAnsi="Book Antiqua"/>
          <w:sz w:val="24"/>
          <w:szCs w:val="24"/>
        </w:rPr>
        <w:t>, CT lung screening</w:t>
      </w:r>
      <w:r w:rsidR="00083450" w:rsidRPr="007C7602">
        <w:rPr>
          <w:rFonts w:ascii="Book Antiqua" w:hAnsi="Book Antiqua"/>
          <w:sz w:val="24"/>
          <w:szCs w:val="24"/>
          <w:vertAlign w:val="superscript"/>
        </w:rPr>
        <w:t>[</w:t>
      </w:r>
      <w:r w:rsidR="00D525E9"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Q41pS3M8","properties":{"formattedCitation":"{\\rtf \\super 16\\nosupersub{}}","plainCitation":"16"},"citationItems":[{"id":238,"uris":["http://zotero.org/users/1375475/items/DXI9IC8D"],"uri":["http://zotero.org/users/1375475/items/DXI9IC8D"],"itemData":{"id":238,"type":"article-journal","title":"Survival of Patients with Stage I Lung Cancer Detected on CT Screening","container-title":"New England Journal of Medicine","page":"1763-1771","volume":"355","issue":"17","source":"Taylor and Francis+NEJM","abstract":"In 1993, the Early Lung Cancer Action Project (ELCAP) initiated a study of the early diagnosis of lung cancer in cigarette smokers with the use of annual screening with spiral computed tomography (CT).1,2 The principal finding was that more than 80% of persons given a diagnosis of lung cancer as a result of annual CT screening had clinical stage I cancer.3 This result has been confirmed by others4 who have adopted the updated protocol.5,6 The question remains, however, whether early intervention in such patients is sufficiently effective to justify screening large asymptomatic populations who are at risk for . . .","DOI":"10.1056/NEJMoa060476","ISSN":"0028-4793","note":"PMID: 17065637","issued":{"date-parts":[["2006"]]},"accessed":{"date-parts":[["2013",6,2]]},"PMID":"17065637"}}],"schema":"https://github.com/citation-style-language/schema/raw/master/csl-citation.json"} </w:instrText>
      </w:r>
      <w:r w:rsidR="00D525E9"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1</w:t>
      </w:r>
      <w:r w:rsidR="00316DDD" w:rsidRPr="007C7602">
        <w:rPr>
          <w:rFonts w:ascii="Book Antiqua" w:hAnsi="Book Antiqua" w:hint="eastAsia"/>
          <w:sz w:val="24"/>
          <w:szCs w:val="24"/>
          <w:vertAlign w:val="superscript"/>
          <w:lang w:eastAsia="zh-CN"/>
        </w:rPr>
        <w:t>6</w:t>
      </w:r>
      <w:r w:rsidR="00D525E9" w:rsidRPr="007C7602">
        <w:rPr>
          <w:rFonts w:ascii="Book Antiqua" w:hAnsi="Book Antiqua"/>
          <w:sz w:val="24"/>
          <w:szCs w:val="24"/>
          <w:vertAlign w:val="superscript"/>
        </w:rPr>
        <w:fldChar w:fldCharType="end"/>
      </w:r>
      <w:r w:rsidR="00083450" w:rsidRPr="007C7602">
        <w:rPr>
          <w:rFonts w:ascii="Book Antiqua" w:hAnsi="Book Antiqua"/>
          <w:sz w:val="24"/>
          <w:szCs w:val="24"/>
          <w:vertAlign w:val="superscript"/>
        </w:rPr>
        <w:t>]</w:t>
      </w:r>
      <w:r w:rsidR="00C52637" w:rsidRPr="007C7602">
        <w:rPr>
          <w:rFonts w:ascii="Book Antiqua" w:hAnsi="Book Antiqua"/>
          <w:sz w:val="24"/>
          <w:szCs w:val="24"/>
        </w:rPr>
        <w:t>) and there is an expectation that</w:t>
      </w:r>
      <w:r w:rsidR="00A34E6C" w:rsidRPr="007C7602">
        <w:rPr>
          <w:rFonts w:ascii="Book Antiqua" w:hAnsi="Book Antiqua"/>
          <w:sz w:val="24"/>
          <w:szCs w:val="24"/>
        </w:rPr>
        <w:t xml:space="preserve"> the</w:t>
      </w:r>
      <w:r w:rsidR="00C52637" w:rsidRPr="007C7602">
        <w:rPr>
          <w:rFonts w:ascii="Book Antiqua" w:hAnsi="Book Antiqua"/>
          <w:sz w:val="24"/>
          <w:szCs w:val="24"/>
        </w:rPr>
        <w:t xml:space="preserve"> reliance on CT scanning </w:t>
      </w:r>
      <w:r w:rsidR="00CD702B" w:rsidRPr="007C7602">
        <w:rPr>
          <w:rFonts w:ascii="Book Antiqua" w:hAnsi="Book Antiqua"/>
          <w:sz w:val="24"/>
          <w:szCs w:val="24"/>
        </w:rPr>
        <w:t>could</w:t>
      </w:r>
      <w:r w:rsidR="00C52637" w:rsidRPr="007C7602">
        <w:rPr>
          <w:rFonts w:ascii="Book Antiqua" w:hAnsi="Book Antiqua"/>
          <w:sz w:val="24"/>
          <w:szCs w:val="24"/>
        </w:rPr>
        <w:t xml:space="preserve"> continue to increase further in years</w:t>
      </w:r>
      <w:r w:rsidR="00B16326" w:rsidRPr="007C7602">
        <w:rPr>
          <w:rFonts w:ascii="Book Antiqua" w:hAnsi="Book Antiqua"/>
          <w:sz w:val="24"/>
          <w:szCs w:val="24"/>
        </w:rPr>
        <w:t xml:space="preserve"> ahead</w:t>
      </w:r>
      <w:r w:rsidR="003A5321" w:rsidRPr="007C7602">
        <w:rPr>
          <w:rFonts w:ascii="Book Antiqua" w:hAnsi="Book Antiqua"/>
          <w:sz w:val="24"/>
          <w:szCs w:val="24"/>
        </w:rPr>
        <w:t xml:space="preserve"> (Figure 1)</w:t>
      </w:r>
      <w:r w:rsidR="000C5241" w:rsidRPr="007C7602">
        <w:rPr>
          <w:rFonts w:ascii="Book Antiqua" w:hAnsi="Book Antiqua"/>
          <w:sz w:val="24"/>
          <w:szCs w:val="24"/>
        </w:rPr>
        <w:t>. Th</w:t>
      </w:r>
      <w:r w:rsidR="00CD702B" w:rsidRPr="007C7602">
        <w:rPr>
          <w:rFonts w:ascii="Book Antiqua" w:hAnsi="Book Antiqua"/>
          <w:sz w:val="24"/>
          <w:szCs w:val="24"/>
        </w:rPr>
        <w:t>is</w:t>
      </w:r>
      <w:r w:rsidR="000C5241" w:rsidRPr="007C7602">
        <w:rPr>
          <w:rFonts w:ascii="Book Antiqua" w:hAnsi="Book Antiqua"/>
          <w:sz w:val="24"/>
          <w:szCs w:val="24"/>
        </w:rPr>
        <w:t xml:space="preserve"> reliance on CT scanning is often further exacerbated by a lack of alternative imaging modalities, especially in smaller centres</w:t>
      </w:r>
      <w:r w:rsidR="00083450" w:rsidRPr="007C7602">
        <w:rPr>
          <w:rFonts w:ascii="Book Antiqua" w:hAnsi="Book Antiqua"/>
          <w:sz w:val="24"/>
          <w:szCs w:val="24"/>
          <w:vertAlign w:val="superscript"/>
        </w:rPr>
        <w:t>[</w:t>
      </w:r>
      <w:r w:rsidR="003A5321" w:rsidRPr="007C7602">
        <w:rPr>
          <w:rFonts w:ascii="Book Antiqua" w:hAnsi="Book Antiqua"/>
          <w:sz w:val="24"/>
          <w:szCs w:val="24"/>
          <w:vertAlign w:val="superscript"/>
        </w:rPr>
        <w:t>1</w:t>
      </w:r>
      <w:r w:rsidR="00316DDD" w:rsidRPr="007C7602">
        <w:rPr>
          <w:rFonts w:ascii="Book Antiqua" w:hAnsi="Book Antiqua" w:hint="eastAsia"/>
          <w:sz w:val="24"/>
          <w:szCs w:val="24"/>
          <w:vertAlign w:val="superscript"/>
          <w:lang w:eastAsia="zh-CN"/>
        </w:rPr>
        <w:t>7</w:t>
      </w:r>
      <w:r w:rsidR="00083450" w:rsidRPr="007C7602">
        <w:rPr>
          <w:rFonts w:ascii="Book Antiqua" w:hAnsi="Book Antiqua"/>
          <w:sz w:val="24"/>
          <w:szCs w:val="24"/>
          <w:vertAlign w:val="superscript"/>
        </w:rPr>
        <w:t>]</w:t>
      </w:r>
      <w:r w:rsidR="00EB287E" w:rsidRPr="007C7602">
        <w:rPr>
          <w:rFonts w:ascii="Book Antiqua" w:hAnsi="Book Antiqua"/>
          <w:sz w:val="24"/>
          <w:szCs w:val="24"/>
        </w:rPr>
        <w:t>.</w:t>
      </w:r>
    </w:p>
    <w:p w14:paraId="2BDC0F49" w14:textId="77777777" w:rsidR="00D419BE" w:rsidRPr="007C7602" w:rsidRDefault="00D419BE" w:rsidP="00B20115">
      <w:pPr>
        <w:spacing w:after="0" w:line="360" w:lineRule="auto"/>
        <w:jc w:val="both"/>
        <w:rPr>
          <w:rFonts w:ascii="Book Antiqua" w:hAnsi="Book Antiqua"/>
          <w:b/>
          <w:sz w:val="24"/>
          <w:szCs w:val="24"/>
          <w:u w:val="single"/>
        </w:rPr>
      </w:pPr>
    </w:p>
    <w:p w14:paraId="73E032CB" w14:textId="2709F12F" w:rsidR="00482171" w:rsidRPr="007C7602" w:rsidRDefault="0011798B" w:rsidP="00B20115">
      <w:pPr>
        <w:spacing w:after="0" w:line="360" w:lineRule="auto"/>
        <w:jc w:val="both"/>
        <w:rPr>
          <w:rFonts w:ascii="Book Antiqua" w:hAnsi="Book Antiqua"/>
          <w:sz w:val="24"/>
          <w:szCs w:val="24"/>
        </w:rPr>
      </w:pPr>
      <w:r w:rsidRPr="007C7602">
        <w:rPr>
          <w:rFonts w:ascii="Book Antiqua" w:hAnsi="Book Antiqua"/>
          <w:b/>
          <w:sz w:val="24"/>
          <w:szCs w:val="24"/>
        </w:rPr>
        <w:t>RADIATION EXPOSURE AND CANCER RISK WITH CT SCANNING</w:t>
      </w:r>
    </w:p>
    <w:p w14:paraId="7B098BC1" w14:textId="6E7168C4" w:rsidR="00AC4B2F" w:rsidRPr="007C7602" w:rsidRDefault="00B254DC" w:rsidP="00B20115">
      <w:pPr>
        <w:spacing w:after="0" w:line="360" w:lineRule="auto"/>
        <w:jc w:val="both"/>
        <w:rPr>
          <w:rFonts w:ascii="Book Antiqua" w:hAnsi="Book Antiqua"/>
          <w:sz w:val="24"/>
          <w:szCs w:val="24"/>
          <w:vertAlign w:val="superscript"/>
        </w:rPr>
      </w:pPr>
      <w:r w:rsidRPr="007C7602">
        <w:rPr>
          <w:rFonts w:ascii="Book Antiqua" w:hAnsi="Book Antiqua"/>
          <w:sz w:val="24"/>
          <w:szCs w:val="24"/>
        </w:rPr>
        <w:t>Th</w:t>
      </w:r>
      <w:r w:rsidR="00482171" w:rsidRPr="007C7602">
        <w:rPr>
          <w:rFonts w:ascii="Book Antiqua" w:hAnsi="Book Antiqua"/>
          <w:sz w:val="24"/>
          <w:szCs w:val="24"/>
        </w:rPr>
        <w:t>e</w:t>
      </w:r>
      <w:r w:rsidRPr="007C7602">
        <w:rPr>
          <w:rFonts w:ascii="Book Antiqua" w:hAnsi="Book Antiqua"/>
          <w:sz w:val="24"/>
          <w:szCs w:val="24"/>
        </w:rPr>
        <w:t xml:space="preserve"> </w:t>
      </w:r>
      <w:r w:rsidR="00D44D1E" w:rsidRPr="007C7602">
        <w:rPr>
          <w:rFonts w:ascii="Book Antiqua" w:hAnsi="Book Antiqua"/>
          <w:sz w:val="24"/>
          <w:szCs w:val="24"/>
        </w:rPr>
        <w:t>rapid increas</w:t>
      </w:r>
      <w:r w:rsidR="00A9323E" w:rsidRPr="007C7602">
        <w:rPr>
          <w:rFonts w:ascii="Book Antiqua" w:hAnsi="Book Antiqua"/>
          <w:sz w:val="24"/>
          <w:szCs w:val="24"/>
        </w:rPr>
        <w:t>e</w:t>
      </w:r>
      <w:r w:rsidR="00D44D1E" w:rsidRPr="007C7602">
        <w:rPr>
          <w:rFonts w:ascii="Book Antiqua" w:hAnsi="Book Antiqua"/>
          <w:sz w:val="24"/>
          <w:szCs w:val="24"/>
        </w:rPr>
        <w:t xml:space="preserve"> </w:t>
      </w:r>
      <w:r w:rsidRPr="007C7602">
        <w:rPr>
          <w:rFonts w:ascii="Book Antiqua" w:hAnsi="Book Antiqua"/>
          <w:sz w:val="24"/>
          <w:szCs w:val="24"/>
        </w:rPr>
        <w:t>in CT utilisation has</w:t>
      </w:r>
      <w:r w:rsidR="00B84691" w:rsidRPr="007C7602">
        <w:rPr>
          <w:rFonts w:ascii="Book Antiqua" w:hAnsi="Book Antiqua"/>
          <w:sz w:val="24"/>
          <w:szCs w:val="24"/>
        </w:rPr>
        <w:t xml:space="preserve"> brought with it significant public concern</w:t>
      </w:r>
      <w:r w:rsidR="00F04FDB" w:rsidRPr="007C7602">
        <w:rPr>
          <w:rFonts w:ascii="Book Antiqua" w:hAnsi="Book Antiqua"/>
          <w:sz w:val="24"/>
          <w:szCs w:val="24"/>
          <w:vertAlign w:val="superscript"/>
        </w:rPr>
        <w:t>[</w:t>
      </w:r>
      <w:r w:rsidR="00D525E9"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dNzRuXpe","properties":{"formattedCitation":"{\\rtf \\super 19\\nosupersub{}}","plainCitation":"19"},"citationItems":[{"id":244,"uris":["http://zotero.org/users/1375475/items/BD2XJ7T3"],"uri":["http://zotero.org/users/1375475/items/BD2XJ7T3"],"itemData":{"id":244,"type":"article-journal","title":"Subjective perception of radiation risk","container-title":"Journal of nuclear medicine: official publication, Society of Nuclear Medicine","page":"29S-35S","volume":"52 Suppl 2","source":"NCBI PubMed","abstract":"Physicians, medical staff, and patients, much like the general population, are becoming increasingly sensitized to the issue of radiation exposure from diagnostic or therapeutic procedures. The attitudes of patients undergoing diagnostic imaging procedures that use ionizing radiation vary widely. Patient perception of radiation dose strongly influences their acceptance of diagnostic examinations or therapies involving radioactivity. Here, we review perceptions and concerns about radiation and radioactivity by laypersons and medical experts. Several studies show that physicians are frequently poorly informed about radiation levels associated with nuclear medicine and radiologic examinations. In addition, patients' decisions against undergoing an imaging procedure are frequently based on partial and sometimes incorrect information. Thus, physicians must take the concerns of their patients seriously. From the literature and our own experience, we conclude that it is extremely important to thoroughly and carefully educate all involved in patient work-up about radiation exposure levels and perceived or actual health risks. Although the choice and timing of imaging examinations should always outweigh the risk that secondary illness will develop, the patients' concerns still must be alleviated.","DOI":"10.2967/jnumed.110.085720","ISSN":"1535-5667","note":"PMID: 22144552","journalAbbreviation":"J. Nucl. Med.","language":"eng","author":[{"family":"Freudenberg","given":"Lutz S"},{"family":"Beyer","given":"Thomas"}],"issued":{"date-parts":[["2011",12]]},"PMID":"22144552"}}],"schema":"https://github.com/citation-style-language/schema/raw/master/csl-citation.json"} </w:instrText>
      </w:r>
      <w:r w:rsidR="00D525E9"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1</w:t>
      </w:r>
      <w:r w:rsidR="00316DDD" w:rsidRPr="007C7602">
        <w:rPr>
          <w:rFonts w:ascii="Book Antiqua" w:hAnsi="Book Antiqua" w:hint="eastAsia"/>
          <w:sz w:val="24"/>
          <w:szCs w:val="24"/>
          <w:vertAlign w:val="superscript"/>
          <w:lang w:eastAsia="zh-CN"/>
        </w:rPr>
        <w:t>8</w:t>
      </w:r>
      <w:r w:rsidR="00D525E9" w:rsidRPr="007C7602">
        <w:rPr>
          <w:rFonts w:ascii="Book Antiqua" w:hAnsi="Book Antiqua"/>
          <w:sz w:val="24"/>
          <w:szCs w:val="24"/>
          <w:vertAlign w:val="superscript"/>
        </w:rPr>
        <w:fldChar w:fldCharType="end"/>
      </w:r>
      <w:r w:rsidR="00F04FDB" w:rsidRPr="007C7602">
        <w:rPr>
          <w:rFonts w:ascii="Book Antiqua" w:hAnsi="Book Antiqua"/>
          <w:sz w:val="24"/>
          <w:szCs w:val="24"/>
          <w:vertAlign w:val="superscript"/>
        </w:rPr>
        <w:t>]</w:t>
      </w:r>
      <w:r w:rsidRPr="007C7602">
        <w:rPr>
          <w:rFonts w:ascii="Book Antiqua" w:hAnsi="Book Antiqua"/>
          <w:sz w:val="24"/>
          <w:szCs w:val="24"/>
        </w:rPr>
        <w:t xml:space="preserve"> with regards to the doses of ionising radiation delivered </w:t>
      </w:r>
      <w:r w:rsidR="005C3FC2" w:rsidRPr="007C7602">
        <w:rPr>
          <w:rFonts w:ascii="Book Antiqua" w:hAnsi="Book Antiqua"/>
          <w:sz w:val="24"/>
          <w:szCs w:val="24"/>
        </w:rPr>
        <w:t>during scanning</w:t>
      </w:r>
      <w:r w:rsidR="009809A8" w:rsidRPr="007C7602">
        <w:rPr>
          <w:rFonts w:ascii="Book Antiqua" w:hAnsi="Book Antiqua"/>
          <w:sz w:val="24"/>
          <w:szCs w:val="24"/>
        </w:rPr>
        <w:t xml:space="preserve"> given that </w:t>
      </w:r>
      <w:r w:rsidR="00D44D1E" w:rsidRPr="007C7602">
        <w:rPr>
          <w:rFonts w:ascii="Book Antiqua" w:hAnsi="Book Antiqua"/>
          <w:sz w:val="24"/>
          <w:szCs w:val="24"/>
        </w:rPr>
        <w:t xml:space="preserve">some </w:t>
      </w:r>
      <w:r w:rsidR="009809A8" w:rsidRPr="007C7602">
        <w:rPr>
          <w:rFonts w:ascii="Book Antiqua" w:hAnsi="Book Antiqua"/>
          <w:sz w:val="24"/>
          <w:szCs w:val="24"/>
        </w:rPr>
        <w:t xml:space="preserve">experimental and epidemiologic evidence has linked exposure to low-dose radiation </w:t>
      </w:r>
      <w:r w:rsidR="009B7AD7" w:rsidRPr="007C7602">
        <w:rPr>
          <w:rFonts w:ascii="Book Antiqua" w:hAnsi="Book Antiqua"/>
          <w:sz w:val="24"/>
          <w:szCs w:val="24"/>
        </w:rPr>
        <w:t>to</w:t>
      </w:r>
      <w:r w:rsidR="009809A8" w:rsidRPr="007C7602">
        <w:rPr>
          <w:rFonts w:ascii="Book Antiqua" w:hAnsi="Book Antiqua"/>
          <w:sz w:val="24"/>
          <w:szCs w:val="24"/>
        </w:rPr>
        <w:t xml:space="preserve"> the development of solid</w:t>
      </w:r>
      <w:r w:rsidR="00E61070" w:rsidRPr="007C7602">
        <w:rPr>
          <w:rFonts w:ascii="Book Antiqua" w:hAnsi="Book Antiqua"/>
          <w:sz w:val="24"/>
          <w:szCs w:val="24"/>
        </w:rPr>
        <w:t xml:space="preserve"> organ</w:t>
      </w:r>
      <w:r w:rsidR="009809A8" w:rsidRPr="007C7602">
        <w:rPr>
          <w:rFonts w:ascii="Book Antiqua" w:hAnsi="Book Antiqua"/>
          <w:sz w:val="24"/>
          <w:szCs w:val="24"/>
        </w:rPr>
        <w:t xml:space="preserve"> cancers and leukaemia</w:t>
      </w:r>
      <w:r w:rsidR="00F04FDB" w:rsidRPr="007C7602">
        <w:rPr>
          <w:rFonts w:ascii="Book Antiqua" w:hAnsi="Book Antiqua"/>
          <w:sz w:val="24"/>
          <w:szCs w:val="24"/>
          <w:vertAlign w:val="superscript"/>
        </w:rPr>
        <w:t>[</w:t>
      </w:r>
      <w:r w:rsidR="00316DDD" w:rsidRPr="007C7602">
        <w:rPr>
          <w:rFonts w:ascii="Book Antiqua" w:hAnsi="Book Antiqua" w:hint="eastAsia"/>
          <w:sz w:val="24"/>
          <w:szCs w:val="24"/>
          <w:vertAlign w:val="superscript"/>
          <w:lang w:eastAsia="zh-CN"/>
        </w:rPr>
        <w:t>19</w:t>
      </w:r>
      <w:r w:rsidR="00F04FDB"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w:t>
      </w:r>
      <w:r w:rsidR="005D6A10" w:rsidRPr="007C7602">
        <w:rPr>
          <w:rFonts w:ascii="Book Antiqua" w:hAnsi="Book Antiqua"/>
          <w:sz w:val="24"/>
          <w:szCs w:val="24"/>
        </w:rPr>
        <w:t>It is widely accepted that large doses of ionising radiation increase the likel</w:t>
      </w:r>
      <w:r w:rsidR="00A34E6C" w:rsidRPr="007C7602">
        <w:rPr>
          <w:rFonts w:ascii="Book Antiqua" w:hAnsi="Book Antiqua"/>
          <w:sz w:val="24"/>
          <w:szCs w:val="24"/>
        </w:rPr>
        <w:t>ihood</w:t>
      </w:r>
      <w:r w:rsidR="005D6A10" w:rsidRPr="007C7602">
        <w:rPr>
          <w:rFonts w:ascii="Book Antiqua" w:hAnsi="Book Antiqua"/>
          <w:sz w:val="24"/>
          <w:szCs w:val="24"/>
        </w:rPr>
        <w:t xml:space="preserve"> that an individual will go on to devel</w:t>
      </w:r>
      <w:r w:rsidR="009809A8" w:rsidRPr="007C7602">
        <w:rPr>
          <w:rFonts w:ascii="Book Antiqua" w:hAnsi="Book Antiqua"/>
          <w:sz w:val="24"/>
          <w:szCs w:val="24"/>
        </w:rPr>
        <w:t>op cancer during their lifetime but the association between low-dose radiation</w:t>
      </w:r>
      <w:r w:rsidR="009B7AD7" w:rsidRPr="007C7602">
        <w:rPr>
          <w:rFonts w:ascii="Book Antiqua" w:hAnsi="Book Antiqua"/>
          <w:sz w:val="24"/>
          <w:szCs w:val="24"/>
        </w:rPr>
        <w:t xml:space="preserve"> (of the order used in standard diagnostic examinations)</w:t>
      </w:r>
      <w:r w:rsidR="009809A8" w:rsidRPr="007C7602">
        <w:rPr>
          <w:rFonts w:ascii="Book Antiqua" w:hAnsi="Book Antiqua"/>
          <w:sz w:val="24"/>
          <w:szCs w:val="24"/>
        </w:rPr>
        <w:t xml:space="preserve"> and oncogenesis is </w:t>
      </w:r>
      <w:r w:rsidR="00E61070" w:rsidRPr="007C7602">
        <w:rPr>
          <w:rFonts w:ascii="Book Antiqua" w:hAnsi="Book Antiqua"/>
          <w:sz w:val="24"/>
          <w:szCs w:val="24"/>
        </w:rPr>
        <w:t>unclear</w:t>
      </w:r>
      <w:r w:rsidR="005D6A10" w:rsidRPr="007C7602">
        <w:rPr>
          <w:rFonts w:ascii="Book Antiqua" w:hAnsi="Book Antiqua"/>
          <w:sz w:val="24"/>
          <w:szCs w:val="24"/>
        </w:rPr>
        <w:t xml:space="preserve">. </w:t>
      </w:r>
      <w:r w:rsidR="009809A8" w:rsidRPr="007C7602">
        <w:rPr>
          <w:rFonts w:ascii="Book Antiqua" w:hAnsi="Book Antiqua"/>
          <w:sz w:val="24"/>
          <w:szCs w:val="24"/>
        </w:rPr>
        <w:t>The</w:t>
      </w:r>
      <w:r w:rsidR="005D6A10" w:rsidRPr="007C7602">
        <w:rPr>
          <w:rFonts w:ascii="Book Antiqua" w:hAnsi="Book Antiqua"/>
          <w:sz w:val="24"/>
          <w:szCs w:val="24"/>
        </w:rPr>
        <w:t xml:space="preserve"> link between radiation and the subsequent development of neoplasia has been largely based on extrapolating data from studies of survivors of the atomic bombs dropped in Japan in 1945</w:t>
      </w:r>
      <w:r w:rsidR="008C5912" w:rsidRPr="007C7602">
        <w:rPr>
          <w:rFonts w:ascii="Book Antiqua" w:hAnsi="Book Antiqua"/>
          <w:sz w:val="24"/>
          <w:szCs w:val="24"/>
          <w:vertAlign w:val="superscript"/>
        </w:rPr>
        <w:t>[</w:t>
      </w:r>
      <w:r w:rsidR="00D525E9"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hMAaieAa","properties":{"formattedCitation":"{\\rtf \\super 21\\nosupersub{}}","plainCitation":"21"},"citationItems":[{"id":250,"uris":["http://zotero.org/users/1375475/items/ZPTQZBMC"],"uri":["http://zotero.org/users/1375475/items/ZPTQZBMC"],"itemData":{"id":250,"type":"webpage","title":"Health Risks from Exposure to Low Levels of Ionizing Radiation: BEIR VII Phase 2","abstract":"This book is the seventh in a series of titles from the National Research Council that addresses the effects of exposure to low dose LET (Linear Energy Transfer) ionizing radiation and human health. Updating information previously presented in the 1990 publication, Health Effects of Exposure to Low Levels of Ionizing Radiation: BEIR V, this book draws upon new data in both epidemiologic and experimental research. Ionizing radiation arises from both natural and man-made sources and at very high doses can produce damaging effects in human tissue that can be evident within days after exposure. However, it is the low-dose exposures that are the focus of this book. So-called late effects, such as cancer, are produced many years after the initial exposure. This book is among the first of its kind to include detailed risk estimates for cancer incidence in addition to cancer mortality. BEIR VII offers a full review of the available biological, biophysical, and epidemiological literature since the last BEIR report on the subject and develops the most up-to-date and comprehensive risk estimates for cancer and other health effects from exposure to low-level ionizing radiation.","URL":"http://www.nap.edu/openbook.php?record_id=11340&amp;page=R1","shortTitle":"Health Risks from Exposure to Low Levels of Ionizing Radiation","accessed":{"date-parts":[["2013",6,2]]}}}],"schema":"https://github.com/citation-style-language/schema/raw/master/csl-citation.json"} </w:instrText>
      </w:r>
      <w:r w:rsidR="00D525E9"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2</w:t>
      </w:r>
      <w:r w:rsidR="00316DDD" w:rsidRPr="007C7602">
        <w:rPr>
          <w:rFonts w:ascii="Book Antiqua" w:hAnsi="Book Antiqua" w:hint="eastAsia"/>
          <w:sz w:val="24"/>
          <w:szCs w:val="24"/>
          <w:vertAlign w:val="superscript"/>
          <w:lang w:eastAsia="zh-CN"/>
        </w:rPr>
        <w:t>0</w:t>
      </w:r>
      <w:r w:rsidR="00D525E9" w:rsidRPr="007C7602">
        <w:rPr>
          <w:rFonts w:ascii="Book Antiqua" w:hAnsi="Book Antiqua"/>
          <w:sz w:val="24"/>
          <w:szCs w:val="24"/>
          <w:vertAlign w:val="superscript"/>
        </w:rPr>
        <w:fldChar w:fldCharType="end"/>
      </w:r>
      <w:r w:rsidR="008C5912" w:rsidRPr="007C7602">
        <w:rPr>
          <w:rFonts w:ascii="Book Antiqua" w:hAnsi="Book Antiqua"/>
          <w:sz w:val="24"/>
          <w:szCs w:val="24"/>
          <w:vertAlign w:val="superscript"/>
        </w:rPr>
        <w:t>]</w:t>
      </w:r>
      <w:r w:rsidR="005D6A10" w:rsidRPr="007C7602">
        <w:rPr>
          <w:rFonts w:ascii="Book Antiqua" w:hAnsi="Book Antiqua"/>
          <w:sz w:val="24"/>
          <w:szCs w:val="24"/>
        </w:rPr>
        <w:t xml:space="preserve"> and </w:t>
      </w:r>
      <w:r w:rsidR="00D44D1E" w:rsidRPr="007C7602">
        <w:rPr>
          <w:rFonts w:ascii="Book Antiqua" w:hAnsi="Book Antiqua"/>
          <w:sz w:val="24"/>
          <w:szCs w:val="24"/>
        </w:rPr>
        <w:t>on assessments of</w:t>
      </w:r>
      <w:r w:rsidR="005D6A10" w:rsidRPr="007C7602">
        <w:rPr>
          <w:rFonts w:ascii="Book Antiqua" w:hAnsi="Book Antiqua"/>
          <w:sz w:val="24"/>
          <w:szCs w:val="24"/>
        </w:rPr>
        <w:t xml:space="preserve"> the increased relative risk of neoplasia in those occupationally exposed to radiation</w:t>
      </w:r>
      <w:r w:rsidR="00A34E6C" w:rsidRPr="007C7602">
        <w:rPr>
          <w:rFonts w:ascii="Book Antiqua" w:hAnsi="Book Antiqua"/>
          <w:sz w:val="24"/>
          <w:szCs w:val="24"/>
        </w:rPr>
        <w:t xml:space="preserve"> with</w:t>
      </w:r>
      <w:r w:rsidR="005D6A10" w:rsidRPr="007C7602">
        <w:rPr>
          <w:rFonts w:ascii="Book Antiqua" w:hAnsi="Book Antiqua"/>
          <w:sz w:val="24"/>
          <w:szCs w:val="24"/>
        </w:rPr>
        <w:t>in the nuclear industry</w:t>
      </w:r>
      <w:r w:rsidR="008C5912" w:rsidRPr="007C7602">
        <w:rPr>
          <w:rFonts w:ascii="Book Antiqua" w:hAnsi="Book Antiqua"/>
          <w:sz w:val="24"/>
          <w:szCs w:val="24"/>
          <w:vertAlign w:val="superscript"/>
        </w:rPr>
        <w:t>[</w:t>
      </w:r>
      <w:r w:rsidR="00D525E9"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n0fKCz3L","properties":{"formattedCitation":"{\\rtf \\super 22\\nosupersub{}}","plainCitation":"22"},"citationItems":[{"id":252,"uris":["http://zotero.org/users/1375475/items/FXVGWQ8J"],"uri":["http://zotero.org/users/1375475/items/FXVGWQ8J"],"itemData":{"id":252,"type":"article-journal","title":"The 15-Country Collaborative Study of Cancer Risk among Radiation Workers in the Nuclear Industry: estimates of radiation-related cancer risks","container-title":"Radiation research","page":"396-416","volume":"167","issue":"4","source":"NCBI PubMed","abstract":"A 15-Country collaborative cohort study was conducted to provide direct estimates of cancer risk following protracted low doses of ionizing radiation. Analyses included 407,391 nuclear industry workers monitored individually for external radiation and 5.2 million person-years of follow-up. A significant association was seen between radiation dose and all-cause mortality [excess relative risk (ERR) 0.42 per Sv, 90% CI 0.07, 0.79; 18,993 deaths]. This was mainly attributable to a dose-related increase in all cancer mortality (ERR/Sv 0.97, 90% CI 0.28, 1.77; 5233 deaths). Among 31 specific types of malignancies studied, a significant association was found for lung cancer (ERR/Sv 1.86, 90% CI 0.49, 3.63; 1457 deaths) and a borderline significant (P = 0.06) association for multiple myeloma (ERR/Sv 6.15, 90% CI &lt;0, 20.6; 83 deaths) and ill-defined and secondary cancers (ERR/Sv 1.96, 90% CI -0.26, 5.90; 328 deaths). Stratification on duration of employment had a large effect on the ERR/Sv, reflecting a strong healthy worker survivor effect in these cohorts. This is the largest analytical epidemiological study of the effects of low-dose protracted exposures to ionizing radiation to date. Further studies will be important to better assess the role of tobacco and other occupational exposures in our risk estimates.","DOI":"10.1667/RR0553.1","ISSN":"0033-7587","note":"PMID: 17388693","shortTitle":"The 15-Country Collaborative Study of Cancer Risk among Radiation Workers in the Nuclear Industry","journalAbbreviation":"Radiat. Res.","language":"eng","author":[{"family":"Cardis","given":"E"},{"family":"Vrijheid","given":"M"},{"family":"Blettner","given":"M"},{"family":"Gilbert","given":"E"},{"family":"Hakama","given":"M"},{"family":"Hill","given":"C"},{"family":"Howe","given":"G"},{"family":"Kaldor","given":"J"},{"family":"Muirhead","given":"C R"},{"family":"Schubauer-Berigan","given":"M"},{"family":"Yoshimura","given":"T"},{"family":"Bermann","given":"F"},{"family":"Cowper","given":"G"},{"family":"Fix","given":"J"},{"family":"Hacker","given":"C"},{"family":"Heinmiller","given":"B"},{"family":"Marshall","given":"M"},{"family":"Thierry-Chef","given":"I"},{"family":"Utterback","given":"D"},{"family":"Ahn","given":"Y-O"},{"family":"Amoros","given":"E"},{"family":"Ashmore","given":"P"},{"family":"Auvinen","given":"A"},{"family":"Bae","given":"J-M"},{"family":"Bernar","given":"J"},{"family":"Biau","given":"A"},{"family":"Combalot","given":"E"},{"family":"Deboodt","given":"P"},{"family":"Diez Sacristan","given":"A"},{"family":"Eklöf","given":"M"},{"family":"Engels","given":"H"},{"family":"Engholm","given":"G"},{"family":"Gulis","given":"G"},{"family":"Habib","given":"R R"},{"family":"Holan","given":"K"},{"family":"Hyvonen","given":"H"},{"family":"Kerekes","given":"A"},{"family":"Kurtinaitis","given":"J"},{"family":"Malker","given":"H"},{"family":"Martuzzi","given":"M"},{"family":"Mastauskas","given":"A"},{"family":"Monnet","given":"A"},{"family":"Moser","given":"M"},{"family":"Pearce","given":"M S"},{"family":"Richardson","given":"D B"},{"family":"Rodriguez-Artalejo","given":"F"},{"family":"Rogel","given":"A"},{"family":"Tardy","given":"H"},{"family":"Telle-Lamberton","given":"M"},{"family":"Turai","given":"I"},{"family":"Usel","given":"M"},{"family":"Veress","given":"K"}],"issued":{"date-parts":[["2007",4]]},"PMID":"17388693"}}],"schema":"https://github.com/citation-style-language/schema/raw/master/csl-citation.json"} </w:instrText>
      </w:r>
      <w:r w:rsidR="00D525E9"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2</w:t>
      </w:r>
      <w:r w:rsidR="00316DDD" w:rsidRPr="007C7602">
        <w:rPr>
          <w:rFonts w:ascii="Book Antiqua" w:hAnsi="Book Antiqua" w:hint="eastAsia"/>
          <w:sz w:val="24"/>
          <w:szCs w:val="24"/>
          <w:vertAlign w:val="superscript"/>
          <w:lang w:eastAsia="zh-CN"/>
        </w:rPr>
        <w:t>1</w:t>
      </w:r>
      <w:r w:rsidR="00D525E9" w:rsidRPr="007C7602">
        <w:rPr>
          <w:rFonts w:ascii="Book Antiqua" w:hAnsi="Book Antiqua"/>
          <w:sz w:val="24"/>
          <w:szCs w:val="24"/>
          <w:vertAlign w:val="superscript"/>
        </w:rPr>
        <w:fldChar w:fldCharType="end"/>
      </w:r>
      <w:r w:rsidR="008C5912" w:rsidRPr="007C7602">
        <w:rPr>
          <w:rFonts w:ascii="Book Antiqua" w:hAnsi="Book Antiqua"/>
          <w:sz w:val="24"/>
          <w:szCs w:val="24"/>
          <w:vertAlign w:val="superscript"/>
        </w:rPr>
        <w:t>]</w:t>
      </w:r>
      <w:r w:rsidR="00EB287E" w:rsidRPr="007C7602">
        <w:rPr>
          <w:rFonts w:ascii="Book Antiqua" w:hAnsi="Book Antiqua"/>
          <w:sz w:val="24"/>
          <w:szCs w:val="24"/>
        </w:rPr>
        <w:t>.</w:t>
      </w:r>
      <w:r w:rsidR="005D6A10" w:rsidRPr="007C7602">
        <w:rPr>
          <w:rFonts w:ascii="Book Antiqua" w:hAnsi="Book Antiqua"/>
          <w:sz w:val="24"/>
          <w:szCs w:val="24"/>
        </w:rPr>
        <w:t xml:space="preserve"> </w:t>
      </w:r>
      <w:r w:rsidR="00555576" w:rsidRPr="007C7602">
        <w:rPr>
          <w:rFonts w:ascii="Book Antiqua" w:hAnsi="Book Antiqua"/>
          <w:sz w:val="24"/>
          <w:szCs w:val="24"/>
        </w:rPr>
        <w:t>Using this method of extrapolation</w:t>
      </w:r>
      <w:r w:rsidR="008C3C35" w:rsidRPr="007C7602">
        <w:rPr>
          <w:rFonts w:ascii="Book Antiqua" w:hAnsi="Book Antiqua"/>
          <w:sz w:val="24"/>
          <w:szCs w:val="24"/>
        </w:rPr>
        <w:t xml:space="preserve"> where small hypothetical risks are multiplied by huge patient numbers</w:t>
      </w:r>
      <w:r w:rsidR="00555576" w:rsidRPr="007C7602">
        <w:rPr>
          <w:rFonts w:ascii="Book Antiqua" w:hAnsi="Book Antiqua"/>
          <w:sz w:val="24"/>
          <w:szCs w:val="24"/>
        </w:rPr>
        <w:t xml:space="preserve">, Brenner </w:t>
      </w:r>
      <w:r w:rsidR="00752FFF" w:rsidRPr="007C7602">
        <w:rPr>
          <w:rFonts w:ascii="Book Antiqua" w:hAnsi="Book Antiqua" w:hint="eastAsia"/>
          <w:i/>
          <w:sz w:val="24"/>
          <w:szCs w:val="24"/>
          <w:lang w:eastAsia="zh-CN"/>
        </w:rPr>
        <w:t>et al</w:t>
      </w:r>
      <w:r w:rsidR="00752FFF" w:rsidRPr="007C7602">
        <w:rPr>
          <w:rFonts w:ascii="Book Antiqua" w:hAnsi="Book Antiqua"/>
          <w:sz w:val="24"/>
          <w:szCs w:val="24"/>
          <w:vertAlign w:val="superscript"/>
        </w:rPr>
        <w:t>[</w:t>
      </w:r>
      <w:r w:rsidR="00316DDD" w:rsidRPr="007C7602">
        <w:rPr>
          <w:rFonts w:ascii="Book Antiqua" w:hAnsi="Book Antiqua" w:hint="eastAsia"/>
          <w:sz w:val="24"/>
          <w:szCs w:val="24"/>
          <w:vertAlign w:val="superscript"/>
          <w:lang w:eastAsia="zh-CN"/>
        </w:rPr>
        <w:t>22</w:t>
      </w:r>
      <w:r w:rsidR="00752FFF" w:rsidRPr="007C7602">
        <w:rPr>
          <w:rFonts w:ascii="Book Antiqua" w:hAnsi="Book Antiqua"/>
          <w:sz w:val="24"/>
          <w:szCs w:val="24"/>
          <w:vertAlign w:val="superscript"/>
        </w:rPr>
        <w:t>]</w:t>
      </w:r>
      <w:r w:rsidR="00555576" w:rsidRPr="007C7602">
        <w:rPr>
          <w:rFonts w:ascii="Book Antiqua" w:hAnsi="Book Antiqua"/>
          <w:sz w:val="24"/>
          <w:szCs w:val="24"/>
        </w:rPr>
        <w:t xml:space="preserve"> estimated that in the future 1</w:t>
      </w:r>
      <w:r w:rsidR="00752FFF" w:rsidRPr="007C7602">
        <w:rPr>
          <w:rFonts w:ascii="Book Antiqua" w:hAnsi="Book Antiqua" w:hint="eastAsia"/>
          <w:sz w:val="24"/>
          <w:szCs w:val="24"/>
          <w:lang w:eastAsia="zh-CN"/>
        </w:rPr>
        <w:t>%</w:t>
      </w:r>
      <w:r w:rsidR="00555576" w:rsidRPr="007C7602">
        <w:rPr>
          <w:rFonts w:ascii="Book Antiqua" w:hAnsi="Book Antiqua"/>
          <w:sz w:val="24"/>
          <w:szCs w:val="24"/>
        </w:rPr>
        <w:t xml:space="preserve">-2% of all cancers in the </w:t>
      </w:r>
      <w:r w:rsidR="00752FFF" w:rsidRPr="007C7602">
        <w:rPr>
          <w:rFonts w:ascii="Book Antiqua" w:hAnsi="Book Antiqua"/>
          <w:sz w:val="24"/>
          <w:szCs w:val="24"/>
        </w:rPr>
        <w:t>United States</w:t>
      </w:r>
      <w:r w:rsidR="00555576" w:rsidRPr="007C7602">
        <w:rPr>
          <w:rFonts w:ascii="Book Antiqua" w:hAnsi="Book Antiqua"/>
          <w:sz w:val="24"/>
          <w:szCs w:val="24"/>
        </w:rPr>
        <w:t xml:space="preserve"> would occur secondary to the effects of ionising radiation delivered by medical imaging, while a similar study by </w:t>
      </w:r>
      <w:r w:rsidR="00316DDD" w:rsidRPr="007C7602">
        <w:rPr>
          <w:rFonts w:ascii="Book Antiqua" w:hAnsi="Book Antiqua"/>
          <w:sz w:val="24"/>
          <w:szCs w:val="24"/>
        </w:rPr>
        <w:t xml:space="preserve">Berrington de González </w:t>
      </w:r>
      <w:r w:rsidR="00555576" w:rsidRPr="007C7602">
        <w:rPr>
          <w:rFonts w:ascii="Book Antiqua" w:hAnsi="Book Antiqua"/>
          <w:i/>
          <w:sz w:val="24"/>
          <w:szCs w:val="24"/>
        </w:rPr>
        <w:t>et al</w:t>
      </w:r>
      <w:r w:rsidR="00752FFF" w:rsidRPr="007C7602">
        <w:rPr>
          <w:rFonts w:ascii="Book Antiqua" w:hAnsi="Book Antiqua"/>
          <w:sz w:val="24"/>
          <w:szCs w:val="24"/>
          <w:vertAlign w:val="superscript"/>
        </w:rPr>
        <w:t>[</w:t>
      </w:r>
      <w:r w:rsidR="00752FFF" w:rsidRPr="007C7602">
        <w:rPr>
          <w:rFonts w:ascii="Book Antiqua" w:hAnsi="Book Antiqua"/>
          <w:sz w:val="24"/>
          <w:szCs w:val="24"/>
          <w:vertAlign w:val="superscript"/>
        </w:rPr>
        <w:fldChar w:fldCharType="begin"/>
      </w:r>
      <w:r w:rsidR="00752FFF" w:rsidRPr="007C7602">
        <w:rPr>
          <w:rFonts w:ascii="Book Antiqua" w:hAnsi="Book Antiqua"/>
          <w:sz w:val="24"/>
          <w:szCs w:val="24"/>
          <w:vertAlign w:val="superscript"/>
        </w:rPr>
        <w:instrText xml:space="preserve"> ADDIN ZOTERO_ITEM CSL_CITATION {"citationID":"2OZRVXpZ","properties":{"formattedCitation":"{\\rtf \\super 23\\nosupersub{}}","plainCitation":"23"},"citationItems":[{"id":254,"uris":["http://zotero.org/users/1375475/items/SP844W5S"],"uri":["http://zotero.org/users/1375475/items/SP844W5S"],"itemData":{"id":254,"type":"article-journal","title":"Projected cancer risks from computed tomographic scans performed in the United States in 2007","container-title":"Archives of internal medicine","page":"2071-2077","volume":"169","issue":"22","source":"NCBI PubMed","abstract":"BACKGROUND: The use of computed tomographic (CT) scans in the United States (US) has increased more than 3-fold since 1993 to approximately 70 million scans annually. Despite the great medical benefits, there is concern about the potential radiation-related cancer risk. We conducted detailed estimates of the future cancer risks from current CT scan use in the US according to age, sex, and scan type.\nMETHODS: Risk models based on the National Research Council's \"Biological Effects of Ionizing Radiation\" report and organ-specific radiation doses derived from a national survey were used to estimate age-specific cancer risks for each scan type. These models were combined with age- and sex-specific scan frequencies for the US in 2007 obtained from survey and insurance claims data. We estimated the mean number of radiation-related incident cancers with 95% uncertainty limits (UL) using Monte Carlo simulations.\nRESULTS: Overall, we estimated that approximately 29 000 (95% UL, 15 000-45 000) future cancers could be related to CT scans performed in the US in 2007. The largest contributions were from scans of the abdomen and pelvis (n = 14 000) (95% UL, 6900-25 000), chest (n = 4100) (95% UL, 1900-8100), and head (n = 4000) (95% UL, 1100-8700), as well as from chest CT angiography (n = 2700) (95% UL, 1300-5000). One-third of the projected cancers were due to scans performed at the ages of 35 to 54 years compared with 15% due to scans performed at ages younger than 18 years, and 66% were in females.\nCONCLUSIONS: These detailed estimates highlight several areas of CT scan use that make large contributions to the total cancer risk, including several scan types and age groups with a high frequency of use or scans involving relatively high doses, in which risk-reduction efforts may be warranted.","DOI":"10.1001/archinternmed.2009.440","ISSN":"1538-3679","note":"PMID: 20008689","journalAbbreviation":"Arch. Intern. Med.","language":"eng","author":[{"family":"Berrington de González","given":"Amy"},{"family":"Mahesh","given":"Mahadevappa"},{"family":"Kim","given":"Kwang-Pyo"},{"family":"Bhargavan","given":"Mythreyi"},{"family":"Lewis","given":"Rebecca"},{"family":"Mettler","given":"Fred"},{"family":"Land","given":"Charles"}],"issued":{"date-parts":[["2009",12,14]]},"PMID":"20008689"}}],"schema":"https://github.com/citation-style-language/schema/raw/master/csl-citation.json"} </w:instrText>
      </w:r>
      <w:r w:rsidR="00752FFF" w:rsidRPr="007C7602">
        <w:rPr>
          <w:rFonts w:ascii="Book Antiqua" w:hAnsi="Book Antiqua"/>
          <w:sz w:val="24"/>
          <w:szCs w:val="24"/>
          <w:vertAlign w:val="superscript"/>
        </w:rPr>
        <w:fldChar w:fldCharType="separate"/>
      </w:r>
      <w:r w:rsidR="00752FFF" w:rsidRPr="007C7602">
        <w:rPr>
          <w:rFonts w:ascii="Book Antiqua" w:hAnsi="Book Antiqua"/>
          <w:sz w:val="24"/>
          <w:szCs w:val="24"/>
          <w:vertAlign w:val="superscript"/>
        </w:rPr>
        <w:t>23</w:t>
      </w:r>
      <w:r w:rsidR="00752FFF" w:rsidRPr="007C7602">
        <w:rPr>
          <w:rFonts w:ascii="Book Antiqua" w:hAnsi="Book Antiqua"/>
          <w:sz w:val="24"/>
          <w:szCs w:val="24"/>
          <w:vertAlign w:val="superscript"/>
        </w:rPr>
        <w:fldChar w:fldCharType="end"/>
      </w:r>
      <w:r w:rsidR="00752FFF" w:rsidRPr="007C7602">
        <w:rPr>
          <w:rFonts w:ascii="Book Antiqua" w:hAnsi="Book Antiqua"/>
          <w:sz w:val="24"/>
          <w:szCs w:val="24"/>
          <w:vertAlign w:val="superscript"/>
        </w:rPr>
        <w:t>]</w:t>
      </w:r>
      <w:r w:rsidR="00555576" w:rsidRPr="007C7602">
        <w:rPr>
          <w:rFonts w:ascii="Book Antiqua" w:hAnsi="Book Antiqua"/>
          <w:i/>
          <w:sz w:val="24"/>
          <w:szCs w:val="24"/>
        </w:rPr>
        <w:t xml:space="preserve"> </w:t>
      </w:r>
      <w:r w:rsidR="00555576" w:rsidRPr="007C7602">
        <w:rPr>
          <w:rFonts w:ascii="Book Antiqua" w:hAnsi="Book Antiqua"/>
          <w:sz w:val="24"/>
          <w:szCs w:val="24"/>
        </w:rPr>
        <w:t>in 2009 predicted that 29000 additional cancers and 14500 additional deaths could be expected each year</w:t>
      </w:r>
      <w:r w:rsidR="00EB287E" w:rsidRPr="007C7602">
        <w:rPr>
          <w:rFonts w:ascii="Book Antiqua" w:hAnsi="Book Antiqua"/>
          <w:sz w:val="24"/>
          <w:szCs w:val="24"/>
        </w:rPr>
        <w:t>.</w:t>
      </w:r>
    </w:p>
    <w:p w14:paraId="0DF74E7C" w14:textId="40A434EC" w:rsidR="00CA65EB" w:rsidRPr="007C7602" w:rsidRDefault="00B254DC" w:rsidP="00752FFF">
      <w:pPr>
        <w:spacing w:after="0" w:line="360" w:lineRule="auto"/>
        <w:ind w:firstLine="720"/>
        <w:jc w:val="both"/>
        <w:rPr>
          <w:rFonts w:ascii="Book Antiqua" w:hAnsi="Book Antiqua"/>
          <w:sz w:val="24"/>
          <w:szCs w:val="24"/>
        </w:rPr>
      </w:pPr>
      <w:r w:rsidRPr="007C7602">
        <w:rPr>
          <w:rFonts w:ascii="Book Antiqua" w:hAnsi="Book Antiqua"/>
          <w:sz w:val="24"/>
          <w:szCs w:val="24"/>
        </w:rPr>
        <w:t xml:space="preserve">While there is little dispute that </w:t>
      </w:r>
      <w:r w:rsidR="00E61070" w:rsidRPr="007C7602">
        <w:rPr>
          <w:rFonts w:ascii="Book Antiqua" w:hAnsi="Book Antiqua"/>
          <w:sz w:val="24"/>
          <w:szCs w:val="24"/>
        </w:rPr>
        <w:t>large</w:t>
      </w:r>
      <w:r w:rsidR="009809A8" w:rsidRPr="007C7602">
        <w:rPr>
          <w:rFonts w:ascii="Book Antiqua" w:hAnsi="Book Antiqua"/>
          <w:sz w:val="24"/>
          <w:szCs w:val="24"/>
        </w:rPr>
        <w:t xml:space="preserve"> </w:t>
      </w:r>
      <w:r w:rsidR="00D44D1E" w:rsidRPr="007C7602">
        <w:rPr>
          <w:rFonts w:ascii="Book Antiqua" w:hAnsi="Book Antiqua"/>
          <w:sz w:val="24"/>
          <w:szCs w:val="24"/>
        </w:rPr>
        <w:t>exposures to ionizing radiation</w:t>
      </w:r>
      <w:r w:rsidRPr="007C7602">
        <w:rPr>
          <w:rFonts w:ascii="Book Antiqua" w:hAnsi="Book Antiqua"/>
          <w:sz w:val="24"/>
          <w:szCs w:val="24"/>
        </w:rPr>
        <w:t xml:space="preserve"> </w:t>
      </w:r>
      <w:r w:rsidR="00D44D1E" w:rsidRPr="007C7602">
        <w:rPr>
          <w:rFonts w:ascii="Book Antiqua" w:hAnsi="Book Antiqua"/>
          <w:sz w:val="24"/>
          <w:szCs w:val="24"/>
        </w:rPr>
        <w:t xml:space="preserve">such as are seen in nuclear disasters </w:t>
      </w:r>
      <w:r w:rsidRPr="007C7602">
        <w:rPr>
          <w:rFonts w:ascii="Book Antiqua" w:hAnsi="Book Antiqua"/>
          <w:sz w:val="24"/>
          <w:szCs w:val="24"/>
        </w:rPr>
        <w:t>place an individual at an exponentially increased risk of developing cancer</w:t>
      </w:r>
      <w:r w:rsidR="009809A8" w:rsidRPr="007C7602">
        <w:rPr>
          <w:rFonts w:ascii="Book Antiqua" w:hAnsi="Book Antiqua"/>
          <w:sz w:val="24"/>
          <w:szCs w:val="24"/>
        </w:rPr>
        <w:t xml:space="preserve"> (analysis of the fall-out from the Chernobyl disaster has also highlighted an increased risk in thyroid cancer in those children exposed in utero downwind of Chernobyl</w:t>
      </w:r>
      <w:r w:rsidR="003870EB" w:rsidRPr="007C7602">
        <w:rPr>
          <w:rFonts w:ascii="Book Antiqua" w:hAnsi="Book Antiqua"/>
          <w:sz w:val="24"/>
          <w:szCs w:val="24"/>
        </w:rPr>
        <w:t>)</w:t>
      </w:r>
      <w:r w:rsidR="003870EB" w:rsidRPr="007C7602">
        <w:rPr>
          <w:rFonts w:ascii="Book Antiqua" w:hAnsi="Book Antiqua"/>
          <w:sz w:val="24"/>
          <w:szCs w:val="24"/>
          <w:vertAlign w:val="superscript"/>
        </w:rPr>
        <w:t>[</w:t>
      </w:r>
      <w:r w:rsidR="00EE0BCC"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ESLTLMZJ","properties":{"formattedCitation":"{\\rtf \\super 24\\nosupersub{}}","plainCitation":"24"},"citationItems":[{"id":256,"uris":["http://zotero.org/users/1375475/items/A9TZK8JH"],"uri":["http://zotero.org/users/1375475/items/A9TZK8JH"],"itemData":{"id":256,"type":"article-journal","title":"The Chernobyl Disaster: Cancer following the Accident at the Chernobyl Nuclear Power Plant","container-title":"Epidemiologic Reviews","page":"56-66","volume":"27","issue":"1","source":"epirev.oxfordjournals.org","DOI":"10.1093/epirev/mxi012","ISSN":"0193-936X, 1478-6729","note":"PMID: 15958427","shortTitle":"The Chernobyl Disaster","journalAbbreviation":"Epidemiol Rev","language":"en","author":[{"family":"Hatch","given":"M."},{"family":"Ron","given":"E."},{"family":"Bouville","given":"A."},{"family":"Zablotska","given":"L."},{"family":"Howe","given":"G."}],"issued":{"date-parts":[["2005",7,1]]},"accessed":{"date-parts":[["2013",6,2]]},"PMID":"15958427"}}],"schema":"https://github.com/citation-style-language/schema/raw/master/csl-citation.json"} </w:instrText>
      </w:r>
      <w:r w:rsidR="00EE0BCC"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24</w:t>
      </w:r>
      <w:r w:rsidR="00EE0BCC" w:rsidRPr="007C7602">
        <w:rPr>
          <w:rFonts w:ascii="Book Antiqua" w:hAnsi="Book Antiqua"/>
          <w:sz w:val="24"/>
          <w:szCs w:val="24"/>
          <w:vertAlign w:val="superscript"/>
        </w:rPr>
        <w:fldChar w:fldCharType="end"/>
      </w:r>
      <w:r w:rsidR="003870EB" w:rsidRPr="007C7602">
        <w:rPr>
          <w:rFonts w:ascii="Book Antiqua" w:hAnsi="Book Antiqua"/>
          <w:sz w:val="24"/>
          <w:szCs w:val="24"/>
          <w:vertAlign w:val="superscript"/>
        </w:rPr>
        <w:t>]</w:t>
      </w:r>
      <w:r w:rsidRPr="007C7602">
        <w:rPr>
          <w:rFonts w:ascii="Book Antiqua" w:hAnsi="Book Antiqua"/>
          <w:sz w:val="24"/>
          <w:szCs w:val="24"/>
        </w:rPr>
        <w:t xml:space="preserve"> there is </w:t>
      </w:r>
      <w:r w:rsidR="005D6A10" w:rsidRPr="007C7602">
        <w:rPr>
          <w:rFonts w:ascii="Book Antiqua" w:hAnsi="Book Antiqua"/>
          <w:sz w:val="24"/>
          <w:szCs w:val="24"/>
        </w:rPr>
        <w:t>wide</w:t>
      </w:r>
      <w:r w:rsidR="009809A8" w:rsidRPr="007C7602">
        <w:rPr>
          <w:rFonts w:ascii="Book Antiqua" w:hAnsi="Book Antiqua"/>
          <w:sz w:val="24"/>
          <w:szCs w:val="24"/>
        </w:rPr>
        <w:t xml:space="preserve">spread disagreement as to </w:t>
      </w:r>
      <w:r w:rsidR="00D44D1E" w:rsidRPr="007C7602">
        <w:rPr>
          <w:rFonts w:ascii="Book Antiqua" w:hAnsi="Book Antiqua"/>
          <w:sz w:val="24"/>
          <w:szCs w:val="24"/>
        </w:rPr>
        <w:t>level of</w:t>
      </w:r>
      <w:r w:rsidR="00600777" w:rsidRPr="007C7602">
        <w:rPr>
          <w:rFonts w:ascii="Book Antiqua" w:hAnsi="Book Antiqua"/>
          <w:sz w:val="24"/>
          <w:szCs w:val="24"/>
        </w:rPr>
        <w:t xml:space="preserve"> </w:t>
      </w:r>
      <w:r w:rsidRPr="007C7602">
        <w:rPr>
          <w:rFonts w:ascii="Book Antiqua" w:hAnsi="Book Antiqua"/>
          <w:sz w:val="24"/>
          <w:szCs w:val="24"/>
        </w:rPr>
        <w:t>cumulative radiation dose delivered by medical imaging</w:t>
      </w:r>
      <w:r w:rsidR="006F1FE3" w:rsidRPr="007C7602">
        <w:rPr>
          <w:rFonts w:ascii="Book Antiqua" w:hAnsi="Book Antiqua"/>
          <w:sz w:val="24"/>
          <w:szCs w:val="24"/>
        </w:rPr>
        <w:t xml:space="preserve"> which</w:t>
      </w:r>
      <w:r w:rsidRPr="007C7602">
        <w:rPr>
          <w:rFonts w:ascii="Book Antiqua" w:hAnsi="Book Antiqua"/>
          <w:sz w:val="24"/>
          <w:szCs w:val="24"/>
        </w:rPr>
        <w:t xml:space="preserve"> increases the risk of cancer.</w:t>
      </w:r>
      <w:r w:rsidR="005D6A10" w:rsidRPr="007C7602">
        <w:rPr>
          <w:rFonts w:ascii="Book Antiqua" w:hAnsi="Book Antiqua"/>
          <w:sz w:val="24"/>
          <w:szCs w:val="24"/>
        </w:rPr>
        <w:t xml:space="preserve"> While many authors argue that a linear no-threshold</w:t>
      </w:r>
      <w:r w:rsidR="009809A8" w:rsidRPr="007C7602">
        <w:rPr>
          <w:rFonts w:ascii="Book Antiqua" w:hAnsi="Book Antiqua"/>
          <w:sz w:val="24"/>
          <w:szCs w:val="24"/>
        </w:rPr>
        <w:t xml:space="preserve"> (LNT)</w:t>
      </w:r>
      <w:r w:rsidR="005D6A10" w:rsidRPr="007C7602">
        <w:rPr>
          <w:rFonts w:ascii="Book Antiqua" w:hAnsi="Book Antiqua"/>
          <w:sz w:val="24"/>
          <w:szCs w:val="24"/>
        </w:rPr>
        <w:t xml:space="preserve"> model applies to the association between radiation and oncogenesis</w:t>
      </w:r>
      <w:r w:rsidR="004C6C74" w:rsidRPr="007C7602">
        <w:rPr>
          <w:rFonts w:ascii="Book Antiqua" w:hAnsi="Book Antiqua"/>
          <w:sz w:val="24"/>
          <w:szCs w:val="24"/>
          <w:vertAlign w:val="superscript"/>
        </w:rPr>
        <w:t>[</w:t>
      </w:r>
      <w:r w:rsidR="00EE0BCC"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1atsm7eaeh","properties":{"formattedCitation":"{\\rtf \\super 22,25,26\\nosupersub{}}","plainCitation":"22,25,26"},"citationItems":[{"id":260,"uris":["http://zotero.org/users/1375475/items/W53TKJ6I"],"uri":["http://zotero.org/users/1375475/items/W53TKJ6I"],"itemData":{"id":260,"type":"article-journal","title":"Solid cancer incidence in atomic bomb survivors: 1958-1998","container-title":"Radiation research","page":"1-64","volume":"168","issue":"1","source":"NCBI PubMed","abstract":"This is the second general report on radiation effects on the incidence of solid cancers (cancers other than malignancies of the blood or blood-forming organs) among members of the Life Span Study (LSS) cohort of Hiroshima and Nagasaki atomic bomb survivors. The analyses were based on 17,448 first primary cancers (including non-melanoma skin cancer) diagnosed from 1958 through 1998 among 105,427 cohort members with individual dose estimates who were alive and not known to have had cancer prior to 1958. Radiation-associated relative risks and excess rates were considered for all solid cancers as a group, for 19 specific cancer sites or groups of sites, and for five histology groups. Poisson regression methods were used to investigate the magnitude of the radiation-associated risks, the shape of the dose response, how these risks vary with gender, age at exposure, and attained age, and the evidence for inter-site variation in the levels and patterns of the excess risk. For all solid cancers as a group, it was estimated that about 850 (about 11%) of the cases among cohort members with colon doses in excess of 0.005 Gy were associated with atomic bomb radiation exposure. The data were consistent with a linear dose response over the 0- to 2-Gy range, while there was some flattening of the dose response at higher doses. Furthermore, there is a statistically significant dose response when analyses were limited to cohort members with doses of 0.15 Gy or less. The excess risks for all solid cancers as a group and many individual sites exhibit significant variation with gender, attained age, and age at exposure. It was estimated that, at age 70 after exposure at age 30, solid cancer rates increase by about 35% per Gy (90% CI 28%; 43%) for men and 58% per Gy (43%; 69%) for women. For all solid cancers as a group, the excess relative risk (ERR per Gy) decreases by about 17% per decade increase in age at exposure (90% CI 7%; 25%) after allowing for attained-age effects, while the ERR decreased in proportion to attained age to the power 1.65 (90% CI 2.1; 1.2) after allowing for age at exposure. Despite the decline in the ERR with attained age, excess absolute rates appeared to increase throughout the study period, providing further evidence that radiation-associated increases in cancer rates persist throughout life regardless of age at exposure. For all solid cancers as a group, women had somewhat higher excess absolute rates than men (F:M ratio 1.4; 90% CI 1.1; 1.8), but this difference disappears when the analysis was restricted to non-gender-specific cancers. Significant radiation-associated increases in risk were seen for most sites, including oral cavity, esophagus, stomach, colon, liver, lung, non-melanoma skin, breast, ovary, bladder, nervous system and thyroid. Although there was no indication of a statistically significant dose response for cancers of the pancreas, prostate and kidney, the excess relative risks for these sites were also consistent with that for all solid cancers as a group. Dose-response estimates for cancers of the rectum, gallbladder and uterus were not statistically significant, and there were suggestions that the risks for these sites may be lower than those for all solid cancers combined. However, there was emerging evidence from the present data that exposure as a child may increase risks of cancer of the body of the uterus. Elevated risks were seen for all of the five broadly classified histological groups considered, including squamous cell carcinoma, adenocarcinoma, other epithelial cancers, sarcomas and other non-epithelial cancers. Although the data were limited, there was a significant radiation-associated increase in the risk of cancer occurring in adolescence and young adulthood. In view of the persisting increase in solid cancer risks, the LSS should continue to provide important new information on radiation exposure and solid cancer risks for at least another 15 to 20 years.","DOI":"10.1667/RR0763.1","ISSN":"0033-7587","note":"PMID: 17722996","shortTitle":"Solid cancer incidence in atomic bomb survivors","journalAbbreviation":"Radiat. Res.","language":"eng","author":[{"family":"Preston","given":"D L"},{"family":"Ron","given":"E"},{"family":"Tokuoka","given":"S"},{"family":"Funamoto","given":"S"},{"family":"Nishi","given":"N"},{"family":"Soda","given":"M"},{"family":"Mabuchi","given":"K"},{"family":"Kodama","given":"K"}],"issued":{"date-parts":[["2007",7]]},"PMID":"17722996"},"label":"page"},{"id":252,"uris":["http://zotero.org/users/1375475/items/FXVGWQ8J"],"uri":["http://zotero.org/users/1375475/items/FXVGWQ8J"],"itemData":{"id":252,"type":"article-journal","title":"The 15-Country Collaborative Study of Cancer Risk among Radiation Workers in the Nuclear Industry: estimates of radiation-related cancer risks","container-title":"Radiation research","page":"396-416","volume":"167","issue":"4","source":"NCBI PubMed","abstract":"A 15-Country collaborative cohort study was conducted to provide direct estimates of cancer risk following protracted low doses of ionizing radiation. Analyses included 407,391 nuclear industry workers monitored individually for external radiation and 5.2 million person-years of follow-up. A significant association was seen between radiation dose and all-cause mortality [excess relative risk (ERR) 0.42 per Sv, 90% CI 0.07, 0.79; 18,993 deaths]. This was mainly attributable to a dose-related increase in all cancer mortality (ERR/Sv 0.97, 90% CI 0.28, 1.77; 5233 deaths). Among 31 specific types of malignancies studied, a significant association was found for lung cancer (ERR/Sv 1.86, 90% CI 0.49, 3.63; 1457 deaths) and a borderline significant (P = 0.06) association for multiple myeloma (ERR/Sv 6.15, 90% CI &lt;0, 20.6; 83 deaths) and ill-defined and secondary cancers (ERR/Sv 1.96, 90% CI -0.26, 5.90; 328 deaths). Stratification on duration of employment had a large effect on the ERR/Sv, reflecting a strong healthy worker survivor effect in these cohorts. This is the largest analytical epidemiological study of the effects of low-dose protracted exposures to ionizing radiation to date. Further studies will be important to better assess the role of tobacco and other occupational exposures in our risk estimates.","DOI":"10.1667/RR0553.1","ISSN":"0033-7587","note":"PMID: 17388693","shortTitle":"The 15-Country Collaborative Study of Cancer Risk among Radiation Workers in the Nuclear Industry","journalAbbreviation":"Radiat. Res.","language":"eng","author":[{"family":"Cardis","given":"E"},{"family":"Vrijheid","given":"M"},{"family":"Blettner","given":"M"},{"family":"Gilbert","given":"E"},{"family":"Hakama","given":"M"},{"family":"Hill","given":"C"},{"family":"Howe","given":"G"},{"family":"Kaldor","given":"J"},{"family":"Muirhead","given":"C R"},{"family":"Schubauer-Berigan","given":"M"},{"family":"Yoshimura","given":"T"},{"family":"Bermann","given":"F"},{"family":"Cowper","given":"G"},{"family":"Fix","given":"J"},{"family":"Hacker","given":"C"},{"family":"Heinmiller","given":"B"},{"family":"Marshall","given":"M"},{"family":"Thierry-Chef","given":"I"},{"family":"Utterback","given":"D"},{"family":"Ahn","given":"Y-O"},{"family":"Amoros","given":"E"},{"family":"Ashmore","given":"P"},{"family":"Auvinen","given":"A"},{"family":"Bae","given":"J-M"},{"family":"Bernar","given":"J"},{"family":"Biau","given":"A"},{"family":"Combalot","given":"E"},{"family":"Deboodt","given":"P"},{"family":"Diez Sacristan","given":"A"},{"family":"Eklöf","given":"M"},{"family":"Engels","given":"H"},{"family":"Engholm","given":"G"},{"family":"Gulis","given":"G"},{"family":"Habib","given":"R R"},{"family":"Holan","given":"K"},{"family":"Hyvonen","given":"H"},{"family":"Kerekes","given":"A"},{"family":"Kurtinaitis","given":"J"},{"family":"Malker","given":"H"},{"family":"Martuzzi","given":"M"},{"family":"Mastauskas","given":"A"},{"family":"Monnet","given":"A"},{"family":"Moser","given":"M"},{"family":"Pearce","given":"M S"},{"family":"Richardson","given":"D B"},{"family":"Rodriguez-Artalejo","given":"F"},{"family":"Rogel","given":"A"},{"family":"Tardy","given":"H"},{"family":"Telle-Lamberton","given":"M"},{"family":"Turai","given":"I"},{"family":"Usel","given":"M"},{"family":"Veress","given":"K"}],"issued":{"date-parts":[["2007",4]]},"PMID":"17388693"},"label":"page"},{"id":262,"uris":["http://zotero.org/users/1375475/items/NFFQVJAZ"],"uri":["http://zotero.org/users/1375475/items/NFFQVJAZ"],"itemData":{"id":262,"type":"article-journal","title":"Risk of cancer from diagnostic X-rays: estimates for the UK and 14 other countries","container-title":"Lancet","page":"345-351","volume":"363","issue":"9406","source":"NCBI PubMed","abstract":"BACKGROUND: Diagnostic X-rays are the largest man-made source of radiation exposure to the general population, contributing about 14% of the total annual exposure worldwide from all sources. Although diagnostic X-rays provide great benefits, that their use involves some small risk of developing cancer is generally accepted. Our aim was to estimate the extent of this risk on the basis of the annual number of diagnostic X-rays undertaken in the UK and in 14 other developed countries.\nMETHODS: We combined data on the frequency of diagnostic X-ray use, estimated radiation doses from X-rays to individual body organs, and risk models, based mainly on the Japanese atomic bomb survivors, with population-based cancer incidence rates and mortality rates for all causes of death, using life table methods.\nFINDINGS: Our results indicate that in the UK about 0.6% of the cumulative risk of cancer to age 75 years could be attributable to diagnostic X-rays. This percentage is equivalent to about 700 cases of cancer per year. In 13 other developed countries, estimates of the attributable risk ranged from 0.6% to 1.8%, whereas in Japan, which had the highest estimated annual exposure frequency in the world, it was more than 3%.\nINTERPRETATION: We provide detailed estimates of the cancer risk from diagnostic X-rays. The calculations involved a number of assumptions and so are inevitably subject to considerable uncertainty. The possibility that we have overestimated the risks cannot be ruled out, but that we have underestimated them substantially seems unlikely.","DOI":"10.1016/S0140-6736(04)15433-0","ISSN":"1474-547X","note":"PMID: 15070562","shortTitle":"Risk of cancer from diagnostic X-rays","journalAbbreviation":"Lancet","language":"eng","author":[{"family":"Berrington de González","given":"Amy"},{"family":"Darby","given":"Sarah"}],"issued":{"date-parts":[["2004",1,31]]},"PMID":"15070562"},"label":"page"}],"schema":"https://github.com/citation-style-language/schema/raw/master/csl-citation.json"} </w:instrText>
      </w:r>
      <w:r w:rsidR="00EE0BCC"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22,25,26</w:t>
      </w:r>
      <w:r w:rsidR="00EE0BCC" w:rsidRPr="007C7602">
        <w:rPr>
          <w:rFonts w:ascii="Book Antiqua" w:hAnsi="Book Antiqua"/>
          <w:sz w:val="24"/>
          <w:szCs w:val="24"/>
          <w:vertAlign w:val="superscript"/>
        </w:rPr>
        <w:fldChar w:fldCharType="end"/>
      </w:r>
      <w:r w:rsidR="004C6C74" w:rsidRPr="007C7602">
        <w:rPr>
          <w:rFonts w:ascii="Book Antiqua" w:hAnsi="Book Antiqua"/>
          <w:sz w:val="24"/>
          <w:szCs w:val="24"/>
          <w:vertAlign w:val="superscript"/>
        </w:rPr>
        <w:t>]</w:t>
      </w:r>
      <w:r w:rsidR="00EE0BCC" w:rsidRPr="007C7602">
        <w:rPr>
          <w:rFonts w:ascii="Book Antiqua" w:hAnsi="Book Antiqua"/>
          <w:sz w:val="24"/>
          <w:szCs w:val="24"/>
        </w:rPr>
        <w:t xml:space="preserve"> </w:t>
      </w:r>
      <w:r w:rsidR="005D6A10" w:rsidRPr="007C7602">
        <w:rPr>
          <w:rFonts w:ascii="Book Antiqua" w:hAnsi="Book Antiqua"/>
          <w:sz w:val="24"/>
          <w:szCs w:val="24"/>
        </w:rPr>
        <w:t xml:space="preserve">others argue that a </w:t>
      </w:r>
      <w:r w:rsidR="005D6A10" w:rsidRPr="007C7602">
        <w:rPr>
          <w:rFonts w:ascii="Book Antiqua" w:hAnsi="Book Antiqua"/>
          <w:sz w:val="24"/>
          <w:szCs w:val="24"/>
        </w:rPr>
        <w:lastRenderedPageBreak/>
        <w:t>practical threshold exists below which the risks of cancer are no greater than an individual</w:t>
      </w:r>
      <w:r w:rsidRPr="007C7602">
        <w:rPr>
          <w:rFonts w:ascii="Book Antiqua" w:hAnsi="Book Antiqua"/>
          <w:sz w:val="24"/>
          <w:szCs w:val="24"/>
        </w:rPr>
        <w:t>’</w:t>
      </w:r>
      <w:r w:rsidR="005D6A10" w:rsidRPr="007C7602">
        <w:rPr>
          <w:rFonts w:ascii="Book Antiqua" w:hAnsi="Book Antiqua"/>
          <w:sz w:val="24"/>
          <w:szCs w:val="24"/>
        </w:rPr>
        <w:t>s background spontaneous risk</w:t>
      </w:r>
      <w:r w:rsidR="004C6C74" w:rsidRPr="007C7602">
        <w:rPr>
          <w:rFonts w:ascii="Book Antiqua" w:hAnsi="Book Antiqua"/>
          <w:sz w:val="24"/>
          <w:szCs w:val="24"/>
          <w:vertAlign w:val="superscript"/>
        </w:rPr>
        <w:t>[</w:t>
      </w:r>
      <w:r w:rsidR="00EE0BCC"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XEZx0b4n","properties":{"formattedCitation":"{\\rtf \\super 27\\nosupersub{}}","plainCitation":"27"},"citationItems":[{"id":264,"uris":["http://zotero.org/users/1375475/items/S4PPUQ2U"],"uri":["http://zotero.org/users/1375475/items/S4PPUQ2U"],"itemData":{"id":264,"type":"article-journal","title":"Dose-effect relationship and estimation of the carcinogenic effects of low doses of ionizing radiation: the joint report of the Académie des Sciences (Paris) and of the Académie Nationale de Médecine","container-title":"International journal of radiation oncology, biology, physics","page":"317-319","volume":"63","issue":"2","source":"NCBI PubMed","DOI":"10.1016/j.ijrobp.2005.06.013","ISSN":"0360-3016","note":"PMID: 16168825","shortTitle":"Dose-effect relationship and estimation of the carcinogenic effects of low doses of ionizing radiation","journalAbbreviation":"Int. J. Radiat. Oncol. Biol. Phys.","language":"eng","author":[{"family":"Tubiana","given":"Maurice"}],"issued":{"date-parts":[["2005",10,1]]},"PMID":"16168825"}}],"schema":"https://github.com/citation-style-language/schema/raw/master/csl-citation.json"} </w:instrText>
      </w:r>
      <w:r w:rsidR="00EE0BCC"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27</w:t>
      </w:r>
      <w:r w:rsidR="00EE0BCC" w:rsidRPr="007C7602">
        <w:rPr>
          <w:rFonts w:ascii="Book Antiqua" w:hAnsi="Book Antiqua"/>
          <w:sz w:val="24"/>
          <w:szCs w:val="24"/>
          <w:vertAlign w:val="superscript"/>
        </w:rPr>
        <w:fldChar w:fldCharType="end"/>
      </w:r>
      <w:r w:rsidR="009B7AD7" w:rsidRPr="007C7602">
        <w:rPr>
          <w:rFonts w:ascii="Book Antiqua" w:hAnsi="Book Antiqua"/>
          <w:sz w:val="24"/>
          <w:szCs w:val="24"/>
          <w:vertAlign w:val="superscript"/>
        </w:rPr>
        <w:t>,</w:t>
      </w:r>
      <w:r w:rsidR="009B7AD7"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1uuQ3mvC","properties":{"formattedCitation":"{\\rtf \\super 28\\nosupersub{}}","plainCitation":"28"},"citationItems":[{"id":422,"uris":["http://zotero.org/users/1375475/items/2IA6HN8N"],"uri":["http://zotero.org/users/1375475/items/2IA6HN8N"],"itemData":{"id":422,"type":"article-journal","title":"Radiation risks of medical imaging: separating fact from fantasy","container-title":"Radiology","page":"312-321","volume":"264","issue":"2","source":"NCBI PubMed","abstract":"During the past few years, several articles have appeared in the scientific literature that predict thousands of cancers and cancer deaths per year in the U.S. population caused by medical imaging procedures that use ionizing radiation. These predictions are computed by multiplying small and highly speculative risk factors by large populations of patients to yield impressive numbers of \"cancer victims.\" The risk factors are acquired from the Biological Effects of Ionizing Radiation (BEIR) VII report without attention to the caveats about their use presented in the BEIR VII report. The principal data source for the risk factors is the ongoing study of survivors of the Japanese atomic explosions, a population of individuals that is greatly different from patients undergoing imaging procedures. For the purpose of risk estimation, doses to patients are converted to effective doses, even though the International Commission on Radiological Protection warns against the use of effective dose for epidemiologic studies or for estimation of individual risks. To extrapolate cancer incidence to doses of a few millisieverts from data greater than 100 mSv, a linear no-threshold model is used, even though substantial radiobiological and human exposure data imply that it is not an appropriate model. The predictions of cancers and cancer deaths are sensationalized in electronic and print public media, resulting in anxiety and fear about medical imaging among patients and parents. Not infrequently, patients are anxious about a scheduled imaging procedure because of articles they have read in the public media. In some cases, medical imaging examinations may be delayed or deferred as a consequence, resulting in a much greater risk to patients than that associated with imaging examinations. © RSNA, 2012.","DOI":"10.1148/radiol.12112678","ISSN":"1527-1315","note":"PMID: 22821690","shortTitle":"Radiation risks of medical imaging","journalAbbreviation":"Radiology","language":"eng","author":[{"family":"Hendee","given":"William R"},{"family":"O'Connor","given":"Michael K"}],"issued":{"date-parts":[["2012",8]]},"PMID":"22821690"}}],"schema":"https://github.com/citation-style-language/schema/raw/master/csl-citation.json"} </w:instrText>
      </w:r>
      <w:r w:rsidR="009B7AD7"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28</w:t>
      </w:r>
      <w:r w:rsidR="009B7AD7" w:rsidRPr="007C7602">
        <w:rPr>
          <w:rFonts w:ascii="Book Antiqua" w:hAnsi="Book Antiqua"/>
          <w:sz w:val="24"/>
          <w:szCs w:val="24"/>
          <w:vertAlign w:val="superscript"/>
        </w:rPr>
        <w:fldChar w:fldCharType="end"/>
      </w:r>
      <w:r w:rsidR="004C6C74" w:rsidRPr="007C7602">
        <w:rPr>
          <w:rFonts w:ascii="Book Antiqua" w:hAnsi="Book Antiqua"/>
          <w:sz w:val="24"/>
          <w:szCs w:val="24"/>
          <w:vertAlign w:val="superscript"/>
        </w:rPr>
        <w:t>]</w:t>
      </w:r>
      <w:r w:rsidR="00EB287E" w:rsidRPr="007C7602">
        <w:rPr>
          <w:rFonts w:ascii="Book Antiqua" w:hAnsi="Book Antiqua"/>
          <w:sz w:val="24"/>
          <w:szCs w:val="24"/>
        </w:rPr>
        <w:t>.</w:t>
      </w:r>
      <w:r w:rsidR="005D6A10" w:rsidRPr="007C7602">
        <w:rPr>
          <w:rFonts w:ascii="Book Antiqua" w:hAnsi="Book Antiqua"/>
          <w:sz w:val="24"/>
          <w:szCs w:val="24"/>
        </w:rPr>
        <w:t xml:space="preserve"> </w:t>
      </w:r>
      <w:r w:rsidR="00611FC9" w:rsidRPr="007C7602">
        <w:rPr>
          <w:rFonts w:ascii="Book Antiqua" w:hAnsi="Book Antiqua"/>
          <w:sz w:val="24"/>
          <w:szCs w:val="24"/>
        </w:rPr>
        <w:t>A recent report has even suggested that exposure of individuals to low-dose radiation may elevate the immune response and thereby protect the individual from cancer</w:t>
      </w:r>
      <w:r w:rsidR="009809A8" w:rsidRPr="007C7602">
        <w:rPr>
          <w:rFonts w:ascii="Book Antiqua" w:hAnsi="Book Antiqua"/>
          <w:sz w:val="24"/>
          <w:szCs w:val="24"/>
        </w:rPr>
        <w:t>, a concept known as hormesis</w:t>
      </w:r>
      <w:r w:rsidR="004C6C74" w:rsidRPr="007C7602">
        <w:rPr>
          <w:rFonts w:ascii="Book Antiqua" w:hAnsi="Book Antiqua"/>
          <w:sz w:val="24"/>
          <w:szCs w:val="24"/>
          <w:vertAlign w:val="superscript"/>
        </w:rPr>
        <w:t>[</w:t>
      </w:r>
      <w:r w:rsidR="00EE0BCC"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aqpPwvnl","properties":{"formattedCitation":"{\\rtf \\super 29\\nosupersub{}}","plainCitation":"29"},"citationItems":[{"id":266,"uris":["http://zotero.org/users/1375475/items/RVCKICNQ"],"uri":["http://zotero.org/users/1375475/items/RVCKICNQ"],"itemData":{"id":266,"type":"article-journal","title":"Shifting the paradigm in radiation safety","container-title":"Dose-response: a publication of International Hormesis Society","page":"562-583","volume":"10","issue":"4","source":"NCBI PubMed","abstract":"The current radiation safety paradigm using the linear no-threshold (LNT) model is based on the premise that even the smallest amount of radiation may cause mutations increasing the risk of cancer. Autopsy studies have shown that the presence of cancer cells is not a decisive factor in the occurrence of clinical cancer. On the other hand, suppression of immune system more than doubles the cancer risk in organ transplant patients, indicating its key role in keeping occult cancers in check. Low dose radiation (LDR) elevates immune response, and so it may reduce rather than increase the risk of cancer. LNT model pays exclusive attention to DNA damage, which is not a decisive factor, and completely ignores immune system response, which is an important factor, and so is not scientifically justifiable. By not recognizing the importance of the immune system in cancer, and not exploring exercise intervention, the current paradigm may have missed an opportunity to reduce cancer deaths among atomic bomb survivors. Increased antioxidants from LDR may reduce aging-related non-cancer diseases since oxidative damage is implicated in these. A paradigm shift is warranted to reduce further casualties, reduce fear of LDR, and enable investigation of potential beneficial applications of LDR.","DOI":"10.2203/dose-response.11-056.Doss","ISSN":"1559-3258","note":"PMID: 23304105","journalAbbreviation":"Dose Response","language":"eng","author":[{"family":"Doss","given":"Mohan"}],"issued":{"date-parts":[["2012",12]]},"PMID":"23304105"}}],"schema":"https://github.com/citation-style-language/schema/raw/master/csl-citation.json"} </w:instrText>
      </w:r>
      <w:r w:rsidR="00EE0BCC"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29</w:t>
      </w:r>
      <w:r w:rsidR="00EE0BCC" w:rsidRPr="007C7602">
        <w:rPr>
          <w:rFonts w:ascii="Book Antiqua" w:hAnsi="Book Antiqua"/>
          <w:sz w:val="24"/>
          <w:szCs w:val="24"/>
          <w:vertAlign w:val="superscript"/>
        </w:rPr>
        <w:fldChar w:fldCharType="end"/>
      </w:r>
      <w:r w:rsidR="005C3FC2" w:rsidRPr="007C7602">
        <w:rPr>
          <w:rFonts w:ascii="Book Antiqua" w:hAnsi="Book Antiqua"/>
          <w:sz w:val="24"/>
          <w:szCs w:val="24"/>
          <w:vertAlign w:val="superscript"/>
        </w:rPr>
        <w:t>,</w:t>
      </w:r>
      <w:r w:rsidR="005C3FC2"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xwzJ94ve","properties":{"formattedCitation":"{\\rtf \\super 30\\nosupersub{}}","plainCitation":"30"},"citationItems":[{"id":740,"uris":["http://zotero.org/users/1375475/items/B4RRN4U4"],"uri":["http://zotero.org/users/1375475/items/B4RRN4U4"],"itemData":{"id":740,"type":"article-journal","title":"Linear No-Threshold Model VS. Radiation Hormesis","container-title":"Dose-Response","page":"495-512","volume":"11","issue":"4","source":"PubMed Central","abstract":"The atomic bomb survivor cancer mortality data have been used in the past to justify the use of the linear no-threshold (LNT) model for estimating the carcinogenic effects of low dose radiation. An analysis of the recently updated atomic bomb survivor cancer mortality dose-response data shows that the data no longer support the LNT model but are consistent with a radiation hormesis model when a correction is applied for a likely bias in the baseline cancer mortality rate. If the validity of the phenomenon of radiation hormesis is confirmed in prospective human pilot studies, and is applied to the wider population, it could result in a considerable reduction in cancers. The idea of using radiation hormesis to prevent cancers was proposed more than three decades ago, but was never investigated in humans to determine its validity because of the dominance of the LNT model and the consequent carcinogenic concerns regarding low dose radiation. Since cancer continues to be a major health problem and the age-adjusted cancer mortality rates have declined by only </w:instrText>
      </w:r>
      <w:r w:rsidR="009B7AD7" w:rsidRPr="007C7602">
        <w:rPr>
          <w:rFonts w:ascii="Lucida Sans Unicode" w:hAnsi="Lucida Sans Unicode" w:cs="Lucida Sans Unicode"/>
          <w:sz w:val="24"/>
          <w:szCs w:val="24"/>
          <w:vertAlign w:val="superscript"/>
        </w:rPr>
        <w:instrText>∼</w:instrText>
      </w:r>
      <w:r w:rsidR="009B7AD7" w:rsidRPr="007C7602">
        <w:rPr>
          <w:rFonts w:ascii="Book Antiqua" w:hAnsi="Book Antiqua"/>
          <w:sz w:val="24"/>
          <w:szCs w:val="24"/>
          <w:vertAlign w:val="superscript"/>
        </w:rPr>
        <w:instrText xml:space="preserve">10% in the past 45 years, it may be prudent to investigate radiation hormesis as an alternative approach to reduce cancers. Prompt action is urged.","DOI":"10.2203/dose-response.13-005.Doss","ISSN":"1559-3258","note":"PMID: 24298226\nPMCID: PMC3834742","journalAbbreviation":"Dose Response","author":[{"family":"Doss","given":"Mohan"}],"issued":{"date-parts":[["2013",5,24]]},"accessed":{"date-parts":[["2014",5,21]]},"PMID":"24298226"}}],"schema":"https://github.com/citation-style-language/schema/raw/master/csl-citation.json"} </w:instrText>
      </w:r>
      <w:r w:rsidR="005C3FC2"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30</w:t>
      </w:r>
      <w:r w:rsidR="005C3FC2" w:rsidRPr="007C7602">
        <w:rPr>
          <w:rFonts w:ascii="Book Antiqua" w:hAnsi="Book Antiqua"/>
          <w:sz w:val="24"/>
          <w:szCs w:val="24"/>
          <w:vertAlign w:val="superscript"/>
        </w:rPr>
        <w:fldChar w:fldCharType="end"/>
      </w:r>
      <w:r w:rsidR="004C6C74" w:rsidRPr="007C7602">
        <w:rPr>
          <w:rFonts w:ascii="Book Antiqua" w:hAnsi="Book Antiqua"/>
          <w:sz w:val="24"/>
          <w:szCs w:val="24"/>
          <w:vertAlign w:val="superscript"/>
        </w:rPr>
        <w:t>]</w:t>
      </w:r>
      <w:r w:rsidR="00EB287E" w:rsidRPr="007C7602">
        <w:rPr>
          <w:rFonts w:ascii="Book Antiqua" w:hAnsi="Book Antiqua"/>
          <w:sz w:val="24"/>
          <w:szCs w:val="24"/>
        </w:rPr>
        <w:t>.</w:t>
      </w:r>
      <w:r w:rsidR="00611FC9" w:rsidRPr="007C7602">
        <w:rPr>
          <w:rFonts w:ascii="Book Antiqua" w:hAnsi="Book Antiqua"/>
          <w:sz w:val="24"/>
          <w:szCs w:val="24"/>
        </w:rPr>
        <w:t xml:space="preserve"> </w:t>
      </w:r>
      <w:r w:rsidR="00E61070" w:rsidRPr="007C7602">
        <w:rPr>
          <w:rFonts w:ascii="Book Antiqua" w:hAnsi="Book Antiqua"/>
          <w:sz w:val="24"/>
          <w:szCs w:val="24"/>
        </w:rPr>
        <w:t>T</w:t>
      </w:r>
      <w:r w:rsidR="00CA65EB" w:rsidRPr="007C7602">
        <w:rPr>
          <w:rFonts w:ascii="Book Antiqua" w:hAnsi="Book Antiqua"/>
          <w:sz w:val="24"/>
          <w:szCs w:val="24"/>
        </w:rPr>
        <w:t xml:space="preserve">he </w:t>
      </w:r>
      <w:r w:rsidR="009809A8" w:rsidRPr="007C7602">
        <w:rPr>
          <w:rFonts w:ascii="Book Antiqua" w:hAnsi="Book Antiqua"/>
          <w:sz w:val="24"/>
          <w:szCs w:val="24"/>
        </w:rPr>
        <w:t>assertion</w:t>
      </w:r>
      <w:r w:rsidR="00CA65EB" w:rsidRPr="007C7602">
        <w:rPr>
          <w:rFonts w:ascii="Book Antiqua" w:hAnsi="Book Antiqua"/>
          <w:sz w:val="24"/>
          <w:szCs w:val="24"/>
        </w:rPr>
        <w:t xml:space="preserve"> that radiation induces cancer is </w:t>
      </w:r>
      <w:r w:rsidR="00E61070" w:rsidRPr="007C7602">
        <w:rPr>
          <w:rFonts w:ascii="Book Antiqua" w:hAnsi="Book Antiqua"/>
          <w:sz w:val="24"/>
          <w:szCs w:val="24"/>
        </w:rPr>
        <w:t>a very b</w:t>
      </w:r>
      <w:r w:rsidR="00CA65EB" w:rsidRPr="007C7602">
        <w:rPr>
          <w:rFonts w:ascii="Book Antiqua" w:hAnsi="Book Antiqua"/>
          <w:sz w:val="24"/>
          <w:szCs w:val="24"/>
        </w:rPr>
        <w:t xml:space="preserve">road </w:t>
      </w:r>
      <w:r w:rsidR="00E61070" w:rsidRPr="007C7602">
        <w:rPr>
          <w:rFonts w:ascii="Book Antiqua" w:hAnsi="Book Antiqua"/>
          <w:sz w:val="24"/>
          <w:szCs w:val="24"/>
        </w:rPr>
        <w:t>statement</w:t>
      </w:r>
      <w:r w:rsidR="00CA65EB" w:rsidRPr="007C7602">
        <w:rPr>
          <w:rFonts w:ascii="Book Antiqua" w:hAnsi="Book Antiqua"/>
          <w:sz w:val="24"/>
          <w:szCs w:val="24"/>
        </w:rPr>
        <w:t>.</w:t>
      </w:r>
      <w:r w:rsidR="009809A8" w:rsidRPr="007C7602">
        <w:rPr>
          <w:rFonts w:ascii="Book Antiqua" w:hAnsi="Book Antiqua"/>
          <w:sz w:val="24"/>
          <w:szCs w:val="24"/>
        </w:rPr>
        <w:t xml:space="preserve"> Particular organ systems are distinctly radiosensitive while others have more robust defences against the effects of ionising radiation. </w:t>
      </w:r>
      <w:r w:rsidR="00CA65EB" w:rsidRPr="007C7602">
        <w:rPr>
          <w:rFonts w:ascii="Book Antiqua" w:hAnsi="Book Antiqua"/>
          <w:sz w:val="24"/>
          <w:szCs w:val="24"/>
        </w:rPr>
        <w:t xml:space="preserve">For example, </w:t>
      </w:r>
      <w:r w:rsidR="009809A8" w:rsidRPr="007C7602">
        <w:rPr>
          <w:rFonts w:ascii="Book Antiqua" w:hAnsi="Book Antiqua"/>
          <w:sz w:val="24"/>
          <w:szCs w:val="24"/>
        </w:rPr>
        <w:t xml:space="preserve">organs such as the oesophagus, breast and bladder are particularly susceptible while organs such as the rectum, pancreas and prostate are much less </w:t>
      </w:r>
      <w:r w:rsidR="00B83A08" w:rsidRPr="007C7602">
        <w:rPr>
          <w:rFonts w:ascii="Book Antiqua" w:hAnsi="Book Antiqua"/>
          <w:sz w:val="24"/>
          <w:szCs w:val="24"/>
        </w:rPr>
        <w:t>sensitive</w:t>
      </w:r>
      <w:r w:rsidR="004C6C74" w:rsidRPr="007C7602">
        <w:rPr>
          <w:rFonts w:ascii="Book Antiqua" w:hAnsi="Book Antiqua"/>
          <w:sz w:val="24"/>
          <w:szCs w:val="24"/>
          <w:vertAlign w:val="superscript"/>
        </w:rPr>
        <w:t>[</w:t>
      </w:r>
      <w:r w:rsidR="00B84691"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73FYFlYM","properties":{"formattedCitation":"{\\rtf \\super 31\\nosupersub{}}","plainCitation":"31"},"citationItems":[{"id":268,"uris":["http://zotero.org/users/1375475/items/PIBF8UN6"],"uri":["http://zotero.org/users/1375475/items/PIBF8UN6"],"itemData":{"id":268,"type":"report","title":"United Nations Scientific Committee on the Effects of Atomic Radiation. Scientific report: summary of low-dose radiation effects on health","URL":"http://www.unscear.org/docs/reports/2010/UNSCEAR_2010_Report_M.pdf","number":"57","author":[{"family":"Nations","given":"United"}],"accessed":{"date-parts":[["2013",3,1]]}}}],"schema":"https://github.com/citation-style-language/schema/raw/master/csl-citation.json"} </w:instrText>
      </w:r>
      <w:r w:rsidR="00B84691"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31</w:t>
      </w:r>
      <w:r w:rsidR="00B84691" w:rsidRPr="007C7602">
        <w:rPr>
          <w:rFonts w:ascii="Book Antiqua" w:hAnsi="Book Antiqua"/>
          <w:sz w:val="24"/>
          <w:szCs w:val="24"/>
          <w:vertAlign w:val="superscript"/>
        </w:rPr>
        <w:fldChar w:fldCharType="end"/>
      </w:r>
      <w:r w:rsidR="004C6C74" w:rsidRPr="007C7602">
        <w:rPr>
          <w:rFonts w:ascii="Book Antiqua" w:hAnsi="Book Antiqua"/>
          <w:sz w:val="24"/>
          <w:szCs w:val="24"/>
          <w:vertAlign w:val="superscript"/>
        </w:rPr>
        <w:t>]</w:t>
      </w:r>
      <w:r w:rsidR="00EB287E" w:rsidRPr="007C7602">
        <w:rPr>
          <w:rFonts w:ascii="Book Antiqua" w:hAnsi="Book Antiqua"/>
          <w:sz w:val="24"/>
          <w:szCs w:val="24"/>
        </w:rPr>
        <w:t>.</w:t>
      </w:r>
    </w:p>
    <w:p w14:paraId="2EA69CDC" w14:textId="28F2F863" w:rsidR="00A34E6C" w:rsidRPr="007C7602" w:rsidRDefault="005D6A10" w:rsidP="00752FFF">
      <w:pPr>
        <w:spacing w:after="0" w:line="360" w:lineRule="auto"/>
        <w:ind w:firstLine="720"/>
        <w:jc w:val="both"/>
        <w:rPr>
          <w:rFonts w:ascii="Book Antiqua" w:hAnsi="Book Antiqua"/>
          <w:sz w:val="24"/>
          <w:szCs w:val="24"/>
        </w:rPr>
      </w:pPr>
      <w:r w:rsidRPr="007C7602">
        <w:rPr>
          <w:rFonts w:ascii="Book Antiqua" w:hAnsi="Book Antiqua"/>
          <w:sz w:val="24"/>
          <w:szCs w:val="24"/>
        </w:rPr>
        <w:t xml:space="preserve">The validity of </w:t>
      </w:r>
      <w:r w:rsidR="00366B44" w:rsidRPr="007C7602">
        <w:rPr>
          <w:rFonts w:ascii="Book Antiqua" w:hAnsi="Book Antiqua"/>
          <w:sz w:val="24"/>
          <w:szCs w:val="24"/>
        </w:rPr>
        <w:t xml:space="preserve">the </w:t>
      </w:r>
      <w:r w:rsidRPr="007C7602">
        <w:rPr>
          <w:rFonts w:ascii="Book Antiqua" w:hAnsi="Book Antiqua"/>
          <w:sz w:val="24"/>
          <w:szCs w:val="24"/>
        </w:rPr>
        <w:t xml:space="preserve">linear no-threshold model has come under </w:t>
      </w:r>
      <w:r w:rsidR="009809A8" w:rsidRPr="007C7602">
        <w:rPr>
          <w:rFonts w:ascii="Book Antiqua" w:hAnsi="Book Antiqua"/>
          <w:sz w:val="24"/>
          <w:szCs w:val="24"/>
        </w:rPr>
        <w:t xml:space="preserve">even further </w:t>
      </w:r>
      <w:r w:rsidRPr="007C7602">
        <w:rPr>
          <w:rFonts w:ascii="Book Antiqua" w:hAnsi="Book Antiqua"/>
          <w:sz w:val="24"/>
          <w:szCs w:val="24"/>
        </w:rPr>
        <w:t>scrutiny in</w:t>
      </w:r>
      <w:r w:rsidR="00A34E6C" w:rsidRPr="007C7602">
        <w:rPr>
          <w:rFonts w:ascii="Book Antiqua" w:hAnsi="Book Antiqua"/>
          <w:sz w:val="24"/>
          <w:szCs w:val="24"/>
        </w:rPr>
        <w:t xml:space="preserve"> more </w:t>
      </w:r>
      <w:r w:rsidRPr="007C7602">
        <w:rPr>
          <w:rFonts w:ascii="Book Antiqua" w:hAnsi="Book Antiqua"/>
          <w:sz w:val="24"/>
          <w:szCs w:val="24"/>
        </w:rPr>
        <w:t>recent times</w:t>
      </w:r>
      <w:r w:rsidR="00E4374B" w:rsidRPr="007C7602">
        <w:rPr>
          <w:rFonts w:ascii="Book Antiqua" w:hAnsi="Book Antiqua"/>
          <w:sz w:val="24"/>
          <w:szCs w:val="24"/>
          <w:vertAlign w:val="superscript"/>
        </w:rPr>
        <w:t>[</w:t>
      </w:r>
      <w:r w:rsidR="00EE0BCC"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t8PqA84F","properties":{"formattedCitation":"{\\rtf \\super 32\\nosupersub{}}","plainCitation":"32"},"citationItems":[{"id":269,"uris":["http://zotero.org/users/1375475/items/QAQ2NMJ4"],"uri":["http://zotero.org/users/1375475/items/QAQ2NMJ4"],"itemData":{"id":269,"type":"article-journal","title":"The Linear No-Threshold Relationship Is Inconsistent with Radiation Biologic and Experimental Data1","container-title":"Radiology","page":"13-22","volume":"251","issue":"1","source":"radiology.rsna.org","DOI":"10.1148/radiol.2511080671","ISSN":"0033-8419, 1527-1315","note":"PMID: 19332842","journalAbbreviation":"Radiology","language":"en","author":[{"family":"Tubiana","given":"Maurice"},{"family":"Feinendegen","given":"Ludwig E."},{"family":"Yang","given":"Chichuan"},{"family":"Kaminski","given":"Joseph M."}],"issued":{"date-parts":[["2009",4,1]]},"accessed":{"date-parts":[["2013",6,2]]},"PMID":"19332842"}}],"schema":"https://github.com/citation-style-language/schema/raw/master/csl-citation.json"} </w:instrText>
      </w:r>
      <w:r w:rsidR="00EE0BCC"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32</w:t>
      </w:r>
      <w:r w:rsidR="00EE0BCC" w:rsidRPr="007C7602">
        <w:rPr>
          <w:rFonts w:ascii="Book Antiqua" w:hAnsi="Book Antiqua"/>
          <w:sz w:val="24"/>
          <w:szCs w:val="24"/>
          <w:vertAlign w:val="superscript"/>
        </w:rPr>
        <w:fldChar w:fldCharType="end"/>
      </w:r>
      <w:r w:rsidR="00E4374B"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An analysis of the Radiation Effects Research Foundation (REFR) data (which has followed the victims of the Hiroshima and Nagaskai attacks) compared cancer incidence in these cities with other Japanese cities which were not affected by the </w:t>
      </w:r>
      <w:r w:rsidR="00D44D1E" w:rsidRPr="007C7602">
        <w:rPr>
          <w:rFonts w:ascii="Book Antiqua" w:hAnsi="Book Antiqua"/>
          <w:sz w:val="24"/>
          <w:szCs w:val="24"/>
        </w:rPr>
        <w:t>nuclear bombings</w:t>
      </w:r>
      <w:r w:rsidRPr="007C7602">
        <w:rPr>
          <w:rFonts w:ascii="Book Antiqua" w:hAnsi="Book Antiqua"/>
          <w:sz w:val="24"/>
          <w:szCs w:val="24"/>
        </w:rPr>
        <w:t xml:space="preserve">. The group specifically looked at the incidence of colon cancer (commonly used as a cancer indicator in the Japanese population) and found that its incidence </w:t>
      </w:r>
      <w:r w:rsidR="00E61070" w:rsidRPr="007C7602">
        <w:rPr>
          <w:rFonts w:ascii="Book Antiqua" w:hAnsi="Book Antiqua"/>
          <w:sz w:val="24"/>
          <w:szCs w:val="24"/>
        </w:rPr>
        <w:t>wa</w:t>
      </w:r>
      <w:r w:rsidRPr="007C7602">
        <w:rPr>
          <w:rFonts w:ascii="Book Antiqua" w:hAnsi="Book Antiqua"/>
          <w:sz w:val="24"/>
          <w:szCs w:val="24"/>
        </w:rPr>
        <w:t>s not increased in those</w:t>
      </w:r>
      <w:r w:rsidR="00E61070" w:rsidRPr="007C7602">
        <w:rPr>
          <w:rFonts w:ascii="Book Antiqua" w:hAnsi="Book Antiqua"/>
          <w:sz w:val="24"/>
          <w:szCs w:val="24"/>
        </w:rPr>
        <w:t xml:space="preserve"> who</w:t>
      </w:r>
      <w:r w:rsidRPr="007C7602">
        <w:rPr>
          <w:rFonts w:ascii="Book Antiqua" w:hAnsi="Book Antiqua"/>
          <w:sz w:val="24"/>
          <w:szCs w:val="24"/>
        </w:rPr>
        <w:t xml:space="preserve"> receiv</w:t>
      </w:r>
      <w:r w:rsidR="00E61070" w:rsidRPr="007C7602">
        <w:rPr>
          <w:rFonts w:ascii="Book Antiqua" w:hAnsi="Book Antiqua"/>
          <w:sz w:val="24"/>
          <w:szCs w:val="24"/>
        </w:rPr>
        <w:t>ed</w:t>
      </w:r>
      <w:r w:rsidRPr="007C7602">
        <w:rPr>
          <w:rFonts w:ascii="Book Antiqua" w:hAnsi="Book Antiqua"/>
          <w:sz w:val="24"/>
          <w:szCs w:val="24"/>
        </w:rPr>
        <w:t xml:space="preserve"> doses of radiation less than about 100</w:t>
      </w:r>
      <w:r w:rsidR="00752FFF" w:rsidRPr="007C7602">
        <w:rPr>
          <w:rFonts w:ascii="Book Antiqua" w:hAnsi="Book Antiqua" w:hint="eastAsia"/>
          <w:sz w:val="24"/>
          <w:szCs w:val="24"/>
          <w:lang w:eastAsia="zh-CN"/>
        </w:rPr>
        <w:t xml:space="preserve"> </w:t>
      </w:r>
      <w:r w:rsidRPr="007C7602">
        <w:rPr>
          <w:rFonts w:ascii="Book Antiqua" w:hAnsi="Book Antiqua"/>
          <w:sz w:val="24"/>
          <w:szCs w:val="24"/>
        </w:rPr>
        <w:t>mSv</w:t>
      </w:r>
      <w:r w:rsidR="00C04F49" w:rsidRPr="007C7602">
        <w:rPr>
          <w:rFonts w:ascii="Book Antiqua" w:hAnsi="Book Antiqua"/>
          <w:sz w:val="24"/>
          <w:szCs w:val="24"/>
          <w:vertAlign w:val="superscript"/>
        </w:rPr>
        <w:t>[</w:t>
      </w:r>
      <w:r w:rsidR="00C61611"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67Zuff3U","properties":{"formattedCitation":"{\\rtf \\super 25\\nosupersub{}}","plainCitation":"25"},"citationItems":[{"id":260,"uris":["http://zotero.org/users/1375475/items/W53TKJ6I"],"uri":["http://zotero.org/users/1375475/items/W53TKJ6I"],"itemData":{"id":260,"type":"article-journal","title":"Solid cancer incidence in atomic bomb survivors: 1958-1998","container-title":"Radiation research","page":"1-64","volume":"168","issue":"1","source":"NCBI PubMed","abstract":"This is the second general report on radiation effects on the incidence of solid cancers (cancers other than malignancies of the blood or blood-forming organs) among members of the Life Span Study (LSS) cohort of Hiroshima and Nagasaki atomic bomb survivors. The analyses were based on 17,448 first primary cancers (including non-melanoma skin cancer) diagnosed from 1958 through 1998 among 105,427 cohort members with individual dose estimates who were alive and not known to have had cancer prior to 1958. Radiation-associated relative risks and excess rates were considered for all solid cancers as a group, for 19 specific cancer sites or groups of sites, and for five histology groups. Poisson regression methods were used to investigate the magnitude of the radiation-associated risks, the shape of the dose response, how these risks vary with gender, age at exposure, and attained age, and the evidence for inter-site variation in the levels and patterns of the excess risk. For all solid cancers as a group, it was estimated that about 850 (about 11%) of the cases among cohort members with colon doses in excess of 0.005 Gy were associated with atomic bomb radiation exposure. The data were consistent with a linear dose response over the 0- to 2-Gy range, while there was some flattening of the dose response at higher doses. Furthermore, there is a statistically significant dose response when analyses were limited to cohort members with doses of 0.15 Gy or less. The excess risks for all solid cancers as a group and many individual sites exhibit significant variation with gender, attained age, and age at exposure. It was estimated that, at age 70 after exposure at age 30, solid cancer rates increase by about 35% per Gy (90% CI 28%; 43%) for men and 58% per Gy (43%; 69%) for women. For all solid cancers as a group, the excess relative risk (ERR per Gy) decreases by about 17% per decade increase in age at exposure (90% CI 7%; 25%) after allowing for attained-age effects, while the ERR decreased in proportion to attained age to the power 1.65 (90% CI 2.1; 1.2) after allowing for age at exposure. Despite the decline in the ERR with attained age, excess absolute rates appeared to increase throughout the study period, providing further evidence that radiation-associated increases in cancer rates persist throughout life regardless of age at exposure. For all solid cancers as a group, women had somewhat higher excess absolute rates than men (F:M ratio 1.4; 90% CI 1.1; 1.8), but this difference disappears when the analysis was restricted to non-gender-specific cancers. Significant radiation-associated increases in risk were seen for most sites, including oral cavity, esophagus, stomach, colon, liver, lung, non-melanoma skin, breast, ovary, bladder, nervous system and thyroid. Although there was no indication of a statistically significant dose response for cancers of the pancreas, prostate and kidney, the excess relative risks for these sites were also consistent with that for all solid cancers as a group. Dose-response estimates for cancers of the rectum, gallbladder and uterus were not statistically significant, and there were suggestions that the risks for these sites may be lower than those for all solid cancers combined. However, there was emerging evidence from the present data that exposure as a child may increase risks of cancer of the body of the uterus. Elevated risks were seen for all of the five broadly classified histological groups considered, including squamous cell carcinoma, adenocarcinoma, other epithelial cancers, sarcomas and other non-epithelial cancers. Although the data were limited, there was a significant radiation-associated increase in the risk of cancer occurring in adolescence and young adulthood. In view of the persisting increase in solid cancer risks, the LSS should continue to provide important new information on radiation exposure and solid cancer risks for at least another 15 to 20 years.","DOI":"10.1667/RR0763.1","ISSN":"0033-7587","note":"PMID: 17722996","shortTitle":"Solid cancer incidence in atomic bomb survivors","journalAbbreviation":"Radiat. Res.","language":"eng","author":[{"family":"Preston","given":"D L"},{"family":"Ron","given":"E"},{"family":"Tokuoka","given":"S"},{"family":"Funamoto","given":"S"},{"family":"Nishi","given":"N"},{"family":"Soda","given":"M"},{"family":"Mabuchi","given":"K"},{"family":"Kodama","given":"K"}],"issued":{"date-parts":[["2007",7]]},"PMID":"17722996"}}],"schema":"https://github.com/citation-style-language/schema/raw/master/csl-citation.json"} </w:instrText>
      </w:r>
      <w:r w:rsidR="00C61611"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25</w:t>
      </w:r>
      <w:r w:rsidR="00C61611" w:rsidRPr="007C7602">
        <w:rPr>
          <w:rFonts w:ascii="Book Antiqua" w:hAnsi="Book Antiqua"/>
          <w:sz w:val="24"/>
          <w:szCs w:val="24"/>
          <w:vertAlign w:val="superscript"/>
        </w:rPr>
        <w:fldChar w:fldCharType="end"/>
      </w:r>
      <w:r w:rsidR="00C04F49"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w:t>
      </w:r>
      <w:r w:rsidR="00E61070" w:rsidRPr="007C7602">
        <w:rPr>
          <w:rFonts w:ascii="Book Antiqua" w:hAnsi="Book Antiqua"/>
          <w:sz w:val="24"/>
          <w:szCs w:val="24"/>
        </w:rPr>
        <w:t>I</w:t>
      </w:r>
      <w:r w:rsidRPr="007C7602">
        <w:rPr>
          <w:rFonts w:ascii="Book Antiqua" w:hAnsi="Book Antiqua"/>
          <w:sz w:val="24"/>
          <w:szCs w:val="24"/>
        </w:rPr>
        <w:t xml:space="preserve">t </w:t>
      </w:r>
      <w:r w:rsidR="00E61070" w:rsidRPr="007C7602">
        <w:rPr>
          <w:rFonts w:ascii="Book Antiqua" w:hAnsi="Book Antiqua"/>
          <w:sz w:val="24"/>
          <w:szCs w:val="24"/>
        </w:rPr>
        <w:t>is</w:t>
      </w:r>
      <w:r w:rsidRPr="007C7602">
        <w:rPr>
          <w:rFonts w:ascii="Book Antiqua" w:hAnsi="Book Antiqua"/>
          <w:sz w:val="24"/>
          <w:szCs w:val="24"/>
        </w:rPr>
        <w:t xml:space="preserve"> suggested that ascrib</w:t>
      </w:r>
      <w:r w:rsidR="00E61070" w:rsidRPr="007C7602">
        <w:rPr>
          <w:rFonts w:ascii="Book Antiqua" w:hAnsi="Book Antiqua"/>
          <w:sz w:val="24"/>
          <w:szCs w:val="24"/>
        </w:rPr>
        <w:t>ing</w:t>
      </w:r>
      <w:r w:rsidRPr="007C7602">
        <w:rPr>
          <w:rFonts w:ascii="Book Antiqua" w:hAnsi="Book Antiqua"/>
          <w:sz w:val="24"/>
          <w:szCs w:val="24"/>
        </w:rPr>
        <w:t xml:space="preserve"> cancer risks to radiation </w:t>
      </w:r>
      <w:r w:rsidR="00D44D1E" w:rsidRPr="007C7602">
        <w:rPr>
          <w:rFonts w:ascii="Book Antiqua" w:hAnsi="Book Antiqua"/>
          <w:sz w:val="24"/>
          <w:szCs w:val="24"/>
        </w:rPr>
        <w:t xml:space="preserve">exposures </w:t>
      </w:r>
      <w:r w:rsidRPr="007C7602">
        <w:rPr>
          <w:rFonts w:ascii="Book Antiqua" w:hAnsi="Book Antiqua"/>
          <w:sz w:val="24"/>
          <w:szCs w:val="24"/>
        </w:rPr>
        <w:t>of less than 100mSv is confounded by other risk factors for malignancy within an individual population</w:t>
      </w:r>
      <w:r w:rsidR="00C04F49" w:rsidRPr="007C7602">
        <w:rPr>
          <w:rFonts w:ascii="Book Antiqua" w:hAnsi="Book Antiqua"/>
          <w:sz w:val="24"/>
          <w:szCs w:val="24"/>
          <w:vertAlign w:val="superscript"/>
        </w:rPr>
        <w:t>[</w:t>
      </w:r>
      <w:r w:rsidR="000C7800"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V7iM8P1J","properties":{"formattedCitation":"{\\rtf \\super 28\\nosupersub{}}","plainCitation":"28"},"citationItems":[{"id":422,"uris":["http://zotero.org/users/1375475/items/2IA6HN8N"],"uri":["http://zotero.org/users/1375475/items/2IA6HN8N"],"itemData":{"id":422,"type":"article-journal","title":"Radiation risks of medical imaging: separating fact from fantasy","container-title":"Radiology","page":"312-321","volume":"264","issue":"2","source":"NCBI PubMed","abstract":"During the past few years, several articles have appeared in the scientific literature that predict thousands of cancers and cancer deaths per year in the U.S. population caused by medical imaging procedures that use ionizing radiation. These predictions are computed by multiplying small and highly speculative risk factors by large populations of patients to yield impressive numbers of \"cancer victims.\" The risk factors are acquired from the Biological Effects of Ionizing Radiation (BEIR) VII report without attention to the caveats about their use presented in the BEIR VII report. The principal data source for the risk factors is the ongoing study of survivors of the Japanese atomic explosions, a population of individuals that is greatly different from patients undergoing imaging procedures. For the purpose of risk estimation, doses to patients are converted to effective doses, even though the International Commission on Radiological Protection warns against the use of effective dose for epidemiologic studies or for estimation of individual risks. To extrapolate cancer incidence to doses of a few millisieverts from data greater than 100 mSv, a linear no-threshold model is used, even though substantial radiobiological and human exposure data imply that it is not an appropriate model. The predictions of cancers and cancer deaths are sensationalized in electronic and print public media, resulting in anxiety and fear about medical imaging among patients and parents. Not infrequently, patients are anxious about a scheduled imaging procedure because of articles they have read in the public media. In some cases, medical imaging examinations may be delayed or deferred as a consequence, resulting in a much greater risk to patients than that associated with imaging examinations. © RSNA, 2012.","DOI":"10.1148/radiol.12112678","ISSN":"1527-1315","note":"PMID: 22821690","shortTitle":"Radiation risks of medical imaging","journalAbbreviation":"Radiology","language":"eng","author":[{"family":"Hendee","given":"William R"},{"family":"O'Connor","given":"Michael K"}],"issued":{"date-parts":[["2012",8]]},"PMID":"22821690"}}],"schema":"https://github.com/citation-style-language/schema/raw/master/csl-citation.json"} </w:instrText>
      </w:r>
      <w:r w:rsidR="000C7800"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28</w:t>
      </w:r>
      <w:r w:rsidR="000C7800" w:rsidRPr="007C7602">
        <w:rPr>
          <w:rFonts w:ascii="Book Antiqua" w:hAnsi="Book Antiqua"/>
          <w:sz w:val="24"/>
          <w:szCs w:val="24"/>
          <w:vertAlign w:val="superscript"/>
        </w:rPr>
        <w:fldChar w:fldCharType="end"/>
      </w:r>
      <w:r w:rsidR="00C04F49"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w:t>
      </w:r>
      <w:r w:rsidR="00C324F0" w:rsidRPr="007C7602">
        <w:rPr>
          <w:rFonts w:ascii="Book Antiqua" w:hAnsi="Book Antiqua"/>
          <w:sz w:val="24"/>
          <w:szCs w:val="24"/>
        </w:rPr>
        <w:t>The</w:t>
      </w:r>
      <w:r w:rsidR="00D7655D" w:rsidRPr="007C7602">
        <w:rPr>
          <w:rFonts w:ascii="Book Antiqua" w:hAnsi="Book Antiqua"/>
          <w:sz w:val="24"/>
          <w:szCs w:val="24"/>
        </w:rPr>
        <w:t xml:space="preserve"> </w:t>
      </w:r>
      <w:r w:rsidR="00366B44" w:rsidRPr="007C7602">
        <w:rPr>
          <w:rFonts w:ascii="Book Antiqua" w:hAnsi="Book Antiqua"/>
          <w:sz w:val="24"/>
          <w:szCs w:val="24"/>
        </w:rPr>
        <w:t xml:space="preserve">REFR </w:t>
      </w:r>
      <w:r w:rsidR="00D7655D" w:rsidRPr="007C7602">
        <w:rPr>
          <w:rFonts w:ascii="Book Antiqua" w:hAnsi="Book Antiqua"/>
          <w:sz w:val="24"/>
          <w:szCs w:val="24"/>
        </w:rPr>
        <w:t xml:space="preserve">data was more consistent with </w:t>
      </w:r>
      <w:r w:rsidR="009809A8" w:rsidRPr="007C7602">
        <w:rPr>
          <w:rFonts w:ascii="Book Antiqua" w:hAnsi="Book Antiqua"/>
          <w:sz w:val="24"/>
          <w:szCs w:val="24"/>
        </w:rPr>
        <w:t>the</w:t>
      </w:r>
      <w:r w:rsidR="00D7655D" w:rsidRPr="007C7602">
        <w:rPr>
          <w:rFonts w:ascii="Book Antiqua" w:hAnsi="Book Antiqua"/>
          <w:sz w:val="24"/>
          <w:szCs w:val="24"/>
        </w:rPr>
        <w:t xml:space="preserve"> threshold-quadratic model of radia</w:t>
      </w:r>
      <w:r w:rsidR="009809A8" w:rsidRPr="007C7602">
        <w:rPr>
          <w:rFonts w:ascii="Book Antiqua" w:hAnsi="Book Antiqua"/>
          <w:sz w:val="24"/>
          <w:szCs w:val="24"/>
        </w:rPr>
        <w:t>tion-induced cancer than with a</w:t>
      </w:r>
      <w:r w:rsidR="00D7655D" w:rsidRPr="007C7602">
        <w:rPr>
          <w:rFonts w:ascii="Book Antiqua" w:hAnsi="Book Antiqua"/>
          <w:sz w:val="24"/>
          <w:szCs w:val="24"/>
        </w:rPr>
        <w:t xml:space="preserve"> LNT model. </w:t>
      </w:r>
      <w:r w:rsidRPr="007C7602">
        <w:rPr>
          <w:rFonts w:ascii="Book Antiqua" w:hAnsi="Book Antiqua"/>
          <w:sz w:val="24"/>
          <w:szCs w:val="24"/>
        </w:rPr>
        <w:t xml:space="preserve">Another issue in </w:t>
      </w:r>
      <w:r w:rsidR="00366B44" w:rsidRPr="007C7602">
        <w:rPr>
          <w:rFonts w:ascii="Book Antiqua" w:hAnsi="Book Antiqua"/>
          <w:sz w:val="24"/>
          <w:szCs w:val="24"/>
        </w:rPr>
        <w:t>extrapolating experience of atomic bomb survivors in Japan to those exposed to ionising radiation in the medical setting</w:t>
      </w:r>
      <w:r w:rsidRPr="007C7602">
        <w:rPr>
          <w:rFonts w:ascii="Book Antiqua" w:hAnsi="Book Antiqua"/>
          <w:sz w:val="24"/>
          <w:szCs w:val="24"/>
        </w:rPr>
        <w:t xml:space="preserve"> is the inherent baseline differences in cancer risk amongst Japanese individuals versus populations of a different ethnic distribution (for example, stomach cancer is 10 times more prevalent in the Japanese community compared </w:t>
      </w:r>
      <w:r w:rsidR="00E61070" w:rsidRPr="007C7602">
        <w:rPr>
          <w:rFonts w:ascii="Book Antiqua" w:hAnsi="Book Antiqua"/>
          <w:sz w:val="24"/>
          <w:szCs w:val="24"/>
        </w:rPr>
        <w:t>with</w:t>
      </w:r>
      <w:r w:rsidRPr="007C7602">
        <w:rPr>
          <w:rFonts w:ascii="Book Antiqua" w:hAnsi="Book Antiqua"/>
          <w:sz w:val="24"/>
          <w:szCs w:val="24"/>
        </w:rPr>
        <w:t xml:space="preserve"> </w:t>
      </w:r>
      <w:r w:rsidR="00752FFF" w:rsidRPr="007C7602">
        <w:rPr>
          <w:rFonts w:ascii="Book Antiqua" w:hAnsi="Book Antiqua"/>
          <w:sz w:val="24"/>
          <w:szCs w:val="24"/>
        </w:rPr>
        <w:t>United States</w:t>
      </w:r>
      <w:r w:rsidRPr="007C7602">
        <w:rPr>
          <w:rFonts w:ascii="Book Antiqua" w:hAnsi="Book Antiqua"/>
          <w:sz w:val="24"/>
          <w:szCs w:val="24"/>
        </w:rPr>
        <w:t xml:space="preserve"> subject, while breast cancer is three times more prevalent in the United States than in Japan</w:t>
      </w:r>
      <w:r w:rsidR="00C04F49" w:rsidRPr="007C7602">
        <w:rPr>
          <w:rFonts w:ascii="Book Antiqua" w:hAnsi="Book Antiqua"/>
          <w:sz w:val="24"/>
          <w:szCs w:val="24"/>
        </w:rPr>
        <w:t>)</w:t>
      </w:r>
      <w:r w:rsidR="00C04F49" w:rsidRPr="007C7602">
        <w:rPr>
          <w:rFonts w:ascii="Book Antiqua" w:hAnsi="Book Antiqua"/>
          <w:sz w:val="24"/>
          <w:szCs w:val="24"/>
          <w:vertAlign w:val="superscript"/>
        </w:rPr>
        <w:t>[</w:t>
      </w:r>
      <w:r w:rsidR="00C61611"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oZ2qlV6h","properties":{"formattedCitation":"{\\rtf \\super 25\\nosupersub{}}","plainCitation":"25"},"citationItems":[{"id":260,"uris":["http://zotero.org/users/1375475/items/W53TKJ6I"],"uri":["http://zotero.org/users/1375475/items/W53TKJ6I"],"itemData":{"id":260,"type":"article-journal","title":"Solid cancer incidence in atomic bomb survivors: 1958-1998","container-title":"Radiation research","page":"1-64","volume":"168","issue":"1","source":"NCBI PubMed","abstract":"This is the second general report on radiation effects on the incidence of solid cancers (cancers other than malignancies of the blood or blood-forming organs) among members of the Life Span Study (LSS) cohort of Hiroshima and Nagasaki atomic bomb survivors. The analyses were based on 17,448 first primary cancers (including non-melanoma skin cancer) diagnosed from 1958 through 1998 among 105,427 cohort members with individual dose estimates who were alive and not known to have had cancer prior to 1958. Radiation-associated relative risks and excess rates were considered for all solid cancers as a group, for 19 specific cancer sites or groups of sites, and for five histology groups. Poisson regression methods were used to investigate the magnitude of the radiation-associated risks, the shape of the dose response, how these risks vary with gender, age at exposure, and attained age, and the evidence for inter-site variation in the levels and patterns of the excess risk. For all solid cancers as a group, it was estimated that about 850 (about 11%) of the cases among cohort members with colon doses in excess of 0.005 Gy were associated with atomic bomb radiation exposure. The data were consistent with a linear dose response over the 0- to 2-Gy range, while there was some flattening of the dose response at higher doses. Furthermore, there is a statistically significant dose response when analyses were limited to cohort members with doses of 0.15 Gy or less. The excess risks for all solid cancers as a group and many individual sites exhibit significant variation with gender, attained age, and age at exposure. It was estimated that, at age 70 after exposure at age 30, solid cancer rates increase by about 35% per Gy (90% CI 28%; 43%) for men and 58% per Gy (43%; 69%) for women. For all solid cancers as a group, the excess relative risk (ERR per Gy) decreases by about 17% per decade increase in age at exposure (90% CI 7%; 25%) after allowing for attained-age effects, while the ERR decreased in proportion to attained age to the power 1.65 (90% CI 2.1; 1.2) after allowing for age at exposure. Despite the decline in the ERR with attained age, excess absolute rates appeared to increase throughout the study period, providing further evidence that radiation-associated increases in cancer rates persist throughout life regardless of age at exposure. For all solid cancers as a group, women had somewhat higher excess absolute rates than men (F:M ratio 1.4; 90% CI 1.1; 1.8), but this difference disappears when the analysis was restricted to non-gender-specific cancers. Significant radiation-associated increases in risk were seen for most sites, including oral cavity, esophagus, stomach, colon, liver, lung, non-melanoma skin, breast, ovary, bladder, nervous system and thyroid. Although there was no indication of a statistically significant dose response for cancers of the pancreas, prostate and kidney, the excess relative risks for these sites were also consistent with that for all solid cancers as a group. Dose-response estimates for cancers of the rectum, gallbladder and uterus were not statistically significant, and there were suggestions that the risks for these sites may be lower than those for all solid cancers combined. However, there was emerging evidence from the present data that exposure as a child may increase risks of cancer of the body of the uterus. Elevated risks were seen for all of the five broadly classified histological groups considered, including squamous cell carcinoma, adenocarcinoma, other epithelial cancers, sarcomas and other non-epithelial cancers. Although the data were limited, there was a significant radiation-associated increase in the risk of cancer occurring in adolescence and young adulthood. In view of the persisting increase in solid cancer risks, the LSS should continue to provide important new information on radiation exposure and solid cancer risks for at least another 15 to 20 years.","DOI":"10.1667/RR0763.1","ISSN":"0033-7587","note":"PMID: 17722996","shortTitle":"Solid cancer incidence in atomic bomb survivors","journalAbbreviation":"Radiat. Res.","language":"eng","author":[{"family":"Preston","given":"D L"},{"family":"Ron","given":"E"},{"family":"Tokuoka","given":"S"},{"family":"Funamoto","given":"S"},{"family":"Nishi","given":"N"},{"family":"Soda","given":"M"},{"family":"Mabuchi","given":"K"},{"family":"Kodama","given":"K"}],"issued":{"date-parts":[["2007",7]]},"PMID":"17722996"}}],"schema":"https://github.com/citation-style-language/schema/raw/master/csl-citation.json"} </w:instrText>
      </w:r>
      <w:r w:rsidR="00C61611"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25</w:t>
      </w:r>
      <w:r w:rsidR="00C61611" w:rsidRPr="007C7602">
        <w:rPr>
          <w:rFonts w:ascii="Book Antiqua" w:hAnsi="Book Antiqua"/>
          <w:sz w:val="24"/>
          <w:szCs w:val="24"/>
          <w:vertAlign w:val="superscript"/>
        </w:rPr>
        <w:fldChar w:fldCharType="end"/>
      </w:r>
      <w:r w:rsidR="00C04F49" w:rsidRPr="007C7602">
        <w:rPr>
          <w:rFonts w:ascii="Book Antiqua" w:hAnsi="Book Antiqua"/>
          <w:sz w:val="24"/>
          <w:szCs w:val="24"/>
          <w:vertAlign w:val="superscript"/>
        </w:rPr>
        <w:t>]</w:t>
      </w:r>
      <w:r w:rsidR="00EB287E" w:rsidRPr="007C7602">
        <w:rPr>
          <w:rFonts w:ascii="Book Antiqua" w:hAnsi="Book Antiqua"/>
          <w:sz w:val="24"/>
          <w:szCs w:val="24"/>
        </w:rPr>
        <w:t>.</w:t>
      </w:r>
    </w:p>
    <w:p w14:paraId="6AD78A07" w14:textId="6A13743B" w:rsidR="00D52104" w:rsidRPr="007C7602" w:rsidRDefault="00A2061F" w:rsidP="00752FFF">
      <w:pPr>
        <w:spacing w:after="0" w:line="360" w:lineRule="auto"/>
        <w:ind w:firstLine="720"/>
        <w:jc w:val="both"/>
        <w:rPr>
          <w:rFonts w:ascii="Book Antiqua" w:hAnsi="Book Antiqua"/>
          <w:sz w:val="24"/>
          <w:szCs w:val="24"/>
        </w:rPr>
      </w:pPr>
      <w:r w:rsidRPr="007C7602">
        <w:rPr>
          <w:rFonts w:ascii="Book Antiqua" w:hAnsi="Book Antiqua"/>
          <w:sz w:val="24"/>
          <w:szCs w:val="24"/>
        </w:rPr>
        <w:t>The linear-no-threshold model was</w:t>
      </w:r>
      <w:r w:rsidR="009809A8" w:rsidRPr="007C7602">
        <w:rPr>
          <w:rFonts w:ascii="Book Antiqua" w:hAnsi="Book Antiqua"/>
          <w:sz w:val="24"/>
          <w:szCs w:val="24"/>
        </w:rPr>
        <w:t xml:space="preserve"> initially</w:t>
      </w:r>
      <w:r w:rsidRPr="007C7602">
        <w:rPr>
          <w:rFonts w:ascii="Book Antiqua" w:hAnsi="Book Antiqua"/>
          <w:sz w:val="24"/>
          <w:szCs w:val="24"/>
        </w:rPr>
        <w:t xml:space="preserve"> adopted to assess radiation risk not because it has a solid biological and scientific foundation but because of its simplicity and its conservative nature (</w:t>
      </w:r>
      <w:r w:rsidR="00752FFF" w:rsidRPr="007C7602">
        <w:rPr>
          <w:rFonts w:ascii="Book Antiqua" w:hAnsi="Book Antiqua"/>
          <w:i/>
          <w:sz w:val="24"/>
          <w:szCs w:val="24"/>
        </w:rPr>
        <w:t>i.e.,</w:t>
      </w:r>
      <w:r w:rsidR="00600777" w:rsidRPr="007C7602">
        <w:rPr>
          <w:rFonts w:ascii="Book Antiqua" w:hAnsi="Book Antiqua"/>
          <w:i/>
          <w:sz w:val="24"/>
          <w:szCs w:val="24"/>
        </w:rPr>
        <w:t xml:space="preserve"> </w:t>
      </w:r>
      <w:r w:rsidRPr="007C7602">
        <w:rPr>
          <w:rFonts w:ascii="Book Antiqua" w:hAnsi="Book Antiqua"/>
          <w:sz w:val="24"/>
          <w:szCs w:val="24"/>
        </w:rPr>
        <w:t>the model is more likely to over-predict rather than under-predict the neoplastic risk associated with imaging)</w:t>
      </w:r>
      <w:r w:rsidR="00655173" w:rsidRPr="007C7602">
        <w:rPr>
          <w:rFonts w:ascii="Book Antiqua" w:hAnsi="Book Antiqua"/>
          <w:sz w:val="24"/>
          <w:szCs w:val="24"/>
          <w:vertAlign w:val="superscript"/>
        </w:rPr>
        <w:t>[</w:t>
      </w:r>
      <w:r w:rsidR="00C61611"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E0dmNCn9","properties":{"formattedCitation":"{\\rtf \\super 33\\nosupersub{}}","plainCitation":"33"},"citationItems":[{"id":275,"uris":["http://zotero.org/users/1375475/items/TN27TEN7"],"uri":["http://zotero.org/users/1375475/items/TN27TEN7"],"itemData":{"id":275,"type":"article-journal","title":"Low-dose radiation risk extrapolation fallacy associated with the linear-no-threshold model","container-title":"Human &amp; experimental toxicology","page":"163-168","volume":"27","issue":"2","source":"NCBI PubMed","abstract":"Managing radiation risks typically involves establishing regulations that limit radiation exposure. The linear-no-threshold (LNT) dose-response model has been the traditional regulatory default assumption. According to the LNT model, for low a linear-energy-transfer (LET) radiation-induced stochastic effects (e.g., neoplastic transformation and cancer), the risk increases linearly without a threshold. Any radiation exposure is predicted to increase the number of cancer cases among a large population of people. Cancer risk extrapolation from high to low doses based on this model is widespread. Here, indirect evidence is provided that the excess cancer risk calculated at very low doses of low-LET radiation (e.g., around 1 mGy), based on extrapolating from high dose data for an irradiated human population using the LNT model, is likely a phantom excess risk. Indirect evidence is provided, suggesting that for brief exposures to low-LET radiation doses on the order of 1 mGy, that a decrease below the spontaneous level is many orders of magnitude more probable than for any increase in risk as would be predicted by extrapolating from high to low doses using the LNT model. Such a decrease is, however, not expected after exposure to high-LET alpha radiation. The risk reduction has been largely attributed to the induction of a protective apoptosis-mediated (PAM) process that selectively eliminates cells that contain genomic instability (e.g., mutant and neoplastically transformed cells). The PAM process appears to require a dose-rate-dependent stochastic threshold for activation whose minimum is estimated to possibly be as low as 0.01 mGy for X-rays and gamma rays. However, if the dose is too high (e.g., above 250 mGy for brief exposure at a high rate to X-rays or gamma rays), the PAM process is not expected to be activated. For protracted exposure to X-rays or gamma rays, doses as high as 400 mGy (and possibly higher) may activate the PAM process.","DOI":"10.1177/0960327107083410","ISSN":"0960-3271","note":"PMID: 18480143","journalAbbreviation":"Hum Exp Toxicol","language":"eng","author":[{"family":"Scott","given":"Bobby R"}],"issued":{"date-parts":[["2008",2]]},"PMID":"18480143"}}],"schema":"https://github.com/citation-style-language/schema/raw/master/csl-citation.json"} </w:instrText>
      </w:r>
      <w:r w:rsidR="00C61611"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33</w:t>
      </w:r>
      <w:r w:rsidR="00C61611" w:rsidRPr="007C7602">
        <w:rPr>
          <w:rFonts w:ascii="Book Antiqua" w:hAnsi="Book Antiqua"/>
          <w:sz w:val="24"/>
          <w:szCs w:val="24"/>
          <w:vertAlign w:val="superscript"/>
        </w:rPr>
        <w:fldChar w:fldCharType="end"/>
      </w:r>
      <w:r w:rsidR="00655173"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As far back as 1946, when Muller accepted his Nobel Prize for his work investigating genetic mutations in </w:t>
      </w:r>
      <w:r w:rsidRPr="007C7602">
        <w:rPr>
          <w:rFonts w:ascii="Book Antiqua" w:hAnsi="Book Antiqua"/>
          <w:i/>
          <w:sz w:val="24"/>
          <w:szCs w:val="24"/>
        </w:rPr>
        <w:t>Drosphilia</w:t>
      </w:r>
      <w:r w:rsidRPr="007C7602">
        <w:rPr>
          <w:rFonts w:ascii="Book Antiqua" w:hAnsi="Book Antiqua"/>
          <w:sz w:val="24"/>
          <w:szCs w:val="24"/>
        </w:rPr>
        <w:t xml:space="preserve"> generated by the effects of X-ray</w:t>
      </w:r>
      <w:r w:rsidR="00A34E6C" w:rsidRPr="007C7602">
        <w:rPr>
          <w:rFonts w:ascii="Book Antiqua" w:hAnsi="Book Antiqua"/>
          <w:sz w:val="24"/>
          <w:szCs w:val="24"/>
        </w:rPr>
        <w:t xml:space="preserve"> (proposing the LNT model </w:t>
      </w:r>
      <w:r w:rsidR="00A34E6C" w:rsidRPr="007C7602">
        <w:rPr>
          <w:rFonts w:ascii="Book Antiqua" w:hAnsi="Book Antiqua"/>
          <w:sz w:val="24"/>
          <w:szCs w:val="24"/>
        </w:rPr>
        <w:lastRenderedPageBreak/>
        <w:t>as a basis for predicting oncogenesis)</w:t>
      </w:r>
      <w:r w:rsidRPr="007C7602">
        <w:rPr>
          <w:rFonts w:ascii="Book Antiqua" w:hAnsi="Book Antiqua"/>
          <w:sz w:val="24"/>
          <w:szCs w:val="24"/>
        </w:rPr>
        <w:t>, there has been disagreement with regards to this model</w:t>
      </w:r>
      <w:r w:rsidR="00655173" w:rsidRPr="007C7602">
        <w:rPr>
          <w:rFonts w:ascii="Book Antiqua" w:hAnsi="Book Antiqua"/>
          <w:sz w:val="24"/>
          <w:szCs w:val="24"/>
          <w:vertAlign w:val="superscript"/>
        </w:rPr>
        <w:t>[</w:t>
      </w:r>
      <w:r w:rsidR="00C61611"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x73JdzpM","properties":{"formattedCitation":"{\\rtf \\super 34\\nosupersub{}}","plainCitation":"34"},"citationItems":[{"id":277,"uris":["http://zotero.org/users/1375475/items/BHRES755"],"uri":["http://zotero.org/users/1375475/items/BHRES755"],"itemData":{"id":277,"type":"article-journal","title":"Muller's Nobel lecture on dose-response for ionizing radiation: ideology or science?","container-title":"Archives of toxicology","page":"1495-1498","volume":"85","issue":"12","source":"NCBI PubMed","abstract":"In his Nobel Prize Lecture of December 12, 1946, Hermann J. Muller argued that the dose-response for radiation-induced germ cell mutations was linear and that there was \"no escape from the conclusion that there is no threshold\". However, assessment of correspondence between Muller and Curt Stern 1 month prior to his Nobel Prize Lecture reveals that Muller knew the results and implications of a recently completed study at the University of Rochester under the direction of Stern, which directly contradicted his Nobel Prize Lecture. This finding is of historical importance since Muller's Nobel Lecture gained considerable international attention and is a turning point in the acceptance of the linearity model in risk assessment for germ cell mutations and carcinogens.","DOI":"10.1007/s00204-011-0728-8","ISSN":"1432-0738","note":"PMID: 21717110","shortTitle":"Muller's Nobel lecture on dose-response for ionizing radiation","journalAbbreviation":"Arch. Toxicol.","language":"eng","author":[{"family":"Calabrese","given":"Edward J"}],"issued":{"date-parts":[["2011",12]]},"PMID":"21717110"}}],"schema":"https://github.com/citation-style-language/schema/raw/master/csl-citation.json"} </w:instrText>
      </w:r>
      <w:r w:rsidR="00C61611"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34</w:t>
      </w:r>
      <w:r w:rsidR="00C61611" w:rsidRPr="007C7602">
        <w:rPr>
          <w:rFonts w:ascii="Book Antiqua" w:hAnsi="Book Antiqua"/>
          <w:sz w:val="24"/>
          <w:szCs w:val="24"/>
          <w:vertAlign w:val="superscript"/>
        </w:rPr>
        <w:fldChar w:fldCharType="end"/>
      </w:r>
      <w:r w:rsidR="00655173" w:rsidRPr="007C7602">
        <w:rPr>
          <w:rFonts w:ascii="Book Antiqua" w:hAnsi="Book Antiqua"/>
          <w:sz w:val="24"/>
          <w:szCs w:val="24"/>
          <w:vertAlign w:val="superscript"/>
        </w:rPr>
        <w:t>]</w:t>
      </w:r>
      <w:r w:rsidR="00EB287E" w:rsidRPr="007C7602">
        <w:rPr>
          <w:rFonts w:ascii="Book Antiqua" w:hAnsi="Book Antiqua"/>
          <w:sz w:val="24"/>
          <w:szCs w:val="24"/>
        </w:rPr>
        <w:t>.</w:t>
      </w:r>
      <w:r w:rsidR="00A34E6C" w:rsidRPr="007C7602">
        <w:rPr>
          <w:rFonts w:ascii="Book Antiqua" w:hAnsi="Book Antiqua"/>
          <w:sz w:val="24"/>
          <w:szCs w:val="24"/>
        </w:rPr>
        <w:t xml:space="preserve"> </w:t>
      </w:r>
      <w:r w:rsidR="005D6A10" w:rsidRPr="007C7602">
        <w:rPr>
          <w:rFonts w:ascii="Book Antiqua" w:hAnsi="Book Antiqua"/>
          <w:sz w:val="24"/>
          <w:szCs w:val="24"/>
        </w:rPr>
        <w:t>I</w:t>
      </w:r>
      <w:r w:rsidR="009809A8" w:rsidRPr="007C7602">
        <w:rPr>
          <w:rFonts w:ascii="Book Antiqua" w:hAnsi="Book Antiqua"/>
          <w:sz w:val="24"/>
          <w:szCs w:val="24"/>
        </w:rPr>
        <w:t>nternational societies are beginning to doubt its validity</w:t>
      </w:r>
      <w:r w:rsidR="00474E79" w:rsidRPr="007C7602">
        <w:rPr>
          <w:rFonts w:ascii="Book Antiqua" w:hAnsi="Book Antiqua"/>
          <w:sz w:val="24"/>
          <w:szCs w:val="24"/>
        </w:rPr>
        <w:t>. T</w:t>
      </w:r>
      <w:r w:rsidR="007630E0" w:rsidRPr="007C7602">
        <w:rPr>
          <w:rFonts w:ascii="Book Antiqua" w:hAnsi="Book Antiqua"/>
          <w:sz w:val="24"/>
          <w:szCs w:val="24"/>
        </w:rPr>
        <w:t>he Health Physics Society</w:t>
      </w:r>
      <w:r w:rsidR="009809A8" w:rsidRPr="007C7602">
        <w:rPr>
          <w:rFonts w:ascii="Book Antiqua" w:hAnsi="Book Antiqua"/>
          <w:sz w:val="24"/>
          <w:szCs w:val="24"/>
        </w:rPr>
        <w:t xml:space="preserve"> conclud</w:t>
      </w:r>
      <w:r w:rsidR="00474E79" w:rsidRPr="007C7602">
        <w:rPr>
          <w:rFonts w:ascii="Book Antiqua" w:hAnsi="Book Antiqua"/>
          <w:sz w:val="24"/>
          <w:szCs w:val="24"/>
        </w:rPr>
        <w:t>ed</w:t>
      </w:r>
      <w:r w:rsidR="005D6A10" w:rsidRPr="007C7602">
        <w:rPr>
          <w:rFonts w:ascii="Book Antiqua" w:hAnsi="Book Antiqua"/>
          <w:sz w:val="24"/>
          <w:szCs w:val="24"/>
        </w:rPr>
        <w:t xml:space="preserve"> that at doses below 50-100</w:t>
      </w:r>
      <w:r w:rsidR="00752FFF" w:rsidRPr="007C7602">
        <w:rPr>
          <w:rFonts w:ascii="Book Antiqua" w:hAnsi="Book Antiqua" w:hint="eastAsia"/>
          <w:sz w:val="24"/>
          <w:szCs w:val="24"/>
          <w:lang w:eastAsia="zh-CN"/>
        </w:rPr>
        <w:t xml:space="preserve"> </w:t>
      </w:r>
      <w:r w:rsidR="005D6A10" w:rsidRPr="007C7602">
        <w:rPr>
          <w:rFonts w:ascii="Book Antiqua" w:hAnsi="Book Antiqua"/>
          <w:sz w:val="24"/>
          <w:szCs w:val="24"/>
        </w:rPr>
        <w:t>mSv “risks of health effects are either too small to be observed or are non</w:t>
      </w:r>
      <w:r w:rsidR="00CD268E" w:rsidRPr="007C7602">
        <w:rPr>
          <w:rFonts w:ascii="Book Antiqua" w:hAnsi="Book Antiqua"/>
          <w:sz w:val="24"/>
          <w:szCs w:val="24"/>
        </w:rPr>
        <w:t>-</w:t>
      </w:r>
      <w:r w:rsidR="005D6A10" w:rsidRPr="007C7602">
        <w:rPr>
          <w:rFonts w:ascii="Book Antiqua" w:hAnsi="Book Antiqua"/>
          <w:sz w:val="24"/>
          <w:szCs w:val="24"/>
        </w:rPr>
        <w:t>existent</w:t>
      </w:r>
      <w:r w:rsidR="00655173" w:rsidRPr="007C7602">
        <w:rPr>
          <w:rFonts w:ascii="Book Antiqua" w:hAnsi="Book Antiqua"/>
          <w:sz w:val="24"/>
          <w:szCs w:val="24"/>
        </w:rPr>
        <w:t>”</w:t>
      </w:r>
      <w:r w:rsidR="00655173" w:rsidRPr="007C7602">
        <w:rPr>
          <w:rFonts w:ascii="Book Antiqua" w:hAnsi="Book Antiqua"/>
          <w:sz w:val="24"/>
          <w:szCs w:val="24"/>
          <w:vertAlign w:val="superscript"/>
        </w:rPr>
        <w:t>[</w:t>
      </w:r>
      <w:r w:rsidR="00262E29"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kLiX7CyC","properties":{"formattedCitation":"{\\rtf \\super 35\\nosupersub{}}","plainCitation":"35"},"citationItems":[{"id":279,"uris":["http://zotero.org/users/1375475/items/2KWR3H8A"],"uri":["http://zotero.org/users/1375475/items/2KWR3H8A"],"itemData":{"id":279,"type":"report","title":"Health Physics Society. Position statement of Health Physics Society. Radiation risk in perspective.","URL":"http://hps.org/documents/radiationrisk.pdf"}}],"schema":"https://github.com/citation-style-language/schema/raw/master/csl-citation.json"} </w:instrText>
      </w:r>
      <w:r w:rsidR="00262E29"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35</w:t>
      </w:r>
      <w:r w:rsidR="00262E29" w:rsidRPr="007C7602">
        <w:rPr>
          <w:rFonts w:ascii="Book Antiqua" w:hAnsi="Book Antiqua"/>
          <w:sz w:val="24"/>
          <w:szCs w:val="24"/>
          <w:vertAlign w:val="superscript"/>
        </w:rPr>
        <w:fldChar w:fldCharType="end"/>
      </w:r>
      <w:r w:rsidR="00655173" w:rsidRPr="007C7602">
        <w:rPr>
          <w:rFonts w:ascii="Book Antiqua" w:hAnsi="Book Antiqua"/>
          <w:sz w:val="24"/>
          <w:szCs w:val="24"/>
          <w:vertAlign w:val="superscript"/>
        </w:rPr>
        <w:t>]</w:t>
      </w:r>
      <w:r w:rsidR="00EB287E" w:rsidRPr="007C7602">
        <w:rPr>
          <w:rFonts w:ascii="Book Antiqua" w:hAnsi="Book Antiqua"/>
          <w:sz w:val="24"/>
          <w:szCs w:val="24"/>
        </w:rPr>
        <w:t>.</w:t>
      </w:r>
      <w:r w:rsidR="005D6A10" w:rsidRPr="007C7602">
        <w:rPr>
          <w:rFonts w:ascii="Book Antiqua" w:hAnsi="Book Antiqua"/>
          <w:sz w:val="24"/>
          <w:szCs w:val="24"/>
        </w:rPr>
        <w:t xml:space="preserve"> The American Association of Physicists in Medicine supported this view stating that at dosages less than 50</w:t>
      </w:r>
      <w:r w:rsidR="00752FFF" w:rsidRPr="007C7602">
        <w:rPr>
          <w:rFonts w:ascii="Book Antiqua" w:hAnsi="Book Antiqua" w:hint="eastAsia"/>
          <w:sz w:val="24"/>
          <w:szCs w:val="24"/>
          <w:lang w:eastAsia="zh-CN"/>
        </w:rPr>
        <w:t xml:space="preserve"> </w:t>
      </w:r>
      <w:r w:rsidR="005D6A10" w:rsidRPr="007C7602">
        <w:rPr>
          <w:rFonts w:ascii="Book Antiqua" w:hAnsi="Book Antiqua"/>
          <w:sz w:val="24"/>
          <w:szCs w:val="24"/>
        </w:rPr>
        <w:t>mSv for single procedures and less than 100</w:t>
      </w:r>
      <w:r w:rsidR="00752FFF" w:rsidRPr="007C7602">
        <w:rPr>
          <w:rFonts w:ascii="Book Antiqua" w:hAnsi="Book Antiqua" w:hint="eastAsia"/>
          <w:sz w:val="24"/>
          <w:szCs w:val="24"/>
          <w:lang w:eastAsia="zh-CN"/>
        </w:rPr>
        <w:t xml:space="preserve"> </w:t>
      </w:r>
      <w:r w:rsidR="005D6A10" w:rsidRPr="007C7602">
        <w:rPr>
          <w:rFonts w:ascii="Book Antiqua" w:hAnsi="Book Antiqua"/>
          <w:sz w:val="24"/>
          <w:szCs w:val="24"/>
        </w:rPr>
        <w:t xml:space="preserve">mSv for multiple procedures the “predictions of hypothetical cancer incidence and deaths in patient populations exposed to such low doses are highly speculative and should be discouraged”. </w:t>
      </w:r>
      <w:r w:rsidR="009809A8" w:rsidRPr="007C7602">
        <w:rPr>
          <w:rFonts w:ascii="Book Antiqua" w:hAnsi="Book Antiqua"/>
          <w:sz w:val="24"/>
          <w:szCs w:val="24"/>
        </w:rPr>
        <w:t>Most tellingly, t</w:t>
      </w:r>
      <w:r w:rsidR="0018373D" w:rsidRPr="007C7602">
        <w:rPr>
          <w:rFonts w:ascii="Book Antiqua" w:hAnsi="Book Antiqua"/>
          <w:sz w:val="24"/>
          <w:szCs w:val="24"/>
        </w:rPr>
        <w:t>he United Nations Scientific Committee on the Effects of Atomic Radiation</w:t>
      </w:r>
      <w:r w:rsidR="009809A8" w:rsidRPr="007C7602">
        <w:rPr>
          <w:rFonts w:ascii="Book Antiqua" w:hAnsi="Book Antiqua"/>
          <w:sz w:val="24"/>
          <w:szCs w:val="24"/>
        </w:rPr>
        <w:t xml:space="preserve"> (UNSCEAR)</w:t>
      </w:r>
      <w:r w:rsidR="00366B44" w:rsidRPr="007C7602">
        <w:rPr>
          <w:rFonts w:ascii="Book Antiqua" w:hAnsi="Book Antiqua"/>
          <w:sz w:val="24"/>
          <w:szCs w:val="24"/>
        </w:rPr>
        <w:t>, one of the foremost international authorities on</w:t>
      </w:r>
      <w:r w:rsidR="00A34E6C" w:rsidRPr="007C7602">
        <w:rPr>
          <w:rFonts w:ascii="Book Antiqua" w:hAnsi="Book Antiqua"/>
          <w:sz w:val="24"/>
          <w:szCs w:val="24"/>
        </w:rPr>
        <w:t xml:space="preserve"> the effects of radiation in health</w:t>
      </w:r>
      <w:r w:rsidR="00366B44" w:rsidRPr="007C7602">
        <w:rPr>
          <w:rFonts w:ascii="Book Antiqua" w:hAnsi="Book Antiqua"/>
          <w:sz w:val="24"/>
          <w:szCs w:val="24"/>
        </w:rPr>
        <w:t>,</w:t>
      </w:r>
      <w:r w:rsidR="0018373D" w:rsidRPr="007C7602">
        <w:rPr>
          <w:rFonts w:ascii="Book Antiqua" w:hAnsi="Book Antiqua"/>
          <w:sz w:val="24"/>
          <w:szCs w:val="24"/>
        </w:rPr>
        <w:t xml:space="preserve"> have</w:t>
      </w:r>
      <w:r w:rsidR="00366B44" w:rsidRPr="007C7602">
        <w:rPr>
          <w:rFonts w:ascii="Book Antiqua" w:hAnsi="Book Antiqua"/>
          <w:sz w:val="24"/>
          <w:szCs w:val="24"/>
        </w:rPr>
        <w:t xml:space="preserve"> also </w:t>
      </w:r>
      <w:r w:rsidR="009809A8" w:rsidRPr="007C7602">
        <w:rPr>
          <w:rFonts w:ascii="Book Antiqua" w:hAnsi="Book Antiqua"/>
          <w:sz w:val="24"/>
          <w:szCs w:val="24"/>
        </w:rPr>
        <w:t>supported this position</w:t>
      </w:r>
      <w:r w:rsidR="00366B44" w:rsidRPr="007C7602">
        <w:rPr>
          <w:rFonts w:ascii="Book Antiqua" w:hAnsi="Book Antiqua"/>
          <w:sz w:val="24"/>
          <w:szCs w:val="24"/>
        </w:rPr>
        <w:t xml:space="preserve"> and</w:t>
      </w:r>
      <w:r w:rsidR="009809A8" w:rsidRPr="007C7602">
        <w:rPr>
          <w:rFonts w:ascii="Book Antiqua" w:hAnsi="Book Antiqua"/>
          <w:sz w:val="24"/>
          <w:szCs w:val="24"/>
        </w:rPr>
        <w:t xml:space="preserve"> have</w:t>
      </w:r>
      <w:r w:rsidR="00366B44" w:rsidRPr="007C7602">
        <w:rPr>
          <w:rFonts w:ascii="Book Antiqua" w:hAnsi="Book Antiqua"/>
          <w:sz w:val="24"/>
          <w:szCs w:val="24"/>
        </w:rPr>
        <w:t xml:space="preserve"> detailed that </w:t>
      </w:r>
      <w:r w:rsidR="0018373D" w:rsidRPr="007C7602">
        <w:rPr>
          <w:rFonts w:ascii="Book Antiqua" w:hAnsi="Book Antiqua"/>
          <w:sz w:val="24"/>
          <w:szCs w:val="24"/>
        </w:rPr>
        <w:t>“statistically significant elevations in risk are observed at doses of 100 to 200</w:t>
      </w:r>
      <w:r w:rsidR="00752FFF" w:rsidRPr="007C7602">
        <w:rPr>
          <w:rFonts w:ascii="Book Antiqua" w:hAnsi="Book Antiqua" w:hint="eastAsia"/>
          <w:sz w:val="24"/>
          <w:szCs w:val="24"/>
          <w:lang w:eastAsia="zh-CN"/>
        </w:rPr>
        <w:t xml:space="preserve"> </w:t>
      </w:r>
      <w:r w:rsidR="0018373D" w:rsidRPr="007C7602">
        <w:rPr>
          <w:rFonts w:ascii="Book Antiqua" w:hAnsi="Book Antiqua"/>
          <w:sz w:val="24"/>
          <w:szCs w:val="24"/>
        </w:rPr>
        <w:t>m</w:t>
      </w:r>
      <w:r w:rsidR="00FF4ED4" w:rsidRPr="007C7602">
        <w:rPr>
          <w:rFonts w:ascii="Book Antiqua" w:hAnsi="Book Antiqua"/>
          <w:sz w:val="24"/>
          <w:szCs w:val="24"/>
        </w:rPr>
        <w:t>Gy</w:t>
      </w:r>
      <w:r w:rsidR="0018373D" w:rsidRPr="007C7602">
        <w:rPr>
          <w:rFonts w:ascii="Book Antiqua" w:hAnsi="Book Antiqua"/>
          <w:sz w:val="24"/>
          <w:szCs w:val="24"/>
        </w:rPr>
        <w:t xml:space="preserve"> and above” and that at dose ranges less than this no definitive risk can be ascribed to ionising radiation</w:t>
      </w:r>
      <w:r w:rsidR="00655173" w:rsidRPr="007C7602">
        <w:rPr>
          <w:rFonts w:ascii="Book Antiqua" w:hAnsi="Book Antiqua"/>
          <w:sz w:val="24"/>
          <w:szCs w:val="24"/>
          <w:vertAlign w:val="superscript"/>
        </w:rPr>
        <w:t>[</w:t>
      </w:r>
      <w:r w:rsidR="00262E29"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qLeLDE6S","properties":{"formattedCitation":"{\\rtf \\super 31\\nosupersub{}}","plainCitation":"31"},"citationItems":[{"id":268,"uris":["http://zotero.org/users/1375475/items/PIBF8UN6"],"uri":["http://zotero.org/users/1375475/items/PIBF8UN6"],"itemData":{"id":268,"type":"report","title":"United Nations Scientific Committee on the Effects of Atomic Radiation. Scientific report: summary of low-dose radiation effects on health","URL":"http://www.unscear.org/docs/reports/2010/UNSCEAR_2010_Report_M.pdf","number":"57","author":[{"family":"Nations","given":"United"}],"accessed":{"date-parts":[["2013",3,1]]}}}],"schema":"https://github.com/citation-style-language/schema/raw/master/csl-citation.json"} </w:instrText>
      </w:r>
      <w:r w:rsidR="00262E29"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31</w:t>
      </w:r>
      <w:r w:rsidR="00262E29" w:rsidRPr="007C7602">
        <w:rPr>
          <w:rFonts w:ascii="Book Antiqua" w:hAnsi="Book Antiqua"/>
          <w:sz w:val="24"/>
          <w:szCs w:val="24"/>
          <w:vertAlign w:val="superscript"/>
        </w:rPr>
        <w:fldChar w:fldCharType="end"/>
      </w:r>
      <w:r w:rsidR="00655173" w:rsidRPr="007C7602">
        <w:rPr>
          <w:rFonts w:ascii="Book Antiqua" w:hAnsi="Book Antiqua"/>
          <w:sz w:val="24"/>
          <w:szCs w:val="24"/>
          <w:vertAlign w:val="superscript"/>
        </w:rPr>
        <w:t>]</w:t>
      </w:r>
      <w:r w:rsidR="00752FFF" w:rsidRPr="007C7602">
        <w:rPr>
          <w:rFonts w:ascii="Book Antiqua" w:hAnsi="Book Antiqua"/>
          <w:sz w:val="24"/>
          <w:szCs w:val="24"/>
        </w:rPr>
        <w:t>.</w:t>
      </w:r>
      <w:r w:rsidR="00655173" w:rsidRPr="007C7602">
        <w:rPr>
          <w:rFonts w:ascii="Book Antiqua" w:hAnsi="Book Antiqua"/>
          <w:sz w:val="24"/>
          <w:szCs w:val="24"/>
        </w:rPr>
        <w:t xml:space="preserve"> Doses of ionizing radiation delivered by common radiological procedures are outlined in Table 1</w:t>
      </w:r>
      <w:r w:rsidR="00655173" w:rsidRPr="007C7602">
        <w:rPr>
          <w:rFonts w:ascii="Book Antiqua" w:hAnsi="Book Antiqua"/>
          <w:sz w:val="24"/>
          <w:szCs w:val="24"/>
          <w:vertAlign w:val="superscript"/>
        </w:rPr>
        <w:t>[</w:t>
      </w:r>
      <w:r w:rsidR="00262E29"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nbLoIOzG","properties":{"formattedCitation":"{\\rtf \\super 36\\nosupersub{}}","plainCitation":"36"},"citationItems":[{"id":280,"uris":["http://zotero.org/users/1375475/items/92GEU2DB"],"uri":["http://zotero.org/users/1375475/items/92GEU2DB"],"itemData":{"id":280,"type":"article-journal","title":"Effective Doses in Radiology and Diagnostic Nuclear Medicine: A Catalog1","container-title":"Radiology","page":"254-263","volume":"248","issue":"1","source":"radiology.rsna.org","abstract":"Medical uses of radiation have grown very rapidly over the past decade, and, as of 2007, medical uses represent the largest source of exposure to the U.S. population. Most physicians have difficulty assessing the magnitude of exposure or potential risk. Effective dose provides an approximate indicator of potential detriment from ionizing radiation and should be used as one parameter in evaluating the appropriateness of examinations involving ionizing radiation. The purpose of this review is to provide a compilation of effective doses for radiologic and nuclear medicine procedures. Standard radiographic examinations have average effective doses that vary by over a factor of 1000 (0.01–10 mSv). Computed tomographic examinations tend to be in a more narrow range but have relatively high average effective doses (approximately 2–20 mSv), and average effective doses for interventional procedures usually range from 5–70 mSv. Average effective dose for most nuclear medicine procedures varies between 0.3 and 20 mSv. These doses can be compared with the average annual effective dose from background radiation of about 3 mSv.\n© RSNA, 2008","DOI":"10.1148/radiol.2481071451","ISSN":"0033-8419, 1527-1315","note":"PMID: 18566177","shortTitle":"Effective Doses in Radiology and Diagnostic Nuclear Medicine","journalAbbreviation":"Radiology","language":"en","author":[{"family":"Mettler","given":"Fred A."},{"family":"Huda","given":"Walter"},{"family":"Yoshizumi","given":"Terry T."},{"family":"Mahesh","given":"Mahadevappa"}],"issued":{"date-parts":[["2008",7,1]]},"accessed":{"date-parts":[["2013",6,3]]},"PMID":"18566177"}}],"schema":"https://github.com/citation-style-language/schema/raw/master/csl-citation.json"} </w:instrText>
      </w:r>
      <w:r w:rsidR="00262E29"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36</w:t>
      </w:r>
      <w:r w:rsidR="00262E29" w:rsidRPr="007C7602">
        <w:rPr>
          <w:rFonts w:ascii="Book Antiqua" w:hAnsi="Book Antiqua"/>
          <w:sz w:val="24"/>
          <w:szCs w:val="24"/>
          <w:vertAlign w:val="superscript"/>
        </w:rPr>
        <w:fldChar w:fldCharType="end"/>
      </w:r>
      <w:r w:rsidR="00655173" w:rsidRPr="007C7602">
        <w:rPr>
          <w:rFonts w:ascii="Book Antiqua" w:hAnsi="Book Antiqua"/>
          <w:sz w:val="24"/>
          <w:szCs w:val="24"/>
          <w:vertAlign w:val="superscript"/>
        </w:rPr>
        <w:t>]</w:t>
      </w:r>
      <w:r w:rsidR="00EB287E" w:rsidRPr="007C7602">
        <w:rPr>
          <w:rFonts w:ascii="Book Antiqua" w:hAnsi="Book Antiqua"/>
          <w:sz w:val="24"/>
          <w:szCs w:val="24"/>
        </w:rPr>
        <w:t>.</w:t>
      </w:r>
    </w:p>
    <w:p w14:paraId="47AD9220" w14:textId="09C3AE4D" w:rsidR="006E3CCC" w:rsidRPr="007C7602" w:rsidRDefault="00D52104" w:rsidP="00752FFF">
      <w:pPr>
        <w:spacing w:after="0" w:line="360" w:lineRule="auto"/>
        <w:ind w:firstLine="720"/>
        <w:jc w:val="both"/>
        <w:rPr>
          <w:rFonts w:ascii="Book Antiqua" w:hAnsi="Book Antiqua"/>
          <w:sz w:val="24"/>
          <w:szCs w:val="24"/>
        </w:rPr>
      </w:pPr>
      <w:r w:rsidRPr="007C7602">
        <w:rPr>
          <w:rFonts w:ascii="Book Antiqua" w:hAnsi="Book Antiqua"/>
          <w:sz w:val="24"/>
          <w:szCs w:val="24"/>
        </w:rPr>
        <w:t xml:space="preserve">While previously it had been insisted that even low doses of radiation were associated with </w:t>
      </w:r>
      <w:r w:rsidR="0017219C" w:rsidRPr="007C7602">
        <w:rPr>
          <w:rFonts w:ascii="Book Antiqua" w:hAnsi="Book Antiqua"/>
          <w:sz w:val="24"/>
          <w:szCs w:val="24"/>
        </w:rPr>
        <w:t xml:space="preserve">risk of </w:t>
      </w:r>
      <w:r w:rsidRPr="007C7602">
        <w:rPr>
          <w:rFonts w:ascii="Book Antiqua" w:hAnsi="Book Antiqua"/>
          <w:sz w:val="24"/>
          <w:szCs w:val="24"/>
        </w:rPr>
        <w:t>oncogenesis with a linear increase in risk with increased exposure, it now seems that a threshold-model of risk might be more appropriate with the risk increasing exponentially once cumulative doses of 100</w:t>
      </w:r>
      <w:r w:rsidR="00752FFF" w:rsidRPr="007C7602">
        <w:rPr>
          <w:rFonts w:ascii="Book Antiqua" w:hAnsi="Book Antiqua" w:hint="eastAsia"/>
          <w:sz w:val="24"/>
          <w:szCs w:val="24"/>
          <w:lang w:eastAsia="zh-CN"/>
        </w:rPr>
        <w:t xml:space="preserve"> </w:t>
      </w:r>
      <w:r w:rsidRPr="007C7602">
        <w:rPr>
          <w:rFonts w:ascii="Book Antiqua" w:hAnsi="Book Antiqua"/>
          <w:sz w:val="24"/>
          <w:szCs w:val="24"/>
        </w:rPr>
        <w:t xml:space="preserve">mSv </w:t>
      </w:r>
      <w:r w:rsidR="0017219C" w:rsidRPr="007C7602">
        <w:rPr>
          <w:rFonts w:ascii="Book Antiqua" w:hAnsi="Book Antiqua"/>
          <w:sz w:val="24"/>
          <w:szCs w:val="24"/>
        </w:rPr>
        <w:t>or</w:t>
      </w:r>
      <w:r w:rsidR="00A9323E" w:rsidRPr="007C7602">
        <w:rPr>
          <w:rFonts w:ascii="Book Antiqua" w:hAnsi="Book Antiqua"/>
          <w:sz w:val="24"/>
          <w:szCs w:val="24"/>
        </w:rPr>
        <w:t xml:space="preserve"> </w:t>
      </w:r>
      <w:r w:rsidRPr="007C7602">
        <w:rPr>
          <w:rFonts w:ascii="Book Antiqua" w:hAnsi="Book Antiqua"/>
          <w:sz w:val="24"/>
          <w:szCs w:val="24"/>
        </w:rPr>
        <w:t xml:space="preserve">more are </w:t>
      </w:r>
      <w:r w:rsidR="0017219C" w:rsidRPr="007C7602">
        <w:rPr>
          <w:rFonts w:ascii="Book Antiqua" w:hAnsi="Book Antiqua"/>
          <w:sz w:val="24"/>
          <w:szCs w:val="24"/>
        </w:rPr>
        <w:t>reached</w:t>
      </w:r>
      <w:r w:rsidR="00A50285" w:rsidRPr="007C7602">
        <w:rPr>
          <w:rFonts w:ascii="Book Antiqua" w:hAnsi="Book Antiqua"/>
          <w:sz w:val="24"/>
          <w:szCs w:val="24"/>
          <w:vertAlign w:val="superscript"/>
        </w:rPr>
        <w:t>[</w:t>
      </w:r>
      <w:r w:rsidR="0017219C" w:rsidRPr="007C7602">
        <w:rPr>
          <w:rFonts w:ascii="Book Antiqua" w:hAnsi="Book Antiqua"/>
          <w:sz w:val="24"/>
          <w:szCs w:val="24"/>
          <w:vertAlign w:val="superscript"/>
        </w:rPr>
        <w:fldChar w:fldCharType="begin"/>
      </w:r>
      <w:r w:rsidR="0017219C" w:rsidRPr="007C7602">
        <w:rPr>
          <w:rFonts w:ascii="Book Antiqua" w:hAnsi="Book Antiqua"/>
          <w:sz w:val="24"/>
          <w:szCs w:val="24"/>
          <w:vertAlign w:val="superscript"/>
        </w:rPr>
        <w:instrText xml:space="preserve"> ADDIN ZOTERO_ITEM CSL_CITATION {"citationID":"bPiAKQbw","properties":{"formattedCitation":"{\\rtf \\super 37\\nosupersub{}}","plainCitation":"37"},"citationItems":[{"id":781,"uris":["http://zotero.org/users/1375475/items/K9U8PAAR"],"uri":["http://zotero.org/users/1375475/items/K9U8PAAR"],"itemData":{"id":781,"type":"article-journal","title":"Linear No-Threshold Model May Not Be Appropriate for Estimating Cancer Risk from CT","container-title":"Radiology","page":"307-308","volume":"270","issue":"1","source":"pubs.rsna.org (Atypon)","DOI":"10.1148/radiol.13131661","ISSN":"0033-8419","journalAbbreviation":"Radiology","author":[{"family":"Doss","given":"Mohan"}],"issued":{"date-parts":[["2014",1,1]]},"accessed":{"date-parts":[["2014",5,17]]}}}],"schema":"https://github.com/citation-style-language/schema/raw/master/csl-citation.json"} </w:instrText>
      </w:r>
      <w:r w:rsidR="0017219C" w:rsidRPr="007C7602">
        <w:rPr>
          <w:rFonts w:ascii="Book Antiqua" w:hAnsi="Book Antiqua"/>
          <w:sz w:val="24"/>
          <w:szCs w:val="24"/>
          <w:vertAlign w:val="superscript"/>
        </w:rPr>
        <w:fldChar w:fldCharType="separate"/>
      </w:r>
      <w:r w:rsidR="0017219C" w:rsidRPr="007C7602">
        <w:rPr>
          <w:rFonts w:ascii="Book Antiqua" w:hAnsi="Book Antiqua"/>
          <w:sz w:val="24"/>
          <w:szCs w:val="24"/>
          <w:vertAlign w:val="superscript"/>
        </w:rPr>
        <w:t>37</w:t>
      </w:r>
      <w:r w:rsidR="0017219C" w:rsidRPr="007C7602">
        <w:rPr>
          <w:rFonts w:ascii="Book Antiqua" w:hAnsi="Book Antiqua"/>
          <w:sz w:val="24"/>
          <w:szCs w:val="24"/>
          <w:vertAlign w:val="superscript"/>
        </w:rPr>
        <w:fldChar w:fldCharType="end"/>
      </w:r>
      <w:r w:rsidR="00A50285"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This</w:t>
      </w:r>
      <w:r w:rsidR="0017219C" w:rsidRPr="007C7602">
        <w:rPr>
          <w:rFonts w:ascii="Book Antiqua" w:hAnsi="Book Antiqua"/>
          <w:sz w:val="24"/>
          <w:szCs w:val="24"/>
        </w:rPr>
        <w:t>,</w:t>
      </w:r>
      <w:r w:rsidRPr="007C7602">
        <w:rPr>
          <w:rFonts w:ascii="Book Antiqua" w:hAnsi="Book Antiqua"/>
          <w:sz w:val="24"/>
          <w:szCs w:val="24"/>
        </w:rPr>
        <w:t xml:space="preserve"> h</w:t>
      </w:r>
      <w:r w:rsidR="00AC4B2F" w:rsidRPr="007C7602">
        <w:rPr>
          <w:rFonts w:ascii="Book Antiqua" w:hAnsi="Book Antiqua"/>
          <w:sz w:val="24"/>
          <w:szCs w:val="24"/>
        </w:rPr>
        <w:t>owever</w:t>
      </w:r>
      <w:r w:rsidRPr="007C7602">
        <w:rPr>
          <w:rFonts w:ascii="Book Antiqua" w:hAnsi="Book Antiqua"/>
          <w:sz w:val="24"/>
          <w:szCs w:val="24"/>
        </w:rPr>
        <w:t xml:space="preserve"> does not negate the danger associated</w:t>
      </w:r>
      <w:r w:rsidR="006E3CCC" w:rsidRPr="007C7602">
        <w:rPr>
          <w:rFonts w:ascii="Book Antiqua" w:hAnsi="Book Antiqua"/>
          <w:sz w:val="24"/>
          <w:szCs w:val="24"/>
        </w:rPr>
        <w:t xml:space="preserve"> with radiation or allow compla</w:t>
      </w:r>
      <w:r w:rsidRPr="007C7602">
        <w:rPr>
          <w:rFonts w:ascii="Book Antiqua" w:hAnsi="Book Antiqua"/>
          <w:sz w:val="24"/>
          <w:szCs w:val="24"/>
        </w:rPr>
        <w:t>cen</w:t>
      </w:r>
      <w:r w:rsidR="006E3CCC" w:rsidRPr="007C7602">
        <w:rPr>
          <w:rFonts w:ascii="Book Antiqua" w:hAnsi="Book Antiqua"/>
          <w:sz w:val="24"/>
          <w:szCs w:val="24"/>
        </w:rPr>
        <w:t>c</w:t>
      </w:r>
      <w:r w:rsidRPr="007C7602">
        <w:rPr>
          <w:rFonts w:ascii="Book Antiqua" w:hAnsi="Book Antiqua"/>
          <w:sz w:val="24"/>
          <w:szCs w:val="24"/>
        </w:rPr>
        <w:t>y when deciding on the validity of an indication for a particular scan. I</w:t>
      </w:r>
      <w:r w:rsidR="00AC4B2F" w:rsidRPr="007C7602">
        <w:rPr>
          <w:rFonts w:ascii="Book Antiqua" w:hAnsi="Book Antiqua"/>
          <w:sz w:val="24"/>
          <w:szCs w:val="24"/>
        </w:rPr>
        <w:t>n patients with long-term chronic medical conditions</w:t>
      </w:r>
      <w:r w:rsidRPr="007C7602">
        <w:rPr>
          <w:rFonts w:ascii="Book Antiqua" w:hAnsi="Book Antiqua"/>
          <w:sz w:val="24"/>
          <w:szCs w:val="24"/>
        </w:rPr>
        <w:t>, for instance,</w:t>
      </w:r>
      <w:r w:rsidR="00AC4B2F" w:rsidRPr="007C7602">
        <w:rPr>
          <w:rFonts w:ascii="Book Antiqua" w:hAnsi="Book Antiqua"/>
          <w:sz w:val="24"/>
          <w:szCs w:val="24"/>
        </w:rPr>
        <w:t xml:space="preserve"> the requirement for repeated imaging makes them</w:t>
      </w:r>
      <w:r w:rsidR="0017219C" w:rsidRPr="007C7602">
        <w:rPr>
          <w:rFonts w:ascii="Book Antiqua" w:hAnsi="Book Antiqua"/>
          <w:sz w:val="24"/>
          <w:szCs w:val="24"/>
        </w:rPr>
        <w:t xml:space="preserve"> more</w:t>
      </w:r>
      <w:r w:rsidR="00AC4B2F" w:rsidRPr="007C7602">
        <w:rPr>
          <w:rFonts w:ascii="Book Antiqua" w:hAnsi="Book Antiqua"/>
          <w:sz w:val="24"/>
          <w:szCs w:val="24"/>
        </w:rPr>
        <w:t xml:space="preserve"> likely candidates for incurring radiation exposure in the range of &gt;100</w:t>
      </w:r>
      <w:r w:rsidR="00752FFF" w:rsidRPr="007C7602">
        <w:rPr>
          <w:rFonts w:ascii="Book Antiqua" w:hAnsi="Book Antiqua" w:hint="eastAsia"/>
          <w:sz w:val="24"/>
          <w:szCs w:val="24"/>
          <w:lang w:eastAsia="zh-CN"/>
        </w:rPr>
        <w:t xml:space="preserve"> </w:t>
      </w:r>
      <w:r w:rsidR="00AC4B2F" w:rsidRPr="007C7602">
        <w:rPr>
          <w:rFonts w:ascii="Book Antiqua" w:hAnsi="Book Antiqua"/>
          <w:sz w:val="24"/>
          <w:szCs w:val="24"/>
        </w:rPr>
        <w:t>mSv. In a study of Crohn’s patients</w:t>
      </w:r>
      <w:r w:rsidR="00611FC9" w:rsidRPr="007C7602">
        <w:rPr>
          <w:rFonts w:ascii="Book Antiqua" w:hAnsi="Book Antiqua"/>
          <w:sz w:val="24"/>
          <w:szCs w:val="24"/>
        </w:rPr>
        <w:t xml:space="preserve"> (this patient subgroup have an increased risk of small bowel lymphoma at baseline</w:t>
      </w:r>
      <w:r w:rsidR="002E34F5" w:rsidRPr="007C7602">
        <w:rPr>
          <w:rFonts w:ascii="Book Antiqua" w:hAnsi="Book Antiqua"/>
          <w:sz w:val="24"/>
          <w:szCs w:val="24"/>
        </w:rPr>
        <w:t>)</w:t>
      </w:r>
      <w:r w:rsidR="002E34F5" w:rsidRPr="007C7602">
        <w:rPr>
          <w:rFonts w:ascii="Book Antiqua" w:hAnsi="Book Antiqua"/>
          <w:sz w:val="24"/>
          <w:szCs w:val="24"/>
          <w:vertAlign w:val="superscript"/>
        </w:rPr>
        <w:t>[</w:t>
      </w:r>
      <w:r w:rsidR="00262E29"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yNyCqccx","properties":{"formattedCitation":"{\\rtf \\super 38\\nosupersub{}}","plainCitation":"38"},"citationItems":[{"id":284,"uris":["http://zotero.org/users/1375475/items/UUNIVIGI"],"uri":["http://zotero.org/users/1375475/items/UUNIVIGI"],"itemData":{"id":284,"type":"article-journal","title":"Cancer risk in patients with inflammatory bowel disease: a population-based study","container-title":"Cancer","page":"854-862","volume":"91","issue":"4","source":"NCBI PubMed","abstract":"BACKGROUND: The objective of the current study was to determine the incidence of cancer among persons with inflammatory bowel disease (IBD) and to compare these incidence rates with those of the non-IBD population using population-based data from the administrative claims data of Manitoba's universal provincial insurance plan (Manitoba Health).\nMETHODS: IBD patients were matched 1:10 to randomly selected members of the population without IBD based on year, age, gender, and postal area of residence. The incidence of cancer was determined by linking records from the IBD and non-IBD cohorts with the comprehensive Cancer Care Manitoba registry. Incidence rates and rate ratios (IRR) were calculated based on person-years of follow-up (Crohn's disease = 21,340 person-years and ulcerative colitis [UC] = 19,665 person-years) for 1984-1997.\nRESULTS: There was an increased IRR of colon carcinoma for both Crohn disease patients (2.64; 95% confidence interval [95% CI], 1.69-4.12) and UC patients (2.75; 95% CI, 1.91-3.97). There was an increased IRR of rectal carcinoma only among patients with UC (1.90; 95% CI, 1.05-3.43) and an increased IRR of carcinoma of the small intestine only in Crohn disease patients (17.4; 95% CI, 4.16-72.9). An increased IRR of extraintestinal tumors was observed only for the liver and biliary tract in both Crohn disease patients (5.22; 95% CI, 0.96-28.5) and UC patients (3.96; 95% CI, 1.05-14.9). There was an increased IRR of lymphoma for males with Crohn disease only (3.63; 95% CI, 1.53-8.62), and this finding did not appear to be related to use of immunomodulatory therapy. Compared with controls, Crohn's disease was associated with an increased risk of cancer overall, but UC was not.\nCONCLUSIONS: There appear to be similar increased risks for developing colon carcinoma and hepatobiliary carcinoma among patients with Crohn disease and UC. There is an increased risk of developing rectal carcinoma in UC patients, an increased risk of developing carcinoma of the small bowel in Crohn disease patients, and an increased risk of developing lymphoma among males with Crohn disease.","ISSN":"0008-543X","note":"PMID: 11241255","shortTitle":"Cancer risk in patients with inflammatory bowel disease","journalAbbreviation":"Cancer","language":"eng","author":[{"family":"Bernstein","given":"C N"},{"family":"Blanchard","given":"J F"},{"family":"Kliewer","given":"E"},{"family":"Wajda","given":"A"}],"issued":{"date-parts":[["2001",2,15]]},"PMID":"11241255"}}],"schema":"https://github.com/citation-style-language/schema/raw/master/csl-citation.json"} </w:instrText>
      </w:r>
      <w:r w:rsidR="00262E29"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38</w:t>
      </w:r>
      <w:r w:rsidR="00262E29" w:rsidRPr="007C7602">
        <w:rPr>
          <w:rFonts w:ascii="Book Antiqua" w:hAnsi="Book Antiqua"/>
          <w:sz w:val="24"/>
          <w:szCs w:val="24"/>
          <w:vertAlign w:val="superscript"/>
        </w:rPr>
        <w:fldChar w:fldCharType="end"/>
      </w:r>
      <w:r w:rsidR="002E34F5" w:rsidRPr="007C7602">
        <w:rPr>
          <w:rFonts w:ascii="Book Antiqua" w:hAnsi="Book Antiqua"/>
          <w:sz w:val="24"/>
          <w:szCs w:val="24"/>
          <w:vertAlign w:val="superscript"/>
        </w:rPr>
        <w:t>]</w:t>
      </w:r>
      <w:r w:rsidR="00AC4B2F" w:rsidRPr="007C7602">
        <w:rPr>
          <w:rFonts w:ascii="Book Antiqua" w:hAnsi="Book Antiqua"/>
          <w:sz w:val="24"/>
          <w:szCs w:val="24"/>
        </w:rPr>
        <w:t xml:space="preserve"> over a 15 year period, it was shown that 16% of these patients had radiation exposure of &gt;</w:t>
      </w:r>
      <w:r w:rsidR="00752FFF" w:rsidRPr="007C7602">
        <w:rPr>
          <w:rFonts w:ascii="Book Antiqua" w:hAnsi="Book Antiqua" w:hint="eastAsia"/>
          <w:sz w:val="24"/>
          <w:szCs w:val="24"/>
          <w:lang w:eastAsia="zh-CN"/>
        </w:rPr>
        <w:t xml:space="preserve"> </w:t>
      </w:r>
      <w:r w:rsidR="00AC4B2F" w:rsidRPr="007C7602">
        <w:rPr>
          <w:rFonts w:ascii="Book Antiqua" w:hAnsi="Book Antiqua"/>
          <w:sz w:val="24"/>
          <w:szCs w:val="24"/>
        </w:rPr>
        <w:t>75</w:t>
      </w:r>
      <w:r w:rsidR="00752FFF" w:rsidRPr="007C7602">
        <w:rPr>
          <w:rFonts w:ascii="Book Antiqua" w:hAnsi="Book Antiqua" w:hint="eastAsia"/>
          <w:sz w:val="24"/>
          <w:szCs w:val="24"/>
          <w:lang w:eastAsia="zh-CN"/>
        </w:rPr>
        <w:t xml:space="preserve"> </w:t>
      </w:r>
      <w:r w:rsidR="00AC4B2F" w:rsidRPr="007C7602">
        <w:rPr>
          <w:rFonts w:ascii="Book Antiqua" w:hAnsi="Book Antiqua"/>
          <w:sz w:val="24"/>
          <w:szCs w:val="24"/>
        </w:rPr>
        <w:t>mSv</w:t>
      </w:r>
      <w:r w:rsidR="002E34F5" w:rsidRPr="007C7602">
        <w:rPr>
          <w:rFonts w:ascii="Book Antiqua" w:hAnsi="Book Antiqua"/>
          <w:sz w:val="24"/>
          <w:szCs w:val="24"/>
          <w:vertAlign w:val="superscript"/>
        </w:rPr>
        <w:t>[</w:t>
      </w:r>
      <w:r w:rsidR="00262E29"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QS4onGMs","properties":{"formattedCitation":"{\\rtf \\super 39\\nosupersub{}}","plainCitation":"39"},"citationItems":[{"id":286,"uris":["http://zotero.org/users/1375475/items/3BJQBFIK"],"uri":["http://zotero.org/users/1375475/items/3BJQBFIK"],"itemData":{"id":286,"type":"article-journal","title":"Crohn's disease: factors associated with exposure to high levels of diagnostic radiation","container-title":"Gut","page":"1524-1529","volume":"57","issue":"11","source":"NCBI PubMed","abstract":"AIMS: Exposure to diagnostic radiation may be associated with increased risk of malignancy. The aims of this study were to (1) examine patterns of use of imaging in Crohn's disease; (2) quantify the cumulative effective dose (CED) of diagnostic radiation received by patients; and (3) identify patients at greatest risk of exposure to high levels of diagnostic radiation.\nMETHODS: 409 patients with Crohn's disease were identified at a tertiary centre. CED was calculated retrospectively from imaging performed between July 1992 and June 2007. High exposure was defined as CED&gt;75 mSv, an exposure level which has been reported to increase cancer mortality by 7.3%. Complete data were available for 399 patients. 45 were excluded (20 attended outside the study period, 25 were primarily managed at other centres).\nRESULTS: Use of computed tomography increased significantly and accounted for 77.2% of diagnostic radiation. Mean CED was 36.1 mSv and exceeded 75 mSv in 15.5% of patients. Factors associated with high cumulative exposure were: age &lt;17 years at diagnosis (hazard ratio 2.1, confidence interval (CI) 1.1 to 4.1), upper gastrointestinal tract disease (odds ratio (OR) 2.4, CI 1.2 to 4.9), penetrating disease (OR 2.0, CI 1.0 to 3.9) and requirement for intravenous steroids (OR 3.7, CI 2.0 to 6.6); infliximab (OR 2.3, CI 1.2 to 4.4); or multiple (&gt;1) surgeries (OR 2.7, CI 1.4 to 5.4).\nCONCLUSIONS: Identifiable subsets of patients with Crohn's disease are at risk of exposure to significant amounts of diagnostic radiation. Given the background risk of neoplasia and exposure to potentially synergistic agents such as purine analogues and other immune modulators, specialist centres should develop low-radiation imaging protocols.","DOI":"10.1136/gut.2008.151415","ISSN":"1468-3288","note":"PMID: 18443021","shortTitle":"Crohn's disease","journalAbbreviation":"Gut","language":"eng","author":[{"family":"Desmond","given":"A N"},{"family":"O'Regan","given":"K"},{"family":"Curran","given":"C"},{"family":"McWilliams","given":"S"},{"family":"Fitzgerald","given":"T"},{"family":"Maher","given":"M M"},{"family":"Shanahan","given":"F"}],"issued":{"date-parts":[["2008",11]]},"PMID":"18443021"}}],"schema":"https://github.com/citation-style-language/schema/raw/master/csl-citation.json"} </w:instrText>
      </w:r>
      <w:r w:rsidR="00262E29"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39</w:t>
      </w:r>
      <w:r w:rsidR="00262E29" w:rsidRPr="007C7602">
        <w:rPr>
          <w:rFonts w:ascii="Book Antiqua" w:hAnsi="Book Antiqua"/>
          <w:sz w:val="24"/>
          <w:szCs w:val="24"/>
          <w:vertAlign w:val="superscript"/>
        </w:rPr>
        <w:fldChar w:fldCharType="end"/>
      </w:r>
      <w:r w:rsidR="002E34F5" w:rsidRPr="007C7602">
        <w:rPr>
          <w:rFonts w:ascii="Book Antiqua" w:hAnsi="Book Antiqua"/>
          <w:sz w:val="24"/>
          <w:szCs w:val="24"/>
          <w:vertAlign w:val="superscript"/>
        </w:rPr>
        <w:t>]</w:t>
      </w:r>
      <w:r w:rsidR="00AC4B2F" w:rsidRPr="007C7602">
        <w:rPr>
          <w:rFonts w:ascii="Book Antiqua" w:hAnsi="Book Antiqua"/>
          <w:sz w:val="24"/>
          <w:szCs w:val="24"/>
        </w:rPr>
        <w:t xml:space="preserve"> and a similar study assessing maintenance haemodialysis patients found that 13% of this population experienced a cumulative dose of &gt;</w:t>
      </w:r>
      <w:r w:rsidR="00752FFF" w:rsidRPr="007C7602">
        <w:rPr>
          <w:rFonts w:ascii="Book Antiqua" w:hAnsi="Book Antiqua" w:hint="eastAsia"/>
          <w:sz w:val="24"/>
          <w:szCs w:val="24"/>
          <w:lang w:eastAsia="zh-CN"/>
        </w:rPr>
        <w:t xml:space="preserve"> </w:t>
      </w:r>
      <w:r w:rsidR="00AC4B2F" w:rsidRPr="007C7602">
        <w:rPr>
          <w:rFonts w:ascii="Book Antiqua" w:hAnsi="Book Antiqua"/>
          <w:sz w:val="24"/>
          <w:szCs w:val="24"/>
        </w:rPr>
        <w:t>75</w:t>
      </w:r>
      <w:r w:rsidR="00752FFF" w:rsidRPr="007C7602">
        <w:rPr>
          <w:rFonts w:ascii="Book Antiqua" w:hAnsi="Book Antiqua" w:hint="eastAsia"/>
          <w:sz w:val="24"/>
          <w:szCs w:val="24"/>
          <w:lang w:eastAsia="zh-CN"/>
        </w:rPr>
        <w:t xml:space="preserve"> </w:t>
      </w:r>
      <w:r w:rsidR="00AC4B2F" w:rsidRPr="007C7602">
        <w:rPr>
          <w:rFonts w:ascii="Book Antiqua" w:hAnsi="Book Antiqua"/>
          <w:sz w:val="24"/>
          <w:szCs w:val="24"/>
        </w:rPr>
        <w:t>mSv over a median follow-up of 3.4 years</w:t>
      </w:r>
      <w:r w:rsidR="002E34F5" w:rsidRPr="007C7602">
        <w:rPr>
          <w:rFonts w:ascii="Book Antiqua" w:hAnsi="Book Antiqua"/>
          <w:sz w:val="24"/>
          <w:szCs w:val="24"/>
          <w:vertAlign w:val="superscript"/>
        </w:rPr>
        <w:t>[</w:t>
      </w:r>
      <w:r w:rsidR="00262E29"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YHOPHoB7","properties":{"formattedCitation":"{\\rtf \\super 40\\nosupersub{}}","plainCitation":"40"},"citationItems":[{"id":288,"uris":["http://zotero.org/users/1375475/items/I8947IPA"],"uri":["http://zotero.org/users/1375475/items/I8947IPA"],"itemData":{"id":288,"type":"article-journal","title":"Maintenance hemodialysis patients have high cumulative radiation exposure","container-title":"Kidney international","page":"789-793","volume":"78","issue":"8","source":"NCBI PubMed","abstract":"Hemodialysis is associated with an increased risk of neoplasms which may result, at least in part, from exposure to ionizing radiation associated with frequent radiographic procedures. In order to estimate the average radiation exposure of those on hemodialysis, we conducted a retrospective study of 100 patients in a university-based dialysis unit followed for a median of 3.4 years. The number and type of radiological procedures were obtained from a central radiology database, and the cumulative effective radiation dose was calculated using standardized, procedure-specific radiation levels. The median annual radiation dose was 6.9 millisieverts (mSv) per patient-year. However, 14 patients had an annual cumulative effective radiation dose over 20 mSv, the upper averaged annual limit for occupational exposure. The median total cumulative effective radiation dose per patient over the study period was 21.7 mSv, in which 13 patients had a total cumulative effective radiation dose over 75 mSv, a value reported to be associated with a 7% increased risk of cancer-related mortality. Two-thirds of the total cumulative effective radiation dose was due to CT scanning. The average radiation exposure was significantly associated with the cause of end-stage renal disease, history of ischemic heart disease, transplant waitlist status, number of in-patient hospital days over follow-up, and death during the study period. These results highlight the substantial exposure to ionizing radiation in hemodialysis patients.","DOI":"10.1038/ki.2010.196","ISSN":"1523-1755","note":"PMID: 20592715","journalAbbreviation":"Kidney Int.","language":"eng","author":[{"family":"Kinsella","given":"Sinead M"},{"family":"Coyle","given":"Joe P"},{"family":"Long","given":"Eva B"},{"family":"McWilliams","given":"Sebastian R"},{"family":"Maher","given":"Michael M"},{"family":"Clarkson","given":"Michael R"},{"family":"Eustace","given":"Joseph A"}],"issued":{"date-parts":[["2010",10]]},"PMID":"20592715"}}],"schema":"https://github.com/citation-style-language/schema/raw/master/csl-citation.json"} </w:instrText>
      </w:r>
      <w:r w:rsidR="00262E29"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40</w:t>
      </w:r>
      <w:r w:rsidR="00262E29" w:rsidRPr="007C7602">
        <w:rPr>
          <w:rFonts w:ascii="Book Antiqua" w:hAnsi="Book Antiqua"/>
          <w:sz w:val="24"/>
          <w:szCs w:val="24"/>
          <w:vertAlign w:val="superscript"/>
        </w:rPr>
        <w:fldChar w:fldCharType="end"/>
      </w:r>
      <w:r w:rsidR="002E34F5" w:rsidRPr="007C7602">
        <w:rPr>
          <w:rFonts w:ascii="Book Antiqua" w:hAnsi="Book Antiqua"/>
          <w:sz w:val="24"/>
          <w:szCs w:val="24"/>
          <w:vertAlign w:val="superscript"/>
        </w:rPr>
        <w:t>]</w:t>
      </w:r>
      <w:r w:rsidR="00EB287E" w:rsidRPr="007C7602">
        <w:rPr>
          <w:rFonts w:ascii="Book Antiqua" w:hAnsi="Book Antiqua"/>
          <w:sz w:val="24"/>
          <w:szCs w:val="24"/>
        </w:rPr>
        <w:t>.</w:t>
      </w:r>
      <w:r w:rsidR="001843B8" w:rsidRPr="007C7602">
        <w:rPr>
          <w:rFonts w:ascii="Book Antiqua" w:hAnsi="Book Antiqua"/>
          <w:sz w:val="24"/>
          <w:szCs w:val="24"/>
        </w:rPr>
        <w:t xml:space="preserve"> In critically ill trauma patients the cumulative</w:t>
      </w:r>
      <w:r w:rsidR="00600777" w:rsidRPr="007C7602">
        <w:rPr>
          <w:rFonts w:ascii="Book Antiqua" w:hAnsi="Book Antiqua"/>
          <w:sz w:val="24"/>
          <w:szCs w:val="24"/>
        </w:rPr>
        <w:t xml:space="preserve"> </w:t>
      </w:r>
      <w:r w:rsidR="001843B8" w:rsidRPr="007C7602">
        <w:rPr>
          <w:rFonts w:ascii="Book Antiqua" w:hAnsi="Book Antiqua"/>
          <w:sz w:val="24"/>
          <w:szCs w:val="24"/>
        </w:rPr>
        <w:t xml:space="preserve">effective dose delivered to each patient </w:t>
      </w:r>
      <w:r w:rsidR="00680565" w:rsidRPr="007C7602">
        <w:rPr>
          <w:rFonts w:ascii="Book Antiqua" w:hAnsi="Book Antiqua"/>
          <w:sz w:val="24"/>
          <w:szCs w:val="24"/>
        </w:rPr>
        <w:t>averages 106</w:t>
      </w:r>
      <w:r w:rsidR="00752FFF" w:rsidRPr="007C7602">
        <w:rPr>
          <w:rFonts w:ascii="Book Antiqua" w:hAnsi="Book Antiqua" w:hint="eastAsia"/>
          <w:sz w:val="24"/>
          <w:szCs w:val="24"/>
          <w:lang w:eastAsia="zh-CN"/>
        </w:rPr>
        <w:t xml:space="preserve"> </w:t>
      </w:r>
      <w:r w:rsidR="00752FFF" w:rsidRPr="007C7602">
        <w:rPr>
          <w:rFonts w:ascii="Book Antiqua" w:hAnsi="Book Antiqua"/>
          <w:sz w:val="24"/>
          <w:szCs w:val="24"/>
        </w:rPr>
        <w:t>±</w:t>
      </w:r>
      <w:r w:rsidR="00752FFF" w:rsidRPr="007C7602">
        <w:rPr>
          <w:rFonts w:ascii="Book Antiqua" w:hAnsi="Book Antiqua" w:hint="eastAsia"/>
          <w:sz w:val="24"/>
          <w:szCs w:val="24"/>
          <w:lang w:eastAsia="zh-CN"/>
        </w:rPr>
        <w:t xml:space="preserve"> </w:t>
      </w:r>
      <w:r w:rsidR="00680565" w:rsidRPr="007C7602">
        <w:rPr>
          <w:rFonts w:ascii="Book Antiqua" w:hAnsi="Book Antiqua"/>
          <w:sz w:val="24"/>
          <w:szCs w:val="24"/>
        </w:rPr>
        <w:t>59</w:t>
      </w:r>
      <w:r w:rsidR="00752FFF" w:rsidRPr="007C7602">
        <w:rPr>
          <w:rFonts w:ascii="Book Antiqua" w:hAnsi="Book Antiqua" w:hint="eastAsia"/>
          <w:sz w:val="24"/>
          <w:szCs w:val="24"/>
          <w:lang w:eastAsia="zh-CN"/>
        </w:rPr>
        <w:t xml:space="preserve"> </w:t>
      </w:r>
      <w:r w:rsidR="00680565" w:rsidRPr="007C7602">
        <w:rPr>
          <w:rFonts w:ascii="Book Antiqua" w:hAnsi="Book Antiqua"/>
          <w:sz w:val="24"/>
          <w:szCs w:val="24"/>
        </w:rPr>
        <w:t>mSv</w:t>
      </w:r>
      <w:r w:rsidR="002E34F5" w:rsidRPr="007C7602">
        <w:rPr>
          <w:rFonts w:ascii="Book Antiqua" w:hAnsi="Book Antiqua"/>
          <w:sz w:val="24"/>
          <w:szCs w:val="24"/>
          <w:vertAlign w:val="superscript"/>
        </w:rPr>
        <w:t>[</w:t>
      </w:r>
      <w:r w:rsidR="00680565"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6OQpHt7b","properties":{"formattedCitation":"{\\rtf \\super 41\\nosupersub{}}","plainCitation":"41"},"citationItems":[{"id":876,"uris":["http://zotero.org/users/1375475/items/CD6TIW8A"],"uri":["http://zotero.org/users/1375475/items/CD6TIW8A"],"itemData":{"id":876,"type":"article-journal","title":"Cumulative radiation dose caused by radiologic studies in critically ill trauma patients","container-title":"The Journal of trauma","page":"510-514","volume":"57","issue":"3","source":"NCBI PubMed","abstract":"BACKGROUND: Critically ill trauma patients undergo many radiologic studies, but the cumulative radiation dose is unknown. The purpose of this study was to estimate the cumulative effective dose (CED) of radiation resulting from radiologic studies in critically ill trauma patients.\nMETHODS: The study group was composed of trauma patients at an urban Level I trauma center with surgical intensive care unit length of stay (LOS) greater than 30 days. The radiology records were reviewed. A typical effective dose per study for each type of plain film radiograph, computed tomographic scan, fluoroscopic study, and nuclear medicine study was used to calculate CED.\nRESULTS: Forty-six patients met criteria. The mean surgical intensive care unit and hospital LOS were 42.7 +/- 14.0 and 59.5 +/- 28.5 days, respectively. The mean Injury Severity Score was 32.2 +/- 15.0. The mean number of studies per patient was 70.1 +/- 29.0 plain film radiographs, 7.8 +/- 4.1 computed tomographic scans, 2.5 +/- 2.6 fluoroscopic studies, and 0.065 +/- 0.33 nuclear medicine study. The mean CED was 106 +/- 59 mSv per patient (range, 11-289 mSv; median, 104 mSv). Among age, mechanism, Injury Severity Score, and LOS, there was no statistically significant predictor of high CED. The mean CED in the study group was 30 times higher than the average yearly radiation dose from all sources for individuals in the United States. The theoretical additional morbidity attributable to radiologic studies was 0.78%.\nCONCLUSION: From a radiobiologic perspective, risk-to-benefit ratios of radiologic studies are favorable, given the importance of medical information obtained. Current practice patterns regarding use of radiologic studies appear to be acceptable.","ISSN":"0022-5282","note":"PMID: 15454795","journalAbbreviation":"J Trauma","language":"eng","author":[{"family":"Kim","given":"Patrick K"},{"family":"Gracias","given":"Vicente H"},{"family":"Maidment","given":"Andrew D A"},{"family":"O'Shea","given":"Michael"},{"family":"Reilly","given":"Patrick M"},{"family":"Schwab","given":"C William"}],"issued":{"date-parts":[["2004",9]]},"PMID":"15454795"}}],"schema":"https://github.com/citation-style-language/schema/raw/master/csl-citation.json"} </w:instrText>
      </w:r>
      <w:r w:rsidR="00680565"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41</w:t>
      </w:r>
      <w:r w:rsidR="00680565" w:rsidRPr="007C7602">
        <w:rPr>
          <w:rFonts w:ascii="Book Antiqua" w:hAnsi="Book Antiqua"/>
          <w:sz w:val="24"/>
          <w:szCs w:val="24"/>
          <w:vertAlign w:val="superscript"/>
        </w:rPr>
        <w:fldChar w:fldCharType="end"/>
      </w:r>
      <w:r w:rsidR="002E34F5" w:rsidRPr="007C7602">
        <w:rPr>
          <w:rFonts w:ascii="Book Antiqua" w:hAnsi="Book Antiqua"/>
          <w:sz w:val="24"/>
          <w:szCs w:val="24"/>
          <w:vertAlign w:val="superscript"/>
        </w:rPr>
        <w:t>]</w:t>
      </w:r>
      <w:r w:rsidR="00680565" w:rsidRPr="007C7602">
        <w:rPr>
          <w:rFonts w:ascii="Book Antiqua" w:hAnsi="Book Antiqua"/>
          <w:sz w:val="24"/>
          <w:szCs w:val="24"/>
          <w:vertAlign w:val="superscript"/>
        </w:rPr>
        <w:t xml:space="preserve"> </w:t>
      </w:r>
      <w:r w:rsidR="00680565" w:rsidRPr="007C7602">
        <w:rPr>
          <w:rFonts w:ascii="Book Antiqua" w:hAnsi="Book Antiqua"/>
          <w:sz w:val="24"/>
          <w:szCs w:val="24"/>
        </w:rPr>
        <w:t>(although in this patient group the risks of avoiding imaging usually far ou</w:t>
      </w:r>
      <w:r w:rsidR="00C324F0" w:rsidRPr="007C7602">
        <w:rPr>
          <w:rFonts w:ascii="Book Antiqua" w:hAnsi="Book Antiqua"/>
          <w:sz w:val="24"/>
          <w:szCs w:val="24"/>
        </w:rPr>
        <w:t>tweigh the potential risk of fu</w:t>
      </w:r>
      <w:r w:rsidR="00680565" w:rsidRPr="007C7602">
        <w:rPr>
          <w:rFonts w:ascii="Book Antiqua" w:hAnsi="Book Antiqua"/>
          <w:sz w:val="24"/>
          <w:szCs w:val="24"/>
        </w:rPr>
        <w:t>t</w:t>
      </w:r>
      <w:r w:rsidR="00C324F0" w:rsidRPr="007C7602">
        <w:rPr>
          <w:rFonts w:ascii="Book Antiqua" w:hAnsi="Book Antiqua"/>
          <w:sz w:val="24"/>
          <w:szCs w:val="24"/>
        </w:rPr>
        <w:t>u</w:t>
      </w:r>
      <w:r w:rsidR="00680565" w:rsidRPr="007C7602">
        <w:rPr>
          <w:rFonts w:ascii="Book Antiqua" w:hAnsi="Book Antiqua"/>
          <w:sz w:val="24"/>
          <w:szCs w:val="24"/>
        </w:rPr>
        <w:t>r</w:t>
      </w:r>
      <w:r w:rsidR="00C324F0" w:rsidRPr="007C7602">
        <w:rPr>
          <w:rFonts w:ascii="Book Antiqua" w:hAnsi="Book Antiqua"/>
          <w:sz w:val="24"/>
          <w:szCs w:val="24"/>
        </w:rPr>
        <w:t>e</w:t>
      </w:r>
      <w:r w:rsidR="00680565" w:rsidRPr="007C7602">
        <w:rPr>
          <w:rFonts w:ascii="Book Antiqua" w:hAnsi="Book Antiqua"/>
          <w:sz w:val="24"/>
          <w:szCs w:val="24"/>
        </w:rPr>
        <w:t xml:space="preserve"> malignancy).</w:t>
      </w:r>
      <w:r w:rsidR="00767351" w:rsidRPr="007C7602">
        <w:rPr>
          <w:rFonts w:ascii="Book Antiqua" w:hAnsi="Book Antiqua" w:hint="eastAsia"/>
          <w:sz w:val="24"/>
          <w:szCs w:val="24"/>
          <w:lang w:eastAsia="zh-CN"/>
        </w:rPr>
        <w:t xml:space="preserve"> </w:t>
      </w:r>
      <w:r w:rsidR="00727AD6" w:rsidRPr="007C7602">
        <w:rPr>
          <w:rFonts w:ascii="Book Antiqua" w:hAnsi="Book Antiqua"/>
          <w:sz w:val="24"/>
          <w:szCs w:val="24"/>
        </w:rPr>
        <w:t>G</w:t>
      </w:r>
      <w:r w:rsidR="00AC4B2F" w:rsidRPr="007C7602">
        <w:rPr>
          <w:rFonts w:ascii="Book Antiqua" w:hAnsi="Book Antiqua"/>
          <w:sz w:val="24"/>
          <w:szCs w:val="24"/>
        </w:rPr>
        <w:t xml:space="preserve">iven that most CT studies can average at </w:t>
      </w:r>
      <w:r w:rsidR="00AC4B2F" w:rsidRPr="007C7602">
        <w:rPr>
          <w:rFonts w:ascii="Book Antiqua" w:hAnsi="Book Antiqua"/>
          <w:sz w:val="24"/>
          <w:szCs w:val="24"/>
        </w:rPr>
        <w:lastRenderedPageBreak/>
        <w:t xml:space="preserve">two to three </w:t>
      </w:r>
      <w:r w:rsidR="0017219C" w:rsidRPr="007C7602">
        <w:rPr>
          <w:rFonts w:ascii="Book Antiqua" w:hAnsi="Book Antiqua"/>
          <w:sz w:val="24"/>
          <w:szCs w:val="24"/>
        </w:rPr>
        <w:t xml:space="preserve">imaging phases </w:t>
      </w:r>
      <w:r w:rsidR="00AC4B2F" w:rsidRPr="007C7602">
        <w:rPr>
          <w:rFonts w:ascii="Book Antiqua" w:hAnsi="Book Antiqua"/>
          <w:sz w:val="24"/>
          <w:szCs w:val="24"/>
        </w:rPr>
        <w:t>per study the doses incurred by each individual exam can quickly accumulate</w:t>
      </w:r>
      <w:r w:rsidR="006E3CCC" w:rsidRPr="007C7602">
        <w:rPr>
          <w:rFonts w:ascii="Book Antiqua" w:hAnsi="Book Antiqua"/>
          <w:sz w:val="24"/>
          <w:szCs w:val="24"/>
        </w:rPr>
        <w:t>, especially in the patient with</w:t>
      </w:r>
      <w:r w:rsidR="00600777" w:rsidRPr="007C7602">
        <w:rPr>
          <w:rFonts w:ascii="Book Antiqua" w:hAnsi="Book Antiqua"/>
          <w:sz w:val="24"/>
          <w:szCs w:val="24"/>
        </w:rPr>
        <w:t xml:space="preserve"> </w:t>
      </w:r>
      <w:r w:rsidR="00FD5B1E" w:rsidRPr="007C7602">
        <w:rPr>
          <w:rFonts w:ascii="Book Antiqua" w:hAnsi="Book Antiqua"/>
          <w:sz w:val="24"/>
          <w:szCs w:val="24"/>
        </w:rPr>
        <w:t>ch</w:t>
      </w:r>
      <w:r w:rsidR="006E3CCC" w:rsidRPr="007C7602">
        <w:rPr>
          <w:rFonts w:ascii="Book Antiqua" w:hAnsi="Book Antiqua"/>
          <w:sz w:val="24"/>
          <w:szCs w:val="24"/>
        </w:rPr>
        <w:t>ronic medical complaints</w:t>
      </w:r>
      <w:r w:rsidR="00FD5B1E" w:rsidRPr="007C7602">
        <w:rPr>
          <w:rFonts w:ascii="Book Antiqua" w:hAnsi="Book Antiqua"/>
          <w:sz w:val="24"/>
          <w:szCs w:val="24"/>
        </w:rPr>
        <w:t xml:space="preserve"> requiring ongoing radiologic investigation</w:t>
      </w:r>
      <w:r w:rsidR="00AC4B2F" w:rsidRPr="007C7602">
        <w:rPr>
          <w:rFonts w:ascii="Book Antiqua" w:hAnsi="Book Antiqua"/>
          <w:sz w:val="24"/>
          <w:szCs w:val="24"/>
        </w:rPr>
        <w:t>.</w:t>
      </w:r>
      <w:r w:rsidR="002C27AB" w:rsidRPr="007C7602">
        <w:rPr>
          <w:rFonts w:ascii="Book Antiqua" w:hAnsi="Book Antiqua"/>
          <w:sz w:val="24"/>
          <w:szCs w:val="24"/>
        </w:rPr>
        <w:t xml:space="preserve"> </w:t>
      </w:r>
    </w:p>
    <w:p w14:paraId="66CACCF0" w14:textId="77777777" w:rsidR="002E20AE" w:rsidRPr="007C7602" w:rsidRDefault="002E20AE" w:rsidP="00B20115">
      <w:pPr>
        <w:spacing w:after="0" w:line="360" w:lineRule="auto"/>
        <w:jc w:val="both"/>
        <w:rPr>
          <w:rFonts w:ascii="Book Antiqua" w:hAnsi="Book Antiqua"/>
          <w:sz w:val="24"/>
          <w:szCs w:val="24"/>
        </w:rPr>
      </w:pPr>
    </w:p>
    <w:p w14:paraId="6BF718CB" w14:textId="04D3F276" w:rsidR="00252983" w:rsidRPr="007C7602" w:rsidRDefault="00752FFF" w:rsidP="00B20115">
      <w:pPr>
        <w:spacing w:after="0" w:line="360" w:lineRule="auto"/>
        <w:jc w:val="both"/>
        <w:rPr>
          <w:rFonts w:ascii="Book Antiqua" w:hAnsi="Book Antiqua"/>
          <w:b/>
          <w:sz w:val="24"/>
          <w:szCs w:val="24"/>
        </w:rPr>
      </w:pPr>
      <w:r w:rsidRPr="007C7602">
        <w:rPr>
          <w:rFonts w:ascii="Book Antiqua" w:hAnsi="Book Antiqua"/>
          <w:b/>
          <w:sz w:val="24"/>
          <w:szCs w:val="24"/>
        </w:rPr>
        <w:t>PAEDIATRIC AND FETAL SPECIFIC ISSUES</w:t>
      </w:r>
    </w:p>
    <w:p w14:paraId="1571AE30" w14:textId="316845DF" w:rsidR="005D6A10" w:rsidRPr="007C7602" w:rsidRDefault="009809A8" w:rsidP="001604C9">
      <w:pPr>
        <w:spacing w:after="0" w:line="360" w:lineRule="auto"/>
        <w:jc w:val="both"/>
        <w:rPr>
          <w:rFonts w:ascii="Book Antiqua" w:hAnsi="Book Antiqua"/>
          <w:sz w:val="24"/>
          <w:szCs w:val="24"/>
        </w:rPr>
      </w:pPr>
      <w:r w:rsidRPr="007C7602">
        <w:rPr>
          <w:rFonts w:ascii="Book Antiqua" w:hAnsi="Book Antiqua"/>
          <w:sz w:val="24"/>
          <w:szCs w:val="24"/>
        </w:rPr>
        <w:t xml:space="preserve">A simple dismissal of </w:t>
      </w:r>
      <w:r w:rsidR="00C435B8" w:rsidRPr="007C7602">
        <w:rPr>
          <w:rFonts w:ascii="Book Antiqua" w:hAnsi="Book Antiqua"/>
          <w:sz w:val="24"/>
          <w:szCs w:val="24"/>
        </w:rPr>
        <w:t>the linear</w:t>
      </w:r>
      <w:r w:rsidR="00C52D21" w:rsidRPr="007C7602">
        <w:rPr>
          <w:rFonts w:ascii="Book Antiqua" w:hAnsi="Book Antiqua"/>
          <w:sz w:val="24"/>
          <w:szCs w:val="24"/>
        </w:rPr>
        <w:t>-</w:t>
      </w:r>
      <w:r w:rsidR="00C435B8" w:rsidRPr="007C7602">
        <w:rPr>
          <w:rFonts w:ascii="Book Antiqua" w:hAnsi="Book Antiqua"/>
          <w:sz w:val="24"/>
          <w:szCs w:val="24"/>
        </w:rPr>
        <w:t>no</w:t>
      </w:r>
      <w:r w:rsidR="00C52D21" w:rsidRPr="007C7602">
        <w:rPr>
          <w:rFonts w:ascii="Book Antiqua" w:hAnsi="Book Antiqua"/>
          <w:sz w:val="24"/>
          <w:szCs w:val="24"/>
        </w:rPr>
        <w:t>-</w:t>
      </w:r>
      <w:r w:rsidR="00C435B8" w:rsidRPr="007C7602">
        <w:rPr>
          <w:rFonts w:ascii="Book Antiqua" w:hAnsi="Book Antiqua"/>
          <w:sz w:val="24"/>
          <w:szCs w:val="24"/>
        </w:rPr>
        <w:t xml:space="preserve">threshold model has engendered controversy </w:t>
      </w:r>
      <w:r w:rsidR="0040598E" w:rsidRPr="007C7602">
        <w:rPr>
          <w:rFonts w:ascii="Book Antiqua" w:hAnsi="Book Antiqua"/>
          <w:sz w:val="24"/>
          <w:szCs w:val="24"/>
        </w:rPr>
        <w:t xml:space="preserve">since the recent publication of </w:t>
      </w:r>
      <w:r w:rsidR="00C435B8" w:rsidRPr="007C7602">
        <w:rPr>
          <w:rFonts w:ascii="Book Antiqua" w:hAnsi="Book Antiqua"/>
          <w:sz w:val="24"/>
          <w:szCs w:val="24"/>
        </w:rPr>
        <w:t xml:space="preserve">prospective data involving a large cohort study of paediatric patients in the </w:t>
      </w:r>
      <w:r w:rsidR="00752FFF" w:rsidRPr="007C7602">
        <w:rPr>
          <w:rFonts w:ascii="Book Antiqua" w:hAnsi="Book Antiqua"/>
          <w:sz w:val="24"/>
          <w:szCs w:val="24"/>
        </w:rPr>
        <w:t>United Kingdom</w:t>
      </w:r>
      <w:r w:rsidR="00C435B8" w:rsidRPr="007C7602">
        <w:rPr>
          <w:rFonts w:ascii="Book Antiqua" w:hAnsi="Book Antiqua"/>
          <w:sz w:val="24"/>
          <w:szCs w:val="24"/>
        </w:rPr>
        <w:t xml:space="preserve"> who had undergone at least once CT scan </w:t>
      </w:r>
      <w:r w:rsidR="00C435B8" w:rsidRPr="007C7602">
        <w:rPr>
          <w:rFonts w:ascii="Book Antiqua" w:hAnsi="Book Antiqua"/>
          <w:bCs/>
          <w:sz w:val="24"/>
          <w:szCs w:val="24"/>
        </w:rPr>
        <w:t>between 1985 and 2002, when they were younger than 22 years of age</w:t>
      </w:r>
      <w:r w:rsidR="00A2061F" w:rsidRPr="007C7602">
        <w:rPr>
          <w:rFonts w:ascii="Book Antiqua" w:hAnsi="Book Antiqua"/>
          <w:sz w:val="24"/>
          <w:szCs w:val="24"/>
        </w:rPr>
        <w:t>. This</w:t>
      </w:r>
      <w:r w:rsidR="00C435B8" w:rsidRPr="007C7602">
        <w:rPr>
          <w:rFonts w:ascii="Book Antiqua" w:hAnsi="Book Antiqua"/>
          <w:sz w:val="24"/>
          <w:szCs w:val="24"/>
        </w:rPr>
        <w:t xml:space="preserve"> </w:t>
      </w:r>
      <w:r w:rsidR="005D6A10" w:rsidRPr="007C7602">
        <w:rPr>
          <w:rFonts w:ascii="Book Antiqua" w:hAnsi="Book Antiqua"/>
          <w:sz w:val="24"/>
          <w:szCs w:val="24"/>
        </w:rPr>
        <w:t>data, albeit within t</w:t>
      </w:r>
      <w:r w:rsidR="00A2061F" w:rsidRPr="007C7602">
        <w:rPr>
          <w:rFonts w:ascii="Book Antiqua" w:hAnsi="Book Antiqua"/>
          <w:sz w:val="24"/>
          <w:szCs w:val="24"/>
        </w:rPr>
        <w:t xml:space="preserve">he paediatric population, </w:t>
      </w:r>
      <w:r w:rsidR="00C435B8" w:rsidRPr="007C7602">
        <w:rPr>
          <w:rFonts w:ascii="Book Antiqua" w:hAnsi="Book Antiqua"/>
          <w:sz w:val="24"/>
          <w:szCs w:val="24"/>
        </w:rPr>
        <w:t xml:space="preserve">has been the first to </w:t>
      </w:r>
      <w:r w:rsidR="00C52D21" w:rsidRPr="007C7602">
        <w:rPr>
          <w:rFonts w:ascii="Book Antiqua" w:hAnsi="Book Antiqua"/>
          <w:sz w:val="24"/>
          <w:szCs w:val="24"/>
        </w:rPr>
        <w:t>suggest</w:t>
      </w:r>
      <w:r w:rsidR="005D6A10" w:rsidRPr="007C7602">
        <w:rPr>
          <w:rFonts w:ascii="Book Antiqua" w:hAnsi="Book Antiqua"/>
          <w:sz w:val="24"/>
          <w:szCs w:val="24"/>
        </w:rPr>
        <w:t xml:space="preserve"> that medical imaging and the associated radiation exposure does </w:t>
      </w:r>
      <w:r w:rsidR="00A2061F" w:rsidRPr="007C7602">
        <w:rPr>
          <w:rFonts w:ascii="Book Antiqua" w:hAnsi="Book Antiqua"/>
          <w:sz w:val="24"/>
          <w:szCs w:val="24"/>
        </w:rPr>
        <w:t xml:space="preserve">indeed </w:t>
      </w:r>
      <w:r w:rsidR="005D6A10" w:rsidRPr="007C7602">
        <w:rPr>
          <w:rFonts w:ascii="Book Antiqua" w:hAnsi="Book Antiqua"/>
          <w:sz w:val="24"/>
          <w:szCs w:val="24"/>
        </w:rPr>
        <w:t>predispose to the development of cancer</w:t>
      </w:r>
      <w:r w:rsidR="00EA7C24" w:rsidRPr="007C7602">
        <w:rPr>
          <w:rFonts w:ascii="Book Antiqua" w:hAnsi="Book Antiqua"/>
          <w:sz w:val="24"/>
          <w:szCs w:val="24"/>
          <w:vertAlign w:val="superscript"/>
        </w:rPr>
        <w:t>[</w:t>
      </w:r>
      <w:r w:rsidR="003E724F"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0MI84QBN","properties":{"formattedCitation":"{\\rtf \\super 42\\nosupersub{}}","plainCitation":"42"},"citationItems":[{"id":293,"uris":["http://zotero.org/users/1375475/items/SWEW68HB"],"uri":["http://zotero.org/users/1375475/items/SWEW68HB"],"itemData":{"id":293,"type":"article-journal","title":"Radiation exposure from CT scans in childhood and subsequent risk of leukaemia and brain tumours: a retrospective cohort study","container-title":"The Lancet","page":"499-505","volume":"380","issue":"9840","journalAbbreviation":"The Lancet","author":[{"family":"Pearse","given":"MS"},{"family":"Salotti","given":"JA"},{"family":"Little","given":"MP"},{"family":"McHugh","given":"K"},{"family":"Lee","given":"C"},{"family":"Kim","given":"KP"},{"family":"Howe","given":"NL"},{"family":"Ronckers","given":"CM"},{"family":"Rajaraman","given":"P"},{"family":"Craft","given":"AW"},{"family":"Parker","given":"L"},{"family":"Berrington de González","given":"A"}],"issued":{"date-parts":[["2012",6,7]]}}}],"schema":"https://github.com/citation-style-language/schema/raw/master/csl-citation.json"} </w:instrText>
      </w:r>
      <w:r w:rsidR="003E724F"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42</w:t>
      </w:r>
      <w:r w:rsidR="003E724F" w:rsidRPr="007C7602">
        <w:rPr>
          <w:rFonts w:ascii="Book Antiqua" w:hAnsi="Book Antiqua"/>
          <w:sz w:val="24"/>
          <w:szCs w:val="24"/>
          <w:vertAlign w:val="superscript"/>
        </w:rPr>
        <w:fldChar w:fldCharType="end"/>
      </w:r>
      <w:r w:rsidR="00EA7C24" w:rsidRPr="007C7602">
        <w:rPr>
          <w:rFonts w:ascii="Book Antiqua" w:hAnsi="Book Antiqua"/>
          <w:sz w:val="24"/>
          <w:szCs w:val="24"/>
          <w:vertAlign w:val="superscript"/>
        </w:rPr>
        <w:t>]</w:t>
      </w:r>
      <w:r w:rsidR="00A2061F" w:rsidRPr="007C7602">
        <w:rPr>
          <w:rFonts w:ascii="Book Antiqua" w:hAnsi="Book Antiqua"/>
          <w:sz w:val="24"/>
          <w:szCs w:val="24"/>
        </w:rPr>
        <w:t xml:space="preserve"> and that the link is not just a speculative one based on extrapolation from prior disasters or occupational exposure in the nuclear industry</w:t>
      </w:r>
      <w:r w:rsidR="005D6A10" w:rsidRPr="007C7602">
        <w:rPr>
          <w:rFonts w:ascii="Book Antiqua" w:hAnsi="Book Antiqua"/>
          <w:sz w:val="24"/>
          <w:szCs w:val="24"/>
        </w:rPr>
        <w:t xml:space="preserve">. Pearce </w:t>
      </w:r>
      <w:r w:rsidR="005D6A10" w:rsidRPr="007C7602">
        <w:rPr>
          <w:rFonts w:ascii="Book Antiqua" w:hAnsi="Book Antiqua"/>
          <w:i/>
          <w:sz w:val="24"/>
          <w:szCs w:val="24"/>
        </w:rPr>
        <w:t>et al</w:t>
      </w:r>
      <w:r w:rsidR="00752FFF" w:rsidRPr="007C7602">
        <w:rPr>
          <w:rFonts w:ascii="Book Antiqua" w:hAnsi="Book Antiqua"/>
          <w:sz w:val="24"/>
          <w:szCs w:val="24"/>
          <w:vertAlign w:val="superscript"/>
        </w:rPr>
        <w:t>[</w:t>
      </w:r>
      <w:r w:rsidR="00752FFF" w:rsidRPr="007C7602">
        <w:rPr>
          <w:rFonts w:ascii="Book Antiqua" w:hAnsi="Book Antiqua"/>
          <w:sz w:val="24"/>
          <w:szCs w:val="24"/>
          <w:vertAlign w:val="superscript"/>
        </w:rPr>
        <w:fldChar w:fldCharType="begin"/>
      </w:r>
      <w:r w:rsidR="00752FFF" w:rsidRPr="007C7602">
        <w:rPr>
          <w:rFonts w:ascii="Book Antiqua" w:hAnsi="Book Antiqua"/>
          <w:sz w:val="24"/>
          <w:szCs w:val="24"/>
          <w:vertAlign w:val="superscript"/>
        </w:rPr>
        <w:instrText xml:space="preserve"> ADDIN ZOTERO_ITEM CSL_CITATION {"citationID":"g985c0fgn","properties":{"formattedCitation":"{\\rtf \\super 43,44\\nosupersub{}}","plainCitation":"43,44"},"citationItems":[{"id":294,"uris":["http://zotero.org/users/1375475/items/E58937QB"],"uri":["http://zotero.org/users/1375475/items/E58937QB"],"itemData":{"id":294,"type":"article-journal","title":"Radiation-induced leukemia among children aged 0-5 years at the time of the Chernobyl accident","container-title":"International journal of cancer. Journal international du cancer","page":"412-426","volume":"127","issue":"2","source":"NCBI PubMed","abstract":"This case-control study was conducted to estimate the radiation-induced risk of acute leukemia during the period from 1987 to 1997 among residents 0-5 years of age at the time of the Chernobyl accident in the most radioactively contaminated territories of the Ukraine (Rivno, Zhytomyr, Chernihiv and Cherkasy regions). Data were collected from 246 leukemia cases diagnosed between 1 January, 1987, and 31 December, 1997. Each case was verified and interviewed. Verified cases were compared to 492 randomly selected controls matched by age, sex, type of settlement (rural, semirural and urban) and administrative region of residency. The cumulative level of radiation exposure from the time of the Chernobyl accident to the date of diagnosis was assessed for each case and corresponding controls. Four dose-range groups were selected for statistical analysis (0-2.9, 3-9.9, 10-99.9 and 100-313.3 mGy). The risk of leukemia was significantly increased (-2.4 [95%CI: 1.4-4.0]) among those with radiation exposure doses higher than 10 mGy (p = 0.01). The association between radiation exposure and risk was stronger among males (-2.8 [95%CI: 1.4-5.5, p = 0.01]), and for cases of acute leukemia that were diagnosed during the period from 1987 to 1992 (-2.5 [95%CI: 1.2-5.1, p = 0.05]), particularly acute myeloid leukemia (-5.8 [95%CI: 1.4-24.6, p = 0.05]). The influence of possible confounders and methods of selecting controls on the leukemia risk assessment was analyzed. The evaluated risk per unit dose is discussed.","DOI":"10.1002/ijc.24834","ISSN":"1097-0215","note":"PMID: 19688829","journalAbbreviation":"Int. J. Cancer","language":"eng","author":[{"family":"Noshchenko","given":"Andriy G"},{"family":"Bondar","given":"Oleksandra Y"},{"family":"Drozdova","given":"Vira D"}],"issued":{"date-parts":[["2010",7,15]]},"PMID":"19688829"},"label":"page"},{"id":296,"uris":["http://zotero.org/users/1375475/items/IBSJ5RM7"],"uri":["http://zotero.org/users/1375475/items/IBSJ5RM7"],"itemData":{"id":296,"type":"article-journal","title":"Tumors of the Brain and Nervous System after Radiotherapy in Childhood","container-title":"New England Journal of Medicine","page":"1033-1039","volume":"319","issue":"16","source":"Taylor and Francis+NEJM","abstract":"IT is no longer surprising that ionizing radiation can induce leukemia and other cancers in adults and children.1 , 2 However, data concerning the effects of radiation on the nervous system are limited. In 1974, we reported a significant increase in brain tumors among 10,834 persons who had received cranial irradiation in childhood for tinea capitis.3 This report extends the period of observation an additional 10 years and incorporates estimates of individual radiation doses to the brain. Few other studies have convincingly implicated radiation as a cause of cancers of the brain and nervous system. Because radiotherapy to the brain is commonly . . .","DOI":"10.1056/NEJM198810203191601","ISSN":"0028-4793","note":"PMID: 3173432","author":[{"family":"Ron","given":"Elaine"},{"family":"Modan","given":"Baruch"},{"family":"Boice","given":"John D."},{"family":"Alfandary","given":"Esther"},{"family":"Stovall","given":"Marilyn"},{"family":"Chetrit","given":"Angela"},{"family":"Katz","given":"Leah"}],"issued":{"date-parts":[["1988"]]},"accessed":{"date-parts":[["2013",6,3]]},"PMID":"3173432"},"label":"page"}],"schema":"https://github.com/citation-style-language/schema/raw/master/csl-citation.json"} </w:instrText>
      </w:r>
      <w:r w:rsidR="00752FFF" w:rsidRPr="007C7602">
        <w:rPr>
          <w:rFonts w:ascii="Book Antiqua" w:hAnsi="Book Antiqua"/>
          <w:sz w:val="24"/>
          <w:szCs w:val="24"/>
          <w:vertAlign w:val="superscript"/>
        </w:rPr>
        <w:fldChar w:fldCharType="separate"/>
      </w:r>
      <w:r w:rsidR="00752FFF" w:rsidRPr="007C7602">
        <w:rPr>
          <w:rFonts w:ascii="Book Antiqua" w:hAnsi="Book Antiqua"/>
          <w:sz w:val="24"/>
          <w:szCs w:val="24"/>
          <w:vertAlign w:val="superscript"/>
        </w:rPr>
        <w:t>4</w:t>
      </w:r>
      <w:r w:rsidR="004E2832" w:rsidRPr="007C7602">
        <w:rPr>
          <w:rFonts w:ascii="Book Antiqua" w:hAnsi="Book Antiqua" w:hint="eastAsia"/>
          <w:sz w:val="24"/>
          <w:szCs w:val="24"/>
          <w:vertAlign w:val="superscript"/>
          <w:lang w:eastAsia="zh-CN"/>
        </w:rPr>
        <w:t>2-</w:t>
      </w:r>
      <w:r w:rsidR="00752FFF" w:rsidRPr="007C7602">
        <w:rPr>
          <w:rFonts w:ascii="Book Antiqua" w:hAnsi="Book Antiqua"/>
          <w:sz w:val="24"/>
          <w:szCs w:val="24"/>
          <w:vertAlign w:val="superscript"/>
        </w:rPr>
        <w:t>44</w:t>
      </w:r>
      <w:r w:rsidR="00752FFF" w:rsidRPr="007C7602">
        <w:rPr>
          <w:rFonts w:ascii="Book Antiqua" w:hAnsi="Book Antiqua"/>
          <w:sz w:val="24"/>
          <w:szCs w:val="24"/>
          <w:vertAlign w:val="superscript"/>
        </w:rPr>
        <w:fldChar w:fldCharType="end"/>
      </w:r>
      <w:r w:rsidR="00752FFF" w:rsidRPr="007C7602">
        <w:rPr>
          <w:rFonts w:ascii="Book Antiqua" w:hAnsi="Book Antiqua"/>
          <w:sz w:val="24"/>
          <w:szCs w:val="24"/>
          <w:vertAlign w:val="superscript"/>
        </w:rPr>
        <w:t>]</w:t>
      </w:r>
      <w:r w:rsidR="005D6A10" w:rsidRPr="007C7602">
        <w:rPr>
          <w:rFonts w:ascii="Book Antiqua" w:hAnsi="Book Antiqua"/>
          <w:i/>
          <w:sz w:val="24"/>
          <w:szCs w:val="24"/>
        </w:rPr>
        <w:t xml:space="preserve"> </w:t>
      </w:r>
      <w:r w:rsidR="00C435B8" w:rsidRPr="007C7602">
        <w:rPr>
          <w:rFonts w:ascii="Book Antiqua" w:hAnsi="Book Antiqua"/>
          <w:sz w:val="24"/>
          <w:szCs w:val="24"/>
        </w:rPr>
        <w:t>and his team</w:t>
      </w:r>
      <w:r w:rsidR="005D6A10" w:rsidRPr="007C7602">
        <w:rPr>
          <w:rFonts w:ascii="Book Antiqua" w:hAnsi="Book Antiqua"/>
          <w:sz w:val="24"/>
          <w:szCs w:val="24"/>
        </w:rPr>
        <w:t xml:space="preserve"> highlighted a linear association between the radiation dose to the brain and brain tumour risk and a similar association between doses received by the bone marrow and the development of leukaemia. The authors chose to follow the incidence of these tumours</w:t>
      </w:r>
      <w:r w:rsidR="00474E79" w:rsidRPr="007C7602">
        <w:rPr>
          <w:rFonts w:ascii="Book Antiqua" w:hAnsi="Book Antiqua"/>
          <w:sz w:val="24"/>
          <w:szCs w:val="24"/>
        </w:rPr>
        <w:t xml:space="preserve"> following</w:t>
      </w:r>
      <w:r w:rsidR="005D6A10" w:rsidRPr="007C7602">
        <w:rPr>
          <w:rFonts w:ascii="Book Antiqua" w:hAnsi="Book Antiqua"/>
          <w:sz w:val="24"/>
          <w:szCs w:val="24"/>
        </w:rPr>
        <w:t xml:space="preserve"> radiation therapy as these have been the malign</w:t>
      </w:r>
      <w:r w:rsidR="00474E79" w:rsidRPr="007C7602">
        <w:rPr>
          <w:rFonts w:ascii="Book Antiqua" w:hAnsi="Book Antiqua"/>
          <w:sz w:val="24"/>
          <w:szCs w:val="24"/>
        </w:rPr>
        <w:t xml:space="preserve">ancies which </w:t>
      </w:r>
      <w:r w:rsidR="005D6A10" w:rsidRPr="007C7602">
        <w:rPr>
          <w:rFonts w:ascii="Book Antiqua" w:hAnsi="Book Antiqua"/>
          <w:sz w:val="24"/>
          <w:szCs w:val="24"/>
        </w:rPr>
        <w:t xml:space="preserve">have been </w:t>
      </w:r>
      <w:r w:rsidR="00474E79" w:rsidRPr="007C7602">
        <w:rPr>
          <w:rFonts w:ascii="Book Antiqua" w:hAnsi="Book Antiqua"/>
          <w:sz w:val="24"/>
          <w:szCs w:val="24"/>
        </w:rPr>
        <w:t>observed</w:t>
      </w:r>
      <w:r w:rsidR="005D6A10" w:rsidRPr="007C7602">
        <w:rPr>
          <w:rFonts w:ascii="Book Antiqua" w:hAnsi="Book Antiqua"/>
          <w:sz w:val="24"/>
          <w:szCs w:val="24"/>
        </w:rPr>
        <w:t xml:space="preserve"> in irradiated children</w:t>
      </w:r>
      <w:r w:rsidR="00EB287E" w:rsidRPr="007C7602">
        <w:rPr>
          <w:rFonts w:ascii="Book Antiqua" w:hAnsi="Book Antiqua"/>
          <w:sz w:val="24"/>
          <w:szCs w:val="24"/>
        </w:rPr>
        <w:t>.</w:t>
      </w:r>
      <w:r w:rsidR="00A2061F" w:rsidRPr="007C7602">
        <w:rPr>
          <w:rFonts w:ascii="Book Antiqua" w:hAnsi="Book Antiqua"/>
          <w:sz w:val="24"/>
          <w:szCs w:val="24"/>
        </w:rPr>
        <w:t xml:space="preserve"> </w:t>
      </w:r>
      <w:r w:rsidR="008C5830" w:rsidRPr="007C7602">
        <w:rPr>
          <w:rFonts w:ascii="Book Antiqua" w:hAnsi="Book Antiqua"/>
          <w:sz w:val="24"/>
          <w:szCs w:val="24"/>
        </w:rPr>
        <w:t>Th</w:t>
      </w:r>
      <w:r w:rsidR="00474E79" w:rsidRPr="007C7602">
        <w:rPr>
          <w:rFonts w:ascii="Book Antiqua" w:hAnsi="Book Antiqua"/>
          <w:sz w:val="24"/>
          <w:szCs w:val="24"/>
        </w:rPr>
        <w:t>ese</w:t>
      </w:r>
      <w:r w:rsidR="008C5830" w:rsidRPr="007C7602">
        <w:rPr>
          <w:rFonts w:ascii="Book Antiqua" w:hAnsi="Book Antiqua"/>
          <w:sz w:val="24"/>
          <w:szCs w:val="24"/>
        </w:rPr>
        <w:t xml:space="preserve"> data </w:t>
      </w:r>
      <w:r w:rsidR="00474E79" w:rsidRPr="007C7602">
        <w:rPr>
          <w:rFonts w:ascii="Book Antiqua" w:hAnsi="Book Antiqua"/>
          <w:sz w:val="24"/>
          <w:szCs w:val="24"/>
        </w:rPr>
        <w:t>were</w:t>
      </w:r>
      <w:r w:rsidR="008C5830" w:rsidRPr="007C7602">
        <w:rPr>
          <w:rFonts w:ascii="Book Antiqua" w:hAnsi="Book Antiqua"/>
          <w:sz w:val="24"/>
          <w:szCs w:val="24"/>
        </w:rPr>
        <w:t xml:space="preserve"> validated by the work of Mathews </w:t>
      </w:r>
      <w:r w:rsidR="008C5830" w:rsidRPr="007C7602">
        <w:rPr>
          <w:rFonts w:ascii="Book Antiqua" w:hAnsi="Book Antiqua"/>
          <w:i/>
          <w:sz w:val="24"/>
          <w:szCs w:val="24"/>
        </w:rPr>
        <w:t>et al</w:t>
      </w:r>
      <w:r w:rsidR="00752FFF" w:rsidRPr="007C7602">
        <w:rPr>
          <w:rFonts w:ascii="Book Antiqua" w:hAnsi="Book Antiqua"/>
          <w:sz w:val="24"/>
          <w:szCs w:val="24"/>
          <w:vertAlign w:val="superscript"/>
        </w:rPr>
        <w:t>[</w:t>
      </w:r>
      <w:r w:rsidR="00752FFF" w:rsidRPr="007C7602">
        <w:rPr>
          <w:rFonts w:ascii="Book Antiqua" w:hAnsi="Book Antiqua"/>
          <w:sz w:val="24"/>
          <w:szCs w:val="24"/>
          <w:vertAlign w:val="superscript"/>
        </w:rPr>
        <w:fldChar w:fldCharType="begin"/>
      </w:r>
      <w:r w:rsidR="00752FFF" w:rsidRPr="007C7602">
        <w:rPr>
          <w:rFonts w:ascii="Book Antiqua" w:hAnsi="Book Antiqua"/>
          <w:sz w:val="24"/>
          <w:szCs w:val="24"/>
          <w:vertAlign w:val="superscript"/>
        </w:rPr>
        <w:instrText xml:space="preserve"> ADDIN ZOTERO_ITEM CSL_CITATION {"citationID":"QVMqjf0m","properties":{"formattedCitation":"{\\rtf \\super 45\\nosupersub{}}","plainCitation":"45"},"citationItems":[{"id":399,"uris":["http://zotero.org/users/1375475/items/8VRUJHZP"],"uri":["http://zotero.org/users/1375475/items/8VRUJHZP"],"itemData":{"id":399,"type":"article-journal","title":"Cancer risk in 680,000 people exposed to computed tomography scans in childhood or adolescence: data linkage study of 11 million Australians","container-title":"BMJ (Clinical research ed.)","page":"f2360","volume":"346","source":"NCBI PubMed","abstract":"OBJECTIVE: To assess the cancer risk in children and adolescents following exposure to low dose ionising radiation from diagnostic computed tomography (CT) scans. DESIGN : Population based, cohort, data linkage study in Australia. COHORT MEMBERS: 10.9 million people identified from Australian Medicare records, aged 0-19 years on 1 January 1985 or born between 1 January 1985 and 31 December 2005; all exposures to CT scans funded by Medicare during 1985-2005 were identified for this cohort. Cancers diagnosed in cohort members up to 31 December 2007 were obtained through linkage to national cancer records.\nMAIN OUTCOME: Cancer incidence rates in individuals exposed to a CT scan more than one year before any cancer diagnosis, compared with cancer incidence rates in unexposed individuals.\nRESULTS: 60,674 cancers were recorded, including 3150 in 680,211 people exposed to a CT scan at least one year before any cancer diagnosis. The mean duration of follow-up after exposure was 9.5 years. Overall cancer incidence was 24% greater for exposed than for unexposed people, after accounting for age, sex, and year of birth (incidence rate ratio (IRR) 1.24 (95% confidence interval 1.20 to 1.29); P&lt;0.001). We saw a dose-response relation, and the IRR increased by 0.16 (0.13 to 0.19) for each additional CT scan. The IRR was greater after exposure at younger ages (P&lt;0.001 for trend). At 1-4, 5-9, 10-14, and 15 or more years since first exposure, IRRs were 1.35 (1.25 to 1.45), 1.25 (1.17 to 1.34), 1.14 (1.06 to 1.22), and 1.24 (1.14 to 1.34), respectively. The IRR increased significantly for many types of solid cancer (digestive organs, melanoma, soft tissue, female genital, urinary tract, brain, and thyroid); leukaemia, myelodysplasia, and some other lymphoid cancers. There was an excess of 608 cancers in people exposed to CT scans (147 brain, 356 other solid, 48 leukaemia or myelodysplasia, and 57 other lymphoid). The absolute excess incidence rate for all cancers combined was 9.38 per 100,000 person years at risk, as of 31 December 2007. The average effective radiation dose per scan was estimated as 4.5 mSv.\nCONCLUSIONS: The increased incidence of cancer after CT scan exposure in this cohort was mostly due to irradiation. Because the cancer excess was still continuing at the end of follow-up, the eventual lifetime risk from CT scans cannot yet be determined. Radiation doses from contemporary CT scans are likely to be lower than those in 1985-2005, but some increase in cancer risk is still likely from current scans. Future CT scans should be limited to situations where there is a definite clinical indication, with every scan optimised to provide a diagnostic CT image at the lowest possible radiation dose.","ISSN":"1756-1833","note":"PMID: 23694687","shortTitle":"Cancer risk in 680,000 people exposed to computed tomography scans in childhood or adolescence","journalAbbreviation":"BMJ","language":"eng","author":[{"family":"Mathews","given":"John D"},{"family":"Forsythe","given":"Anna V"},{"family":"Brady","given":"Zoe"},{"family":"Butler","given":"Martin W"},{"family":"Goergen","given":"Stacy K"},{"family":"Byrnes","given":"Graham B"},{"family":"Giles","given":"Graham G"},{"family":"Wallace","given":"Anthony B"},{"family":"Anderson","given":"Philip R"},{"family":"Guiver","given":"Tenniel A"},{"family":"McGale","given":"Paul"},{"family":"Cain","given":"Timothy M"},{"family":"Dowty","given":"James G"},{"family":"Bickerstaffe","given":"Adrian C"},{"family":"Darby","given":"Sarah C"}],"issued":{"date-parts":[["2013"]]},"PMID":"23694687"}}],"schema":"https://github.com/citation-style-language/schema/raw/master/csl-citation.json"} </w:instrText>
      </w:r>
      <w:r w:rsidR="00752FFF" w:rsidRPr="007C7602">
        <w:rPr>
          <w:rFonts w:ascii="Book Antiqua" w:hAnsi="Book Antiqua"/>
          <w:sz w:val="24"/>
          <w:szCs w:val="24"/>
          <w:vertAlign w:val="superscript"/>
        </w:rPr>
        <w:fldChar w:fldCharType="separate"/>
      </w:r>
      <w:r w:rsidR="00752FFF" w:rsidRPr="007C7602">
        <w:rPr>
          <w:rFonts w:ascii="Book Antiqua" w:hAnsi="Book Antiqua"/>
          <w:sz w:val="24"/>
          <w:szCs w:val="24"/>
          <w:vertAlign w:val="superscript"/>
        </w:rPr>
        <w:t>45</w:t>
      </w:r>
      <w:r w:rsidR="00752FFF" w:rsidRPr="007C7602">
        <w:rPr>
          <w:rFonts w:ascii="Book Antiqua" w:hAnsi="Book Antiqua"/>
          <w:sz w:val="24"/>
          <w:szCs w:val="24"/>
          <w:vertAlign w:val="superscript"/>
        </w:rPr>
        <w:fldChar w:fldCharType="end"/>
      </w:r>
      <w:r w:rsidR="00752FFF" w:rsidRPr="007C7602">
        <w:rPr>
          <w:rFonts w:ascii="Book Antiqua" w:hAnsi="Book Antiqua"/>
          <w:sz w:val="24"/>
          <w:szCs w:val="24"/>
          <w:vertAlign w:val="superscript"/>
        </w:rPr>
        <w:t>]</w:t>
      </w:r>
      <w:r w:rsidR="008C5830" w:rsidRPr="007C7602">
        <w:rPr>
          <w:rFonts w:ascii="Book Antiqua" w:hAnsi="Book Antiqua"/>
          <w:sz w:val="24"/>
          <w:szCs w:val="24"/>
        </w:rPr>
        <w:t xml:space="preserve"> who found a 24% increase in cancer incidence</w:t>
      </w:r>
      <w:r w:rsidR="007632E2" w:rsidRPr="007C7602">
        <w:rPr>
          <w:rFonts w:ascii="Book Antiqua" w:hAnsi="Book Antiqua"/>
          <w:sz w:val="24"/>
          <w:szCs w:val="24"/>
        </w:rPr>
        <w:t xml:space="preserve"> in a paediatric population exposed to a CT scan at least one year before a cancer diagnosis and followed up for 9.5 years</w:t>
      </w:r>
      <w:r w:rsidR="00EB287E" w:rsidRPr="007C7602">
        <w:rPr>
          <w:rFonts w:ascii="Book Antiqua" w:hAnsi="Book Antiqua"/>
          <w:sz w:val="24"/>
          <w:szCs w:val="24"/>
        </w:rPr>
        <w:t>.</w:t>
      </w:r>
      <w:r w:rsidR="008C5830" w:rsidRPr="007C7602">
        <w:rPr>
          <w:rFonts w:ascii="Book Antiqua" w:hAnsi="Book Antiqua"/>
          <w:sz w:val="24"/>
          <w:szCs w:val="24"/>
        </w:rPr>
        <w:t xml:space="preserve"> </w:t>
      </w:r>
      <w:r w:rsidR="005D6A10" w:rsidRPr="007C7602">
        <w:rPr>
          <w:rFonts w:ascii="Book Antiqua" w:hAnsi="Book Antiqua"/>
          <w:sz w:val="24"/>
          <w:szCs w:val="24"/>
        </w:rPr>
        <w:t>While</w:t>
      </w:r>
      <w:r w:rsidR="007632E2" w:rsidRPr="007C7602">
        <w:rPr>
          <w:rFonts w:ascii="Book Antiqua" w:hAnsi="Book Antiqua"/>
          <w:sz w:val="24"/>
          <w:szCs w:val="24"/>
        </w:rPr>
        <w:t xml:space="preserve"> these</w:t>
      </w:r>
      <w:r w:rsidR="00A2061F" w:rsidRPr="007C7602">
        <w:rPr>
          <w:rFonts w:ascii="Book Antiqua" w:hAnsi="Book Antiqua"/>
          <w:sz w:val="24"/>
          <w:szCs w:val="24"/>
        </w:rPr>
        <w:t xml:space="preserve"> report</w:t>
      </w:r>
      <w:r w:rsidR="007632E2" w:rsidRPr="007C7602">
        <w:rPr>
          <w:rFonts w:ascii="Book Antiqua" w:hAnsi="Book Antiqua"/>
          <w:sz w:val="24"/>
          <w:szCs w:val="24"/>
        </w:rPr>
        <w:t>s</w:t>
      </w:r>
      <w:r w:rsidR="00A2061F" w:rsidRPr="007C7602">
        <w:rPr>
          <w:rFonts w:ascii="Book Antiqua" w:hAnsi="Book Antiqua"/>
          <w:sz w:val="24"/>
          <w:szCs w:val="24"/>
        </w:rPr>
        <w:t xml:space="preserve"> ha</w:t>
      </w:r>
      <w:r w:rsidR="007632E2" w:rsidRPr="007C7602">
        <w:rPr>
          <w:rFonts w:ascii="Book Antiqua" w:hAnsi="Book Antiqua"/>
          <w:sz w:val="24"/>
          <w:szCs w:val="24"/>
        </w:rPr>
        <w:t>ve</w:t>
      </w:r>
      <w:r w:rsidR="00A2061F" w:rsidRPr="007C7602">
        <w:rPr>
          <w:rFonts w:ascii="Book Antiqua" w:hAnsi="Book Antiqua"/>
          <w:sz w:val="24"/>
          <w:szCs w:val="24"/>
        </w:rPr>
        <w:t xml:space="preserve"> helped to clarify the s</w:t>
      </w:r>
      <w:r w:rsidR="005D6A10" w:rsidRPr="007C7602">
        <w:rPr>
          <w:rFonts w:ascii="Book Antiqua" w:hAnsi="Book Antiqua"/>
          <w:sz w:val="24"/>
          <w:szCs w:val="24"/>
        </w:rPr>
        <w:t>ituation in the paediatric population the effects of radiation exposure in the adult population is less clear</w:t>
      </w:r>
      <w:r w:rsidR="00C435B8" w:rsidRPr="007C7602">
        <w:rPr>
          <w:rFonts w:ascii="Book Antiqua" w:hAnsi="Book Antiqua"/>
          <w:sz w:val="24"/>
          <w:szCs w:val="24"/>
        </w:rPr>
        <w:t xml:space="preserve"> and whether or not this data can be directly applied to adult patients is</w:t>
      </w:r>
      <w:r w:rsidR="00600777" w:rsidRPr="007C7602">
        <w:rPr>
          <w:rFonts w:ascii="Book Antiqua" w:hAnsi="Book Antiqua"/>
          <w:sz w:val="24"/>
          <w:szCs w:val="24"/>
        </w:rPr>
        <w:t xml:space="preserve"> </w:t>
      </w:r>
      <w:r w:rsidR="00C435B8" w:rsidRPr="007C7602">
        <w:rPr>
          <w:rFonts w:ascii="Book Antiqua" w:hAnsi="Book Antiqua"/>
          <w:sz w:val="24"/>
          <w:szCs w:val="24"/>
        </w:rPr>
        <w:t>ambiguous</w:t>
      </w:r>
      <w:r w:rsidR="00A2061F" w:rsidRPr="007C7602">
        <w:rPr>
          <w:rFonts w:ascii="Book Antiqua" w:hAnsi="Book Antiqua"/>
          <w:sz w:val="24"/>
          <w:szCs w:val="24"/>
        </w:rPr>
        <w:t xml:space="preserve"> given</w:t>
      </w:r>
      <w:r w:rsidR="005D6A10" w:rsidRPr="007C7602">
        <w:rPr>
          <w:rFonts w:ascii="Book Antiqua" w:hAnsi="Book Antiqua"/>
          <w:sz w:val="24"/>
          <w:szCs w:val="24"/>
        </w:rPr>
        <w:t xml:space="preserve"> that:</w:t>
      </w:r>
      <w:r w:rsidR="001604C9" w:rsidRPr="007C7602">
        <w:rPr>
          <w:rFonts w:ascii="Book Antiqua" w:hAnsi="Book Antiqua" w:hint="eastAsia"/>
          <w:sz w:val="24"/>
          <w:szCs w:val="24"/>
          <w:lang w:eastAsia="zh-CN"/>
        </w:rPr>
        <w:t xml:space="preserve"> (1) </w:t>
      </w:r>
      <w:r w:rsidR="001604C9" w:rsidRPr="007C7602">
        <w:rPr>
          <w:rFonts w:ascii="Book Antiqua" w:hAnsi="Book Antiqua"/>
          <w:sz w:val="24"/>
          <w:szCs w:val="24"/>
        </w:rPr>
        <w:t>fo</w:t>
      </w:r>
      <w:r w:rsidR="005D6A10" w:rsidRPr="007C7602">
        <w:rPr>
          <w:rFonts w:ascii="Book Antiqua" w:hAnsi="Book Antiqua"/>
          <w:sz w:val="24"/>
          <w:szCs w:val="24"/>
        </w:rPr>
        <w:t>r any given CT examination, the doses delivered to adults is smaller than their paediatric counterparts</w:t>
      </w:r>
      <w:r w:rsidR="00EA7C24" w:rsidRPr="007C7602">
        <w:rPr>
          <w:rFonts w:ascii="Book Antiqua" w:hAnsi="Book Antiqua"/>
          <w:sz w:val="24"/>
          <w:szCs w:val="24"/>
          <w:vertAlign w:val="superscript"/>
        </w:rPr>
        <w:t>[</w:t>
      </w:r>
      <w:r w:rsidR="00BA69D9"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pet3st7nv","properties":{"formattedCitation":"{\\rtf \\super 46,47\\nosupersub{}}","plainCitation":"46,47"},"citationItems":[{"id":301,"uris":["http://zotero.org/users/1375475/items/5CSKW8FC"],"uri":["http://zotero.org/users/1375475/items/5CSKW8FC"],"itemData":{"id":301,"type":"article-journal","title":"An approach for the estimation of effective radiation dose at CT in pediatric patients","container-title":"Radiology","page":"417-422","volume":"203","issue":"2","source":"NCBI PubMed","abstract":"PURPOSE: To estimate the effective radiation dose to pediatric and adult patients at head and abdomen computed tomography (CT).\nMATERIALS AND METHODS: Cylindrical water-equivalent phantoms were modeled for patients aged newborn to adult, and the energy imparted per unit axial exposure was computed. To determine the energy imparted to the simulated patients of different ages undergoing head and abdomen CT examinations, x-ray technique factors were combined with measured CT axial exposures. Body-region-specific ratios were calculated for effective dose per unit energy imparted, and these ratios were corrected for patient mass to obtain the effective dose to simulated patients.\nRESULTS: With use of standard techniques, the energy imparted to simulated patients at CT always increased with patient size, but the effective dose was higher in children than in adults. At CT in the head and abdomen, effective doses were highest in newborns. Effective doses ranged from 1.5 to 6.0 mSv in head CT examinations and from 3.1 to 5.3 mSv in abdomen CT examinations.\nCONCLUSION: The values for energy imparted at CT in pediatric patients were generally lower than in adults. The smaller mass of children, however, caused the corresponding effective doses to be higher than those in adults undergoing similar CT examinations.","ISSN":"0033-8419","note":"PMID: 9114097","journalAbbreviation":"Radiology","language":"eng","author":[{"family":"Huda","given":"W"},{"family":"Atherton","given":"J V"},{"family":"Ware","given":"D E"},{"family":"Cumming","given":"W A"}],"issued":{"date-parts":[["1997",5]]},"PMID":"9114097"},"label":"page"},{"id":299,"uris":["http://zotero.org/users/1375475/items/H2E6SWMV"],"uri":["http://zotero.org/users/1375475/items/H2E6SWMV"],"itemData":{"id":299,"type":"article-journal","title":"Radiation effective doses to patients undergoing abdominal CT examinations","container-title":"Radiology","page":"645-650","volume":"210","issue":"3","source":"NCBI PubMed","abstract":"PURPOSE: To determine the radiation effective dose to adult and pediatric patients undergoing abdominal computed tomographic (CT) examinations.\nMATERIALS AND METHODS: Technique factors were obtained for three groups of randomly selected patients undergoing abdominal CT examinations: 31 children aged 10 years or younger; 32 young adults aged 11-18 years; and 36 adults older than 18 years. The radiographic techniques, together with the measured cross sections of patients, were used to estimate the total energy imparted to each patient. Each value of energy imparted was subsequently converted into the corresponding effective dose to the patient, taking into account the mass of the patient.\nRESULTS: All abdominal CT examinations were performed at 120 kVp with a section thickness of approximately 7 mm for all sizes of patients. The mean number of CT sections increased from 22.0 for children to 31.5 for adults, and the mean quantity of x radiation in milliampere-seconds increased from 220 mAs for children to 290 mAs for adults. The mean values (+/- SD) of energy imparted were 72.1 mJ +/- 24.4 for children, 183.5 mJ +/- 44.8 for young adults, and 234.7 mJ +/- 89.4 for adults. The corresponding mean values of patient effective dose were 6.1 mSv +/- 1.4 for children, 4.4 mSv +/- 1.0 for young adults, and 3.9 mSv +/- 1.1 for adults.\nCONCLUSION: Values of energy imparted to patients undergoing abdominal CT examinations were a factor of three higher in adults than in children, but the corresponding patient effective doses were 50% higher in children than in adults.","ISSN":"0033-8419","note":"PMID: 10207462","journalAbbreviation":"Radiology","language":"eng","author":[{"family":"Ware","given":"D E"},{"family":"Huda","given":"W"},{"family":"Mergo","given":"P J"},{"family":"Litwiller","given":"A L"}],"issued":{"date-parts":[["1999",3]]},"PMID":"10207462"},"label":"page"}],"schema":"https://github.com/citation-style-language/schema/raw/master/csl-citation.json"} </w:instrText>
      </w:r>
      <w:r w:rsidR="00BA69D9"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46,47</w:t>
      </w:r>
      <w:r w:rsidR="00BA69D9" w:rsidRPr="007C7602">
        <w:rPr>
          <w:rFonts w:ascii="Book Antiqua" w:hAnsi="Book Antiqua"/>
          <w:sz w:val="24"/>
          <w:szCs w:val="24"/>
          <w:vertAlign w:val="superscript"/>
        </w:rPr>
        <w:fldChar w:fldCharType="end"/>
      </w:r>
      <w:r w:rsidR="00EA7C24" w:rsidRPr="007C7602">
        <w:rPr>
          <w:rFonts w:ascii="Book Antiqua" w:hAnsi="Book Antiqua"/>
          <w:sz w:val="24"/>
          <w:szCs w:val="24"/>
          <w:vertAlign w:val="superscript"/>
        </w:rPr>
        <w:t>]</w:t>
      </w:r>
      <w:r w:rsidR="00EB287E" w:rsidRPr="007C7602">
        <w:rPr>
          <w:rFonts w:ascii="Book Antiqua" w:hAnsi="Book Antiqua"/>
          <w:sz w:val="24"/>
          <w:szCs w:val="24"/>
        </w:rPr>
        <w:t>.</w:t>
      </w:r>
      <w:r w:rsidR="008F73B4" w:rsidRPr="007C7602">
        <w:rPr>
          <w:rFonts w:ascii="Book Antiqua" w:hAnsi="Book Antiqua"/>
          <w:sz w:val="24"/>
          <w:szCs w:val="24"/>
        </w:rPr>
        <w:t xml:space="preserve"> The effective dose delivered to a neonate when assessing a particular anatomic site can be double those which an adult will receive for the same investigation</w:t>
      </w:r>
      <w:r w:rsidR="00EA7C24" w:rsidRPr="007C7602">
        <w:rPr>
          <w:rFonts w:ascii="Book Antiqua" w:hAnsi="Book Antiqua"/>
          <w:sz w:val="24"/>
          <w:szCs w:val="24"/>
          <w:vertAlign w:val="superscript"/>
        </w:rPr>
        <w:t>[</w:t>
      </w:r>
      <w:r w:rsidR="00BA69D9"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GX77oGQ5","properties":{"formattedCitation":"{\\rtf \\super 48\\nosupersub{}}","plainCitation":"48"},"citationItems":[{"id":303,"uris":["http://zotero.org/users/1375475/items/N7PPDK68"],"uri":["http://zotero.org/users/1375475/items/N7PPDK68"],"itemData":{"id":303,"type":"article-journal","title":"Cancer risks attributable to low doses of ionizing radiation: Assessing what we really know","container-title":"Proceedings of the National Academy of Sciences","page":"13761-13766","volume":"100","issue":"24","source":"www.pnas.org","abstract":"High doses of ionizing radiation clearly produce deleterious consequences in humans, including, but not exclusively, cancer induction. At very low radiation doses the situation is much less clear, but the risks of low-dose radiation are of societal importance in relation to issues as varied as screening tests for cancer, the future of nuclear power, occupational radiation exposure, frequent-flyer risks, manned space exploration, and radiological terrorism. We review the difficulties involved in quantifying the risks of low-dose radiation and address two specific questions. First, what is the lowest dose of x- or </w:instrText>
      </w:r>
      <w:r w:rsidR="000C7800" w:rsidRPr="007C7602">
        <w:rPr>
          <w:rFonts w:ascii="Times New Roman" w:hAnsi="Times New Roman"/>
          <w:sz w:val="24"/>
          <w:szCs w:val="24"/>
          <w:vertAlign w:val="superscript"/>
        </w:rPr>
        <w:instrText>γ</w:instrText>
      </w:r>
      <w:r w:rsidR="000C7800" w:rsidRPr="007C7602">
        <w:rPr>
          <w:rFonts w:ascii="Book Antiqua" w:hAnsi="Book Antiqua"/>
          <w:sz w:val="24"/>
          <w:szCs w:val="24"/>
          <w:vertAlign w:val="superscript"/>
        </w:rPr>
        <w:instrText xml:space="preserve">-radiation for which good evidence exists of increased cancer risks in humans? The epidemiological data suggest that it is ≈10–50 mSv for an acute exposure and ≈50–100 mSv for a protracted exposure. Second, what is the most appropriate way to extrapolate such cancer risk estimates to still lower doses? Given that it is supported by experimentally grounded, quantifiable, biophysical arguments, a linear extrapolation of cancer risks from intermediate to very low doses currently appears to be the most appropriate methodology. This linearity assumption is not necessarily the most conservative approach, and it is likely that it will result in an underestimate of some radiation-induced cancer risks and an overestimate of others.","DOI":"10.1073/pnas.2235592100","ISSN":"0027-8424, 1091-6490","note":"PMID: 14610281","shortTitle":"Cancer risks attributable to low doses of ionizing radiation","journalAbbreviation":"PNAS","language":"en","author":[{"family":"Brenner","given":"David J."},{"family":"Doll","given":"Richard"},{"family":"Goodhead","given":"Dudley T."},{"family":"Hall","given":"Eric J."},{"family":"Land","given":"Charles E."},{"family":"Little","given":"John B."},{"family":"Lubin","given":"Jay H."},{"family":"Preston","given":"Dale L."},{"family":"Preston","given":"R. Julian"},{"family":"Puskin","given":"Jerome S."},{"family":"Ron","given":"Elaine"},{"family":"Sachs","given":"Rainer K."},{"family":"Samet","given":"Jonathan M."},{"family":"Setlow","given":"Richard B."},{"family":"Zaider","given":"Marco"}],"issued":{"date-parts":[["2003",11,25]]},"accessed":{"date-parts":[["2013",6,3]]},"PMID":"14610281"}}],"schema":"https://github.com/citation-style-language/schema/raw/master/csl-citation.json"} </w:instrText>
      </w:r>
      <w:r w:rsidR="00BA69D9"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48</w:t>
      </w:r>
      <w:r w:rsidR="00BA69D9" w:rsidRPr="007C7602">
        <w:rPr>
          <w:rFonts w:ascii="Book Antiqua" w:hAnsi="Book Antiqua"/>
          <w:sz w:val="24"/>
          <w:szCs w:val="24"/>
          <w:vertAlign w:val="superscript"/>
        </w:rPr>
        <w:fldChar w:fldCharType="end"/>
      </w:r>
      <w:r w:rsidR="00EA7C24" w:rsidRPr="007C7602">
        <w:rPr>
          <w:rFonts w:ascii="Book Antiqua" w:hAnsi="Book Antiqua"/>
          <w:sz w:val="24"/>
          <w:szCs w:val="24"/>
          <w:vertAlign w:val="superscript"/>
        </w:rPr>
        <w:t>]</w:t>
      </w:r>
      <w:r w:rsidR="001604C9" w:rsidRPr="007C7602">
        <w:rPr>
          <w:rFonts w:ascii="Book Antiqua" w:hAnsi="Book Antiqua" w:hint="eastAsia"/>
          <w:sz w:val="24"/>
          <w:szCs w:val="24"/>
          <w:lang w:eastAsia="zh-CN"/>
        </w:rPr>
        <w:t xml:space="preserve">; (2) </w:t>
      </w:r>
      <w:r w:rsidR="001604C9" w:rsidRPr="007C7602">
        <w:rPr>
          <w:rFonts w:ascii="Book Antiqua" w:hAnsi="Book Antiqua"/>
          <w:sz w:val="24"/>
          <w:szCs w:val="24"/>
        </w:rPr>
        <w:t>c</w:t>
      </w:r>
      <w:r w:rsidR="005D6A10" w:rsidRPr="007C7602">
        <w:rPr>
          <w:rFonts w:ascii="Book Antiqua" w:hAnsi="Book Antiqua"/>
          <w:sz w:val="24"/>
          <w:szCs w:val="24"/>
        </w:rPr>
        <w:t>hildren have been shown to have an inherently higher sensitivity to the effects of ionising radiation</w:t>
      </w:r>
      <w:r w:rsidR="006840D9" w:rsidRPr="007C7602">
        <w:rPr>
          <w:rFonts w:ascii="Book Antiqua" w:hAnsi="Book Antiqua"/>
          <w:sz w:val="24"/>
          <w:szCs w:val="24"/>
          <w:vertAlign w:val="superscript"/>
        </w:rPr>
        <w:t>[</w:t>
      </w:r>
      <w:r w:rsidR="0011638C"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9f429e94e","properties":{"formattedCitation":"{\\rtf \\super 20,48,49,28\\nosupersub{}}","plainCitation":"20,48,49,28","dontUpdate":true},"citationItems":[{"id":246,"uris":["http://zotero.org/users/1375475/items/TDWZ5AXT"],"uri":["http://zotero.org/users/1375475/items/TDWZ5AXT"],"itemData":{"id":246,"type":"article-journal","title":"Effects of low level radiation-what's new?","container-title":"Seminars in nuclear medicine","page":"392-402","volume":"38","issue":"5","source":"NCBI PubMed","abstract":"A comprehensive review of the effects of exposure to low levels of ionizing radiation, BEIR VII-Phase 2: Health Risks From Exposure to Low Levels of Ionizing Radiation, was published in 2006. The BEIR (Biological Effects of Ionizing Radiation) reports are a series of publications by the National Academy of Sciences. The last BEIR report on the effects of low level radiation, BEIR V, was published in 1990. To update the risk estimates for exposure to low levels of ionizing radiation, the BEIR committee reviewed recent epidemiologic studies of the atomic bomb survivors, as well as recent studies of populations exposed to radiation from diagnostic and therapeutic medical studies, from occupational exposures and from exposure due to releases of radioactive materials into the environment. Additional increasingly sophisticated epidemiologic studies continue to be published. BEIR VII reconfirmed that the linear no threshold model is the most practical model to estimate radiation risks, especially for radiation protection purposes. The updated risk estimates have not changed significantly from the BEIR V estimates, but the confidence intervals have narrowed as the result of the availability of additional data. The effects of low doses of radiation should be of particular interest to medical professionals because radiation exposure from diagnostic medical studies is, by far, the largest source of radiation exposure from human activity. One recommendation of the BEIR VII report is to perform epidemiologic studies of patients, especially children, who have been exposed to radiation as part of their care. A large, sophisticated epidemiologic study will likely be able to detect an increase in cancer risk. The purpose of this article is to highlight the contents of this important publication with particular emphasis on what is new.","DOI":"10.1053/j.semnuclmed.2008.05.006","ISSN":"0001-2998","note":"PMID: 18662560","journalAbbreviation":"Semin Nucl Med","language":"eng","author":[{"family":"Royal","given":"Henry D"}],"issued":{"date-parts":[["2008",9]]},"PMID":"18662560"},"label":"page"},{"id":303,"uris":["http://zotero.org/users/1375475/items/N7PPDK68"],"uri":["http://zotero.org/users/1375475/items/N7PPDK68"],"itemData":{"id":303,"type":"article-journal","title":"Cancer risks attributable to low doses of ionizing radiation: Assessing what we really know","container-title":"Proceedings of the National Academy of Sciences","page":"13761-13766","volume":"100","issue":"24","source":"www.pnas.org","abstract":"High doses of ionizing radiation clearly produce deleterious consequences in humans, including, but not exclusively, cancer induction. At very low radiation doses the situation is much less clear, but the risks of low-dose radiation are of societal importance in relation to issues as varied as screening tests for cancer, the future of nuclear power, occupational radiation exposure, frequent-flyer risks, manned space exploration, and radiological terrorism. We review the difficulties involved in quantifying the risks of low-dose radiation and address two specific questions. First, what is the lowest dose of x- or </w:instrText>
      </w:r>
      <w:r w:rsidR="00074B64" w:rsidRPr="007C7602">
        <w:rPr>
          <w:rFonts w:ascii="Times New Roman" w:hAnsi="Times New Roman"/>
          <w:sz w:val="24"/>
          <w:szCs w:val="24"/>
          <w:vertAlign w:val="superscript"/>
        </w:rPr>
        <w:instrText>γ</w:instrText>
      </w:r>
      <w:r w:rsidR="00074B64" w:rsidRPr="007C7602">
        <w:rPr>
          <w:rFonts w:ascii="Book Antiqua" w:hAnsi="Book Antiqua"/>
          <w:sz w:val="24"/>
          <w:szCs w:val="24"/>
          <w:vertAlign w:val="superscript"/>
        </w:rPr>
        <w:instrText xml:space="preserve">-radiation for which good evidence exists of increased cancer risks in humans? The epidemiological data suggest that it is ≈10–50 mSv for an acute exposure and ≈50–100 mSv for a protracted exposure. Second, what is the most appropriate way to extrapolate such cancer risk estimates to still lower doses? Given that it is supported by experimentally grounded, quantifiable, biophysical arguments, a linear extrapolation of cancer risks from intermediate to very low doses currently appears to be the most appropriate methodology. This linearity assumption is not necessarily the most conservative approach, and it is likely that it will result in an underestimate of some radiation-induced cancer risks and an overestimate of others.","DOI":"10.1073/pnas.2235592100","ISSN":"0027-8424, 1091-6490","note":"PMID: 14610281","shortTitle":"Cancer risks attributable to low doses of ionizing radiation","journalAbbreviation":"PNAS","language":"en","author":[{"family":"Brenner","given":"David J."},{"family":"Doll","given":"Richard"},{"family":"Goodhead","given":"Dudley T."},{"family":"Hall","given":"Eric J."},{"family":"Land","given":"Charles E."},{"family":"Little","given":"John B."},{"family":"Lubin","given":"Jay H."},{"family":"Preston","given":"Dale L."},{"family":"Preston","given":"R. Julian"},{"family":"Puskin","given":"Jerome S."},{"family":"Ron","given":"Elaine"},{"family":"Sachs","given":"Rainer K."},{"family":"Samet","given":"Jonathan M."},{"family":"Setlow","given":"Richard B."},{"family":"Zaider","given":"Marco"}],"issued":{"date-parts":[["2003",11,25]]},"accessed":{"date-parts":[["2013",6,3]]},"PMID":"14610281"},"label":"page"},{"id":705,"uris":["http://zotero.org/users/1375475/items/44PIDJKN"],"uri":["http://zotero.org/users/1375475/items/44PIDJKN"],"itemData":{"id":705,"type":"article-journal","title":"Paediatric head CT scan and subsequent risk of malignancy and benign brain tumour: a nation-wide population-based cohort study","container-title":"British Journal of Cancer","page":"2354-2360","volume":"110","issue":"9","source":"www.nature.com","abstract":"Background:\nMethods:\nResults:\nConclusions:","DOI":"10.1038/bjc.2014.103","ISSN":"0007-0920","shortTitle":"Paediatric head CT scan and subsequent risk of malignancy and benign brain tumour","journalAbbreviation":"Br J Cancer","language":"en","author":[{"family":"Huang","given":"W.-Y."},{"family":"Muo","given":"C.-H."},{"family":"Lin","given":"C.-Y."},{"family":"Jen","given":"Y.-M."},{"family":"Yang","given":"M.-H."},{"family":"Lin","given":"J.-C."},{"family":"Sung","given":"F.-C."},{"family":"Kao","given":"C.-H."}],"issued":{"date-parts":[["2014",4,29]]},"accessed":{"date-parts":[["2014",5,13]]}},"label":"page"},{"id":422,"uris":["http://zotero.org/users/1375475/items/2IA6HN8N"],"uri":["http://zotero.org/users/1375475/items/2IA6HN8N"],"itemData":{"id":422,"type":"article-journal","title":"Radiation risks of medical imaging: separating fact from fantasy","container-title":"Radiology","page":"312-321","volume":"264","issue":"2","source":"NCBI PubMed","abstract":"During the past few years, several articles have appeared in the scientific literature that predict thousands of cancers and cancer deaths per year in the U.S. population caused by medical imaging procedures that use ionizing radiation. These predictions are computed by multiplying small and highly speculative risk factors by large populations of patients to yield impressive numbers of \"cancer victims.\" The risk factors are acquired from the Biological Effects of Ionizing Radiation (BEIR) VII report without attention to the caveats about their use presented in the BEIR VII report. The principal data source for the risk factors is the ongoing study of survivors of the Japanese atomic explosions, a population of individuals that is greatly different from patients undergoing imaging procedures. For the purpose of risk estimation, doses to patients are converted to effective doses, even though the International Commission on Radiological Protection warns against the use of effective dose for epidemiologic studies or for estimation of individual risks. To extrapolate cancer incidence to doses of a few millisieverts from data greater than 100 mSv, a linear no-threshold model is used, even though substantial radiobiological and human exposure data imply that it is not an appropriate model. The predictions of cancers and cancer deaths are sensationalized in electronic and print public media, resulting in anxiety and fear about medical imaging among patients and parents. Not infrequently, patients are anxious about a scheduled imaging procedure because of articles they have read in the public media. In some cases, medical imaging examinations may be delayed or deferred as a consequence, resulting in a much greater risk to patients than that associated with imaging examinations. © RSNA, 2012.","DOI":"10.1148/radiol.12112678","ISSN":"1527-1315","note":"PMID: 22821690","shortTitle":"Radiation risks of medical imaging","journalAbbreviation":"Radiology","language":"eng","author":[{"family":"Hendee","given":"William R"},{"family":"O'Connor","given":"Michael K"}],"issued":{"date-parts":[["2012",8]]},"PMID":"22821690"},"label":"page"}],"schema":"https://github.com/citation-style-language/schema/raw/master/csl-citation.json"} </w:instrText>
      </w:r>
      <w:r w:rsidR="0011638C"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20,48,49</w:t>
      </w:r>
      <w:r w:rsidR="0011638C" w:rsidRPr="007C7602">
        <w:rPr>
          <w:rFonts w:ascii="Book Antiqua" w:hAnsi="Book Antiqua"/>
          <w:sz w:val="24"/>
          <w:szCs w:val="24"/>
          <w:vertAlign w:val="superscript"/>
        </w:rPr>
        <w:fldChar w:fldCharType="end"/>
      </w:r>
      <w:r w:rsidR="006840D9" w:rsidRPr="007C7602">
        <w:rPr>
          <w:rFonts w:ascii="Book Antiqua" w:hAnsi="Book Antiqua"/>
          <w:sz w:val="24"/>
          <w:szCs w:val="24"/>
          <w:vertAlign w:val="superscript"/>
        </w:rPr>
        <w:t>]</w:t>
      </w:r>
      <w:r w:rsidR="00EB287E" w:rsidRPr="007C7602">
        <w:rPr>
          <w:rFonts w:ascii="Book Antiqua" w:hAnsi="Book Antiqua"/>
          <w:sz w:val="24"/>
          <w:szCs w:val="24"/>
        </w:rPr>
        <w:t>.</w:t>
      </w:r>
    </w:p>
    <w:p w14:paraId="4534279C" w14:textId="3732E72A" w:rsidR="006E3CCC" w:rsidRPr="007C7602" w:rsidRDefault="008F73B4" w:rsidP="001604C9">
      <w:pPr>
        <w:pStyle w:val="ListParagraph"/>
        <w:spacing w:after="0" w:line="360" w:lineRule="auto"/>
        <w:ind w:left="0" w:firstLine="720"/>
        <w:jc w:val="both"/>
        <w:rPr>
          <w:rFonts w:ascii="Book Antiqua" w:hAnsi="Book Antiqua"/>
          <w:sz w:val="24"/>
          <w:szCs w:val="24"/>
        </w:rPr>
      </w:pPr>
      <w:r w:rsidRPr="007C7602">
        <w:rPr>
          <w:rFonts w:ascii="Book Antiqua" w:hAnsi="Book Antiqua"/>
          <w:sz w:val="24"/>
          <w:szCs w:val="24"/>
        </w:rPr>
        <w:t xml:space="preserve">What is </w:t>
      </w:r>
      <w:r w:rsidR="006E3CCC" w:rsidRPr="007C7602">
        <w:rPr>
          <w:rFonts w:ascii="Book Antiqua" w:hAnsi="Book Antiqua"/>
          <w:sz w:val="24"/>
          <w:szCs w:val="24"/>
        </w:rPr>
        <w:t>particular</w:t>
      </w:r>
      <w:r w:rsidR="00C435B8" w:rsidRPr="007C7602">
        <w:rPr>
          <w:rFonts w:ascii="Book Antiqua" w:hAnsi="Book Antiqua"/>
          <w:sz w:val="24"/>
          <w:szCs w:val="24"/>
        </w:rPr>
        <w:t>l</w:t>
      </w:r>
      <w:r w:rsidR="006E3CCC" w:rsidRPr="007C7602">
        <w:rPr>
          <w:rFonts w:ascii="Book Antiqua" w:hAnsi="Book Antiqua"/>
          <w:sz w:val="24"/>
          <w:szCs w:val="24"/>
        </w:rPr>
        <w:t xml:space="preserve">y concerning about </w:t>
      </w:r>
      <w:r w:rsidR="007632E2" w:rsidRPr="007C7602">
        <w:rPr>
          <w:rFonts w:ascii="Book Antiqua" w:hAnsi="Book Antiqua"/>
          <w:sz w:val="24"/>
          <w:szCs w:val="24"/>
        </w:rPr>
        <w:t>the findings of these investigators</w:t>
      </w:r>
      <w:r w:rsidR="006E3CCC" w:rsidRPr="007C7602">
        <w:rPr>
          <w:rFonts w:ascii="Book Antiqua" w:hAnsi="Book Antiqua"/>
          <w:sz w:val="24"/>
          <w:szCs w:val="24"/>
        </w:rPr>
        <w:t xml:space="preserve"> is that it is with</w:t>
      </w:r>
      <w:r w:rsidRPr="007C7602">
        <w:rPr>
          <w:rFonts w:ascii="Book Antiqua" w:hAnsi="Book Antiqua"/>
          <w:sz w:val="24"/>
          <w:szCs w:val="24"/>
        </w:rPr>
        <w:t>in the paediatric population the expansion in CT utilisation is increasing at the most significant rate</w:t>
      </w:r>
      <w:r w:rsidR="006840D9" w:rsidRPr="007C7602">
        <w:rPr>
          <w:rFonts w:ascii="Book Antiqua" w:hAnsi="Book Antiqua"/>
          <w:sz w:val="24"/>
          <w:szCs w:val="24"/>
          <w:vertAlign w:val="superscript"/>
        </w:rPr>
        <w:t>[</w:t>
      </w:r>
      <w:r w:rsidR="00AD2949"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fP65TW3v","properties":{"formattedCitation":"{\\rtf \\super 50\\nosupersub{}}","plainCitation":"50"},"citationItems":[{"id":309,"uris":["http://zotero.org/users/1375475/items/6IWVMNRQ"],"uri":["http://zotero.org/users/1375475/items/6IWVMNRQ"],"itemData":{"id":309,"type":"article-journal","title":"CT Scanning; risk versus benefit","container-title":"Journal of Radiological Protection","page":"347","volume":"20","issue":"4","source":"Institute of Physics","abstract":"Several years ago, Shrimpton and colleagues at the National Radiological Protection Board [1] published the result of a survey of CT use in the UK, and came up with the result that while 4% of radiological procedures involved CT, this accounted for 40% of the collective effective dose to the public from diagnostic radiology. Now, Dr Mettler and colleagues (in this issue of the journal) have come up with the astonishing figure that in a large representative university hospital in the USA, 11% of diagnostic radiological procedures are CT examinations but their contribution to the effective dose from diagnostic radiology approaches 70% [2]. One reason for the difference may be the greater availability of CT in the United States. According to Bahador [3], who conducted a survey in 1995, there are 26.4 scanners per million population in the USA, while in Britain (where CT was invented!) the comparable figure is only 6.2. A more compelling reason may be that the NRPB survey was compiled nearly a decade ago, and the dramatic increase in the use of CT since has been propelled by the development of spiral or helical CT, the speed of which makes its use more practical in younger or less co-operative patients. This brings us to the second interesting statistic from the Mettler survey, namely that 11% of the CT procedures are in children, a higher proportion than previously indicated by, for example, the UNSCEAR report [4]. While the use of CT is on the increase for all age groups, it is paediatric CT examinations that are increasing at the fastest pace and so must elicit the greatest concern. There are two reasons for this: (a) For a given CT examination, the effective dose is significantly larger in small children than in adults [5]. (b) Lifetime cancer mortality risks per unit dose vary greatly with age; children less than 10 years of age are seven times more sensitive than a middle-aged adult, as calculated by the National Academy of Sciences BEIRV (Biological Effects of Ionizing Radiations) Committee of the ICRP (International Commission on Radiological Protection) [6, 7]. These considerations led Brenner et al [8] to estimate that the lifetime cancer mortality risk attributable to the radiation exposure from a single abdominal CT examination in a one year old child is approximately 1 in 550, which is an order of magnitude higher than for adults. These risks are balanced, of course, by undoubted (and overwhelming) benefits, but the point is that the risks are not negligible. The frequency of CT procedures in children and the significant doses involved need to be considered in the light of a case-controlled study from Canada which showed an excess of leukaemia in children (0-9 years) who had received two or more radiological procedures [9]. The adjusted odds ratio was 1.78 (1.21-2.63) rising to 2.26 (1.20-4.23) for girls alone, reflecting the gender difference in sensitivity to radiation-induced malignancies seen in children exposed by the A-bombs. The authors did not discriminate high dose from low dose procedures, except to comment that most were `bone x-rays', and yet the spontaneous leukaemia incidence was doubled in children receiving two or more diagnostic x-ray procedures. It would be fascinating to know what the odds ratio would be for two or more helical CT scans, rather than just two more radiological procedures of any kind, and to integrate this knowledge with the new information concerning the frequency of CT scans that comes for the Mettler survey.","DOI":"10.1088/0952-4746/20/4/001","ISSN":"0952-4746","journalAbbreviation":"J. Radiol. Prot.","language":"en","author":[{"family":"Hall","given":"Eric J."}],"issued":{"date-parts":[["2000",12,1]]},"accessed":{"date-parts":[["2013",6,3]]}}}],"schema":"https://github.com/citation-style-language/schema/raw/master/csl-citation.json"} </w:instrText>
      </w:r>
      <w:r w:rsidR="00AD2949"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50</w:t>
      </w:r>
      <w:r w:rsidR="00AD2949" w:rsidRPr="007C7602">
        <w:rPr>
          <w:rFonts w:ascii="Book Antiqua" w:hAnsi="Book Antiqua"/>
          <w:sz w:val="24"/>
          <w:szCs w:val="24"/>
          <w:vertAlign w:val="superscript"/>
        </w:rPr>
        <w:fldChar w:fldCharType="end"/>
      </w:r>
      <w:r w:rsidR="00AF574F" w:rsidRPr="007C7602">
        <w:rPr>
          <w:rFonts w:ascii="Book Antiqua" w:hAnsi="Book Antiqua"/>
          <w:sz w:val="24"/>
          <w:szCs w:val="24"/>
          <w:vertAlign w:val="superscript"/>
        </w:rPr>
        <w:t>,</w:t>
      </w:r>
      <w:r w:rsidR="00AF574F"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lU8sXAze","properties":{"formattedCitation":"{\\rtf \\super 51\\nosupersub{}}","plainCitation":"51"},"citationItems":[{"id":811,"uris":["http://zotero.org/users/1375475/items/ENFWMCUQ"],"uri":["http://zotero.org/users/1375475/items/ENFWMCUQ"],"itemData":{"id":811,"type":"article-journal","title":"The use of computed tomography in pediatrics and the associated radiation exposure and estimated cancer risk","container-title":"JAMA pediatrics","page":"700-707","volume":"167","issue":"8","source":"NCBI PubMed","abstract":"IMPORTANCE: Increased use of computed tomography (CT) in pediatrics raises concerns about cancer risk from exposure to ionizing radiation.\nOBJECTIVES: To quantify trends in the use of CT in pediatrics and the associated radiation exposure and cancer risk.\nDESIGN: Retrospective observational study.\nSETTING: Seven US health care systems.\nPARTICIPANTS: The use of CT was evaluated for children younger than 15 years of age from 1996 to 2010, including 4</w:instrText>
      </w:r>
      <w:r w:rsidR="000C7800" w:rsidRPr="007C7602">
        <w:rPr>
          <w:rFonts w:ascii="Times New Roman" w:hAnsi="Times New Roman"/>
          <w:sz w:val="24"/>
          <w:szCs w:val="24"/>
          <w:vertAlign w:val="superscript"/>
        </w:rPr>
        <w:instrText> </w:instrText>
      </w:r>
      <w:r w:rsidR="000C7800" w:rsidRPr="007C7602">
        <w:rPr>
          <w:rFonts w:ascii="Book Antiqua" w:hAnsi="Book Antiqua"/>
          <w:sz w:val="24"/>
          <w:szCs w:val="24"/>
          <w:vertAlign w:val="superscript"/>
        </w:rPr>
        <w:instrText>857</w:instrText>
      </w:r>
      <w:r w:rsidR="000C7800" w:rsidRPr="007C7602">
        <w:rPr>
          <w:rFonts w:ascii="Times New Roman" w:hAnsi="Times New Roman"/>
          <w:sz w:val="24"/>
          <w:szCs w:val="24"/>
          <w:vertAlign w:val="superscript"/>
        </w:rPr>
        <w:instrText> </w:instrText>
      </w:r>
      <w:r w:rsidR="000C7800" w:rsidRPr="007C7602">
        <w:rPr>
          <w:rFonts w:ascii="Book Antiqua" w:hAnsi="Book Antiqua"/>
          <w:sz w:val="24"/>
          <w:szCs w:val="24"/>
          <w:vertAlign w:val="superscript"/>
        </w:rPr>
        <w:instrText>736 child-years of observation. Radiation doses were calculated for 744 CT scans performed between 2001 and 2011.\nMAIN OUTCOMES AND MEASURES: Rates of CT use, organ and effective doses, and projected lifetime attributable risks of cancer. RESULTS The use of CT doubled for children younger than 5 years of age and tripled for children 5 to 14 years of age between 1996 and 2005, remained stable between 2006 and 2007, and then began to decline. Effective doses varied from 0.03 to 69.2 mSv per scan. An effective dose of 20 mSv or higher was delivered by 14% to 25% of abdomen/pelvis scans, 6% to 14% of spine scans, and 3% to 8% of chest scans. Projected lifetime attributable risks of solid cancer were higher for younger patients and girls than for older patients and boys, and they were also higher for patients who underwent CT scans of the abdomen/pelvis or spine than for patients who underwent other types of CT scans. For girls, a radiation-induced solid cancer is projected to result from every 300 to 390 abdomen/pelvis scans, 330 to 480 chest scans, and 270 to 800 spine scans, depending on age. The risk of leukemia was highest from head scans for children younger than 5 years of age at a rate of 1.9 cases per 10</w:instrText>
      </w:r>
      <w:r w:rsidR="000C7800" w:rsidRPr="007C7602">
        <w:rPr>
          <w:rFonts w:ascii="Times New Roman" w:hAnsi="Times New Roman"/>
          <w:sz w:val="24"/>
          <w:szCs w:val="24"/>
          <w:vertAlign w:val="superscript"/>
        </w:rPr>
        <w:instrText> </w:instrText>
      </w:r>
      <w:r w:rsidR="000C7800" w:rsidRPr="007C7602">
        <w:rPr>
          <w:rFonts w:ascii="Book Antiqua" w:hAnsi="Book Antiqua"/>
          <w:sz w:val="24"/>
          <w:szCs w:val="24"/>
          <w:vertAlign w:val="superscript"/>
        </w:rPr>
        <w:instrText xml:space="preserve">000 CT scans. Nationally, 4 million pediatric CT scans of the head, abdomen/pelvis, chest, or spine performed each year are projected to cause 4870 future cancers. Reducing the highest 25% of doses to the median might prevent 43% of these cancers.\nCONCLUSIONS AND RELEVANCE: The increased use of CT in pediatrics, combined with the wide variability in radiation doses, has resulted in many children receiving a high-dose examination. Dose-reduction strategies targeted to the highest quartile of doses could dramatically reduce the number of radiation-induced cancers.","DOI":"10.1001/jamapediatrics.2013.311","ISSN":"2168-6211","note":"PMID: 23754213 \nPMCID: PMC3936795","journalAbbreviation":"JAMA Pediatr","language":"eng","author":[{"family":"Miglioretti","given":"Diana L"},{"family":"Johnson","given":"Eric"},{"family":"Williams","given":"Andrew"},{"family":"Greenlee","given":"Robert T"},{"family":"Weinmann","given":"Sheila"},{"family":"Solberg","given":"Leif I"},{"family":"Feigelson","given":"Heather Spencer"},{"family":"Roblin","given":"Douglas"},{"family":"Flynn","given":"Michael J"},{"family":"Vanneman","given":"Nicholas"},{"family":"Smith-Bindman","given":"Rebecca"}],"issued":{"date-parts":[["2013",8,1]]},"PMID":"23754213"}}],"schema":"https://github.com/citation-style-language/schema/raw/master/csl-citation.json"} </w:instrText>
      </w:r>
      <w:r w:rsidR="00AF574F"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51</w:t>
      </w:r>
      <w:r w:rsidR="00AF574F" w:rsidRPr="007C7602">
        <w:rPr>
          <w:rFonts w:ascii="Book Antiqua" w:hAnsi="Book Antiqua"/>
          <w:sz w:val="24"/>
          <w:szCs w:val="24"/>
          <w:vertAlign w:val="superscript"/>
        </w:rPr>
        <w:fldChar w:fldCharType="end"/>
      </w:r>
      <w:r w:rsidR="006840D9" w:rsidRPr="007C7602">
        <w:rPr>
          <w:rFonts w:ascii="Book Antiqua" w:hAnsi="Book Antiqua"/>
          <w:sz w:val="24"/>
          <w:szCs w:val="24"/>
          <w:vertAlign w:val="superscript"/>
        </w:rPr>
        <w:t>]</w:t>
      </w:r>
      <w:r w:rsidR="00EB287E" w:rsidRPr="007C7602">
        <w:rPr>
          <w:rFonts w:ascii="Book Antiqua" w:hAnsi="Book Antiqua"/>
          <w:sz w:val="24"/>
          <w:szCs w:val="24"/>
        </w:rPr>
        <w:t>.</w:t>
      </w:r>
      <w:r w:rsidR="006840D9" w:rsidRPr="007C7602">
        <w:rPr>
          <w:rFonts w:ascii="Book Antiqua" w:hAnsi="Book Antiqua"/>
          <w:sz w:val="24"/>
          <w:szCs w:val="24"/>
          <w:vertAlign w:val="superscript"/>
        </w:rPr>
        <w:t xml:space="preserve"> </w:t>
      </w:r>
      <w:r w:rsidRPr="007C7602">
        <w:rPr>
          <w:rFonts w:ascii="Book Antiqua" w:hAnsi="Book Antiqua"/>
          <w:sz w:val="24"/>
          <w:szCs w:val="24"/>
        </w:rPr>
        <w:t>For example, between the years of 1991-</w:t>
      </w:r>
      <w:r w:rsidRPr="007C7602">
        <w:rPr>
          <w:rFonts w:ascii="Book Antiqua" w:hAnsi="Book Antiqua"/>
          <w:sz w:val="24"/>
          <w:szCs w:val="24"/>
        </w:rPr>
        <w:lastRenderedPageBreak/>
        <w:t>1994 there was an increase of 63% in the utilisation of CT examinations in children less than 15 years of age</w:t>
      </w:r>
      <w:r w:rsidR="006840D9" w:rsidRPr="007C7602">
        <w:rPr>
          <w:rFonts w:ascii="Book Antiqua" w:hAnsi="Book Antiqua"/>
          <w:sz w:val="24"/>
          <w:szCs w:val="24"/>
          <w:vertAlign w:val="superscript"/>
        </w:rPr>
        <w:t>[</w:t>
      </w:r>
      <w:r w:rsidR="001075D8"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GWT9rbY5","properties":{"formattedCitation":"{\\rtf \\super 52\\nosupersub{}}","plainCitation":"52"},"citationItems":[{"id":312,"uris":["http://zotero.org/users/1375475/items/PZRFWHRF"],"uri":["http://zotero.org/users/1375475/items/PZRFWHRF"],"itemData":{"id":312,"type":"article-journal","title":"The value of ultrafast computed tomography in the investigation of pediatric chest disease","container-title":"Pediatric Pulmonology","page":"389–395","volume":"26","issue":"6","source":"Wiley Online Library","abstract":"Ultrafast computed tomography (CT) can be performed in almost all children with little or no sedation. The benefit has to be balanced against financial cost and radiation dose. Since observing a steady increase in numbers of scans performed, we analyzed the contribution to management of 106 pediatric chest CT scans performed over a 12-month period.Forty-eight of 106 yielded a positive diagnosis and a further 43/106 provided clearly useful information. CT was most useful in children with chronic productive cough (21/48 scans showed bronchiectasis) and suspected interstitial lung disease. It was least useful in the preoperative assessment of empyema complicating community-acquired pneumonia (0/11 scans giving information that changed management). We conclude that the increased ease of performance of chest CT in children has not led to a large number of inappropriate requests. In the large majority of cases, diagnostically useful information was provided. Pediatr Pulmonol. 1998; 26:389–395. © 1998 Wiley-Liss, Inc.","DOI":"10.1002/(SICI)1099-0496(199812)26:6&lt;389::AID-PPUL3&gt;3.0.CO;2-6","ISSN":"1099-0496","language":"en","author":[{"family":"Coren","given":"M. E."},{"family":"Ng","given":"V."},{"family":"Rubens","given":"M."},{"family":"Rosenthal","given":"M."},{"family":"Bush","given":"A."}],"issued":{"date-parts":[["1998"]]},"accessed":{"date-parts":[["2013",6,3]]}}}],"schema":"https://github.com/citation-style-language/schema/raw/master/csl-citation.json"} </w:instrText>
      </w:r>
      <w:r w:rsidR="001075D8"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52</w:t>
      </w:r>
      <w:r w:rsidR="001075D8" w:rsidRPr="007C7602">
        <w:rPr>
          <w:rFonts w:ascii="Book Antiqua" w:hAnsi="Book Antiqua"/>
          <w:sz w:val="24"/>
          <w:szCs w:val="24"/>
          <w:vertAlign w:val="superscript"/>
        </w:rPr>
        <w:fldChar w:fldCharType="end"/>
      </w:r>
      <w:r w:rsidR="006840D9"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This has been driven by a decrease in the scanning time for CT which reduces the need for sedation in younger</w:t>
      </w:r>
      <w:r w:rsidR="0095131C" w:rsidRPr="007C7602">
        <w:rPr>
          <w:rFonts w:ascii="Book Antiqua" w:hAnsi="Book Antiqua"/>
          <w:sz w:val="24"/>
          <w:szCs w:val="24"/>
        </w:rPr>
        <w:t xml:space="preserve"> or</w:t>
      </w:r>
      <w:r w:rsidRPr="007C7602">
        <w:rPr>
          <w:rFonts w:ascii="Book Antiqua" w:hAnsi="Book Antiqua"/>
          <w:sz w:val="24"/>
          <w:szCs w:val="24"/>
        </w:rPr>
        <w:t xml:space="preserve"> uncooperative children</w:t>
      </w:r>
      <w:r w:rsidR="006840D9" w:rsidRPr="007C7602">
        <w:rPr>
          <w:rFonts w:ascii="Book Antiqua" w:hAnsi="Book Antiqua"/>
          <w:sz w:val="24"/>
          <w:szCs w:val="24"/>
          <w:vertAlign w:val="superscript"/>
        </w:rPr>
        <w:t>[</w:t>
      </w:r>
      <w:r w:rsidR="001075D8"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jI9yocIm","properties":{"formattedCitation":"{\\rtf \\super 53\\nosupersub{}}","plainCitation":"53"},"citationItems":[{"id":314,"uris":["http://zotero.org/users/1375475/items/T6698BUK"],"uri":["http://zotero.org/users/1375475/items/T6698BUK"],"itemData":{"id":314,"type":"article-journal","title":"Invited article: helical/spiral CT scanning: a pediatric radiology perspective","container-title":"Pediatric radiology","page":"5-14","volume":"26","issue":"1","source":"NCBI PubMed","abstract":"Helical/spiral CT technology has several potential benefits for scanning pediatric patients. These benefits include reduced sedation rates, decreased radiation exposure with scanning at extended pitch, improved image quality, and better three-dimensional and reformatted images. This paper reviews the technical and clinical considerations relevant to scanning the pediatric patient and offers suggestions for protocol development.","ISSN":"0301-0449","note":"PMID: 8598996","shortTitle":"Invited article","journalAbbreviation":"Pediatr Radiol","language":"eng","author":[{"family":"White","given":"K S"}],"issued":{"date-parts":[["1996"]]},"PMID":"8598996"}}],"schema":"https://github.com/citation-style-language/schema/raw/master/csl-citation.json"} </w:instrText>
      </w:r>
      <w:r w:rsidR="001075D8"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53</w:t>
      </w:r>
      <w:r w:rsidR="001075D8" w:rsidRPr="007C7602">
        <w:rPr>
          <w:rFonts w:ascii="Book Antiqua" w:hAnsi="Book Antiqua"/>
          <w:sz w:val="24"/>
          <w:szCs w:val="24"/>
          <w:vertAlign w:val="superscript"/>
        </w:rPr>
        <w:fldChar w:fldCharType="end"/>
      </w:r>
      <w:r w:rsidR="006840D9" w:rsidRPr="007C7602">
        <w:rPr>
          <w:rFonts w:ascii="Book Antiqua" w:hAnsi="Book Antiqua"/>
          <w:sz w:val="24"/>
          <w:szCs w:val="24"/>
          <w:vertAlign w:val="superscript"/>
        </w:rPr>
        <w:t>]</w:t>
      </w:r>
      <w:r w:rsidR="00EB287E" w:rsidRPr="007C7602">
        <w:rPr>
          <w:rFonts w:ascii="Book Antiqua" w:hAnsi="Book Antiqua"/>
          <w:sz w:val="24"/>
          <w:szCs w:val="24"/>
        </w:rPr>
        <w:t>.</w:t>
      </w:r>
      <w:r w:rsidR="00D960B5" w:rsidRPr="007C7602">
        <w:rPr>
          <w:rFonts w:ascii="Book Antiqua" w:hAnsi="Book Antiqua"/>
          <w:sz w:val="24"/>
          <w:szCs w:val="24"/>
        </w:rPr>
        <w:t xml:space="preserve"> </w:t>
      </w:r>
      <w:r w:rsidR="00DE2F34" w:rsidRPr="007C7602">
        <w:rPr>
          <w:rFonts w:ascii="Book Antiqua" w:hAnsi="Book Antiqua"/>
          <w:sz w:val="24"/>
          <w:szCs w:val="24"/>
        </w:rPr>
        <w:t>Conversely, d</w:t>
      </w:r>
      <w:r w:rsidR="00D960B5" w:rsidRPr="007C7602">
        <w:rPr>
          <w:rFonts w:ascii="Book Antiqua" w:hAnsi="Book Antiqua"/>
          <w:sz w:val="24"/>
          <w:szCs w:val="24"/>
        </w:rPr>
        <w:t xml:space="preserve">espite the </w:t>
      </w:r>
      <w:r w:rsidR="00DE2F34" w:rsidRPr="007C7602">
        <w:rPr>
          <w:rFonts w:ascii="Book Antiqua" w:hAnsi="Book Antiqua"/>
          <w:sz w:val="24"/>
          <w:szCs w:val="24"/>
        </w:rPr>
        <w:t>risks</w:t>
      </w:r>
      <w:r w:rsidR="006E3CCC" w:rsidRPr="007C7602">
        <w:rPr>
          <w:rFonts w:ascii="Book Antiqua" w:hAnsi="Book Antiqua"/>
          <w:sz w:val="24"/>
          <w:szCs w:val="24"/>
        </w:rPr>
        <w:t xml:space="preserve"> of radiation exposure in</w:t>
      </w:r>
      <w:r w:rsidR="00D960B5" w:rsidRPr="007C7602">
        <w:rPr>
          <w:rFonts w:ascii="Book Antiqua" w:hAnsi="Book Antiqua"/>
          <w:sz w:val="24"/>
          <w:szCs w:val="24"/>
        </w:rPr>
        <w:t xml:space="preserve"> this sensitive cohort</w:t>
      </w:r>
      <w:r w:rsidR="0095131C" w:rsidRPr="007C7602">
        <w:rPr>
          <w:rFonts w:ascii="Book Antiqua" w:hAnsi="Book Antiqua"/>
          <w:sz w:val="24"/>
          <w:szCs w:val="24"/>
        </w:rPr>
        <w:t>,</w:t>
      </w:r>
      <w:r w:rsidR="00D960B5" w:rsidRPr="007C7602">
        <w:rPr>
          <w:rFonts w:ascii="Book Antiqua" w:hAnsi="Book Antiqua"/>
          <w:sz w:val="24"/>
          <w:szCs w:val="24"/>
        </w:rPr>
        <w:t xml:space="preserve"> the use of CT has had dramatic </w:t>
      </w:r>
      <w:r w:rsidR="00DE2F34" w:rsidRPr="007C7602">
        <w:rPr>
          <w:rFonts w:ascii="Book Antiqua" w:hAnsi="Book Antiqua"/>
          <w:sz w:val="24"/>
          <w:szCs w:val="24"/>
        </w:rPr>
        <w:t>benefit</w:t>
      </w:r>
      <w:r w:rsidR="00D960B5" w:rsidRPr="007C7602">
        <w:rPr>
          <w:rFonts w:ascii="Book Antiqua" w:hAnsi="Book Antiqua"/>
          <w:sz w:val="24"/>
          <w:szCs w:val="24"/>
        </w:rPr>
        <w:t>s in the paediatric population. Between 1990-2007, the expansion in utilisation of CT decreased the negative appendectomy</w:t>
      </w:r>
      <w:r w:rsidR="006E3CCC" w:rsidRPr="007C7602">
        <w:rPr>
          <w:rFonts w:ascii="Book Antiqua" w:hAnsi="Book Antiqua"/>
          <w:sz w:val="24"/>
          <w:szCs w:val="24"/>
        </w:rPr>
        <w:t xml:space="preserve"> rate</w:t>
      </w:r>
      <w:r w:rsidR="00D960B5" w:rsidRPr="007C7602">
        <w:rPr>
          <w:rFonts w:ascii="Book Antiqua" w:hAnsi="Book Antiqua"/>
          <w:sz w:val="24"/>
          <w:szCs w:val="24"/>
        </w:rPr>
        <w:t xml:space="preserve"> from 23</w:t>
      </w:r>
      <w:r w:rsidR="006E3CCC" w:rsidRPr="007C7602">
        <w:rPr>
          <w:rFonts w:ascii="Book Antiqua" w:hAnsi="Book Antiqua"/>
          <w:sz w:val="24"/>
          <w:szCs w:val="24"/>
        </w:rPr>
        <w:t>%</w:t>
      </w:r>
      <w:r w:rsidR="00D960B5" w:rsidRPr="007C7602">
        <w:rPr>
          <w:rFonts w:ascii="Book Antiqua" w:hAnsi="Book Antiqua"/>
          <w:sz w:val="24"/>
          <w:szCs w:val="24"/>
        </w:rPr>
        <w:t xml:space="preserve"> to 1.7% with an associated decrease in the number of operations performed</w:t>
      </w:r>
      <w:r w:rsidR="006840D9" w:rsidRPr="007C7602">
        <w:rPr>
          <w:rFonts w:ascii="Book Antiqua" w:hAnsi="Book Antiqua"/>
          <w:sz w:val="24"/>
          <w:szCs w:val="24"/>
          <w:vertAlign w:val="superscript"/>
        </w:rPr>
        <w:t>[</w:t>
      </w:r>
      <w:r w:rsidR="001075D8"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MePCfXwe","properties":{"formattedCitation":"{\\rtf \\super 54\\nosupersub{}}","plainCitation":"54"},"citationItems":[{"id":316,"uris":["http://zotero.org/users/1375475/items/7V3FWIPX"],"uri":["http://zotero.org/users/1375475/items/7V3FWIPX"],"itemData":{"id":316,"type":"article-journal","title":"Negative appendectomy rate in the era of CT: an 18-year perspective","container-title":"Radiology","page":"460-465","volume":"256","issue":"2","source":"NCBI PubMed","abstract":"PURPOSE: To estimate the correlation between the negative appendectomy rate (NAR) and the rate of preoperative computed tomography (CT) in patients suspected of having acute appendicitis who presented to the emergency department during an 18-year period.\nMATERIALS AND METHODS: This retrospective institutional review board-approved, HIPAA-compliant study was performed in a 719-bed tertiary care adult teaching hospital with 58,000 annual emergency department visits. The authors obtained a waiver of informed consent and used the medical records system to compare patients suspected of having appendicitis who presented to the emergency department between 2003 and 2007 to those who presented between 1990 and 1994, the period just before CT became commonly used at the authors' institution for the evaluation of appendicitis. Surgical and pathology reports were reviewed to determine the NAR, and the authors queried the radiology databases to determine the proportion of appendectomy patients who underwent preoperative imaging. Outcome measures included the NAR, the proportion of appendectomy patients who underwent preoperative CT, and the annual number of appendectomies performed. The chi(2) test for trend was used to assess for changes in proportions, and linear regression was used to evaluate numeric trends.\nRESULTS: From 1990 to 2007, the NAR decreased significantly from 23.0% to 1.7% (P &lt; .0001), the annual number of appendectomies decreased significantly from 217 per year to 119 per year (P = .0003), and the proportion of patients undergoing appendectomy who underwent preoperative CT increased significantly from 1% to 97.5% (P &lt; .0001).\nCONCLUSION: There was a significant reduction in both the NAR and the number of appendectomies in patients who presented to the emergency department during an 18-year period, which was associated with a significant increase in the use of preoperative abdominal CT.","DOI":"10.1148/radiol.10091570","ISSN":"1527-1315","note":"PMID: 20529988","shortTitle":"Negative appendectomy rate in the era of CT","journalAbbreviation":"Radiology","language":"eng","author":[{"family":"Raja","given":"Ali S"},{"family":"Wright","given":"Christopher"},{"family":"Sodickson","given":"Aaron D"},{"family":"Zane","given":"Richard D"},{"family":"Schiff","given":"Gordon D"},{"family":"Hanson","given":"Richard"},{"family":"Baeyens","given":"Pieter F"},{"family":"Khorasani","given":"Ramin"}],"issued":{"date-parts":[["2010",8]]},"PMID":"20529988"}}],"schema":"https://github.com/citation-style-language/schema/raw/master/csl-citation.json"} </w:instrText>
      </w:r>
      <w:r w:rsidR="001075D8"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54</w:t>
      </w:r>
      <w:r w:rsidR="001075D8" w:rsidRPr="007C7602">
        <w:rPr>
          <w:rFonts w:ascii="Book Antiqua" w:hAnsi="Book Antiqua"/>
          <w:sz w:val="24"/>
          <w:szCs w:val="24"/>
          <w:vertAlign w:val="superscript"/>
        </w:rPr>
        <w:fldChar w:fldCharType="end"/>
      </w:r>
      <w:r w:rsidR="006840D9" w:rsidRPr="007C7602">
        <w:rPr>
          <w:rFonts w:ascii="Book Antiqua" w:hAnsi="Book Antiqua"/>
          <w:sz w:val="24"/>
          <w:szCs w:val="24"/>
          <w:vertAlign w:val="superscript"/>
        </w:rPr>
        <w:t>]</w:t>
      </w:r>
      <w:r w:rsidR="00EB287E" w:rsidRPr="007C7602">
        <w:rPr>
          <w:rFonts w:ascii="Book Antiqua" w:hAnsi="Book Antiqua"/>
          <w:sz w:val="24"/>
          <w:szCs w:val="24"/>
        </w:rPr>
        <w:t>.</w:t>
      </w:r>
    </w:p>
    <w:p w14:paraId="4A5F14CF" w14:textId="45F4A0AD" w:rsidR="00AF574F" w:rsidRPr="007C7602" w:rsidRDefault="00135A5B" w:rsidP="001604C9">
      <w:pPr>
        <w:pStyle w:val="ListParagraph"/>
        <w:spacing w:after="0" w:line="360" w:lineRule="auto"/>
        <w:ind w:left="0" w:firstLine="720"/>
        <w:jc w:val="both"/>
        <w:rPr>
          <w:rFonts w:ascii="Book Antiqua" w:hAnsi="Book Antiqua"/>
          <w:sz w:val="24"/>
          <w:szCs w:val="24"/>
        </w:rPr>
      </w:pPr>
      <w:r w:rsidRPr="007C7602">
        <w:rPr>
          <w:rFonts w:ascii="Book Antiqua" w:hAnsi="Book Antiqua"/>
          <w:sz w:val="24"/>
          <w:szCs w:val="24"/>
        </w:rPr>
        <w:t xml:space="preserve">While the dangers of radiation exposure in the extremely young have been highlighted by recent population studies </w:t>
      </w:r>
      <w:r w:rsidR="00AF574F" w:rsidRPr="007C7602">
        <w:rPr>
          <w:rFonts w:ascii="Book Antiqua" w:hAnsi="Book Antiqua"/>
          <w:sz w:val="24"/>
          <w:szCs w:val="24"/>
        </w:rPr>
        <w:t xml:space="preserve">the situation </w:t>
      </w:r>
      <w:r w:rsidR="009F43AC" w:rsidRPr="007C7602">
        <w:rPr>
          <w:rFonts w:ascii="Book Antiqua" w:hAnsi="Book Antiqua"/>
          <w:sz w:val="24"/>
          <w:szCs w:val="24"/>
        </w:rPr>
        <w:t>with regard to the foetus in pregnant patients</w:t>
      </w:r>
      <w:r w:rsidR="00AF574F" w:rsidRPr="007C7602">
        <w:rPr>
          <w:rFonts w:ascii="Book Antiqua" w:hAnsi="Book Antiqua"/>
          <w:sz w:val="24"/>
          <w:szCs w:val="24"/>
        </w:rPr>
        <w:t xml:space="preserve"> </w:t>
      </w:r>
      <w:r w:rsidRPr="007C7602">
        <w:rPr>
          <w:rFonts w:ascii="Book Antiqua" w:hAnsi="Book Antiqua"/>
          <w:sz w:val="24"/>
          <w:szCs w:val="24"/>
        </w:rPr>
        <w:t>remains uncertain</w:t>
      </w:r>
      <w:r w:rsidR="00AF574F" w:rsidRPr="007C7602">
        <w:rPr>
          <w:rFonts w:ascii="Book Antiqua" w:hAnsi="Book Antiqua"/>
          <w:sz w:val="24"/>
          <w:szCs w:val="24"/>
        </w:rPr>
        <w:t xml:space="preserve">. </w:t>
      </w:r>
      <w:r w:rsidR="00F51242" w:rsidRPr="007C7602">
        <w:rPr>
          <w:rFonts w:ascii="Book Antiqua" w:hAnsi="Book Antiqua"/>
          <w:sz w:val="24"/>
          <w:szCs w:val="24"/>
        </w:rPr>
        <w:t>While physicians have been demonstrated to have a poor understanding regarding the risks of imaging in pregnancy</w:t>
      </w:r>
      <w:r w:rsidR="00504026" w:rsidRPr="007C7602">
        <w:rPr>
          <w:rFonts w:ascii="Book Antiqua" w:hAnsi="Book Antiqua"/>
          <w:sz w:val="24"/>
          <w:szCs w:val="24"/>
          <w:vertAlign w:val="superscript"/>
        </w:rPr>
        <w:t>[</w:t>
      </w:r>
      <w:r w:rsidR="00954A61"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16u4blmer4","properties":{"formattedCitation":"{\\rtf \\super 55,56\\nosupersub{}}","plainCitation":"55,56"},"citationItems":[{"id":708,"uris":["http://zotero.org/users/1375475/items/9F3NUXJJ"],"uri":["http://zotero.org/users/1375475/items/9F3NUXJJ"],"itemData":{"id":708,"type":"article-journal","title":"Deficiencies in physician knowledge of the risks of imaging in pregnancy","container-title":"Obstetrics and gynecology","page":"58S","volume":"123 Suppl 1","source":"NCBI PubMed","abstract":"INTRODUCTION: The use of diagnostic imaging in pregnant women is on the rise. Misconceptions regarding the risks and effects of fetal radiation exposure may lead to inappropriate practice patterns. The objective of this study was to query physicians about their knowledge and use of imaging in gravid women.\nMETHODS: An anonymous survey was distributed to obstetrician-gynecologists and emergency medicine specialists regarding the risks of radiologic studies in pregnancy. Physicians were asked knowledge-based questions and were given case-based scenarios. The survey also queried physician demographics and practice patterns.\nRESULTS: Forty-nine surveys were collected from 23 obstetrician-gynecologists and 26 emergency medicine physicians at a single academic institution. Respondents correctly answered 54% of the questions. Overall obstetrician-gynecologists (59%) performed better than emergency medicine physicians (43%). In particular, obstetrician-gynecologists were more accurate with questions concerning the risk of imaging for ectopic pregnancy, appendicitis, and pulmonary embolism. Emergency physicians were more likely to appropriately order trauma computed tomography scans.\nCONCLUSIONS: Health care providers scored poorly regarding the safety and appropriateness of radiologic studies for pregnant women. Despite established protocols, there appears to be significant variation in patient management and physician knowledge. Although obstetrician-gynecologists performed better than emergency medicine physicians, there is a need for further education in both specialties.","DOI":"10.1097/01.AOG.0000447357.84705.e5","ISSN":"1873-233X","note":"PMID: 24770227","journalAbbreviation":"Obstet Gynecol","language":"eng","author":[{"family":"Johnson","given":"Amy M"},{"family":"Dahn","given":"Cassidy M"},{"family":"Cadiz","given":"Lauren A"}],"issued":{"date-parts":[["2014",5]]},"PMID":"24770227"},"label":"page"},{"id":824,"uris":["http://zotero.org/users/1375475/items/PKZRW8RA"],"uri":["http://zotero.org/users/1375475/items/PKZRW8RA"],"itemData":{"id":824,"type":"article-journal","title":"Physicians' Perceptions of Teratogenic Risk Associated with Radiography and CT During Early Pregnancy","container-title":"American Journal of Roentgenology","page":"1107-1109","volume":"182","issue":"5","source":"ajronline.org (Atypon)","abstract":"ABSTRACT : OBJECTIVE. The objective of our study was to determine family physicians' and obstetricians' perceptions of the risk of major fetal malformations associated with exposure to radiation from radiography and CT during early pregnancy.MATERIALS AND METHODS. Structured questionnaires were sent to 400 family physicians and 100 obstetricians selected randomly across Ontario, Canada. The physicians were informed about the 1–3% baseline risk for major malformations and were asked about their perceptions of the risk to the fetus associated with an abdominal radiograph and an abdominal CT scan during early pregnancy and whether they would recommend a therapeutic abortion after such exposure.RESULTS. Fifty-five percent (218/400) of the family physicians and 69% (69/100) of the obstetricians responded to our questionnaire. Forty-four percent of family physicians estimated the risk associated with an abdominal radiograph to be 5% or greater, and 61% estimated the risk associated with an abdominal CT scan to be 5% or greater. Eleven percent of obstetricians estimated the risk associated with radiographs to be 5% or greater (p &lt; 0.001), and 34% estimated the risk associated with CT scans to be 5% or greater (p &lt; 0.001). Among family physicians, 1% recommended an abortion if the fetus was exposed to radiation from radiography and 6% after exposure to radiation from CT. None of the obstetricians recommended an abortion after exposure to radiation from an abdominal radiograph, but 5% recommended an abortion after exposure to radiation from an abdominal CT scan in early pregnancy.CONCLUSION. Our survey shows that physicians who care for pregnant women perceive the teratogenic risk associated with an abdominal radiograph and an abdominal CT scan to be unrealistically high during early pregnancy. This misperception could lead to increased anxiety among pregnant women seeking counseling and to unnecessary terminations of otherwise wanted pregnancies. This perception of high teratogenic risk associated with radiation could also lead to a delay in needed care of pregnant women.","DOI":"10.2214/ajr.182.5.1821107","ISSN":"0361-803X","journalAbbreviation":"American Journal of Roentgenology","author":[{"family":"Ratnapalan","given":"Savithiri"},{"family":"Bona","given":"Nicole"},{"family":"Chandra","given":"Kiran"},{"family":"Koren","given":"Gideon"}],"issued":{"date-parts":[["2004",5,1]]},"accessed":{"date-parts":[["2014",5,26]]}},"label":"page"}],"schema":"https://github.com/citation-style-language/schema/raw/master/csl-citation.json"} </w:instrText>
      </w:r>
      <w:r w:rsidR="00954A61"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55,56</w:t>
      </w:r>
      <w:r w:rsidR="00954A61" w:rsidRPr="007C7602">
        <w:rPr>
          <w:rFonts w:ascii="Book Antiqua" w:hAnsi="Book Antiqua"/>
          <w:sz w:val="24"/>
          <w:szCs w:val="24"/>
          <w:vertAlign w:val="superscript"/>
        </w:rPr>
        <w:fldChar w:fldCharType="end"/>
      </w:r>
      <w:r w:rsidR="00504026" w:rsidRPr="007C7602">
        <w:rPr>
          <w:rFonts w:ascii="Book Antiqua" w:hAnsi="Book Antiqua"/>
          <w:sz w:val="24"/>
          <w:szCs w:val="24"/>
          <w:vertAlign w:val="superscript"/>
        </w:rPr>
        <w:t>]</w:t>
      </w:r>
      <w:r w:rsidR="00F51242" w:rsidRPr="007C7602">
        <w:rPr>
          <w:rFonts w:ascii="Book Antiqua" w:hAnsi="Book Antiqua"/>
          <w:sz w:val="24"/>
          <w:szCs w:val="24"/>
        </w:rPr>
        <w:t xml:space="preserve">, this is likely due to the fact that there is no solid scientific evidence regarding the exact dangers. </w:t>
      </w:r>
      <w:r w:rsidRPr="007C7602">
        <w:rPr>
          <w:rFonts w:ascii="Book Antiqua" w:hAnsi="Book Antiqua"/>
          <w:sz w:val="24"/>
          <w:szCs w:val="24"/>
        </w:rPr>
        <w:t>D</w:t>
      </w:r>
      <w:r w:rsidR="00F51242" w:rsidRPr="007C7602">
        <w:rPr>
          <w:rFonts w:ascii="Book Antiqua" w:hAnsi="Book Antiqua"/>
          <w:sz w:val="24"/>
          <w:szCs w:val="24"/>
        </w:rPr>
        <w:t>ata in animal studies has demonstrated teratogenicity</w:t>
      </w:r>
      <w:r w:rsidRPr="007C7602">
        <w:rPr>
          <w:rFonts w:ascii="Book Antiqua" w:hAnsi="Book Antiqua"/>
          <w:sz w:val="24"/>
          <w:szCs w:val="24"/>
        </w:rPr>
        <w:t xml:space="preserve"> but</w:t>
      </w:r>
      <w:r w:rsidR="00F51242" w:rsidRPr="007C7602">
        <w:rPr>
          <w:rFonts w:ascii="Book Antiqua" w:hAnsi="Book Antiqua"/>
          <w:sz w:val="24"/>
          <w:szCs w:val="24"/>
        </w:rPr>
        <w:t xml:space="preserve"> the doses used in these st</w:t>
      </w:r>
      <w:r w:rsidRPr="007C7602">
        <w:rPr>
          <w:rFonts w:ascii="Book Antiqua" w:hAnsi="Book Antiqua"/>
          <w:sz w:val="24"/>
          <w:szCs w:val="24"/>
        </w:rPr>
        <w:t>udies were much higher than those</w:t>
      </w:r>
      <w:r w:rsidR="00F51242" w:rsidRPr="007C7602">
        <w:rPr>
          <w:rFonts w:ascii="Book Antiqua" w:hAnsi="Book Antiqua"/>
          <w:sz w:val="24"/>
          <w:szCs w:val="24"/>
        </w:rPr>
        <w:t xml:space="preserve"> used in diagnostic scanning</w:t>
      </w:r>
      <w:r w:rsidR="00504026" w:rsidRPr="007C7602">
        <w:rPr>
          <w:rFonts w:ascii="Book Antiqua" w:hAnsi="Book Antiqua"/>
          <w:sz w:val="24"/>
          <w:szCs w:val="24"/>
          <w:vertAlign w:val="superscript"/>
        </w:rPr>
        <w:t>[</w:t>
      </w:r>
      <w:r w:rsidR="00F51242"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dNWRz0sl","properties":{"formattedCitation":"{\\rtf \\super 57\\nosupersub{}}","plainCitation":"57"},"citationItems":[{"id":815,"uris":["http://zotero.org/users/1375475/items/9IB7IPXM"],"uri":["http://zotero.org/users/1375475/items/9IB7IPXM"],"itemData":{"id":815,"type":"article-journal","title":"The effect of embryonic and fetal exposure to x-ray, microwaves, and ultrasound: counseling the pregnant and nonpregnant patient about these risks","container-title":"Seminars in oncology","page":"347-368","volume":"16","issue":"5","source":"NCBI PubMed","abstract":"The term radiation evokes emotional responses both from lay persons and from professionals. Many spokespersons are unfamiliar with radiation biology or the quantitative nature of the risks. Frequently, microwave, ultrasound, and ionizing radiation risks are confused. Although it is impossible to prove no risk for any environmental hazard, it appears that exposure to microwave radiation below the maximal permissible levels present no measurable risk to the embryo. Ultrasound exposure from diagnostic ultrasonographic-imaging equipment also is quite innocuous. It is true that continued surveillance and research into potential risks of these low-level exposures should continue; however, at present ultrasound not only improves obstetric care, but also reduces the necessity of diagnostic x-ray procedures. In the field of ionizing radiation, we have a better comprehension of the biologic effects and the quantitative maximum risks than for any other environmental hazard. Although the animal and human data support the conclusion that no increases in the incidence of gross congenital malformations, IUGR, or abortion will occur with exposures less than 5 rad, that does not mean that there are definitely no risks to the embryo exposed to lower doses of radiation. Whether there exists a linear or exponential dose-response relationship or a threshold exposure for genetic, carcinogenic, cell-depleting, and life-shortening effects has not been determined. In establishing maximum permissible levels for the embryo at low exposures, refer to Tables 4, 5, 6, 8, and 9. It is obvious that the risks of 1-rad (.10Gy) or 5-rad (.05Gy) acute exposure are far below the spontaneous risks of the developing embryo because 15% of human embryos abort, 2.7% to 3.0% of human embryos have major malformations, 4% have intrauterine growth retardation, and 8% to 10% have early- or late-stage onset genetic disease. The maximal risk attributed to a 1-rad exposure, approximately 0.003%, is thousands of times smaller than the spontaneous risks of malformations, abortion, or genetic disease. Thus, the present maximal permissible occupational exposures of 0.5 rem for pregnant women (see Table 10) and 5 rem for medical exposure, are extremely conservative. Medically indicated diagnostic roentgenograms are appropriate for pregnant women, and there is no medical justification for terminating a pregnancy in women exposed to 5 rad or less because of a radiation exposure.(ABSTRACT TRUNCATED AT 400 WORDS)","ISSN":"0093-7754","note":"PMID: 2678486","shortTitle":"The effect of embryonic and fetal exposure to x-ray, microwaves, and ultrasound","journalAbbreviation":"Semin. Oncol.","language":"eng","author":[{"family":"Brent","given":"R L"}],"issued":{"date-parts":[["1989",10]]},"PMID":"2678486"}}],"schema":"https://github.com/citation-style-language/schema/raw/master/csl-citation.json"} </w:instrText>
      </w:r>
      <w:r w:rsidR="00F51242"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57</w:t>
      </w:r>
      <w:r w:rsidR="00F51242" w:rsidRPr="007C7602">
        <w:rPr>
          <w:rFonts w:ascii="Book Antiqua" w:hAnsi="Book Antiqua"/>
          <w:sz w:val="24"/>
          <w:szCs w:val="24"/>
          <w:vertAlign w:val="superscript"/>
        </w:rPr>
        <w:fldChar w:fldCharType="end"/>
      </w:r>
      <w:r w:rsidR="00504026" w:rsidRPr="007C7602">
        <w:rPr>
          <w:rFonts w:ascii="Book Antiqua" w:hAnsi="Book Antiqua"/>
          <w:sz w:val="24"/>
          <w:szCs w:val="24"/>
          <w:vertAlign w:val="superscript"/>
        </w:rPr>
        <w:t>]</w:t>
      </w:r>
      <w:r w:rsidR="00EB287E" w:rsidRPr="007C7602">
        <w:rPr>
          <w:rFonts w:ascii="Book Antiqua" w:hAnsi="Book Antiqua"/>
          <w:sz w:val="24"/>
          <w:szCs w:val="24"/>
        </w:rPr>
        <w:t>.</w:t>
      </w:r>
      <w:r w:rsidR="00F51242" w:rsidRPr="007C7602">
        <w:rPr>
          <w:rFonts w:ascii="Book Antiqua" w:hAnsi="Book Antiqua"/>
          <w:sz w:val="24"/>
          <w:szCs w:val="24"/>
        </w:rPr>
        <w:t xml:space="preserve"> Studies of individuals exposed in utero at Hiroshima and Nagasaki have demonstrated </w:t>
      </w:r>
      <w:r w:rsidR="00954A61" w:rsidRPr="007C7602">
        <w:rPr>
          <w:rFonts w:ascii="Book Antiqua" w:hAnsi="Book Antiqua"/>
          <w:sz w:val="24"/>
          <w:szCs w:val="24"/>
        </w:rPr>
        <w:t>growth restriction, microcephaly, mental retardation and increased risk of seizures from high dose radiation exposure</w:t>
      </w:r>
      <w:r w:rsidR="00504026" w:rsidRPr="007C7602">
        <w:rPr>
          <w:rFonts w:ascii="Book Antiqua" w:hAnsi="Book Antiqua"/>
          <w:sz w:val="24"/>
          <w:szCs w:val="24"/>
          <w:vertAlign w:val="superscript"/>
        </w:rPr>
        <w:t>[</w:t>
      </w:r>
      <w:r w:rsidR="00954A61"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14krpb5uc2","properties":{"formattedCitation":"{\\rtf \\super 58,59\\nosupersub{}}","plainCitation":"58,59"},"citationItems":[{"id":817,"uris":["http://zotero.org/users/1375475/items/D7XXBTTE"],"uri":["http://zotero.org/users/1375475/items/D7XXBTTE"],"itemData":{"id":817,"type":"article-journal","title":"Perinatal loss and neurological abnormalities among children of the atomic bomb: Nagasaki and hiroshima revisited, 1949 to 1989","container-title":"JAMA","page":"605-609","volume":"264","issue":"5","source":"Silverchair","abstract":"Studies of the survivors of the atomic bombing of Hiroshima and Nagasaki who were exposed to ionizing radiation in utero have demonstrated a significant increase in perinatal loss and the vulnerability of the developing fetal brain to injury. These studies have also helped to define the stages in the development of the human brain that are particularly susceptible to radiation-related damage. Exposure at critical junctures in development increases the risk of mental retardation, small head size, subsequent seizures, and poor performance on conventional tests of intelligence and in school. The most critical period, 8 through 15 weeks after fertilization, corresponds to that time in development when neuronal production increases and migration of immature neurons to their cortical sites of function occurs. The epidemiologic data are, however, too sparse to settle unequivocally the nature of the dose-response function and, in particular, whether there is or is not a threshold to damage. If a threshold does exist, it appears to be in the 0.10- to 0.20-Gy fetal-dose range in this vulnerable gestational period.(JAMA. 1990;264:605-609)","DOI":"10.1001/jama.1990.03450050063029","ISSN":"0098-7484","shortTitle":"Perinatal loss and neurological abnormalities among children of the atomic bomb","journalAbbreviation":"JAMA","author":[{"family":"Yamazaki JN","given":""},{"family":"Schull WJ","given":""}],"issued":{"date-parts":[["1990",8,1]]},"accessed":{"date-parts":[["2014",5,26]]}},"label":"page"},{"id":821,"uris":["http://zotero.org/users/1375475/items/ZJBUBT7K"],"uri":["http://zotero.org/users/1375475/items/ZJBUBT7K"],"itemData":{"id":821,"type":"article-journal","title":"Cognitive function and prenatal exposure to ionizing radiation","container-title":"Teratology","page":"222-226","volume":"59","issue":"4","source":"Wiley Online Library","abstract":"It is clear from the many studies of the prenatally exposed survivors of the atomic bombing of Hiroshima and Nagasaki that exposure to ionizing radiation during gestation has harmful effects on the developing human brain, particularly if that exposure occurs at critical stages in the development of the neocortex. Data on a variety of measures of cognitive function, including the occurrence of severe mental retardation as well as variation in the intelligence quotient (IQ) and school performance, show significant effects on those survivors exposed 8–15 weeks and 16–25 weeks after ovulation. Studies of seizures, primarily those without known precipitating cause, also exhibit a radiation effect on those individuals exposed in the first 16 weeks after ovulation. The cellular and molecular events that subtend these abnormalities are still largely unknown although some progress toward an understanding has occurred. For example, magnetic resonance imaging of the brain of some of the mentally retarded survivors has revealed a large region of abnormally situated gray matter, suggesting an abnormality in neuronal migration, but cell killing could also contribute importantly to the effects on cognitive function that have been seen. The retardation of growth in stature observed in individuals exposed in the first and second trimesters of pregnancy suggests that the development of an atypically small head size, without conspicuously impaired cognitive function, may reflect a generalized retardation of growth. Teratology 59:222–226, 1999.  © 1999 Wiley-Liss, Inc.","DOI":"10.1002/(SICI)1096-9926(199904)59:4&lt;222::AID-TERA6&gt;3.0.CO;2-M","ISSN":"1096-9926","journalAbbreviation":"Teratology","language":"en","author":[{"family":"Schull","given":"William J."},{"family":"Otake","given":"Masanori"}],"issued":{"date-parts":[["1999",4,1]]},"accessed":{"date-parts":[["2014",5,26]]}},"label":"page"}],"schema":"https://github.com/citation-style-language/schema/raw/master/csl-citation.json"} </w:instrText>
      </w:r>
      <w:r w:rsidR="00954A61"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58,59</w:t>
      </w:r>
      <w:r w:rsidR="00954A61" w:rsidRPr="007C7602">
        <w:rPr>
          <w:rFonts w:ascii="Book Antiqua" w:hAnsi="Book Antiqua"/>
          <w:sz w:val="24"/>
          <w:szCs w:val="24"/>
          <w:vertAlign w:val="superscript"/>
        </w:rPr>
        <w:fldChar w:fldCharType="end"/>
      </w:r>
      <w:r w:rsidR="00504026" w:rsidRPr="007C7602">
        <w:rPr>
          <w:rFonts w:ascii="Book Antiqua" w:hAnsi="Book Antiqua"/>
          <w:sz w:val="24"/>
          <w:szCs w:val="24"/>
          <w:vertAlign w:val="superscript"/>
        </w:rPr>
        <w:t>]</w:t>
      </w:r>
      <w:r w:rsidR="00EB287E" w:rsidRPr="007C7602">
        <w:rPr>
          <w:rFonts w:ascii="Book Antiqua" w:hAnsi="Book Antiqua"/>
          <w:sz w:val="24"/>
          <w:szCs w:val="24"/>
        </w:rPr>
        <w:t>.</w:t>
      </w:r>
      <w:r w:rsidR="00954A61" w:rsidRPr="007C7602">
        <w:rPr>
          <w:rFonts w:ascii="Book Antiqua" w:hAnsi="Book Antiqua"/>
          <w:sz w:val="24"/>
          <w:szCs w:val="24"/>
        </w:rPr>
        <w:t xml:space="preserve"> </w:t>
      </w:r>
      <w:r w:rsidRPr="007C7602">
        <w:rPr>
          <w:rFonts w:ascii="Book Antiqua" w:hAnsi="Book Antiqua"/>
          <w:sz w:val="24"/>
          <w:szCs w:val="24"/>
        </w:rPr>
        <w:t>While protocols exist which direct the need for scanning in pregnant or potentially pregnant patients these are</w:t>
      </w:r>
      <w:r w:rsidR="005562C9" w:rsidRPr="007C7602">
        <w:rPr>
          <w:rFonts w:ascii="Book Antiqua" w:hAnsi="Book Antiqua"/>
          <w:sz w:val="24"/>
          <w:szCs w:val="24"/>
        </w:rPr>
        <w:t xml:space="preserve"> primarily</w:t>
      </w:r>
      <w:r w:rsidRPr="007C7602">
        <w:rPr>
          <w:rFonts w:ascii="Book Antiqua" w:hAnsi="Book Antiqua"/>
          <w:sz w:val="24"/>
          <w:szCs w:val="24"/>
        </w:rPr>
        <w:t xml:space="preserve"> based on the linear no-threshold model rather than a specifically defined c</w:t>
      </w:r>
      <w:r w:rsidR="006A7755" w:rsidRPr="007C7602">
        <w:rPr>
          <w:rFonts w:ascii="Book Antiqua" w:hAnsi="Book Antiqua"/>
          <w:sz w:val="24"/>
          <w:szCs w:val="24"/>
        </w:rPr>
        <w:t>arcinogenic risk</w:t>
      </w:r>
      <w:r w:rsidR="00504026" w:rsidRPr="007C7602">
        <w:rPr>
          <w:rFonts w:ascii="Book Antiqua" w:hAnsi="Book Antiqua"/>
          <w:sz w:val="24"/>
          <w:szCs w:val="24"/>
          <w:vertAlign w:val="superscript"/>
        </w:rPr>
        <w:t>[</w:t>
      </w:r>
      <w:r w:rsidR="006A7755"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1g8dph9ika","properties":{"formattedCitation":"{\\rtf \\super 60\\uc0\\u8211{}62\\nosupersub{}}","plainCitation":"60–62"},"citationItems":[{"id":830,"uris":["http://zotero.org/users/1375475/items/JINS5B9E"],"uri":["http://zotero.org/users/1375475/items/JINS5B9E"],"itemData":{"id":830,"type":"article-journal","title":"Guidelines for computed tomography and magnetic resonance imaging use during pregnancy and lactation","container-title":"Obstetrics and gynecology","page":"333-340","volume":"112","issue":"2 Pt 1","source":"NCBI PubMed","abstract":"There has been a substantial increase in the use of computed tomography (CT) and magnetic resonance imaging (MRI) in pregnancy and lactation. Among some physicians and patients, however, there are misperceptions regarding risks, safety, and appropriate use of these modalities in pregnancy. We have developed a set of evidence-based guidelines for the use of CT, MRI, and contrast media during pregnancy for selected indications including suspected acute appendicitis, pulmonary embolism, renal colic, trauma, and cephalopelvic disproportion. Ultrasonography is the initial modality of choice for suspected appendicitis, but if the ultrasound examination is negative, MRI or CT can be obtained. Computed tomography should be the initial diagnostic imaging modality for suspected pulmonary embolism. Ultrasonography should be the initial study of choice for suspected renal colic. Ultrasonography can be the initial imaging evaluation for trauma, but CT should be performed if serious injury is suspected. Pelvimetry now is used rarely for suspected cephalopelvic disproportion, but when required, low-dose CT pelvimetry can be performed with minimal risk. Although iodinated contrast seems safe to use in pregnancy, intravenous gadolinium is contraindicated and should be used only when absolutely essential. It seems to be safe to continue breast-feeding immediately after receiving iodinated contrast or gadolinium. Although teratogenesis is not a major concern after exposure to prenatal diagnostic radiation, carcinogenesis is a potential risk. When used appropriately, CT and MRI can be valuable tools in imaging pregnant and lactating women; risks and benefits always should be considered and discussed with patients.","DOI":"10.1097/AOG.0b013e318180a505","ISSN":"0029-7844","note":"PMID: 18669732","journalAbbreviation":"Obstet Gynecol","language":"eng","author":[{"family":"Chen","given":"Morie M"},{"family":"Coakley","given":"Fergus V"},{"family":"Kaimal","given":"Anjali"},{"family":"Laros","given":"Russell K, Jr"}],"issued":{"date-parts":[["2008",8]]},"PMID":"18669732"},"label":"page"},{"id":916,"uris":["http://zotero.org/users/1375475/items/TD6JUC69"],"uri":["http://zotero.org/users/1375475/items/TD6JUC69"],"itemData":{"id":916,"type":"article-journal","title":"Radiation management for interventions using fluoroscopic or computed tomographic guidance during pregnancy: a joint guideline of the Society of Interventional Radiology and the Cardiovascular and Interventional Radiological Society of Europe with Endorsement by the Canadian Interventional Radiology Association","container-title":"Journal of vascular and interventional radiology: JVIR","page":"19-32","volume":"23","issue":"1","source":"NCBI PubMed","DOI":"10.1016/j.jvir.2011.09.007","ISSN":"1535-7732","note":"PMID: 22112899","shortTitle":"Radiation management for interventions using fluoroscopic or computed tomographic guidance during pregnancy","journalAbbreviation":"J Vasc Interv Radiol","language":"eng","author":[{"family":"Dauer","given":"Lawrence T"},{"family":"Thornton","given":"Raymond H"},{"family":"Miller","given":"Donald L"},{"family":"Damilakis","given":"John"},{"family":"Dixon","given":"Robert G"},{"family":"Marx","given":"M Victoria"},{"family":"Schueler","given":"Beth A"},{"family":"Vañó","given":"Eliseo"},{"family":"Venkatesan","given":"Aradhana"},{"family":"Bartal","given":"Gabriel"},{"family":"Tsetis","given":"Dimitrios"},{"family":"Cardella","given":"John F"},{"family":"Society of Interventional Radiology Safety and Health Committee","given":""},{"family":"Cardiovascular and Interventional Radiology Society of Europe Standards of Practice Committee","given":""}],"issued":{"date-parts":[["2012",1]]},"PMID":"22112899"},"label":"page"},{"id":827,"uris":["http://zotero.org/users/1375475/items/535PJFP5"],"uri":["http://zotero.org/users/1375475/items/535PJFP5"],"itemData":{"id":827,"type":"article-journal","title":"American Thoracic Society Documents: An Official American Thoracic Society/Society of Thoracic Radiology Clinical Practice Guideline—Evaluation of Suspected Pulmonary Embolism in Pregnancy","container-title":"Radiology","page":"635-646","volume":"262","issue":"2","source":"pubs.rsna.org (Atypon)","DOI":"10.1148/radiol.11114045","ISSN":"0033-8419","shortTitle":"American Thoracic Society Documents","journalAbbreviation":"Radiology","author":[{"family":"Leung","given":"Ann N."},{"family":"Bull","given":"Todd M."},{"family":"Jaeschke","given":"Roman"},{"family":"Lockwood","given":"Charles J."},{"family":"Boiselle","given":"Phillip M."},{"family":"Hurwitz","given":"Lynne M."},{"family":"James","given":"Andra H."},{"family":"McCullough","given":"Laurence B."},{"family":"Menda","given":"Yusuf"},{"family":"Paidas","given":"Michael J."},{"family":"Royal","given":"Henry D."},{"family":"Tapson","given":"Victor F."},{"family":"Winer-Muram","given":"Helen T."},{"family":"Chervenak","given":"Frank A."},{"family":"Cody","given":"Dianna D."},{"family":"McNitt-Gray","given":"Michael F."},{"family":"Stave","given":"Christopher D."},{"family":"Tuttle","given":"Brandi D."}],"issued":{"date-parts":[["2012",2,1]]},"accessed":{"date-parts":[["2014",5,26]]}},"label":"page"}],"schema":"https://github.com/citation-style-language/schema/raw/master/csl-citation.json"} </w:instrText>
      </w:r>
      <w:r w:rsidR="006A7755"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60–62</w:t>
      </w:r>
      <w:r w:rsidR="006A7755" w:rsidRPr="007C7602">
        <w:rPr>
          <w:rFonts w:ascii="Book Antiqua" w:hAnsi="Book Antiqua"/>
          <w:sz w:val="24"/>
          <w:szCs w:val="24"/>
          <w:vertAlign w:val="superscript"/>
        </w:rPr>
        <w:fldChar w:fldCharType="end"/>
      </w:r>
      <w:r w:rsidR="00504026" w:rsidRPr="007C7602">
        <w:rPr>
          <w:rFonts w:ascii="Book Antiqua" w:hAnsi="Book Antiqua"/>
          <w:sz w:val="24"/>
          <w:szCs w:val="24"/>
          <w:vertAlign w:val="superscript"/>
        </w:rPr>
        <w:t>]</w:t>
      </w:r>
      <w:r w:rsidR="00EB287E" w:rsidRPr="007C7602">
        <w:rPr>
          <w:rFonts w:ascii="Book Antiqua" w:hAnsi="Book Antiqua"/>
          <w:sz w:val="24"/>
          <w:szCs w:val="24"/>
        </w:rPr>
        <w:t>.</w:t>
      </w:r>
      <w:r w:rsidR="00D45496" w:rsidRPr="007C7602">
        <w:rPr>
          <w:rFonts w:ascii="Book Antiqua" w:hAnsi="Book Antiqua"/>
          <w:sz w:val="24"/>
          <w:szCs w:val="24"/>
        </w:rPr>
        <w:t xml:space="preserve"> These protocols advocate minimising the radiation dose</w:t>
      </w:r>
      <w:r w:rsidR="00C324F0" w:rsidRPr="007C7602">
        <w:rPr>
          <w:rFonts w:ascii="Book Antiqua" w:hAnsi="Book Antiqua"/>
          <w:sz w:val="24"/>
          <w:szCs w:val="24"/>
        </w:rPr>
        <w:t xml:space="preserve"> to</w:t>
      </w:r>
      <w:r w:rsidR="00D45496" w:rsidRPr="007C7602">
        <w:rPr>
          <w:rFonts w:ascii="Book Antiqua" w:hAnsi="Book Antiqua"/>
          <w:sz w:val="24"/>
          <w:szCs w:val="24"/>
        </w:rPr>
        <w:t xml:space="preserve"> which the foetus is exposed and concentrating the dose on the anatomy of interest; for example in suspected appendicitis, the scan volume should be restricted to include only potentially diagnostic areas and dual pass studies should be avoided</w:t>
      </w:r>
      <w:r w:rsidR="00504026" w:rsidRPr="007C7602">
        <w:rPr>
          <w:rFonts w:ascii="Book Antiqua" w:hAnsi="Book Antiqua"/>
          <w:sz w:val="24"/>
          <w:szCs w:val="24"/>
          <w:vertAlign w:val="superscript"/>
        </w:rPr>
        <w:t>[</w:t>
      </w:r>
      <w:r w:rsidR="00D45496"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ru81o7gtb","properties":{"formattedCitation":"{\\rtf \\super 63,64\\nosupersub{}}","plainCitation":"63,64"},"citationItems":[{"id":845,"uris":["http://zotero.org/users/1375475/items/6R2MQPJ4"],"uri":["http://zotero.org/users/1375475/items/6R2MQPJ4"],"itemData":{"id":845,"type":"article-journal","title":"The use of helical computed tomography in pregnancy for the diagnosis of acute appendicitis","container-title":"American journal of obstetrics and gynecology","page":"954-957","volume":"184","issue":"5","source":"NCBI PubMed","abstract":"OBJECTIVE: Accurate diagnosis of acute appendicitis in pregnancy by clinical evaluation is difficult. A safe, reliable test was sought to decrease a delay in diagnosis and to avoid unnecessary invasive procedures. A helical or spiral computed tomographic technique has proven to be a very accurate test in the nonobstetric population for the identification of acute appendicitis. We report its use in pregnant patients with suspected acute appendicitis.\nSTUDY DESIGN: All pregnant patients who were undergoing helical computed tomography at our institution from April 1997 to February 1998 for the suspected clinical diagnosis of acute appendicitis were retrospectively reviewed. Helical computed tomography was performed by standard departmental protocol. A positive study was reported if an enlarged appendix, which did not fill with contrast material, was present with periappendiceal inflammatory changes. Outcomes were determined by the results of surgery and pathologic examination or clinical follow-up.\nRESULTS: Seven patients were identified in the study period. Two patients had positive findings on helical computed tomography, and acute appendicitis was confirmed at laparotomy and by pathologic inspection. There were no further prenatal complications and both patients delivered at term. Five patients had a normal-appearing appendix on helical computed tomography, and all of these patients had resolution of their pain and symptoms.\nCONCLUSION: Helical computed tomography appears to be a useful, noninvasive test to accurately diagnose acute appendicitis in pregnancy.","ISSN":"0002-9378","note":"PMID: 11303204","journalAbbreviation":"Am. J. Obstet. Gynecol.","language":"eng","author":[{"family":"Ames Castro","given":"M"},{"family":"Shipp","given":"T D"},{"family":"Castro","given":"E E"},{"family":"Ouzounian","given":"J"},{"family":"Rao","given":"P"}],"issued":{"date-parts":[["2001",4]]},"PMID":"11303204"},"label":"page"},{"id":842,"uris":["http://zotero.org/users/1375475/items/F7SVRKDQ"],"uri":["http://zotero.org/users/1375475/items/F7SVRKDQ"],"itemData":{"id":842,"type":"article-journal","title":"When a pregnant woman with suspected appendicitis is referred for a CT scan, what should a radiologist do to minimize potential radiation risks?","container-title":"Pediatric Radiology","page":"589-590","volume":"34","issue":"7","source":"link.springer.com","DOI":"10.1007/s00247-004-1206-8","ISSN":"0301-0449, 1432-1998","journalAbbreviation":"Pediatr Radiol","language":"en","author":[{"family":"Wagner","given":"Louis K."},{"family":"Huda","given":"Walter"}],"issued":{"date-parts":[["2004",7,1]]},"accessed":{"date-parts":[["2014",5,26]]}},"label":"page"}],"schema":"https://github.com/citation-style-language/schema/raw/master/csl-citation.json"} </w:instrText>
      </w:r>
      <w:r w:rsidR="00D45496"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63,64</w:t>
      </w:r>
      <w:r w:rsidR="00D45496" w:rsidRPr="007C7602">
        <w:rPr>
          <w:rFonts w:ascii="Book Antiqua" w:hAnsi="Book Antiqua"/>
          <w:sz w:val="24"/>
          <w:szCs w:val="24"/>
          <w:vertAlign w:val="superscript"/>
        </w:rPr>
        <w:fldChar w:fldCharType="end"/>
      </w:r>
      <w:r w:rsidR="00504026" w:rsidRPr="007C7602">
        <w:rPr>
          <w:rFonts w:ascii="Book Antiqua" w:hAnsi="Book Antiqua"/>
          <w:sz w:val="24"/>
          <w:szCs w:val="24"/>
          <w:vertAlign w:val="superscript"/>
        </w:rPr>
        <w:t>]</w:t>
      </w:r>
      <w:r w:rsidR="00EB287E" w:rsidRPr="007C7602">
        <w:rPr>
          <w:rFonts w:ascii="Book Antiqua" w:hAnsi="Book Antiqua"/>
          <w:sz w:val="24"/>
          <w:szCs w:val="24"/>
        </w:rPr>
        <w:t>.</w:t>
      </w:r>
      <w:r w:rsidR="009F43AC" w:rsidRPr="007C7602">
        <w:rPr>
          <w:rFonts w:ascii="Book Antiqua" w:hAnsi="Book Antiqua"/>
          <w:sz w:val="24"/>
          <w:szCs w:val="24"/>
        </w:rPr>
        <w:t xml:space="preserve"> Clearly, the use of imaging in pregnancy and particularly the use of CT always evokes enormous anxiety and is usually met with reluctatnce among radiologists and radiographers/radiology technologists.</w:t>
      </w:r>
      <w:r w:rsidR="00600777" w:rsidRPr="007C7602">
        <w:rPr>
          <w:rFonts w:ascii="Book Antiqua" w:hAnsi="Book Antiqua"/>
          <w:sz w:val="24"/>
          <w:szCs w:val="24"/>
        </w:rPr>
        <w:t xml:space="preserve"> </w:t>
      </w:r>
      <w:r w:rsidR="009F43AC" w:rsidRPr="007C7602">
        <w:rPr>
          <w:rFonts w:ascii="Book Antiqua" w:hAnsi="Book Antiqua"/>
          <w:sz w:val="24"/>
          <w:szCs w:val="24"/>
        </w:rPr>
        <w:t>However, as in all clinical situations balancing of risk versus benefit is required based on best available evidence and considering how diagnostic imformtion which may be gained by imaging may change management and improve</w:t>
      </w:r>
      <w:r w:rsidR="00600777" w:rsidRPr="007C7602">
        <w:rPr>
          <w:rFonts w:ascii="Book Antiqua" w:hAnsi="Book Antiqua"/>
          <w:sz w:val="24"/>
          <w:szCs w:val="24"/>
        </w:rPr>
        <w:t xml:space="preserve"> </w:t>
      </w:r>
      <w:r w:rsidR="009F43AC" w:rsidRPr="007C7602">
        <w:rPr>
          <w:rFonts w:ascii="Book Antiqua" w:hAnsi="Book Antiqua"/>
          <w:sz w:val="24"/>
          <w:szCs w:val="24"/>
        </w:rPr>
        <w:t>clinical outcome versus potential risk to fetus and mother as a result of radiation exposure. The use of ultra-low dose protocols in pregnancy is therefore vital, until</w:t>
      </w:r>
      <w:r w:rsidR="00600777" w:rsidRPr="007C7602">
        <w:rPr>
          <w:rFonts w:ascii="Book Antiqua" w:hAnsi="Book Antiqua"/>
          <w:sz w:val="24"/>
          <w:szCs w:val="24"/>
        </w:rPr>
        <w:t xml:space="preserve"> </w:t>
      </w:r>
      <w:r w:rsidR="009F43AC" w:rsidRPr="007C7602">
        <w:rPr>
          <w:rFonts w:ascii="Book Antiqua" w:hAnsi="Book Antiqua"/>
          <w:sz w:val="24"/>
          <w:szCs w:val="24"/>
        </w:rPr>
        <w:t>higher level evidence is available to inform deci</w:t>
      </w:r>
      <w:r w:rsidR="00A9323E" w:rsidRPr="007C7602">
        <w:rPr>
          <w:rFonts w:ascii="Book Antiqua" w:hAnsi="Book Antiqua"/>
          <w:sz w:val="24"/>
          <w:szCs w:val="24"/>
        </w:rPr>
        <w:t>sions regarding imaging in preg</w:t>
      </w:r>
      <w:r w:rsidR="009F43AC" w:rsidRPr="007C7602">
        <w:rPr>
          <w:rFonts w:ascii="Book Antiqua" w:hAnsi="Book Antiqua"/>
          <w:sz w:val="24"/>
          <w:szCs w:val="24"/>
        </w:rPr>
        <w:t>na</w:t>
      </w:r>
      <w:r w:rsidR="00A9323E" w:rsidRPr="007C7602">
        <w:rPr>
          <w:rFonts w:ascii="Book Antiqua" w:hAnsi="Book Antiqua"/>
          <w:sz w:val="24"/>
          <w:szCs w:val="24"/>
        </w:rPr>
        <w:t>n</w:t>
      </w:r>
      <w:r w:rsidR="009F43AC" w:rsidRPr="007C7602">
        <w:rPr>
          <w:rFonts w:ascii="Book Antiqua" w:hAnsi="Book Antiqua"/>
          <w:sz w:val="24"/>
          <w:szCs w:val="24"/>
        </w:rPr>
        <w:t>cy.</w:t>
      </w:r>
    </w:p>
    <w:p w14:paraId="37CAA907" w14:textId="77777777" w:rsidR="00954A61" w:rsidRPr="007C7602" w:rsidRDefault="00954A61" w:rsidP="00B20115">
      <w:pPr>
        <w:pStyle w:val="ListParagraph"/>
        <w:spacing w:after="0" w:line="360" w:lineRule="auto"/>
        <w:ind w:left="0"/>
        <w:jc w:val="both"/>
        <w:rPr>
          <w:rFonts w:ascii="Book Antiqua" w:hAnsi="Book Antiqua"/>
          <w:b/>
          <w:sz w:val="24"/>
          <w:szCs w:val="24"/>
          <w:u w:val="single"/>
        </w:rPr>
      </w:pPr>
    </w:p>
    <w:p w14:paraId="169CCF91" w14:textId="77777777" w:rsidR="00504026" w:rsidRPr="007C7602" w:rsidRDefault="00504026" w:rsidP="00B20115">
      <w:pPr>
        <w:pStyle w:val="ListParagraph"/>
        <w:spacing w:after="0" w:line="360" w:lineRule="auto"/>
        <w:ind w:left="0"/>
        <w:jc w:val="both"/>
        <w:rPr>
          <w:rFonts w:ascii="Book Antiqua" w:hAnsi="Book Antiqua"/>
          <w:b/>
          <w:sz w:val="24"/>
          <w:szCs w:val="24"/>
          <w:u w:val="single"/>
        </w:rPr>
      </w:pPr>
    </w:p>
    <w:p w14:paraId="1D3CC053" w14:textId="1A5CE803" w:rsidR="00611FC9" w:rsidRPr="007C7602" w:rsidRDefault="00600777" w:rsidP="00B20115">
      <w:pPr>
        <w:spacing w:after="0" w:line="360" w:lineRule="auto"/>
        <w:jc w:val="both"/>
        <w:rPr>
          <w:rFonts w:ascii="Book Antiqua" w:hAnsi="Book Antiqua"/>
          <w:b/>
          <w:sz w:val="24"/>
          <w:szCs w:val="24"/>
        </w:rPr>
      </w:pPr>
      <w:r w:rsidRPr="007C7602">
        <w:rPr>
          <w:rFonts w:ascii="Book Antiqua" w:hAnsi="Book Antiqua"/>
          <w:b/>
          <w:sz w:val="24"/>
          <w:szCs w:val="24"/>
        </w:rPr>
        <w:t>PERCEPTION OF RISK ASSOCIATED WITH DIAGNOSTIC SCANNING</w:t>
      </w:r>
    </w:p>
    <w:p w14:paraId="3E3E99E6" w14:textId="77777777" w:rsidR="005D6A10" w:rsidRPr="007C7602" w:rsidRDefault="005D6A10" w:rsidP="00600777">
      <w:pPr>
        <w:pStyle w:val="ListParagraph"/>
        <w:spacing w:after="0" w:line="360" w:lineRule="auto"/>
        <w:ind w:left="0"/>
        <w:jc w:val="both"/>
        <w:rPr>
          <w:rFonts w:ascii="Book Antiqua" w:hAnsi="Book Antiqua"/>
          <w:b/>
          <w:i/>
          <w:sz w:val="24"/>
          <w:szCs w:val="24"/>
        </w:rPr>
      </w:pPr>
      <w:r w:rsidRPr="007C7602">
        <w:rPr>
          <w:rFonts w:ascii="Book Antiqua" w:hAnsi="Book Antiqua"/>
          <w:b/>
          <w:i/>
          <w:sz w:val="24"/>
          <w:szCs w:val="24"/>
        </w:rPr>
        <w:t>Patient perception</w:t>
      </w:r>
    </w:p>
    <w:p w14:paraId="02A2F263" w14:textId="0BC51CEE" w:rsidR="00346362" w:rsidRPr="007C7602" w:rsidRDefault="00B505C0" w:rsidP="00B20115">
      <w:pPr>
        <w:spacing w:after="0" w:line="360" w:lineRule="auto"/>
        <w:jc w:val="both"/>
        <w:rPr>
          <w:rFonts w:ascii="Book Antiqua" w:hAnsi="Book Antiqua"/>
          <w:sz w:val="24"/>
          <w:szCs w:val="24"/>
        </w:rPr>
      </w:pPr>
      <w:r w:rsidRPr="007C7602">
        <w:rPr>
          <w:rFonts w:ascii="Book Antiqua" w:hAnsi="Book Antiqua"/>
          <w:sz w:val="24"/>
          <w:szCs w:val="24"/>
        </w:rPr>
        <w:t xml:space="preserve">While we know that ionising radiation confers certain risks to a patient, </w:t>
      </w:r>
      <w:r w:rsidR="00D908F1" w:rsidRPr="007C7602">
        <w:rPr>
          <w:rFonts w:ascii="Book Antiqua" w:hAnsi="Book Antiqua"/>
          <w:sz w:val="24"/>
          <w:szCs w:val="24"/>
        </w:rPr>
        <w:t>news</w:t>
      </w:r>
      <w:r w:rsidR="00614C7E" w:rsidRPr="007C7602">
        <w:rPr>
          <w:rFonts w:ascii="Book Antiqua" w:hAnsi="Book Antiqua"/>
          <w:sz w:val="24"/>
          <w:szCs w:val="24"/>
        </w:rPr>
        <w:t xml:space="preserve"> media</w:t>
      </w:r>
      <w:r w:rsidRPr="007C7602">
        <w:rPr>
          <w:rFonts w:ascii="Book Antiqua" w:hAnsi="Book Antiqua"/>
          <w:sz w:val="24"/>
          <w:szCs w:val="24"/>
        </w:rPr>
        <w:t xml:space="preserve"> can</w:t>
      </w:r>
      <w:r w:rsidR="00600777" w:rsidRPr="007C7602">
        <w:rPr>
          <w:rFonts w:ascii="Book Antiqua" w:hAnsi="Book Antiqua"/>
          <w:sz w:val="24"/>
          <w:szCs w:val="24"/>
        </w:rPr>
        <w:t xml:space="preserve"> </w:t>
      </w:r>
      <w:r w:rsidR="005D6A10" w:rsidRPr="007C7602">
        <w:rPr>
          <w:rFonts w:ascii="Book Antiqua" w:hAnsi="Book Antiqua"/>
          <w:sz w:val="24"/>
          <w:szCs w:val="24"/>
        </w:rPr>
        <w:t>sensationalise</w:t>
      </w:r>
      <w:r w:rsidRPr="007C7602">
        <w:rPr>
          <w:rFonts w:ascii="Book Antiqua" w:hAnsi="Book Antiqua"/>
          <w:sz w:val="24"/>
          <w:szCs w:val="24"/>
        </w:rPr>
        <w:t xml:space="preserve"> and exaggerate</w:t>
      </w:r>
      <w:r w:rsidR="005D6A10" w:rsidRPr="007C7602">
        <w:rPr>
          <w:rFonts w:ascii="Book Antiqua" w:hAnsi="Book Antiqua"/>
          <w:sz w:val="24"/>
          <w:szCs w:val="24"/>
        </w:rPr>
        <w:t xml:space="preserve"> the </w:t>
      </w:r>
      <w:r w:rsidR="00453EA3" w:rsidRPr="007C7602">
        <w:rPr>
          <w:rFonts w:ascii="Book Antiqua" w:hAnsi="Book Antiqua"/>
          <w:sz w:val="24"/>
          <w:szCs w:val="24"/>
        </w:rPr>
        <w:t xml:space="preserve">potential adverse </w:t>
      </w:r>
      <w:r w:rsidR="005D6A10" w:rsidRPr="007C7602">
        <w:rPr>
          <w:rFonts w:ascii="Book Antiqua" w:hAnsi="Book Antiqua"/>
          <w:sz w:val="24"/>
          <w:szCs w:val="24"/>
        </w:rPr>
        <w:t>effects of radiation on carcinogenicity</w:t>
      </w:r>
      <w:r w:rsidR="00E45D2B" w:rsidRPr="007C7602">
        <w:rPr>
          <w:rFonts w:ascii="Book Antiqua" w:hAnsi="Book Antiqua"/>
          <w:sz w:val="24"/>
          <w:szCs w:val="24"/>
          <w:vertAlign w:val="superscript"/>
        </w:rPr>
        <w:t>[</w:t>
      </w:r>
      <w:r w:rsidR="00116CAF"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LaDLKzRJ","properties":{"formattedCitation":"{\\rtf \\super 65\\nosupersub{}}","plainCitation":"65"},"citationItems":[{"id":709,"uris":["http://zotero.org/users/1375475/items/IM4EPMZH"],"uri":["http://zotero.org/users/1375475/items/IM4EPMZH"],"itemData":{"id":709,"type":"article-newspaper","title":"Report Links Increased Cancer Risk to CT Scans","container-title":"The New York Times","section":"National","source":"NYTimes.com","abstract":"In a few decades, as many as 2 percent of all cancers in the United States may be due to radiation from CT scans given now.","URL":"http://www.nytimes.com/2007/11/29/us/29scan.html","ISSN":"0362-4331","author":[{"family":"The Associated Press","given":""}],"issued":{"date-parts":[["2007",11,29]]},"accessed":{"date-parts":[["2014",5,13]]}}}],"schema":"https://github.com/citation-style-language/schema/raw/master/csl-citation.json"} </w:instrText>
      </w:r>
      <w:r w:rsidR="00116CAF"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65</w:t>
      </w:r>
      <w:r w:rsidR="00116CAF" w:rsidRPr="007C7602">
        <w:rPr>
          <w:rFonts w:ascii="Book Antiqua" w:hAnsi="Book Antiqua"/>
          <w:sz w:val="24"/>
          <w:szCs w:val="24"/>
          <w:vertAlign w:val="superscript"/>
        </w:rPr>
        <w:fldChar w:fldCharType="end"/>
      </w:r>
      <w:r w:rsidR="00E45D2B" w:rsidRPr="007C7602">
        <w:rPr>
          <w:rFonts w:ascii="Book Antiqua" w:hAnsi="Book Antiqua"/>
          <w:sz w:val="24"/>
          <w:szCs w:val="24"/>
          <w:vertAlign w:val="superscript"/>
        </w:rPr>
        <w:t>]</w:t>
      </w:r>
      <w:r w:rsidR="00614C7E" w:rsidRPr="007C7602">
        <w:rPr>
          <w:rFonts w:ascii="Book Antiqua" w:hAnsi="Book Antiqua"/>
          <w:sz w:val="24"/>
          <w:szCs w:val="24"/>
        </w:rPr>
        <w:t xml:space="preserve"> </w:t>
      </w:r>
      <w:r w:rsidR="00D908F1" w:rsidRPr="007C7602">
        <w:rPr>
          <w:rFonts w:ascii="Book Antiqua" w:hAnsi="Book Antiqua"/>
          <w:sz w:val="24"/>
          <w:szCs w:val="24"/>
        </w:rPr>
        <w:t>which</w:t>
      </w:r>
      <w:r w:rsidR="00600777" w:rsidRPr="007C7602">
        <w:rPr>
          <w:rFonts w:ascii="Book Antiqua" w:hAnsi="Book Antiqua"/>
          <w:sz w:val="24"/>
          <w:szCs w:val="24"/>
        </w:rPr>
        <w:t xml:space="preserve"> </w:t>
      </w:r>
      <w:r w:rsidR="00D908F1" w:rsidRPr="007C7602">
        <w:rPr>
          <w:rFonts w:ascii="Book Antiqua" w:hAnsi="Book Antiqua"/>
          <w:sz w:val="24"/>
          <w:szCs w:val="24"/>
        </w:rPr>
        <w:t>can induce</w:t>
      </w:r>
      <w:r w:rsidR="00614C7E" w:rsidRPr="007C7602">
        <w:rPr>
          <w:rFonts w:ascii="Book Antiqua" w:hAnsi="Book Antiqua"/>
          <w:sz w:val="24"/>
          <w:szCs w:val="24"/>
        </w:rPr>
        <w:t xml:space="preserve"> anxiety in patients, particularly parents of children undergoing investigation</w:t>
      </w:r>
      <w:r w:rsidR="00E45D2B" w:rsidRPr="007C7602">
        <w:rPr>
          <w:rFonts w:ascii="Book Antiqua" w:hAnsi="Book Antiqua"/>
          <w:sz w:val="24"/>
          <w:szCs w:val="24"/>
          <w:vertAlign w:val="superscript"/>
        </w:rPr>
        <w:t>[</w:t>
      </w:r>
      <w:r w:rsidR="004C0E2D"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1o3sjui5gh","properties":{"formattedCitation":"{\\rtf \\super 66,67\\nosupersub{}}","plainCitation":"66,67"},"citationItems":[{"id":320,"uris":["http://zotero.org/users/1375475/items/3773URR8"],"uri":["http://zotero.org/users/1375475/items/3773URR8"],"itemData":{"id":320,"type":"article-newspaper","title":"CT scans in children linked to cancer later","container-title":"USA Today","author":[{"family":"Sternberg","given":"Steve"}],"issued":{"date-parts":[["2001",6,19]]}},"label":"page"},{"id":318,"uris":["http://zotero.org/users/1375475/items/JP4JR2PB"],"uri":["http://zotero.org/users/1375475/items/JP4JR2PB"],"itemData":{"id":318,"type":"article-journal","title":"Radiology. Second thoughts about CT imaging","container-title":"Science (New York, N.Y.)","page":"1002-1004","volume":"331","issue":"6020","source":"NCBI PubMed","DOI":"10.1126/science.331.6020.1002","ISSN":"1095-9203","note":"PMID: 21350139","journalAbbreviation":"Science","language":"eng","author":[{"family":"Schenkman","given":"Lauren"}],"issued":{"date-parts":[["2011",2,25]]},"PMID":"21350139"},"label":"page"}],"schema":"https://github.com/citation-style-language/schema/raw/master/csl-citation.json"} </w:instrText>
      </w:r>
      <w:r w:rsidR="004C0E2D"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66,67</w:t>
      </w:r>
      <w:r w:rsidR="004C0E2D" w:rsidRPr="007C7602">
        <w:rPr>
          <w:rFonts w:ascii="Book Antiqua" w:hAnsi="Book Antiqua"/>
          <w:sz w:val="24"/>
          <w:szCs w:val="24"/>
          <w:vertAlign w:val="superscript"/>
        </w:rPr>
        <w:fldChar w:fldCharType="end"/>
      </w:r>
      <w:r w:rsidR="00E45D2B" w:rsidRPr="007C7602">
        <w:rPr>
          <w:rFonts w:ascii="Book Antiqua" w:hAnsi="Book Antiqua"/>
          <w:sz w:val="24"/>
          <w:szCs w:val="24"/>
          <w:vertAlign w:val="superscript"/>
        </w:rPr>
        <w:t>]</w:t>
      </w:r>
      <w:r w:rsidR="00EB287E" w:rsidRPr="007C7602">
        <w:rPr>
          <w:rFonts w:ascii="Book Antiqua" w:hAnsi="Book Antiqua"/>
          <w:sz w:val="24"/>
          <w:szCs w:val="24"/>
        </w:rPr>
        <w:t>.</w:t>
      </w:r>
      <w:r w:rsidR="00614C7E" w:rsidRPr="007C7602">
        <w:rPr>
          <w:rFonts w:ascii="Book Antiqua" w:hAnsi="Book Antiqua"/>
          <w:sz w:val="24"/>
          <w:szCs w:val="24"/>
        </w:rPr>
        <w:t xml:space="preserve"> </w:t>
      </w:r>
      <w:r w:rsidR="007B5993" w:rsidRPr="007C7602">
        <w:rPr>
          <w:rFonts w:ascii="Book Antiqua" w:hAnsi="Book Antiqua"/>
          <w:sz w:val="24"/>
          <w:szCs w:val="24"/>
        </w:rPr>
        <w:t xml:space="preserve">In most instances the benefits of performing CT completely outweigh the potential risks. Medical doctors are </w:t>
      </w:r>
      <w:r w:rsidR="00453EA3" w:rsidRPr="007C7602">
        <w:rPr>
          <w:rFonts w:ascii="Book Antiqua" w:hAnsi="Book Antiqua"/>
          <w:sz w:val="24"/>
          <w:szCs w:val="24"/>
        </w:rPr>
        <w:t xml:space="preserve">increasingly encountering difficult situations when patients refuse CT scanning in clinical scenarios when CT scanning is clearly required; an example of this would be when </w:t>
      </w:r>
      <w:r w:rsidR="007B5993" w:rsidRPr="007C7602">
        <w:rPr>
          <w:rFonts w:ascii="Book Antiqua" w:hAnsi="Book Antiqua"/>
          <w:sz w:val="24"/>
          <w:szCs w:val="24"/>
        </w:rPr>
        <w:t xml:space="preserve">a patient with </w:t>
      </w:r>
      <w:r w:rsidR="00453EA3" w:rsidRPr="007C7602">
        <w:rPr>
          <w:rFonts w:ascii="Book Antiqua" w:hAnsi="Book Antiqua"/>
          <w:sz w:val="24"/>
          <w:szCs w:val="24"/>
        </w:rPr>
        <w:t xml:space="preserve">newly diagnosed </w:t>
      </w:r>
      <w:r w:rsidR="007B5993" w:rsidRPr="007C7602">
        <w:rPr>
          <w:rFonts w:ascii="Book Antiqua" w:hAnsi="Book Antiqua"/>
          <w:sz w:val="24"/>
          <w:szCs w:val="24"/>
        </w:rPr>
        <w:t>cancer who requires a CT</w:t>
      </w:r>
      <w:r w:rsidR="00453EA3" w:rsidRPr="007C7602">
        <w:rPr>
          <w:rFonts w:ascii="Book Antiqua" w:hAnsi="Book Antiqua"/>
          <w:sz w:val="24"/>
          <w:szCs w:val="24"/>
        </w:rPr>
        <w:t xml:space="preserve"> for staging</w:t>
      </w:r>
      <w:r w:rsidR="007B5993" w:rsidRPr="007C7602">
        <w:rPr>
          <w:rFonts w:ascii="Book Antiqua" w:hAnsi="Book Antiqua"/>
          <w:sz w:val="24"/>
          <w:szCs w:val="24"/>
        </w:rPr>
        <w:t>, declines the exam based on perceived risks</w:t>
      </w:r>
      <w:r w:rsidR="00453EA3" w:rsidRPr="007C7602">
        <w:rPr>
          <w:rFonts w:ascii="Book Antiqua" w:hAnsi="Book Antiqua"/>
          <w:sz w:val="24"/>
          <w:szCs w:val="24"/>
        </w:rPr>
        <w:t xml:space="preserve"> associated with radiation expsoure</w:t>
      </w:r>
      <w:r w:rsidR="007B5993" w:rsidRPr="007C7602">
        <w:rPr>
          <w:rFonts w:ascii="Book Antiqua" w:hAnsi="Book Antiqua"/>
          <w:sz w:val="24"/>
          <w:szCs w:val="24"/>
        </w:rPr>
        <w:t xml:space="preserve">. </w:t>
      </w:r>
      <w:r w:rsidR="00614C7E" w:rsidRPr="007C7602">
        <w:rPr>
          <w:rFonts w:ascii="Book Antiqua" w:hAnsi="Book Antiqua"/>
          <w:sz w:val="24"/>
          <w:szCs w:val="24"/>
        </w:rPr>
        <w:t>Despite media coverage, p</w:t>
      </w:r>
      <w:r w:rsidR="005D6A10" w:rsidRPr="007C7602">
        <w:rPr>
          <w:rFonts w:ascii="Book Antiqua" w:hAnsi="Book Antiqua"/>
          <w:sz w:val="24"/>
          <w:szCs w:val="24"/>
        </w:rPr>
        <w:t>atient understanding of the</w:t>
      </w:r>
      <w:r w:rsidRPr="007C7602">
        <w:rPr>
          <w:rFonts w:ascii="Book Antiqua" w:hAnsi="Book Antiqua"/>
          <w:sz w:val="24"/>
          <w:szCs w:val="24"/>
        </w:rPr>
        <w:t xml:space="preserve"> exact</w:t>
      </w:r>
      <w:r w:rsidR="005D6A10" w:rsidRPr="007C7602">
        <w:rPr>
          <w:rFonts w:ascii="Book Antiqua" w:hAnsi="Book Antiqua"/>
          <w:sz w:val="24"/>
          <w:szCs w:val="24"/>
        </w:rPr>
        <w:t xml:space="preserve"> risks associated with CT scanning can, at times, be poor. </w:t>
      </w:r>
      <w:r w:rsidR="009727AF" w:rsidRPr="007C7602">
        <w:rPr>
          <w:rFonts w:ascii="Book Antiqua" w:hAnsi="Book Antiqua"/>
          <w:sz w:val="24"/>
          <w:szCs w:val="24"/>
        </w:rPr>
        <w:t xml:space="preserve">Popular media </w:t>
      </w:r>
      <w:r w:rsidR="00453EA3" w:rsidRPr="007C7602">
        <w:rPr>
          <w:rFonts w:ascii="Book Antiqua" w:hAnsi="Book Antiqua"/>
          <w:sz w:val="24"/>
          <w:szCs w:val="24"/>
        </w:rPr>
        <w:t xml:space="preserve">have a tendency to focus on perceived </w:t>
      </w:r>
      <w:r w:rsidR="00A9323E" w:rsidRPr="007C7602">
        <w:rPr>
          <w:rFonts w:ascii="Book Antiqua" w:hAnsi="Book Antiqua"/>
          <w:sz w:val="24"/>
          <w:szCs w:val="24"/>
        </w:rPr>
        <w:t>and sometimes sensationaliz</w:t>
      </w:r>
      <w:r w:rsidR="00453EA3" w:rsidRPr="007C7602">
        <w:rPr>
          <w:rFonts w:ascii="Book Antiqua" w:hAnsi="Book Antiqua"/>
          <w:sz w:val="24"/>
          <w:szCs w:val="24"/>
        </w:rPr>
        <w:t>ed dangers associated with radiation exposure associated with CT scanning while ignoring the enormous benefits in terms of expeditious and accutate</w:t>
      </w:r>
      <w:r w:rsidR="00600777" w:rsidRPr="007C7602">
        <w:rPr>
          <w:rFonts w:ascii="Book Antiqua" w:hAnsi="Book Antiqua"/>
          <w:sz w:val="24"/>
          <w:szCs w:val="24"/>
        </w:rPr>
        <w:t xml:space="preserve"> </w:t>
      </w:r>
      <w:r w:rsidR="00453EA3" w:rsidRPr="007C7602">
        <w:rPr>
          <w:rFonts w:ascii="Book Antiqua" w:hAnsi="Book Antiqua"/>
          <w:sz w:val="24"/>
          <w:szCs w:val="24"/>
        </w:rPr>
        <w:t>diagnosis.</w:t>
      </w:r>
      <w:r w:rsidR="00600777" w:rsidRPr="007C7602">
        <w:rPr>
          <w:rFonts w:ascii="Book Antiqua" w:hAnsi="Book Antiqua"/>
          <w:sz w:val="24"/>
          <w:szCs w:val="24"/>
        </w:rPr>
        <w:t xml:space="preserve"> </w:t>
      </w:r>
      <w:r w:rsidR="00453EA3" w:rsidRPr="007C7602">
        <w:rPr>
          <w:rFonts w:ascii="Book Antiqua" w:hAnsi="Book Antiqua"/>
          <w:sz w:val="24"/>
          <w:szCs w:val="24"/>
        </w:rPr>
        <w:t xml:space="preserve">Occasionally, excessive focus or </w:t>
      </w:r>
      <w:r w:rsidR="00346362" w:rsidRPr="007C7602">
        <w:rPr>
          <w:rFonts w:ascii="Book Antiqua" w:hAnsi="Book Antiqua"/>
          <w:sz w:val="24"/>
          <w:szCs w:val="24"/>
        </w:rPr>
        <w:t>la</w:t>
      </w:r>
      <w:r w:rsidR="00453EA3" w:rsidRPr="007C7602">
        <w:rPr>
          <w:rFonts w:ascii="Book Antiqua" w:hAnsi="Book Antiqua"/>
          <w:sz w:val="24"/>
          <w:szCs w:val="24"/>
        </w:rPr>
        <w:t>ck of balance in the reporting of very rare incidences of e</w:t>
      </w:r>
      <w:r w:rsidR="009727AF" w:rsidRPr="007C7602">
        <w:rPr>
          <w:rFonts w:ascii="Book Antiqua" w:hAnsi="Book Antiqua"/>
          <w:sz w:val="24"/>
          <w:szCs w:val="24"/>
        </w:rPr>
        <w:t xml:space="preserve">rror </w:t>
      </w:r>
      <w:r w:rsidR="00453EA3" w:rsidRPr="007C7602">
        <w:rPr>
          <w:rFonts w:ascii="Book Antiqua" w:hAnsi="Book Antiqua"/>
          <w:sz w:val="24"/>
          <w:szCs w:val="24"/>
        </w:rPr>
        <w:t>lead</w:t>
      </w:r>
      <w:r w:rsidR="005E3BF0" w:rsidRPr="007C7602">
        <w:rPr>
          <w:rFonts w:ascii="Book Antiqua" w:hAnsi="Book Antiqua"/>
          <w:sz w:val="24"/>
          <w:szCs w:val="24"/>
        </w:rPr>
        <w:t>ing to extremely excessive radi</w:t>
      </w:r>
      <w:r w:rsidR="00453EA3" w:rsidRPr="007C7602">
        <w:rPr>
          <w:rFonts w:ascii="Book Antiqua" w:hAnsi="Book Antiqua"/>
          <w:sz w:val="24"/>
          <w:szCs w:val="24"/>
        </w:rPr>
        <w:t>ation exposures from CT scanning as happened</w:t>
      </w:r>
      <w:r w:rsidR="00346362" w:rsidRPr="007C7602">
        <w:rPr>
          <w:rFonts w:ascii="Book Antiqua" w:hAnsi="Book Antiqua"/>
          <w:sz w:val="24"/>
          <w:szCs w:val="24"/>
        </w:rPr>
        <w:t xml:space="preserve"> when it</w:t>
      </w:r>
      <w:r w:rsidR="009727AF" w:rsidRPr="007C7602">
        <w:rPr>
          <w:rFonts w:ascii="Book Antiqua" w:hAnsi="Book Antiqua"/>
          <w:sz w:val="24"/>
          <w:szCs w:val="24"/>
        </w:rPr>
        <w:t xml:space="preserve"> was discovered that one centre had been erroneously exposing patients to radiation doses eight times of normal during CT perfusion scanning</w:t>
      </w:r>
      <w:r w:rsidR="00E45D2B" w:rsidRPr="007C7602">
        <w:rPr>
          <w:rFonts w:ascii="Book Antiqua" w:hAnsi="Book Antiqua"/>
          <w:sz w:val="24"/>
          <w:szCs w:val="24"/>
          <w:vertAlign w:val="superscript"/>
        </w:rPr>
        <w:t>[</w:t>
      </w:r>
      <w:r w:rsidR="009727AF"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ILkcxXbN","properties":{"formattedCitation":"{\\rtf \\super 68\\nosupersub{}}","plainCitation":"68"},"citationItems":[{"id":880,"uris":["http://zotero.org/users/1375475/items/U8P2SBDI"],"uri":["http://zotero.org/users/1375475/items/U8P2SBDI"],"itemData":{"id":880,"type":"article-newspaper","title":"Cedars-Sinai radiation overdoses went unseen at several points","container-title":"Los Angeles Times","source":"LA Times","abstract":"The dosage -- eight times the programmed amount -- appeared on technicians' screens during CT scans. Doctors also missed the problem. Experts say blind trust of medical machinery is a growing concern.","URL":"http://articles.latimes.com/2009/oct/14/local/me-cedars-sinai14","ISSN":"0458-3035","language":"en-US","author":[{"family":"Zarembo","given":"Alan"}],"issued":{"date-parts":[["2009",10,14]]},"accessed":{"date-parts":[["2014",5,26]]}}}],"schema":"https://github.com/citation-style-language/schema/raw/master/csl-citation.json"} </w:instrText>
      </w:r>
      <w:r w:rsidR="009727AF"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68</w:t>
      </w:r>
      <w:r w:rsidR="009727AF" w:rsidRPr="007C7602">
        <w:rPr>
          <w:rFonts w:ascii="Book Antiqua" w:hAnsi="Book Antiqua"/>
          <w:sz w:val="24"/>
          <w:szCs w:val="24"/>
          <w:vertAlign w:val="superscript"/>
        </w:rPr>
        <w:fldChar w:fldCharType="end"/>
      </w:r>
      <w:r w:rsidR="00E45D2B" w:rsidRPr="007C7602">
        <w:rPr>
          <w:rFonts w:ascii="Book Antiqua" w:hAnsi="Book Antiqua"/>
          <w:sz w:val="24"/>
          <w:szCs w:val="24"/>
          <w:vertAlign w:val="superscript"/>
        </w:rPr>
        <w:t>]</w:t>
      </w:r>
      <w:r w:rsidR="00EB287E" w:rsidRPr="007C7602">
        <w:rPr>
          <w:rFonts w:ascii="Book Antiqua" w:hAnsi="Book Antiqua"/>
          <w:sz w:val="24"/>
          <w:szCs w:val="24"/>
        </w:rPr>
        <w:t>.</w:t>
      </w:r>
      <w:r w:rsidR="009727AF" w:rsidRPr="007C7602">
        <w:rPr>
          <w:rFonts w:ascii="Book Antiqua" w:hAnsi="Book Antiqua"/>
          <w:sz w:val="24"/>
          <w:szCs w:val="24"/>
        </w:rPr>
        <w:t xml:space="preserve"> </w:t>
      </w:r>
    </w:p>
    <w:p w14:paraId="40396DAC" w14:textId="43C4F70B" w:rsidR="00D908F1" w:rsidRPr="007C7602" w:rsidRDefault="00346362" w:rsidP="00600777">
      <w:pPr>
        <w:spacing w:after="0" w:line="360" w:lineRule="auto"/>
        <w:ind w:firstLine="720"/>
        <w:jc w:val="both"/>
        <w:rPr>
          <w:rFonts w:ascii="Book Antiqua" w:hAnsi="Book Antiqua"/>
          <w:sz w:val="24"/>
          <w:szCs w:val="24"/>
        </w:rPr>
      </w:pPr>
      <w:r w:rsidRPr="007C7602">
        <w:rPr>
          <w:rFonts w:ascii="Book Antiqua" w:hAnsi="Book Antiqua"/>
          <w:sz w:val="24"/>
          <w:szCs w:val="24"/>
        </w:rPr>
        <w:t>On the other hand, p</w:t>
      </w:r>
      <w:r w:rsidR="005D6A10" w:rsidRPr="007C7602">
        <w:rPr>
          <w:rFonts w:ascii="Book Antiqua" w:hAnsi="Book Antiqua"/>
          <w:sz w:val="24"/>
          <w:szCs w:val="24"/>
        </w:rPr>
        <w:t>atients have been shown to underestimate the relative amount of radiation delivered by CT scanning and</w:t>
      </w:r>
      <w:r w:rsidR="00B505C0" w:rsidRPr="007C7602">
        <w:rPr>
          <w:rFonts w:ascii="Book Antiqua" w:hAnsi="Book Antiqua"/>
          <w:sz w:val="24"/>
          <w:szCs w:val="24"/>
        </w:rPr>
        <w:t>, surprisingly</w:t>
      </w:r>
      <w:r w:rsidR="008A4114" w:rsidRPr="007C7602">
        <w:rPr>
          <w:rFonts w:ascii="Book Antiqua" w:hAnsi="Book Antiqua"/>
          <w:sz w:val="24"/>
          <w:szCs w:val="24"/>
        </w:rPr>
        <w:t xml:space="preserve"> given media coverage</w:t>
      </w:r>
      <w:r w:rsidR="00B505C0" w:rsidRPr="007C7602">
        <w:rPr>
          <w:rFonts w:ascii="Book Antiqua" w:hAnsi="Book Antiqua"/>
          <w:sz w:val="24"/>
          <w:szCs w:val="24"/>
        </w:rPr>
        <w:t>,</w:t>
      </w:r>
      <w:r w:rsidR="005D6A10" w:rsidRPr="007C7602">
        <w:rPr>
          <w:rFonts w:ascii="Book Antiqua" w:hAnsi="Book Antiqua"/>
          <w:sz w:val="24"/>
          <w:szCs w:val="24"/>
        </w:rPr>
        <w:t xml:space="preserve"> underestimate the carcinogenic potential of </w:t>
      </w:r>
      <w:r w:rsidRPr="007C7602">
        <w:rPr>
          <w:rFonts w:ascii="Book Antiqua" w:hAnsi="Book Antiqua"/>
          <w:sz w:val="24"/>
          <w:szCs w:val="24"/>
        </w:rPr>
        <w:t xml:space="preserve">exposure to ionizing </w:t>
      </w:r>
      <w:r w:rsidR="005D6A10" w:rsidRPr="007C7602">
        <w:rPr>
          <w:rFonts w:ascii="Book Antiqua" w:hAnsi="Book Antiqua"/>
          <w:sz w:val="24"/>
          <w:szCs w:val="24"/>
        </w:rPr>
        <w:t>radiation</w:t>
      </w:r>
      <w:r w:rsidR="00057380" w:rsidRPr="007C7602">
        <w:rPr>
          <w:rFonts w:ascii="Book Antiqua" w:hAnsi="Book Antiqua"/>
          <w:sz w:val="24"/>
          <w:szCs w:val="24"/>
        </w:rPr>
        <w:t xml:space="preserve">. In fact, </w:t>
      </w:r>
      <w:r w:rsidR="00943C67" w:rsidRPr="007C7602">
        <w:rPr>
          <w:rFonts w:ascii="Book Antiqua" w:hAnsi="Book Antiqua"/>
          <w:sz w:val="24"/>
          <w:szCs w:val="24"/>
        </w:rPr>
        <w:t>one study has shown that patients will often have a higher degree of faith in their treating physician if they undergo computed tomography scanning as part of their work-up</w:t>
      </w:r>
      <w:r w:rsidR="00E45D2B" w:rsidRPr="007C7602">
        <w:rPr>
          <w:rFonts w:ascii="Book Antiqua" w:hAnsi="Book Antiqua"/>
          <w:sz w:val="24"/>
          <w:szCs w:val="24"/>
          <w:vertAlign w:val="superscript"/>
        </w:rPr>
        <w:t>[</w:t>
      </w:r>
      <w:r w:rsidR="004C0E2D"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fiRfgGrt","properties":{"formattedCitation":"{\\rtf \\super 69\\nosupersub{}}","plainCitation":"69"},"citationItems":[{"id":321,"uris":["http://zotero.org/users/1375475/items/IM3QGAWS"],"uri":["http://zotero.org/users/1375475/items/IM3QGAWS"],"itemData":{"id":321,"type":"article-journal","title":"Patient perceptions of computed tomographic imaging and their understanding of radiation risk and exposure","container-title":"Annals of emergency medicine","page":"1-7.e2","volume":"58","issue":"1","source":"NCBI PubMed","abstract":"STUDY OBJECTIVE: We describe patient perceptions of computed tomography (CT) and their understanding of radiation exposure and risk.\nMETHODS: This was a cross-sectional study of acute abdominal pain patients aged 18 years or older. Confidence in medical evaluations with increasing levels of laboratory testing and imaging was rated on a 100-point visual analog scale. Knowledge of radiation exposure was ascertained when participants compared the radiation dose of one abdomen-pelvis CT with 2-view chest radiography. To assess cancer risk knowledge, participants rated their agreement with these factual statements: \"Approximately 2 to 3 abdominal CTs give the same radiation exposure as experienced by Hiroshima survivors\" and \"2 to 3 abdominal CTs over a person's lifetime can increase cancer risk.\" Previous CT was also assessed.\nRESULTS: There were 1,168 participants, 67% women and mean age 40.7 years (SD 15.9 years). Median confidence in a medical evaluation without ancillary testing was 20 (95% confidence interval [CI] 16 to 25) compared with 90 (95% CI 88 to 91) when laboratory testing and CT were included. More than 70% of participants underestimated the radiation dose of CT relative to chest radiography, and cancer risk comprehension was poor. Median agreement with the Hiroshima statement was 13 (95% CI 10 to 16) and 45 (95% CI 40 to 45) with the increased lifetime cancer risk statement. Seven hundred ninety-five patients reported receiving a previous CT. Of 365 patients who reported no previous CT, 142 (39%) had one documented in our electronic medical record.\nCONCLUSION: Patients are more confident when CT imaging is part of their medical evaluation but have a poor understanding of the concomitant radiation exposure and risk and underestimate their previous imaging experience.","DOI":"10.1016/j.annemergmed.2010.10.018","ISSN":"1097-6760","note":"PMID: 21146900","journalAbbreviation":"Ann Emerg Med","language":"eng","author":[{"family":"Baumann","given":"Brigitte M"},{"family":"Chen","given":"Esther H"},{"family":"Mills","given":"Angela M"},{"family":"Glaspey","given":"Lindsey"},{"family":"Thompson","given":"Nicole M"},{"family":"Jones","given":"Molly K"},{"family":"Farner","given":"Michael C"}],"issued":{"date-parts":[["2011",7]]},"PMID":"21146900"}}],"schema":"https://github.com/citation-style-language/schema/raw/master/csl-citation.json"} </w:instrText>
      </w:r>
      <w:r w:rsidR="004C0E2D"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69</w:t>
      </w:r>
      <w:r w:rsidR="004C0E2D" w:rsidRPr="007C7602">
        <w:rPr>
          <w:rFonts w:ascii="Book Antiqua" w:hAnsi="Book Antiqua"/>
          <w:sz w:val="24"/>
          <w:szCs w:val="24"/>
          <w:vertAlign w:val="superscript"/>
        </w:rPr>
        <w:fldChar w:fldCharType="end"/>
      </w:r>
      <w:r w:rsidR="00E45D2B" w:rsidRPr="007C7602">
        <w:rPr>
          <w:rFonts w:ascii="Book Antiqua" w:hAnsi="Book Antiqua"/>
          <w:sz w:val="24"/>
          <w:szCs w:val="24"/>
          <w:vertAlign w:val="superscript"/>
        </w:rPr>
        <w:t>]</w:t>
      </w:r>
      <w:r w:rsidR="00EB287E" w:rsidRPr="007C7602">
        <w:rPr>
          <w:rFonts w:ascii="Book Antiqua" w:hAnsi="Book Antiqua"/>
          <w:sz w:val="24"/>
          <w:szCs w:val="24"/>
        </w:rPr>
        <w:t>.</w:t>
      </w:r>
      <w:r w:rsidR="005D6A10" w:rsidRPr="007C7602">
        <w:rPr>
          <w:rFonts w:ascii="Book Antiqua" w:hAnsi="Book Antiqua"/>
          <w:sz w:val="24"/>
          <w:szCs w:val="24"/>
        </w:rPr>
        <w:t xml:space="preserve"> </w:t>
      </w:r>
    </w:p>
    <w:p w14:paraId="763131AE" w14:textId="4EE0464D" w:rsidR="002B1016" w:rsidRPr="007C7602" w:rsidRDefault="00346362" w:rsidP="00600777">
      <w:pPr>
        <w:spacing w:after="0" w:line="360" w:lineRule="auto"/>
        <w:ind w:firstLine="720"/>
        <w:jc w:val="both"/>
        <w:rPr>
          <w:rFonts w:ascii="Book Antiqua" w:hAnsi="Book Antiqua"/>
          <w:sz w:val="24"/>
          <w:szCs w:val="24"/>
        </w:rPr>
      </w:pPr>
      <w:r w:rsidRPr="007C7602">
        <w:rPr>
          <w:rFonts w:ascii="Book Antiqua" w:hAnsi="Book Antiqua"/>
          <w:sz w:val="24"/>
          <w:szCs w:val="24"/>
        </w:rPr>
        <w:t>There is no question that there is a requirement for</w:t>
      </w:r>
      <w:r w:rsidR="00D908F1" w:rsidRPr="007C7602">
        <w:rPr>
          <w:rFonts w:ascii="Book Antiqua" w:hAnsi="Book Antiqua"/>
          <w:sz w:val="24"/>
          <w:szCs w:val="24"/>
        </w:rPr>
        <w:t xml:space="preserve"> better patient education by imaging providors </w:t>
      </w:r>
      <w:r w:rsidRPr="007C7602">
        <w:rPr>
          <w:rFonts w:ascii="Book Antiqua" w:hAnsi="Book Antiqua"/>
          <w:sz w:val="24"/>
          <w:szCs w:val="24"/>
        </w:rPr>
        <w:t>prior to the performance of CT scans.</w:t>
      </w:r>
      <w:r w:rsidR="00D908F1" w:rsidRPr="007C7602">
        <w:rPr>
          <w:rFonts w:ascii="Book Antiqua" w:hAnsi="Book Antiqua"/>
          <w:sz w:val="24"/>
          <w:szCs w:val="24"/>
        </w:rPr>
        <w:t xml:space="preserve"> </w:t>
      </w:r>
      <w:r w:rsidR="00614C7E" w:rsidRPr="007C7602">
        <w:rPr>
          <w:rFonts w:ascii="Book Antiqua" w:hAnsi="Book Antiqua"/>
          <w:sz w:val="24"/>
          <w:szCs w:val="24"/>
        </w:rPr>
        <w:t>For example,</w:t>
      </w:r>
      <w:r w:rsidR="005D6A10" w:rsidRPr="007C7602">
        <w:rPr>
          <w:rFonts w:ascii="Book Antiqua" w:hAnsi="Book Antiqua"/>
          <w:sz w:val="24"/>
          <w:szCs w:val="24"/>
        </w:rPr>
        <w:t xml:space="preserve"> it has been shown that 93% of adults referred for abdominal CT did not receive any information regarding the potential risks of this procedure and that only 3% of adult emergency </w:t>
      </w:r>
      <w:r w:rsidR="005D6A10" w:rsidRPr="007C7602">
        <w:rPr>
          <w:rFonts w:ascii="Book Antiqua" w:hAnsi="Book Antiqua"/>
          <w:sz w:val="24"/>
          <w:szCs w:val="24"/>
        </w:rPr>
        <w:lastRenderedPageBreak/>
        <w:t xml:space="preserve">patients are even aware of the </w:t>
      </w:r>
      <w:r w:rsidRPr="007C7602">
        <w:rPr>
          <w:rFonts w:ascii="Book Antiqua" w:hAnsi="Book Antiqua"/>
          <w:sz w:val="24"/>
          <w:szCs w:val="24"/>
        </w:rPr>
        <w:t xml:space="preserve">potential </w:t>
      </w:r>
      <w:r w:rsidR="005D6A10" w:rsidRPr="007C7602">
        <w:rPr>
          <w:rFonts w:ascii="Book Antiqua" w:hAnsi="Book Antiqua"/>
          <w:sz w:val="24"/>
          <w:szCs w:val="24"/>
        </w:rPr>
        <w:t>association between CT and carcinogenesis</w:t>
      </w:r>
      <w:r w:rsidR="00E45D2B" w:rsidRPr="007C7602">
        <w:rPr>
          <w:rFonts w:ascii="Book Antiqua" w:hAnsi="Book Antiqua"/>
          <w:sz w:val="24"/>
          <w:szCs w:val="24"/>
          <w:vertAlign w:val="superscript"/>
        </w:rPr>
        <w:t>[</w:t>
      </w:r>
      <w:r w:rsidR="00B824EE"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dv4enIQ5","properties":{"formattedCitation":"{\\rtf \\super 70\\nosupersub{}}","plainCitation":"70"},"citationItems":[{"id":323,"uris":["http://zotero.org/users/1375475/items/8MB8K9ST"],"uri":["http://zotero.org/users/1375475/items/8MB8K9ST"],"itemData":{"id":323,"type":"article-journal","title":"Diagnostic CT Scans: Assessment of Patient, Physician, and Radiologist Awareness of Radiation Dose and Possible Risks1","container-title":"Radiology","page":"393-398","volume":"231","issue":"2","source":"radiology.rsna.org","abstract":"PURPOSE: To determine the awareness level concerning radiation dose and possible risks associated with computed tomographic (CT) scans among patients, emergency department (ED) physicians, and radiologists.\nMATERIALS AND METHODS: Adult patients seen in the ED of a U.S. academic medical center during a 2-week period with mild to moderate abdominopelvic or flank pain and who underwent CT were surveyed after acquisition of the CT scan. Patients were asked whether or not they were informed about the risks, benefits, and radiation dose of the CT scan and if they believed that the scan increased their lifetime cancer risk. Patients were also asked to estimate the radiation dose for the CT scan compared with that for one chest radiograph. ED physicians who requested CT scans and radiologists who reviewed the CT scans were surveyed with similar questions and an additional question regarding the number of years in practice. The </w:instrText>
      </w:r>
      <w:r w:rsidR="000C7800" w:rsidRPr="007C7602">
        <w:rPr>
          <w:rFonts w:ascii="Times New Roman" w:hAnsi="Times New Roman"/>
          <w:sz w:val="24"/>
          <w:szCs w:val="24"/>
          <w:vertAlign w:val="superscript"/>
        </w:rPr>
        <w:instrText>χ</w:instrText>
      </w:r>
      <w:r w:rsidR="000C7800" w:rsidRPr="007C7602">
        <w:rPr>
          <w:rFonts w:ascii="Book Antiqua" w:hAnsi="Book Antiqua"/>
          <w:sz w:val="24"/>
          <w:szCs w:val="24"/>
          <w:vertAlign w:val="superscript"/>
        </w:rPr>
        <w:instrText>2 test of independence was used to compare the three respondent groups regarding perceived increased cancer risk from one abdominopelvic CT scan.\nRESULTS: Seven percent (five of 76) of patients reported that they were told about risks and benefits of their CT scan, while 22% (10 of 45) of ED physicians reported that they had provided such information. Forty-seven percent (18 of 38) of radiologists believed that there was increased cancer risk, whereas only 9% (four of 45) of ED physicians and 3% (two of 76) of patients believed that there was increased risk (</w:instrText>
      </w:r>
      <w:r w:rsidR="000C7800" w:rsidRPr="007C7602">
        <w:rPr>
          <w:rFonts w:ascii="Times New Roman" w:hAnsi="Times New Roman"/>
          <w:sz w:val="24"/>
          <w:szCs w:val="24"/>
          <w:vertAlign w:val="superscript"/>
        </w:rPr>
        <w:instrText>χ</w:instrText>
      </w:r>
      <w:r w:rsidR="000C7800" w:rsidRPr="007C7602">
        <w:rPr>
          <w:rFonts w:ascii="Book Antiqua" w:hAnsi="Book Antiqua"/>
          <w:sz w:val="24"/>
          <w:szCs w:val="24"/>
          <w:vertAlign w:val="superscript"/>
        </w:rPr>
        <w:instrText xml:space="preserve">22 = 41.45, P &lt; .001). All patients and most ED physicians and radiologists were unable to accurately estimate the dose for one CT scan compared with that for one chest radiograph.\nCONCLUSION: Patients are not given information about the risks, benefits, and radiation dose for a CT scan. Patients, ED physicians, and radiologists alike are unable to provide accurate estimates of CT doses regardless of their experience level.","DOI":"10.1148/radiol.2312030767","ISSN":"0033-8419, 1527-1315","note":"PMID: 15031431","shortTitle":"Diagnostic CT Scans","journalAbbreviation":"Radiology","language":"en","author":[{"family":"Lee","given":"Christoph I."},{"family":"Haims","given":"Andrew H."},{"family":"Monico","given":"Edward P."},{"family":"Brink","given":"James A."},{"family":"Forman","given":"Howard P."}],"issued":{"date-parts":[["2004",5,1]]},"accessed":{"date-parts":[["2013",6,3]]},"PMID":"15031431"}}],"schema":"https://github.com/citation-style-language/schema/raw/master/csl-citation.json"} </w:instrText>
      </w:r>
      <w:r w:rsidR="00B824EE"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70</w:t>
      </w:r>
      <w:r w:rsidR="00B824EE" w:rsidRPr="007C7602">
        <w:rPr>
          <w:rFonts w:ascii="Book Antiqua" w:hAnsi="Book Antiqua"/>
          <w:sz w:val="24"/>
          <w:szCs w:val="24"/>
          <w:vertAlign w:val="superscript"/>
        </w:rPr>
        <w:fldChar w:fldCharType="end"/>
      </w:r>
      <w:r w:rsidR="00E45D2B" w:rsidRPr="007C7602">
        <w:rPr>
          <w:rFonts w:ascii="Book Antiqua" w:hAnsi="Book Antiqua"/>
          <w:sz w:val="24"/>
          <w:szCs w:val="24"/>
          <w:vertAlign w:val="superscript"/>
        </w:rPr>
        <w:t>]</w:t>
      </w:r>
      <w:r w:rsidR="00EB287E" w:rsidRPr="007C7602">
        <w:rPr>
          <w:rFonts w:ascii="Book Antiqua" w:hAnsi="Book Antiqua"/>
          <w:sz w:val="24"/>
          <w:szCs w:val="24"/>
        </w:rPr>
        <w:t>.</w:t>
      </w:r>
      <w:r w:rsidR="005D6A10" w:rsidRPr="007C7602">
        <w:rPr>
          <w:rFonts w:ascii="Book Antiqua" w:hAnsi="Book Antiqua"/>
          <w:sz w:val="24"/>
          <w:szCs w:val="24"/>
        </w:rPr>
        <w:t xml:space="preserve"> Despite the inherent risks associated with paediatric CT</w:t>
      </w:r>
      <w:r w:rsidR="00E45D2B" w:rsidRPr="007C7602">
        <w:rPr>
          <w:rFonts w:ascii="Book Antiqua" w:hAnsi="Book Antiqua"/>
          <w:sz w:val="24"/>
          <w:szCs w:val="24"/>
          <w:vertAlign w:val="superscript"/>
        </w:rPr>
        <w:t>[</w:t>
      </w:r>
      <w:r w:rsidR="00B824EE"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dTvgncjd","properties":{"formattedCitation":"{\\rtf \\super 71\\nosupersub{}}","plainCitation":"71"},"citationItems":[{"id":307,"uris":["http://zotero.org/users/1375475/items/HBRNNNHE"],"uri":["http://zotero.org/users/1375475/items/HBRNNNHE"],"itemData":{"id":307,"type":"article-journal","title":"Estimated risks of radiation-induced fatal cancer from pediatric CT","container-title":"AJR. American journal of roentgenology","page":"289-296","volume":"176","issue":"2","source":"NCBI PubMed","abstract":"OBJECTIVE: In light of the rapidly increasing frequency of pediatric CT examinations, the purpose of our study was to assess the lifetime cancer mortality risks attributable to radiation from pediatric CT.\nMATERIALS AND METHODS: Organ doses as a function of age-at-diagnosis were estimated for common CT examinations, and estimated attributable lifetime cancer mortality risks (per unit dose) for different organ sites were applied. Standard models that assume a linear extrapolation of risks from intermediate to low doses were applied. On the basis of current standard practice, the same exposures (milliampere-seconds) were assumed, independent of age.\nRESULTS: The larger doses and increased lifetime radiation risks in children produce a sharp increase, relative to adults, in estimated risk from CT. Estimated lifetime cancer mortality risks attributable to the radiation exposure from a CT in a 1-year-old are 0.18% (abdominal) and 0.07% (head)-an order of magnitude higher than for adults-although those figures still represent a small increase in cancer mortality over the natrual background rate. In the United States, of approximately 600,000 abdominal and head CT examinations annually performed in children under the age of 15 years, a rough estimate is that 500 of these individuals might ultimately die from cancer attributable to the CT radiation.\nCONCLUSION: The best available risk estimates suggest that pediatric CT will result in significantly increased lifetime radiation risk over adult CT, both because of the increased dose per milliampere-second, and the increased lifetime risk per unit dose. Lower milliampere-second settings can be used for children without significant loss of information. Although the risk-benefit balance is still strongly tilted toward benefit, because the frequency of pediatric CT examinations is rapidly increasing, estimates that quantitative lifetime radiation risks for children undergoing CT are not negligible may stimulate more active reduction of CT exposure settings in pediatric patients.","DOI":"10.2214/ajr.176.2.1760289","ISSN":"0361-803X","note":"PMID: 11159059","journalAbbreviation":"AJR Am J Roentgenol","language":"eng","author":[{"family":"Brenner","given":"D"},{"family":"Elliston","given":"C"},{"family":"Hall","given":"E"},{"family":"Berdon","given":"W"}],"issued":{"date-parts":[["2001",2]]},"PMID":"11159059"}}],"schema":"https://github.com/citation-style-language/schema/raw/master/csl-citation.json"} </w:instrText>
      </w:r>
      <w:r w:rsidR="00B824EE"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71</w:t>
      </w:r>
      <w:r w:rsidR="00B824EE" w:rsidRPr="007C7602">
        <w:rPr>
          <w:rFonts w:ascii="Book Antiqua" w:hAnsi="Book Antiqua"/>
          <w:sz w:val="24"/>
          <w:szCs w:val="24"/>
          <w:vertAlign w:val="superscript"/>
        </w:rPr>
        <w:fldChar w:fldCharType="end"/>
      </w:r>
      <w:r w:rsidR="00E45D2B" w:rsidRPr="007C7602">
        <w:rPr>
          <w:rFonts w:ascii="Book Antiqua" w:hAnsi="Book Antiqua"/>
          <w:sz w:val="24"/>
          <w:szCs w:val="24"/>
          <w:vertAlign w:val="superscript"/>
        </w:rPr>
        <w:t>]</w:t>
      </w:r>
      <w:r w:rsidR="005D6A10" w:rsidRPr="007C7602">
        <w:rPr>
          <w:rFonts w:ascii="Book Antiqua" w:hAnsi="Book Antiqua"/>
          <w:sz w:val="24"/>
          <w:szCs w:val="24"/>
        </w:rPr>
        <w:t xml:space="preserve"> there is often reluctance on the part of physicians to convey the dangers associated with radiation for fear of confusing or upsetting parents with this information</w:t>
      </w:r>
      <w:r w:rsidR="00E45D2B" w:rsidRPr="007C7602">
        <w:rPr>
          <w:rFonts w:ascii="Book Antiqua" w:hAnsi="Book Antiqua"/>
          <w:sz w:val="24"/>
          <w:szCs w:val="24"/>
          <w:vertAlign w:val="superscript"/>
        </w:rPr>
        <w:t>[</w:t>
      </w:r>
      <w:r w:rsidR="00786B57"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rFy6u9lN","properties":{"formattedCitation":"{\\rtf \\super 72\\nosupersub{}}","plainCitation":"72"},"citationItems":[{"id":92,"uris":["http://zotero.org/users/1375475/items/TRBJPKSV"],"uri":["http://zotero.org/users/1375475/items/TRBJPKSV"],"itemData":{"id":92,"type":"article-journal","title":"Responsible use of CT","container-title":"Radiology","page":"289-291","volume":"229","issue":"1","source":"NCBI PubMed","DOI":"10.1148/radiol.2291030373","ISSN":"0033-8419","note":"PMID: 14519883","journalAbbreviation":"Radiology","language":"eng","author":[{"family":"Frush","given":"Donald P"}],"issued":{"date-parts":[["2003",10]]},"PMID":"14519883"}}],"schema":"https://github.com/citation-style-language/schema/raw/master/csl-citation.json"} </w:instrText>
      </w:r>
      <w:r w:rsidR="00786B57"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72</w:t>
      </w:r>
      <w:r w:rsidR="00786B57" w:rsidRPr="007C7602">
        <w:rPr>
          <w:rFonts w:ascii="Book Antiqua" w:hAnsi="Book Antiqua"/>
          <w:sz w:val="24"/>
          <w:szCs w:val="24"/>
          <w:vertAlign w:val="superscript"/>
        </w:rPr>
        <w:fldChar w:fldCharType="end"/>
      </w:r>
      <w:r w:rsidR="00E45D2B" w:rsidRPr="007C7602">
        <w:rPr>
          <w:rFonts w:ascii="Book Antiqua" w:hAnsi="Book Antiqua"/>
          <w:sz w:val="24"/>
          <w:szCs w:val="24"/>
          <w:vertAlign w:val="superscript"/>
        </w:rPr>
        <w:t>]</w:t>
      </w:r>
      <w:r w:rsidR="00EB287E" w:rsidRPr="007C7602">
        <w:rPr>
          <w:rFonts w:ascii="Book Antiqua" w:hAnsi="Book Antiqua"/>
          <w:sz w:val="24"/>
          <w:szCs w:val="24"/>
        </w:rPr>
        <w:t>.</w:t>
      </w:r>
      <w:r w:rsidR="005D6A10" w:rsidRPr="007C7602">
        <w:rPr>
          <w:rFonts w:ascii="Book Antiqua" w:hAnsi="Book Antiqua"/>
          <w:sz w:val="24"/>
          <w:szCs w:val="24"/>
        </w:rPr>
        <w:t xml:space="preserve"> </w:t>
      </w:r>
      <w:r w:rsidRPr="007C7602">
        <w:rPr>
          <w:rFonts w:ascii="Book Antiqua" w:hAnsi="Book Antiqua"/>
          <w:sz w:val="24"/>
          <w:szCs w:val="24"/>
        </w:rPr>
        <w:t xml:space="preserve">Striking a balance is difficult as the exact risk </w:t>
      </w:r>
      <w:r w:rsidR="00A9323E" w:rsidRPr="007C7602">
        <w:rPr>
          <w:rFonts w:ascii="Book Antiqua" w:hAnsi="Book Antiqua"/>
          <w:sz w:val="24"/>
          <w:szCs w:val="24"/>
        </w:rPr>
        <w:t>associated with</w:t>
      </w:r>
      <w:r w:rsidRPr="007C7602">
        <w:rPr>
          <w:rFonts w:ascii="Book Antiqua" w:hAnsi="Book Antiqua"/>
          <w:sz w:val="24"/>
          <w:szCs w:val="24"/>
        </w:rPr>
        <w:t xml:space="preserve"> radiation exposure in the range associated with CT scanning to patients, and particularly in children is unclear. </w:t>
      </w:r>
      <w:r w:rsidR="005D6A10" w:rsidRPr="007C7602">
        <w:rPr>
          <w:rFonts w:ascii="Book Antiqua" w:hAnsi="Book Antiqua"/>
          <w:sz w:val="24"/>
          <w:szCs w:val="24"/>
        </w:rPr>
        <w:t>However, informing parents about the slight risks associated with CT has not been shown to affect their willingness to allow their child to undergo scanning</w:t>
      </w:r>
      <w:r w:rsidR="00971F5B" w:rsidRPr="007C7602">
        <w:rPr>
          <w:rFonts w:ascii="Book Antiqua" w:hAnsi="Book Antiqua"/>
          <w:sz w:val="24"/>
          <w:szCs w:val="24"/>
          <w:vertAlign w:val="superscript"/>
        </w:rPr>
        <w:t>[</w:t>
      </w:r>
      <w:r w:rsidR="00786B57"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5SEM9NbN","properties":{"formattedCitation":"{\\rtf \\super 73\\nosupersub{}}","plainCitation":"73"},"citationItems":[{"id":227,"uris":["http://zotero.org/users/1375475/items/8UF35QGR"],"uri":["http://zotero.org/users/1375475/items/8UF35QGR"],"itemData":{"id":227,"type":"article-journal","title":"Informing parents about CT radiation exposure in children: it's OK to tell them","container-title":"AJR. American journal of roentgenology","page":"271-275","volume":"189","issue":"2","source":"NCBI PubMed","abstract":"OBJECTIVE: The purpose of our study was to determine how parents' understanding of and willingness to allow their children to undergo CT change after receiving information regarding radiation dose and risk.\nMATERIALS AND METHODS: One hundred parents of children undergoing nonemergent CT studies at a tertiary-care children's hospital were surveyed before and after reading an informational handout describing radiation risk. Parental knowledge of whether CT uses radiation or increases lifetime risk of cancer was assessed, as was willingness to permit their child to undergo both a CT examination that their child's doctor recommended and one for which their doctor thought observation might be equally effective.\nRESULTS: Of the 100 parents who were surveyed, 66% believed CT uses radiation before reading the handout, versus 99% afterward (p &lt; 0.01). Before reading the handout, 13% believed CT increases the lifetime risk of cancer, versus 86% afterward (p &lt; 0.01). After reading the handout, parents became less willing to have their child undergo CT given a hypothetic situation in which their doctor believed that either CT or observation would be equally effective (p &lt; 0.01), but their willingness to have their child undergo CT recommended by their doctor did not significantly change. After reading the handout, 62% of parents reported no change in level of concern. No parent refused or requested to defer CT after reading the handout.\nCONCLUSION: A brief informational handout can improve parental understanding of the potential increased risk of cancer related to pediatric CT without causing parents to refuse studies recommended by the referring physician.","DOI":"10.2214/AJR.07.2248","ISSN":"1546-3141","note":"PMID: 17646450","shortTitle":"Informing parents about CT radiation exposure in children","journalAbbreviation":"AJR Am J Roentgenol","language":"eng","author":[{"family":"Larson","given":"David B"},{"family":"Rader","given":"Scott B"},{"family":"Forman","given":"Howard P"},{"family":"Fenton","given":"Laura Z"}],"issued":{"date-parts":[["2007",8]]},"PMID":"17646450"}}],"schema":"https://github.com/citation-style-language/schema/raw/master/csl-citation.json"} </w:instrText>
      </w:r>
      <w:r w:rsidR="00786B57"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73</w:t>
      </w:r>
      <w:r w:rsidR="00786B57" w:rsidRPr="007C7602">
        <w:rPr>
          <w:rFonts w:ascii="Book Antiqua" w:hAnsi="Book Antiqua"/>
          <w:sz w:val="24"/>
          <w:szCs w:val="24"/>
          <w:vertAlign w:val="superscript"/>
        </w:rPr>
        <w:fldChar w:fldCharType="end"/>
      </w:r>
      <w:r w:rsidR="00971F5B" w:rsidRPr="007C7602">
        <w:rPr>
          <w:rFonts w:ascii="Book Antiqua" w:hAnsi="Book Antiqua"/>
          <w:sz w:val="24"/>
          <w:szCs w:val="24"/>
          <w:vertAlign w:val="superscript"/>
        </w:rPr>
        <w:t>]</w:t>
      </w:r>
      <w:r w:rsidR="00EB287E" w:rsidRPr="007C7602">
        <w:rPr>
          <w:rFonts w:ascii="Book Antiqua" w:hAnsi="Book Antiqua"/>
          <w:sz w:val="24"/>
          <w:szCs w:val="24"/>
        </w:rPr>
        <w:t>.</w:t>
      </w:r>
      <w:r w:rsidR="00600777" w:rsidRPr="007C7602">
        <w:rPr>
          <w:rFonts w:ascii="Book Antiqua" w:hAnsi="Book Antiqua"/>
          <w:sz w:val="24"/>
          <w:szCs w:val="24"/>
        </w:rPr>
        <w:t xml:space="preserve"> </w:t>
      </w:r>
      <w:r w:rsidRPr="007C7602">
        <w:rPr>
          <w:rFonts w:ascii="Book Antiqua" w:hAnsi="Book Antiqua"/>
          <w:sz w:val="24"/>
          <w:szCs w:val="24"/>
        </w:rPr>
        <w:t>A balanced discussion of risks versus benefits with</w:t>
      </w:r>
      <w:r w:rsidR="005D6A10" w:rsidRPr="007C7602">
        <w:rPr>
          <w:rFonts w:ascii="Book Antiqua" w:hAnsi="Book Antiqua"/>
          <w:sz w:val="24"/>
          <w:szCs w:val="24"/>
        </w:rPr>
        <w:t xml:space="preserve"> parents about the risks is paramount</w:t>
      </w:r>
      <w:r w:rsidR="00971F5B" w:rsidRPr="007C7602">
        <w:rPr>
          <w:rFonts w:ascii="Book Antiqua" w:hAnsi="Book Antiqua"/>
          <w:sz w:val="24"/>
          <w:szCs w:val="24"/>
          <w:vertAlign w:val="superscript"/>
        </w:rPr>
        <w:t>[</w:t>
      </w:r>
      <w:r w:rsidR="00786B57"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1lnej3tdjc","properties":{"formattedCitation":"{\\rtf \\super 74,75\\nosupersub{}}","plainCitation":"74,75"},"citationItems":[{"id":291,"uris":["http://zotero.org/users/1375475/items/TWF9EUIU"],"uri":["http://zotero.org/users/1375475/items/TWF9EUIU"],"itemData":{"id":291,"type":"article-journal","title":"Managing risk: threat or opportunity?","container-title":"AJR. American journal of roentgenology","page":"43-45","volume":"185","issue":"1","source":"NCBI PubMed","abstract":"OBJECTIVE: Radiologists often regard risk management as a burden or even a threat. This article examines some of the most important reasons every radiologist should regard managing risk as an opportunity.\nCONCLUSION: There are short-term risks and costs to a program of risk management, but they are far less than the long-range costs of inaction. More importantly, managing risk well is an opportunity to excel as a physician and leader.","DOI":"10.2214/ajr.185.1.01850043","ISSN":"0361-803X","note":"PMID: 15972396","shortTitle":"Managing risk","journalAbbreviation":"AJR Am J Roentgenol","language":"eng","author":[{"family":"Gunderman","given":"Richard B"},{"family":"Applegate","given":"Kimberly E"}],"issued":{"date-parts":[["2005",7]]},"PMID":"15972396"},"label":"page"},{"id":333,"uris":["http://zotero.org/users/1375475/items/WKV7RC28"],"uri":["http://zotero.org/users/1375475/items/WKV7RC28"],"itemData":{"id":333,"type":"article-journal","title":"Respecting patient autonomy: screening at CT and informed consent","container-title":"Radiology","page":"633-634","volume":"226","issue":"3","source":"NCBI PubMed","DOI":"10.1148/radiol.2263020626","ISSN":"0033-8419","note":"PMID: 12616014","shortTitle":"Respecting patient autonomy","journalAbbreviation":"Radiology","language":"eng","author":[{"family":"Earnest","given":"Frank"},{"family":"Swensen","given":"Stephen J"},{"family":"Zink","given":"Frank E"}],"issued":{"date-parts":[["2003",3]]},"PMID":"12616014"},"label":"page"}],"schema":"https://github.com/citation-style-language/schema/raw/master/csl-citation.json"} </w:instrText>
      </w:r>
      <w:r w:rsidR="00786B57"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74,75</w:t>
      </w:r>
      <w:r w:rsidR="00786B57" w:rsidRPr="007C7602">
        <w:rPr>
          <w:rFonts w:ascii="Book Antiqua" w:hAnsi="Book Antiqua"/>
          <w:sz w:val="24"/>
          <w:szCs w:val="24"/>
          <w:vertAlign w:val="superscript"/>
        </w:rPr>
        <w:fldChar w:fldCharType="end"/>
      </w:r>
      <w:r w:rsidR="00971F5B" w:rsidRPr="007C7602">
        <w:rPr>
          <w:rFonts w:ascii="Book Antiqua" w:hAnsi="Book Antiqua"/>
          <w:sz w:val="24"/>
          <w:szCs w:val="24"/>
          <w:vertAlign w:val="superscript"/>
        </w:rPr>
        <w:t>]</w:t>
      </w:r>
      <w:r w:rsidR="001F42AD" w:rsidRPr="007C7602">
        <w:rPr>
          <w:rFonts w:ascii="Book Antiqua" w:hAnsi="Book Antiqua"/>
          <w:sz w:val="24"/>
          <w:szCs w:val="24"/>
        </w:rPr>
        <w:t xml:space="preserve"> </w:t>
      </w:r>
      <w:r w:rsidR="005D6A10" w:rsidRPr="007C7602">
        <w:rPr>
          <w:rFonts w:ascii="Book Antiqua" w:hAnsi="Book Antiqua"/>
          <w:sz w:val="24"/>
          <w:szCs w:val="24"/>
        </w:rPr>
        <w:t>as pressure is often exerted on physicians by parents encouraging the utilisation of CT in order to expedite diagnosis</w:t>
      </w:r>
      <w:r w:rsidR="00971F5B" w:rsidRPr="007C7602">
        <w:rPr>
          <w:rFonts w:ascii="Book Antiqua" w:hAnsi="Book Antiqua"/>
          <w:sz w:val="24"/>
          <w:szCs w:val="24"/>
          <w:vertAlign w:val="superscript"/>
        </w:rPr>
        <w:t>[</w:t>
      </w:r>
      <w:r w:rsidR="00786B57"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vuprGzxg","properties":{"formattedCitation":"{\\rtf \\super 76\\nosupersub{}}","plainCitation":"76"},"citationItems":[{"id":335,"uris":["http://zotero.org/users/1375475/items/IR97M5QS"],"uri":["http://zotero.org/users/1375475/items/IR97M5QS"],"itemData":{"id":335,"type":"article-journal","title":"National conference on dose reduction in CT, with an emphasis on pediatric patients","container-title":"AJR. American journal of roentgenology","page":"321-329","volume":"181","issue":"2","source":"NCBI PubMed","DOI":"10.2214/ajr.181.2.1810321","ISSN":"0361-803X","note":"PMID: 12876005","journalAbbreviation":"AJR Am J Roentgenol","language":"eng","author":[{"family":"Linton","given":"Otha W"},{"family":"Mettler","given":"Fred A, Jr"},{"family":"National Council on Radiation Protection and Measurements","given":""}],"issued":{"date-parts":[["2003",8]]},"PMID":"12876005"}}],"schema":"https://github.com/citation-style-language/schema/raw/master/csl-citation.json"} </w:instrText>
      </w:r>
      <w:r w:rsidR="00786B57"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76</w:t>
      </w:r>
      <w:r w:rsidR="00786B57" w:rsidRPr="007C7602">
        <w:rPr>
          <w:rFonts w:ascii="Book Antiqua" w:hAnsi="Book Antiqua"/>
          <w:sz w:val="24"/>
          <w:szCs w:val="24"/>
          <w:vertAlign w:val="superscript"/>
        </w:rPr>
        <w:fldChar w:fldCharType="end"/>
      </w:r>
      <w:r w:rsidR="00971F5B" w:rsidRPr="007C7602">
        <w:rPr>
          <w:rFonts w:ascii="Book Antiqua" w:hAnsi="Book Antiqua"/>
          <w:sz w:val="24"/>
          <w:szCs w:val="24"/>
          <w:vertAlign w:val="superscript"/>
        </w:rPr>
        <w:t>]</w:t>
      </w:r>
      <w:r w:rsidR="005D6A10" w:rsidRPr="007C7602">
        <w:rPr>
          <w:rFonts w:ascii="Book Antiqua" w:hAnsi="Book Antiqua"/>
          <w:sz w:val="24"/>
          <w:szCs w:val="24"/>
        </w:rPr>
        <w:t xml:space="preserve">, without a thorough awareness of the dangers associated with this scanning. </w:t>
      </w:r>
      <w:r w:rsidRPr="007C7602">
        <w:rPr>
          <w:rFonts w:ascii="Book Antiqua" w:hAnsi="Book Antiqua"/>
          <w:sz w:val="24"/>
          <w:szCs w:val="24"/>
        </w:rPr>
        <w:t xml:space="preserve">There is a need for multidisciplinary discussion involving experts in </w:t>
      </w:r>
      <w:r w:rsidR="00FC3E69" w:rsidRPr="007C7602">
        <w:rPr>
          <w:rFonts w:ascii="Book Antiqua" w:hAnsi="Book Antiqua"/>
          <w:sz w:val="24"/>
          <w:szCs w:val="24"/>
        </w:rPr>
        <w:t xml:space="preserve">many </w:t>
      </w:r>
      <w:r w:rsidRPr="007C7602">
        <w:rPr>
          <w:rFonts w:ascii="Book Antiqua" w:hAnsi="Book Antiqua"/>
          <w:sz w:val="24"/>
          <w:szCs w:val="24"/>
        </w:rPr>
        <w:t>discipline</w:t>
      </w:r>
      <w:r w:rsidR="00FC3E69" w:rsidRPr="007C7602">
        <w:rPr>
          <w:rFonts w:ascii="Book Antiqua" w:hAnsi="Book Antiqua"/>
          <w:sz w:val="24"/>
          <w:szCs w:val="24"/>
        </w:rPr>
        <w:t>s</w:t>
      </w:r>
      <w:r w:rsidRPr="007C7602">
        <w:rPr>
          <w:rFonts w:ascii="Book Antiqua" w:hAnsi="Book Antiqua"/>
          <w:sz w:val="24"/>
          <w:szCs w:val="24"/>
        </w:rPr>
        <w:t xml:space="preserve"> (</w:t>
      </w:r>
      <w:r w:rsidR="00FC3E69" w:rsidRPr="007C7602">
        <w:rPr>
          <w:rFonts w:ascii="Book Antiqua" w:hAnsi="Book Antiqua"/>
          <w:sz w:val="24"/>
          <w:szCs w:val="24"/>
        </w:rPr>
        <w:t xml:space="preserve">including </w:t>
      </w:r>
      <w:r w:rsidRPr="007C7602">
        <w:rPr>
          <w:rFonts w:ascii="Book Antiqua" w:hAnsi="Book Antiqua"/>
          <w:sz w:val="24"/>
          <w:szCs w:val="24"/>
        </w:rPr>
        <w:t>radiology, radiation biology, medical physicits, public health physicians) so that a consensus can b</w:t>
      </w:r>
      <w:r w:rsidR="00FC3E69" w:rsidRPr="007C7602">
        <w:rPr>
          <w:rFonts w:ascii="Book Antiqua" w:hAnsi="Book Antiqua"/>
          <w:sz w:val="24"/>
          <w:szCs w:val="24"/>
        </w:rPr>
        <w:t xml:space="preserve">e agreed to guide physicians in providing advise to patients of varying ages with regard to risk associated with CT scanning. </w:t>
      </w:r>
      <w:r w:rsidR="005D6A10" w:rsidRPr="007C7602">
        <w:rPr>
          <w:rFonts w:ascii="Book Antiqua" w:hAnsi="Book Antiqua"/>
          <w:sz w:val="24"/>
          <w:szCs w:val="24"/>
        </w:rPr>
        <w:t>Proper counselling and education can help parents become more willing to accept a more conservative strategy</w:t>
      </w:r>
      <w:r w:rsidR="00971F5B" w:rsidRPr="007C7602">
        <w:rPr>
          <w:rFonts w:ascii="Book Antiqua" w:hAnsi="Book Antiqua"/>
          <w:sz w:val="24"/>
          <w:szCs w:val="24"/>
          <w:vertAlign w:val="superscript"/>
        </w:rPr>
        <w:t>[</w:t>
      </w:r>
      <w:r w:rsidR="00DF77B7"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498lpVeN","properties":{"formattedCitation":"{\\rtf \\super 73\\nosupersub{}}","plainCitation":"73"},"citationItems":[{"id":227,"uris":["http://zotero.org/users/1375475/items/8UF35QGR"],"uri":["http://zotero.org/users/1375475/items/8UF35QGR"],"itemData":{"id":227,"type":"article-journal","title":"Informing parents about CT radiation exposure in children: it's OK to tell them","container-title":"AJR. American journal of roentgenology","page":"271-275","volume":"189","issue":"2","source":"NCBI PubMed","abstract":"OBJECTIVE: The purpose of our study was to determine how parents' understanding of and willingness to allow their children to undergo CT change after receiving information regarding radiation dose and risk.\nMATERIALS AND METHODS: One hundred parents of children undergoing nonemergent CT studies at a tertiary-care children's hospital were surveyed before and after reading an informational handout describing radiation risk. Parental knowledge of whether CT uses radiation or increases lifetime risk of cancer was assessed, as was willingness to permit their child to undergo both a CT examination that their child's doctor recommended and one for which their doctor thought observation might be equally effective.\nRESULTS: Of the 100 parents who were surveyed, 66% believed CT uses radiation before reading the handout, versus 99% afterward (p &lt; 0.01). Before reading the handout, 13% believed CT increases the lifetime risk of cancer, versus 86% afterward (p &lt; 0.01). After reading the handout, parents became less willing to have their child undergo CT given a hypothetic situation in which their doctor believed that either CT or observation would be equally effective (p &lt; 0.01), but their willingness to have their child undergo CT recommended by their doctor did not significantly change. After reading the handout, 62% of parents reported no change in level of concern. No parent refused or requested to defer CT after reading the handout.\nCONCLUSION: A brief informational handout can improve parental understanding of the potential increased risk of cancer related to pediatric CT without causing parents to refuse studies recommended by the referring physician.","DOI":"10.2214/AJR.07.2248","ISSN":"1546-3141","note":"PMID: 17646450","shortTitle":"Informing parents about CT radiation exposure in children","journalAbbreviation":"AJR Am J Roentgenol","language":"eng","author":[{"family":"Larson","given":"David B"},{"family":"Rader","given":"Scott B"},{"family":"Forman","given":"Howard P"},{"family":"Fenton","given":"Laura Z"}],"issued":{"date-parts":[["2007",8]]},"PMID":"17646450"}}],"schema":"https://github.com/citation-style-language/schema/raw/master/csl-citation.json"} </w:instrText>
      </w:r>
      <w:r w:rsidR="00DF77B7"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73</w:t>
      </w:r>
      <w:r w:rsidR="00DF77B7" w:rsidRPr="007C7602">
        <w:rPr>
          <w:rFonts w:ascii="Book Antiqua" w:hAnsi="Book Antiqua"/>
          <w:sz w:val="24"/>
          <w:szCs w:val="24"/>
          <w:vertAlign w:val="superscript"/>
        </w:rPr>
        <w:fldChar w:fldCharType="end"/>
      </w:r>
      <w:r w:rsidR="00971F5B" w:rsidRPr="007C7602">
        <w:rPr>
          <w:rFonts w:ascii="Book Antiqua" w:hAnsi="Book Antiqua"/>
          <w:sz w:val="24"/>
          <w:szCs w:val="24"/>
          <w:vertAlign w:val="superscript"/>
        </w:rPr>
        <w:t>]</w:t>
      </w:r>
      <w:r w:rsidR="00EB287E" w:rsidRPr="007C7602">
        <w:rPr>
          <w:rFonts w:ascii="Book Antiqua" w:hAnsi="Book Antiqua"/>
          <w:sz w:val="24"/>
          <w:szCs w:val="24"/>
        </w:rPr>
        <w:t>.</w:t>
      </w:r>
      <w:r w:rsidR="00DE5837" w:rsidRPr="007C7602">
        <w:rPr>
          <w:rFonts w:ascii="Book Antiqua" w:hAnsi="Book Antiqua"/>
          <w:sz w:val="24"/>
          <w:szCs w:val="24"/>
        </w:rPr>
        <w:t xml:space="preserve"> Despite limited knowledge amongst some physicians regarding the carcinogenic potential of CT scanning there are concerted efforts amongst radiologists and physicists to reduce </w:t>
      </w:r>
      <w:r w:rsidR="00D908F1" w:rsidRPr="007C7602">
        <w:rPr>
          <w:rFonts w:ascii="Book Antiqua" w:hAnsi="Book Antiqua"/>
          <w:sz w:val="24"/>
          <w:szCs w:val="24"/>
        </w:rPr>
        <w:t xml:space="preserve">radiation exposure through imaging to </w:t>
      </w:r>
      <w:r w:rsidR="00DE5837" w:rsidRPr="007C7602">
        <w:rPr>
          <w:rFonts w:ascii="Book Antiqua" w:hAnsi="Book Antiqua"/>
          <w:sz w:val="24"/>
          <w:szCs w:val="24"/>
        </w:rPr>
        <w:t xml:space="preserve">patients. </w:t>
      </w:r>
      <w:r w:rsidR="002B1016" w:rsidRPr="007C7602">
        <w:rPr>
          <w:rFonts w:ascii="Book Antiqua" w:hAnsi="Book Antiqua"/>
          <w:sz w:val="24"/>
          <w:szCs w:val="24"/>
        </w:rPr>
        <w:t>Using newer technologies,</w:t>
      </w:r>
      <w:r w:rsidR="00FC3E69" w:rsidRPr="007C7602">
        <w:rPr>
          <w:rFonts w:ascii="Book Antiqua" w:hAnsi="Book Antiqua"/>
          <w:sz w:val="24"/>
          <w:szCs w:val="24"/>
        </w:rPr>
        <w:t xml:space="preserve"> and </w:t>
      </w:r>
      <w:r w:rsidR="002B1016" w:rsidRPr="007C7602">
        <w:rPr>
          <w:rFonts w:ascii="Book Antiqua" w:hAnsi="Book Antiqua"/>
          <w:sz w:val="24"/>
          <w:szCs w:val="24"/>
        </w:rPr>
        <w:t>strategies such as iterative reconstruction</w:t>
      </w:r>
      <w:r w:rsidR="00FC3E69" w:rsidRPr="007C7602">
        <w:rPr>
          <w:rFonts w:ascii="Book Antiqua" w:hAnsi="Book Antiqua"/>
          <w:sz w:val="24"/>
          <w:szCs w:val="24"/>
        </w:rPr>
        <w:t>, radiation exposures associated with CT scanning</w:t>
      </w:r>
      <w:r w:rsidR="00D908F1" w:rsidRPr="007C7602">
        <w:rPr>
          <w:rFonts w:ascii="Book Antiqua" w:hAnsi="Book Antiqua"/>
          <w:sz w:val="24"/>
          <w:szCs w:val="24"/>
        </w:rPr>
        <w:t xml:space="preserve"> are</w:t>
      </w:r>
      <w:r w:rsidR="002B1016" w:rsidRPr="007C7602">
        <w:rPr>
          <w:rFonts w:ascii="Book Antiqua" w:hAnsi="Book Antiqua"/>
          <w:sz w:val="24"/>
          <w:szCs w:val="24"/>
        </w:rPr>
        <w:t xml:space="preserve"> diminishing incremently</w:t>
      </w:r>
      <w:r w:rsidR="00971F5B" w:rsidRPr="007C7602">
        <w:rPr>
          <w:rFonts w:ascii="Book Antiqua" w:hAnsi="Book Antiqua"/>
          <w:sz w:val="24"/>
          <w:szCs w:val="24"/>
          <w:vertAlign w:val="superscript"/>
        </w:rPr>
        <w:t>[</w:t>
      </w:r>
      <w:r w:rsidR="002B1016"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UCnbizDg","properties":{"formattedCitation":"{\\rtf \\super 77\\nosupersub{}}","plainCitation":"77"},"citationItems":[{"id":455,"uris":["http://zotero.org/users/1375475/items/F86ZU784"],"uri":["http://zotero.org/users/1375475/items/F86ZU784"],"itemData":{"id":455,"type":"article-journal","title":"Strategies for CT radiation dose optimization","container-title":"Radiology","page":"619-628","volume":"230","issue":"3","source":"NCBI PubMed","abstract":"Recent technologic advances have markedly enhanced the clinical applications of computed tomography (CT). While the benefits of CT exceed the harmful effects of radiation exposure in patients, increasing radiation doses to the population have raised a compelling case for reduction of radiation exposure from CT. Strategies for radiation dose reduction are difficult to devise, however, because of a lack of guidelines regarding CT examination and scanning techniques. Various methods and strategies based on individual patient attributes and CT technology have been explored for dose optimization. It is the purpose of this review article to outline basic principles of CT radiation exposure and emphasize the need for CT radiation dose optimization based on modification of scanning parameters and application of recent technologic innovations.","DOI":"10.1148/radiol.2303021726","ISSN":"0033-8419","note":"PMID: 14739312","journalAbbreviation":"Radiology","language":"eng","author":[{"family":"Kalra","given":"Mannudeep K"},{"family":"Maher","given":"Michael M"},{"family":"Toth","given":"Thomas L"},{"family":"Hamberg","given":"Leena M"},{"family":"Blake","given":"Michael A"},{"family":"Shepard","given":"Jo-Anne"},{"family":"Saini","given":"Sanjay"}],"issued":{"date-parts":[["2004",3]]},"PMID":"14739312"}}],"schema":"https://github.com/citation-style-language/schema/raw/master/csl-citation.json"} </w:instrText>
      </w:r>
      <w:r w:rsidR="002B1016"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77</w:t>
      </w:r>
      <w:r w:rsidR="002B1016" w:rsidRPr="007C7602">
        <w:rPr>
          <w:rFonts w:ascii="Book Antiqua" w:hAnsi="Book Antiqua"/>
          <w:sz w:val="24"/>
          <w:szCs w:val="24"/>
          <w:vertAlign w:val="superscript"/>
        </w:rPr>
        <w:fldChar w:fldCharType="end"/>
      </w:r>
      <w:r w:rsidR="00971F5B" w:rsidRPr="007C7602">
        <w:rPr>
          <w:rFonts w:ascii="Book Antiqua" w:hAnsi="Book Antiqua"/>
          <w:sz w:val="24"/>
          <w:szCs w:val="24"/>
          <w:vertAlign w:val="superscript"/>
        </w:rPr>
        <w:t>]</w:t>
      </w:r>
      <w:r w:rsidR="00EB287E" w:rsidRPr="007C7602">
        <w:rPr>
          <w:rFonts w:ascii="Book Antiqua" w:hAnsi="Book Antiqua"/>
          <w:sz w:val="24"/>
          <w:szCs w:val="24"/>
        </w:rPr>
        <w:t>.</w:t>
      </w:r>
      <w:r w:rsidR="00FD5B1E" w:rsidRPr="007C7602">
        <w:rPr>
          <w:rFonts w:ascii="Book Antiqua" w:hAnsi="Book Antiqua"/>
          <w:sz w:val="24"/>
          <w:szCs w:val="24"/>
        </w:rPr>
        <w:t xml:space="preserve"> </w:t>
      </w:r>
    </w:p>
    <w:p w14:paraId="584BDB04" w14:textId="77777777" w:rsidR="002B1016" w:rsidRPr="007C7602" w:rsidRDefault="002B1016" w:rsidP="00B20115">
      <w:pPr>
        <w:spacing w:after="0" w:line="360" w:lineRule="auto"/>
        <w:jc w:val="both"/>
        <w:rPr>
          <w:rFonts w:ascii="Book Antiqua" w:hAnsi="Book Antiqua"/>
          <w:sz w:val="24"/>
          <w:szCs w:val="24"/>
        </w:rPr>
      </w:pPr>
    </w:p>
    <w:p w14:paraId="711E1D90" w14:textId="4A1081AC" w:rsidR="005D6A10" w:rsidRPr="007C7602" w:rsidRDefault="00600777" w:rsidP="00B20115">
      <w:pPr>
        <w:spacing w:after="0" w:line="360" w:lineRule="auto"/>
        <w:jc w:val="both"/>
        <w:rPr>
          <w:rFonts w:ascii="Book Antiqua" w:hAnsi="Book Antiqua"/>
          <w:b/>
          <w:sz w:val="24"/>
          <w:szCs w:val="24"/>
        </w:rPr>
      </w:pPr>
      <w:r w:rsidRPr="007C7602">
        <w:rPr>
          <w:rFonts w:ascii="Book Antiqua" w:hAnsi="Book Antiqua"/>
          <w:b/>
          <w:sz w:val="24"/>
          <w:szCs w:val="24"/>
        </w:rPr>
        <w:t xml:space="preserve">PHYSICIAN AND MEDICAL STUDENT PERCEPTION </w:t>
      </w:r>
    </w:p>
    <w:p w14:paraId="2B6119D8" w14:textId="1C4E06D6" w:rsidR="00512F29" w:rsidRPr="007C7602" w:rsidRDefault="005D6A10" w:rsidP="00B20115">
      <w:pPr>
        <w:spacing w:after="0" w:line="360" w:lineRule="auto"/>
        <w:jc w:val="both"/>
        <w:rPr>
          <w:rFonts w:ascii="Book Antiqua" w:hAnsi="Book Antiqua"/>
          <w:sz w:val="24"/>
          <w:szCs w:val="24"/>
        </w:rPr>
      </w:pPr>
      <w:r w:rsidRPr="007C7602">
        <w:rPr>
          <w:rFonts w:ascii="Book Antiqua" w:hAnsi="Book Antiqua"/>
          <w:sz w:val="24"/>
          <w:szCs w:val="24"/>
        </w:rPr>
        <w:t xml:space="preserve">Difficulty arises when balancing the immediate need for diagnosis with the </w:t>
      </w:r>
      <w:r w:rsidR="00ED04D2" w:rsidRPr="007C7602">
        <w:rPr>
          <w:rFonts w:ascii="Book Antiqua" w:hAnsi="Book Antiqua"/>
          <w:sz w:val="24"/>
          <w:szCs w:val="24"/>
        </w:rPr>
        <w:t xml:space="preserve">unlikely </w:t>
      </w:r>
      <w:r w:rsidRPr="007C7602">
        <w:rPr>
          <w:rFonts w:ascii="Book Antiqua" w:hAnsi="Book Antiqua"/>
          <w:sz w:val="24"/>
          <w:szCs w:val="24"/>
        </w:rPr>
        <w:t xml:space="preserve">potential </w:t>
      </w:r>
      <w:r w:rsidR="00512F29" w:rsidRPr="007C7602">
        <w:rPr>
          <w:rFonts w:ascii="Book Antiqua" w:hAnsi="Book Antiqua"/>
          <w:sz w:val="24"/>
          <w:szCs w:val="24"/>
        </w:rPr>
        <w:t>for harm</w:t>
      </w:r>
      <w:r w:rsidRPr="007C7602">
        <w:rPr>
          <w:rFonts w:ascii="Book Antiqua" w:hAnsi="Book Antiqua"/>
          <w:sz w:val="24"/>
          <w:szCs w:val="24"/>
        </w:rPr>
        <w:t xml:space="preserve"> associated with a </w:t>
      </w:r>
      <w:r w:rsidR="00512F29" w:rsidRPr="007C7602">
        <w:rPr>
          <w:rFonts w:ascii="Book Antiqua" w:hAnsi="Book Antiqua"/>
          <w:sz w:val="24"/>
          <w:szCs w:val="24"/>
        </w:rPr>
        <w:t>CT</w:t>
      </w:r>
      <w:r w:rsidRPr="007C7602">
        <w:rPr>
          <w:rFonts w:ascii="Book Antiqua" w:hAnsi="Book Antiqua"/>
          <w:sz w:val="24"/>
          <w:szCs w:val="24"/>
        </w:rPr>
        <w:t xml:space="preserve"> scan. To this effect, there </w:t>
      </w:r>
      <w:r w:rsidR="00512F29" w:rsidRPr="007C7602">
        <w:rPr>
          <w:rFonts w:ascii="Book Antiqua" w:hAnsi="Book Antiqua"/>
          <w:sz w:val="24"/>
          <w:szCs w:val="24"/>
        </w:rPr>
        <w:t>tends to be a</w:t>
      </w:r>
      <w:r w:rsidRPr="007C7602">
        <w:rPr>
          <w:rFonts w:ascii="Book Antiqua" w:hAnsi="Book Antiqua"/>
          <w:sz w:val="24"/>
          <w:szCs w:val="24"/>
        </w:rPr>
        <w:t xml:space="preserve"> reliance on the individual health care provider</w:t>
      </w:r>
      <w:r w:rsidR="00512F29" w:rsidRPr="007C7602">
        <w:rPr>
          <w:rFonts w:ascii="Book Antiqua" w:hAnsi="Book Antiqua"/>
          <w:sz w:val="24"/>
          <w:szCs w:val="24"/>
        </w:rPr>
        <w:t>s</w:t>
      </w:r>
      <w:r w:rsidRPr="007C7602">
        <w:rPr>
          <w:rFonts w:ascii="Book Antiqua" w:hAnsi="Book Antiqua"/>
          <w:sz w:val="24"/>
          <w:szCs w:val="24"/>
        </w:rPr>
        <w:t xml:space="preserve"> to be cognisant of</w:t>
      </w:r>
      <w:r w:rsidR="00512F29" w:rsidRPr="007C7602">
        <w:rPr>
          <w:rFonts w:ascii="Book Antiqua" w:hAnsi="Book Antiqua"/>
          <w:sz w:val="24"/>
          <w:szCs w:val="24"/>
        </w:rPr>
        <w:t xml:space="preserve"> potential</w:t>
      </w:r>
      <w:r w:rsidRPr="007C7602">
        <w:rPr>
          <w:rFonts w:ascii="Book Antiqua" w:hAnsi="Book Antiqua"/>
          <w:sz w:val="24"/>
          <w:szCs w:val="24"/>
        </w:rPr>
        <w:t xml:space="preserve"> dangers and to minimize patient exposure to “as low as reasonably achievable”. </w:t>
      </w:r>
      <w:r w:rsidR="00512F29" w:rsidRPr="007C7602">
        <w:rPr>
          <w:rFonts w:ascii="Book Antiqua" w:hAnsi="Book Antiqua"/>
          <w:sz w:val="24"/>
          <w:szCs w:val="24"/>
        </w:rPr>
        <w:t>There can be a lack of recognition from health care workers, h</w:t>
      </w:r>
      <w:r w:rsidRPr="007C7602">
        <w:rPr>
          <w:rFonts w:ascii="Book Antiqua" w:hAnsi="Book Antiqua"/>
          <w:sz w:val="24"/>
          <w:szCs w:val="24"/>
        </w:rPr>
        <w:t xml:space="preserve">owever, regarding </w:t>
      </w:r>
      <w:r w:rsidR="00074B64" w:rsidRPr="007C7602">
        <w:rPr>
          <w:rFonts w:ascii="Book Antiqua" w:hAnsi="Book Antiqua"/>
          <w:sz w:val="24"/>
          <w:szCs w:val="24"/>
        </w:rPr>
        <w:t>potential</w:t>
      </w:r>
      <w:r w:rsidRPr="007C7602">
        <w:rPr>
          <w:rFonts w:ascii="Book Antiqua" w:hAnsi="Book Antiqua"/>
          <w:sz w:val="24"/>
          <w:szCs w:val="24"/>
        </w:rPr>
        <w:t xml:space="preserve"> dangers associated with CT. A </w:t>
      </w:r>
      <w:r w:rsidR="00752FFF" w:rsidRPr="007C7602">
        <w:rPr>
          <w:rFonts w:ascii="Book Antiqua" w:hAnsi="Book Antiqua"/>
          <w:sz w:val="24"/>
          <w:szCs w:val="24"/>
        </w:rPr>
        <w:t>United States</w:t>
      </w:r>
      <w:r w:rsidRPr="007C7602">
        <w:rPr>
          <w:rFonts w:ascii="Book Antiqua" w:hAnsi="Book Antiqua"/>
          <w:sz w:val="24"/>
          <w:szCs w:val="24"/>
        </w:rPr>
        <w:t xml:space="preserve"> study </w:t>
      </w:r>
      <w:r w:rsidR="006A4C27" w:rsidRPr="007C7602">
        <w:rPr>
          <w:rFonts w:ascii="Book Antiqua" w:hAnsi="Book Antiqua"/>
          <w:sz w:val="24"/>
          <w:szCs w:val="24"/>
        </w:rPr>
        <w:t xml:space="preserve">of </w:t>
      </w:r>
      <w:r w:rsidRPr="007C7602">
        <w:rPr>
          <w:rFonts w:ascii="Book Antiqua" w:hAnsi="Book Antiqua"/>
          <w:sz w:val="24"/>
          <w:szCs w:val="24"/>
        </w:rPr>
        <w:t>health care providers found that less than 50% of radiologists and only 9% of emergency department personnel were aware that there was a</w:t>
      </w:r>
      <w:r w:rsidR="00ED04D2" w:rsidRPr="007C7602">
        <w:rPr>
          <w:rFonts w:ascii="Book Antiqua" w:hAnsi="Book Antiqua"/>
          <w:sz w:val="24"/>
          <w:szCs w:val="24"/>
        </w:rPr>
        <w:t xml:space="preserve"> potential </w:t>
      </w:r>
      <w:r w:rsidRPr="007C7602">
        <w:rPr>
          <w:rFonts w:ascii="Book Antiqua" w:hAnsi="Book Antiqua"/>
          <w:sz w:val="24"/>
          <w:szCs w:val="24"/>
        </w:rPr>
        <w:t xml:space="preserve">association between CT and the development of </w:t>
      </w:r>
      <w:r w:rsidRPr="007C7602">
        <w:rPr>
          <w:rFonts w:ascii="Book Antiqua" w:hAnsi="Book Antiqua"/>
          <w:sz w:val="24"/>
          <w:szCs w:val="24"/>
        </w:rPr>
        <w:lastRenderedPageBreak/>
        <w:t>malignancy</w:t>
      </w:r>
      <w:r w:rsidR="00897A07" w:rsidRPr="007C7602">
        <w:rPr>
          <w:rFonts w:ascii="Book Antiqua" w:hAnsi="Book Antiqua"/>
          <w:sz w:val="24"/>
          <w:szCs w:val="24"/>
          <w:vertAlign w:val="superscript"/>
        </w:rPr>
        <w:t>[</w:t>
      </w:r>
      <w:r w:rsidR="004C7B27"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DV6Kp8wg","properties":{"formattedCitation":"{\\rtf \\super 70\\nosupersub{}}","plainCitation":"70"},"citationItems":[{"id":323,"uris":["http://zotero.org/users/1375475/items/8MB8K9ST"],"uri":["http://zotero.org/users/1375475/items/8MB8K9ST"],"itemData":{"id":323,"type":"article-journal","title":"Diagnostic CT Scans: Assessment of Patient, Physician, and Radiologist Awareness of Radiation Dose and Possible Risks1","container-title":"Radiology","page":"393-398","volume":"231","issue":"2","source":"radiology.rsna.org","abstract":"PURPOSE: To determine the awareness level concerning radiation dose and possible risks associated with computed tomographic (CT) scans among patients, emergency department (ED) physicians, and radiologists.\nMATERIALS AND METHODS: Adult patients seen in the ED of a U.S. academic medical center during a 2-week period with mild to moderate abdominopelvic or flank pain and who underwent CT were surveyed after acquisition of the CT scan. Patients were asked whether or not they were informed about the risks, benefits, and radiation dose of the CT scan and if they believed that the scan increased their lifetime cancer risk. Patients were also asked to estimate the radiation dose for the CT scan compared with that for one chest radiograph. ED physicians who requested CT scans and radiologists who reviewed the CT scans were surveyed with similar questions and an additional question regarding the number of years in practice. The </w:instrText>
      </w:r>
      <w:r w:rsidR="000C7800" w:rsidRPr="007C7602">
        <w:rPr>
          <w:rFonts w:ascii="Times New Roman" w:hAnsi="Times New Roman"/>
          <w:sz w:val="24"/>
          <w:szCs w:val="24"/>
          <w:vertAlign w:val="superscript"/>
        </w:rPr>
        <w:instrText>χ</w:instrText>
      </w:r>
      <w:r w:rsidR="000C7800" w:rsidRPr="007C7602">
        <w:rPr>
          <w:rFonts w:ascii="Book Antiqua" w:hAnsi="Book Antiqua"/>
          <w:sz w:val="24"/>
          <w:szCs w:val="24"/>
          <w:vertAlign w:val="superscript"/>
        </w:rPr>
        <w:instrText>2 test of independence was used to compare the three respondent groups regarding perceived increased cancer risk from one abdominopelvic CT scan.\nRESULTS: Seven percent (five of 76) of patients reported that they were told about risks and benefits of their CT scan, while 22% (10 of 45) of ED physicians reported that they had provided such information. Forty-seven percent (18 of 38) of radiologists believed that there was increased cancer risk, whereas only 9% (four of 45) of ED physicians and 3% (two of 76) of patients believed that there was increased risk (</w:instrText>
      </w:r>
      <w:r w:rsidR="000C7800" w:rsidRPr="007C7602">
        <w:rPr>
          <w:rFonts w:ascii="Times New Roman" w:hAnsi="Times New Roman"/>
          <w:sz w:val="24"/>
          <w:szCs w:val="24"/>
          <w:vertAlign w:val="superscript"/>
        </w:rPr>
        <w:instrText>χ</w:instrText>
      </w:r>
      <w:r w:rsidR="000C7800" w:rsidRPr="007C7602">
        <w:rPr>
          <w:rFonts w:ascii="Book Antiqua" w:hAnsi="Book Antiqua"/>
          <w:sz w:val="24"/>
          <w:szCs w:val="24"/>
          <w:vertAlign w:val="superscript"/>
        </w:rPr>
        <w:instrText xml:space="preserve">22 = 41.45, P &lt; .001). All patients and most ED physicians and radiologists were unable to accurately estimate the dose for one CT scan compared with that for one chest radiograph.\nCONCLUSION: Patients are not given information about the risks, benefits, and radiation dose for a CT scan. Patients, ED physicians, and radiologists alike are unable to provide accurate estimates of CT doses regardless of their experience level.","DOI":"10.1148/radiol.2312030767","ISSN":"0033-8419, 1527-1315","note":"PMID: 15031431","shortTitle":"Diagnostic CT Scans","journalAbbreviation":"Radiology","language":"en","author":[{"family":"Lee","given":"Christoph I."},{"family":"Haims","given":"Andrew H."},{"family":"Monico","given":"Edward P."},{"family":"Brink","given":"James A."},{"family":"Forman","given":"Howard P."}],"issued":{"date-parts":[["2004",5,1]]},"accessed":{"date-parts":[["2013",6,3]]},"PMID":"15031431"}}],"schema":"https://github.com/citation-style-language/schema/raw/master/csl-citation.json"} </w:instrText>
      </w:r>
      <w:r w:rsidR="004C7B27"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70</w:t>
      </w:r>
      <w:r w:rsidR="004C7B27" w:rsidRPr="007C7602">
        <w:rPr>
          <w:rFonts w:ascii="Book Antiqua" w:hAnsi="Book Antiqua"/>
          <w:sz w:val="24"/>
          <w:szCs w:val="24"/>
          <w:vertAlign w:val="superscript"/>
        </w:rPr>
        <w:fldChar w:fldCharType="end"/>
      </w:r>
      <w:r w:rsidR="00897A07"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Data h</w:t>
      </w:r>
      <w:r w:rsidR="00512F29" w:rsidRPr="007C7602">
        <w:rPr>
          <w:rFonts w:ascii="Book Antiqua" w:hAnsi="Book Antiqua"/>
          <w:sz w:val="24"/>
          <w:szCs w:val="24"/>
        </w:rPr>
        <w:t>ave</w:t>
      </w:r>
      <w:r w:rsidRPr="007C7602">
        <w:rPr>
          <w:rFonts w:ascii="Book Antiqua" w:hAnsi="Book Antiqua"/>
          <w:sz w:val="24"/>
          <w:szCs w:val="24"/>
        </w:rPr>
        <w:t xml:space="preserve"> also shown that many physicians are also unaware of the doses of radiation associated with individual examinations</w:t>
      </w:r>
      <w:r w:rsidR="008C3D77" w:rsidRPr="007C7602">
        <w:rPr>
          <w:rFonts w:ascii="Book Antiqua" w:hAnsi="Book Antiqua"/>
          <w:sz w:val="24"/>
          <w:szCs w:val="24"/>
          <w:vertAlign w:val="superscript"/>
        </w:rPr>
        <w:t>[</w:t>
      </w:r>
      <w:r w:rsidR="001A7565"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h0juhu8s6","properties":{"formattedCitation":"{\\rtf \\super 78,79\\nosupersub{}}","plainCitation":"78,79"},"citationItems":[{"id":340,"uris":["http://zotero.org/users/1375475/items/98SQB2GF"],"uri":["http://zotero.org/users/1375475/items/98SQB2GF"],"itemData":{"id":340,"type":"article-journal","title":"A survey of awareness of radiation dose among health professionals in Northern Ireland","container-title":"The British journal of radiology","page":"725-729","volume":"81","issue":"969","source":"NCBI PubMed","abstract":"Increasing concern has recently been expressed in the literature that the referring doctor's knowledge of radiation doses incurred during radiological procedures is inadequate. Such information may be particularly relevant when the expansion of imaging technology is considered. To assess this, a survey was conducted of the awareness of radiation dose and risk among health professionals in Northern Ireland. A questionnaire was circulated to 300 consultants and 200 junior doctors selected randomly from a range of specialties. Participants were asked about the radiation dose from a chest radiograph, the annual dose from background radiation, and to estimate the radiation dose and cancer risk from several common radiological procedures. In total, 153 questionnaires were returned. A mean score of 7.1 out of 18 was achieved (39%). 26% of doctors achieved a score of 50% or more, and 20% of respondents knew the effective dose of a chest radiograph. 52 doctors had received formal training about ionizing radiation, and these participants scored more highly than those with no previous training in this area (p = 0.003). Our survey confirmed that clinician awareness of radiation doses imparted during common radiological procedures, and the consequent risk to the individual patient, is poor. It identified that training does increase awareness about radiation dose. There is a need to educate clinicians about (i) ionizing radiation relevant to medical imaging, given their legal responsibility as referrers under the Ionizing Radiation (Medical Exposure) regulations in the UK, and (ii) their clinical role to provide accurate information to their patients.","DOI":"10.1259/bjr/94101717","ISSN":"1748-880X","note":"PMID: 18591196","journalAbbreviation":"Br J Radiol","language":"eng","author":[{"family":"Soye","given":"J A"},{"family":"Paterson","given":"A"}],"issued":{"date-parts":[["2008",9]]},"PMID":"18591196"},"label":"page"},{"id":342,"uris":["http://zotero.org/users/1375475/items/QSQ3Q43J"],"uri":["http://zotero.org/users/1375475/items/QSQ3Q43J"],"itemData":{"id":342,"type":"article-journal","title":"Doctors' knowledge of radiation exposure: questionnaire study","container-title":"BMJ","page":"371-372","volume":"327","issue":"7411","source":"CrossRef","DOI":"10.1136/bmj.327.7411.371","ISSN":"0959-8138, 1468-5833","shortTitle":"Doctors' knowledge of radiation exposure","author":[{"family":"Shiralkar","given":"S"}],"issued":{"date-parts":[["2003",8,16]]},"accessed":{"date-parts":[["2013",7,28]]}},"label":"page"}],"schema":"https://github.com/citation-style-language/schema/raw/master/csl-citation.json"} </w:instrText>
      </w:r>
      <w:r w:rsidR="001A7565"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78,79</w:t>
      </w:r>
      <w:r w:rsidR="001A7565" w:rsidRPr="007C7602">
        <w:rPr>
          <w:rFonts w:ascii="Book Antiqua" w:hAnsi="Book Antiqua"/>
          <w:sz w:val="24"/>
          <w:szCs w:val="24"/>
          <w:vertAlign w:val="superscript"/>
        </w:rPr>
        <w:fldChar w:fldCharType="end"/>
      </w:r>
      <w:r w:rsidR="008C3D77"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A systematic review on physicians’ knowledge of radiation exposure and risk found that there was often a “low level of knowledge and radiation risk awareness</w:t>
      </w:r>
      <w:r w:rsidR="008C3D77" w:rsidRPr="007C7602">
        <w:rPr>
          <w:rFonts w:ascii="Book Antiqua" w:hAnsi="Book Antiqua"/>
          <w:sz w:val="24"/>
          <w:szCs w:val="24"/>
        </w:rPr>
        <w:t>”</w:t>
      </w:r>
      <w:r w:rsidR="008C3D77" w:rsidRPr="007C7602">
        <w:rPr>
          <w:rFonts w:ascii="Book Antiqua" w:hAnsi="Book Antiqua"/>
          <w:sz w:val="24"/>
          <w:szCs w:val="24"/>
          <w:vertAlign w:val="superscript"/>
        </w:rPr>
        <w:t>[</w:t>
      </w:r>
      <w:r w:rsidR="001A7565"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sqAntNLm","properties":{"formattedCitation":"{\\rtf \\super 80\\nosupersub{}}","plainCitation":"80"},"citationItems":[{"id":344,"uris":["http://zotero.org/users/1375475/items/KT89MIQC"],"uri":["http://zotero.org/users/1375475/items/KT89MIQC"],"itemData":{"id":344,"type":"article-journal","title":"Systematic review on physician's knowledge about radiation doses and radiation risks of computed tomography","container-title":"European journal of radiology","page":"36-41","volume":"76","issue":"1","source":"NCBI PubMed","abstract":"BACKGROUND: The frequent use of computed tomography is a major cause of the increasing medical radiation exposure of the general population. Consequently, dose reduction and radiation protection is a topic of scientific and public concern.\nAIM: We evaluated the available literature on physicians' knowledge regarding radiation dosages and risks due to computed tomography.\nMETHODS: A systematic review in accordance with the Cochrane and PRISMA statements was performed using eight databases. 3091 references were found. Only primary studies assessing physicians' knowledge about computed tomography were included.\nRESULTS: 14 relevant articles were identified, all focussing on dose estimations for CT. Overall, the surveys showed moderate to low knowledge among physicians concerning radiation doses and the involved health risks. However, the surveys varied considerably in conduct and quality. For some countries, more than one survey was available. There was no general trend in knowledge in any country except a slight improvement of knowledge on health risks and radiation doses in two consecutive local German surveys.\nCONCLUSIONS: Knowledge gaps concerning radiation doses and associated health risks among physicians are evident from published research. However, knowledge on radiation doses cannot be interpreted as reliable indicator for good medical practice.","DOI":"10.1016/j.ejrad.2010.08.025","ISSN":"1872-7727","note":"PMID: 20837382","journalAbbreviation":"Eur J Radiol","language":"eng","author":[{"family":"Krille","given":"Lucian"},{"family":"Hammer","given":"Gaël P"},{"family":"Merzenich","given":"Hiltrud"},{"family":"Zeeb","given":"Hajo"}],"issued":{"date-parts":[["2010",10]]},"PMID":"20837382"}}],"schema":"https://github.com/citation-style-language/schema/raw/master/csl-citation.json"} </w:instrText>
      </w:r>
      <w:r w:rsidR="001A7565"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80</w:t>
      </w:r>
      <w:r w:rsidR="001A7565" w:rsidRPr="007C7602">
        <w:rPr>
          <w:rFonts w:ascii="Book Antiqua" w:hAnsi="Book Antiqua"/>
          <w:sz w:val="24"/>
          <w:szCs w:val="24"/>
          <w:vertAlign w:val="superscript"/>
        </w:rPr>
        <w:fldChar w:fldCharType="end"/>
      </w:r>
      <w:r w:rsidR="008C3D77"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An assessment of American paediatric surgeons found that 53% of all respondents thought that the lifetime risk of cancer was increased from exposure to one abdomino-pelvic CT scan, although 75% underestimated the dose delivered by this scan compared with a chest X-ray. The report also found that the majority of paediatric surgeons did not discuss the potential risks associated with these scans with their patients</w:t>
      </w:r>
      <w:r w:rsidR="00320EE3" w:rsidRPr="007C7602">
        <w:rPr>
          <w:rFonts w:ascii="Book Antiqua" w:hAnsi="Book Antiqua"/>
          <w:sz w:val="24"/>
          <w:szCs w:val="24"/>
          <w:vertAlign w:val="superscript"/>
        </w:rPr>
        <w:t>[</w:t>
      </w:r>
      <w:r w:rsidR="001A7565"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WPftALu9","properties":{"formattedCitation":"{\\rtf \\super 81\\nosupersub{}}","plainCitation":"81"},"citationItems":[{"id":346,"uris":["http://zotero.org/users/1375475/items/ITVNPN8B"],"uri":["http://zotero.org/users/1375475/items/ITVNPN8B"],"itemData":{"id":346,"type":"article-journal","title":"Peer assessment of pediatric surgeons for potential risks of radiation exposure from computed tomography scans","container-title":"Journal of pediatric surgery","page":"1157-1164","volume":"42","issue":"7","source":"NCBI PubMed","abstract":"PURPOSE: Radiology literature reports potential cancer risk from radiation exposure from computed tomography (CT). We hypothesized that pediatric surgeons' knowledge of potential risks of radiation exposure from CT scan is limited.\nMETHODS: We used an anonymous, Internet-based peer assessment survey for members of the American Pediatric Surgical Association (APSA). The survey assessed surgeon's knowledge based on potential risks of radiation exposure from CT as well as current practice patterns for use of CT. The chi2 test of significance was used to detect any differences in responses based on years in training.\nRESULTS: Twenty percent (147/753) of the American Pediatric Surgical Association members completed the survey. About one half (54%) of surgeons believe that the lifetime risk of cancer was increased because of radiation from one abdominal/pelvic CT scan, although more than 75% of respondents underestimated the radiation dose from a CT scan compared to a chest radiograph. Most surgeons generally did not discuss the potential risks of CT scan with their patients. Surgeons demonstrated a range of responses for use of CT for select clinical scenarios.\nCONCLUSIONS: Pediatric surgeon's knowledge of potential risks of radiation exposure from CT scan is limited. As the radiology literature indicates an increasing awareness for potential cancer risks from radiation exposure from CT, there is also a need for education of subspecialties outside of radiology.","DOI":"10.1016/j.jpedsurg.2007.02.007","ISSN":"1531-5037","note":"PMID: 17618874","journalAbbreviation":"J. Pediatr. Surg.","language":"eng","author":[{"family":"Rice","given":"Henry E"},{"family":"Frush","given":"Donald P"},{"family":"Harker","given":"Matthew J"},{"family":"Farmer","given":"Diana"},{"family":"Waldhausen","given":"John H"},{"family":"APSA Education Committee","given":""}],"issued":{"date-parts":[["2007",7]]},"PMID":"17618874"}}],"schema":"https://github.com/citation-style-language/schema/raw/master/csl-citation.json"} </w:instrText>
      </w:r>
      <w:r w:rsidR="001A7565"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81</w:t>
      </w:r>
      <w:r w:rsidR="001A7565" w:rsidRPr="007C7602">
        <w:rPr>
          <w:rFonts w:ascii="Book Antiqua" w:hAnsi="Book Antiqua"/>
          <w:sz w:val="24"/>
          <w:szCs w:val="24"/>
          <w:vertAlign w:val="superscript"/>
        </w:rPr>
        <w:fldChar w:fldCharType="end"/>
      </w:r>
      <w:r w:rsidR="00320EE3"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w:t>
      </w:r>
    </w:p>
    <w:p w14:paraId="15E6A89E" w14:textId="57BF7CAD" w:rsidR="003519BE" w:rsidRPr="007C7602" w:rsidRDefault="00512F29" w:rsidP="00600777">
      <w:pPr>
        <w:pStyle w:val="Title1"/>
        <w:shd w:val="clear" w:color="auto" w:fill="FFFFFF"/>
        <w:spacing w:before="0" w:beforeAutospacing="0" w:after="0" w:afterAutospacing="0" w:line="360" w:lineRule="auto"/>
        <w:ind w:firstLine="720"/>
        <w:jc w:val="both"/>
        <w:rPr>
          <w:rFonts w:ascii="Book Antiqua" w:hAnsi="Book Antiqua"/>
          <w:color w:val="000000"/>
        </w:rPr>
      </w:pPr>
      <w:r w:rsidRPr="007C7602">
        <w:rPr>
          <w:rFonts w:ascii="Book Antiqua" w:hAnsi="Book Antiqua"/>
        </w:rPr>
        <w:t>Poor physician awareness has also been observed</w:t>
      </w:r>
      <w:r w:rsidR="005D6A10" w:rsidRPr="007C7602">
        <w:rPr>
          <w:rFonts w:ascii="Book Antiqua" w:hAnsi="Book Antiqua"/>
        </w:rPr>
        <w:t xml:space="preserve"> in the </w:t>
      </w:r>
      <w:r w:rsidR="00752FFF" w:rsidRPr="007C7602">
        <w:rPr>
          <w:rFonts w:ascii="Book Antiqua" w:hAnsi="Book Antiqua"/>
        </w:rPr>
        <w:t>United Kingdom</w:t>
      </w:r>
      <w:r w:rsidR="005D6A10" w:rsidRPr="007C7602">
        <w:rPr>
          <w:rFonts w:ascii="Book Antiqua" w:hAnsi="Book Antiqua"/>
        </w:rPr>
        <w:t xml:space="preserve"> and other parts of the EU</w:t>
      </w:r>
      <w:r w:rsidR="00320EE3" w:rsidRPr="007C7602">
        <w:rPr>
          <w:rFonts w:ascii="Book Antiqua" w:hAnsi="Book Antiqua"/>
          <w:vertAlign w:val="superscript"/>
        </w:rPr>
        <w:t>[</w:t>
      </w:r>
      <w:r w:rsidR="001A7565" w:rsidRPr="007C7602">
        <w:rPr>
          <w:rFonts w:ascii="Book Antiqua" w:hAnsi="Book Antiqua"/>
          <w:vertAlign w:val="superscript"/>
        </w:rPr>
        <w:fldChar w:fldCharType="begin"/>
      </w:r>
      <w:r w:rsidR="000C7800" w:rsidRPr="007C7602">
        <w:rPr>
          <w:rFonts w:ascii="Book Antiqua" w:hAnsi="Book Antiqua"/>
          <w:vertAlign w:val="superscript"/>
        </w:rPr>
        <w:instrText xml:space="preserve"> ADDIN ZOTERO_ITEM CSL_CITATION {"citationID":"rUPp926V","properties":{"formattedCitation":"{\\rtf \\super 79\\nosupersub{}}","plainCitation":"79"},"citationItems":[{"id":342,"uris":["http://zotero.org/users/1375475/items/QSQ3Q43J"],"uri":["http://zotero.org/users/1375475/items/QSQ3Q43J"],"itemData":{"id":342,"type":"article-journal","title":"Doctors' knowledge of radiation exposure: questionnaire study","container-title":"BMJ","page":"371-372","volume":"327","issue":"7411","source":"CrossRef","DOI":"10.1136/bmj.327.7411.371","ISSN":"0959-8138, 1468-5833","shortTitle":"Doctors' knowledge of radiation exposure","author":[{"family":"Shiralkar","given":"S"}],"issued":{"date-parts":[["2003",8,16]]},"accessed":{"date-parts":[["2013",7,28]]}}}],"schema":"https://github.com/citation-style-language/schema/raw/master/csl-citation.json"} </w:instrText>
      </w:r>
      <w:r w:rsidR="001A7565" w:rsidRPr="007C7602">
        <w:rPr>
          <w:rFonts w:ascii="Book Antiqua" w:hAnsi="Book Antiqua"/>
          <w:vertAlign w:val="superscript"/>
        </w:rPr>
        <w:fldChar w:fldCharType="separate"/>
      </w:r>
      <w:r w:rsidR="000C7800" w:rsidRPr="007C7602">
        <w:rPr>
          <w:rFonts w:ascii="Book Antiqua" w:hAnsi="Book Antiqua"/>
          <w:vertAlign w:val="superscript"/>
        </w:rPr>
        <w:t>79</w:t>
      </w:r>
      <w:r w:rsidR="001A7565" w:rsidRPr="007C7602">
        <w:rPr>
          <w:rFonts w:ascii="Book Antiqua" w:hAnsi="Book Antiqua"/>
          <w:vertAlign w:val="superscript"/>
        </w:rPr>
        <w:fldChar w:fldCharType="end"/>
      </w:r>
      <w:r w:rsidR="00320EE3" w:rsidRPr="007C7602">
        <w:rPr>
          <w:rFonts w:ascii="Book Antiqua" w:hAnsi="Book Antiqua"/>
          <w:vertAlign w:val="superscript"/>
        </w:rPr>
        <w:t>]</w:t>
      </w:r>
      <w:r w:rsidR="005D6A10" w:rsidRPr="007C7602">
        <w:rPr>
          <w:rFonts w:ascii="Book Antiqua" w:hAnsi="Book Antiqua"/>
        </w:rPr>
        <w:t xml:space="preserve"> </w:t>
      </w:r>
      <w:r w:rsidRPr="007C7602">
        <w:rPr>
          <w:rFonts w:ascii="Book Antiqua" w:hAnsi="Book Antiqua"/>
        </w:rPr>
        <w:t xml:space="preserve">where </w:t>
      </w:r>
      <w:r w:rsidR="005D6A10" w:rsidRPr="007C7602">
        <w:rPr>
          <w:rFonts w:ascii="Book Antiqua" w:hAnsi="Book Antiqua"/>
        </w:rPr>
        <w:t xml:space="preserve">appreciation of the consequences of radiation </w:t>
      </w:r>
      <w:r w:rsidR="00ED04D2" w:rsidRPr="007C7602">
        <w:rPr>
          <w:rFonts w:ascii="Book Antiqua" w:hAnsi="Book Antiqua"/>
        </w:rPr>
        <w:t xml:space="preserve">exposures was </w:t>
      </w:r>
      <w:r w:rsidR="005D6A10" w:rsidRPr="007C7602">
        <w:rPr>
          <w:rFonts w:ascii="Book Antiqua" w:hAnsi="Book Antiqua"/>
        </w:rPr>
        <w:t>similar</w:t>
      </w:r>
      <w:r w:rsidRPr="007C7602">
        <w:rPr>
          <w:rFonts w:ascii="Book Antiqua" w:hAnsi="Book Antiqua"/>
        </w:rPr>
        <w:t xml:space="preserve"> to the </w:t>
      </w:r>
      <w:r w:rsidR="00752FFF" w:rsidRPr="007C7602">
        <w:rPr>
          <w:rFonts w:ascii="Book Antiqua" w:hAnsi="Book Antiqua"/>
        </w:rPr>
        <w:t>United States</w:t>
      </w:r>
      <w:r w:rsidR="005D6A10" w:rsidRPr="007C7602">
        <w:rPr>
          <w:rFonts w:ascii="Book Antiqua" w:hAnsi="Book Antiqua"/>
        </w:rPr>
        <w:t xml:space="preserve"> with most underestimating the dose of radiation delivered by common radiological investigations</w:t>
      </w:r>
      <w:r w:rsidR="00320EE3" w:rsidRPr="007C7602">
        <w:rPr>
          <w:rFonts w:ascii="Book Antiqua" w:hAnsi="Book Antiqua"/>
          <w:vertAlign w:val="superscript"/>
        </w:rPr>
        <w:t>[</w:t>
      </w:r>
      <w:r w:rsidR="001A7565" w:rsidRPr="007C7602">
        <w:rPr>
          <w:rFonts w:ascii="Book Antiqua" w:hAnsi="Book Antiqua"/>
          <w:vertAlign w:val="superscript"/>
        </w:rPr>
        <w:fldChar w:fldCharType="begin"/>
      </w:r>
      <w:r w:rsidR="000C7800" w:rsidRPr="007C7602">
        <w:rPr>
          <w:rFonts w:ascii="Book Antiqua" w:hAnsi="Book Antiqua"/>
          <w:vertAlign w:val="superscript"/>
        </w:rPr>
        <w:instrText xml:space="preserve"> ADDIN ZOTERO_ITEM CSL_CITATION {"citationID":"27dhdqpenk","properties":{"formattedCitation":"{\\rtf \\super 78,82\\nosupersub{}}","plainCitation":"78,82"},"citationItems":[{"id":340,"uris":["http://zotero.org/users/1375475/items/98SQB2GF"],"uri":["http://zotero.org/users/1375475/items/98SQB2GF"],"itemData":{"id":340,"type":"article-journal","title":"A survey of awareness of radiation dose among health professionals in Northern Ireland","container-title":"The British journal of radiology","page":"725-729","volume":"81","issue":"969","source":"NCBI PubMed","abstract":"Increasing concern has recently been expressed in the literature that the referring doctor's knowledge of radiation doses incurred during radiological procedures is inadequate. Such information may be particularly relevant when the expansion of imaging technology is considered. To assess this, a survey was conducted of the awareness of radiation dose and risk among health professionals in Northern Ireland. A questionnaire was circulated to 300 consultants and 200 junior doctors selected randomly from a range of specialties. Participants were asked about the radiation dose from a chest radiograph, the annual dose from background radiation, and to estimate the radiation dose and cancer risk from several common radiological procedures. In total, 153 questionnaires were returned. A mean score of 7.1 out of 18 was achieved (39%). 26% of doctors achieved a score of 50% or more, and 20% of respondents knew the effective dose of a chest radiograph. 52 doctors had received formal training about ionizing radiation, and these participants scored more highly than those with no previous training in this area (p = 0.003). Our survey confirmed that clinician awareness of radiation doses imparted during common radiological procedures, and the consequent risk to the individual patient, is poor. It identified that training does increase awareness about radiation dose. There is a need to educate clinicians about (i) ionizing radiation relevant to medical imaging, given their legal responsibility as referrers under the Ionizing Radiation (Medical Exposure) regulations in the UK, and (ii) their clinical role to provide accurate information to their patients.","DOI":"10.1259/bjr/94101717","ISSN":"1748-880X","note":"PMID: 18591196","journalAbbreviation":"Br J Radiol","language":"eng","author":[{"family":"Soye","given":"J A"},{"family":"Paterson","given":"A"}],"issued":{"date-parts":[["2008",9]]},"PMID":"18591196"},"label":"page"},{"id":350,"uris":["http://zotero.org/users/1375475/items/XF5CDPTD"],"uri":["http://zotero.org/users/1375475/items/XF5CDPTD"],"itemData":{"id":350,"type":"article-journal","title":"Doctors' and intern doctors' knowledge about patients' ionizing radiation exposure doses during common radiological examinations","container-title":"Diagnostic and interventional radiology (Ankara, Turkey)","page":"53-55","volume":"13","issue":"2","source":"NCBI PubMed","abstract":"PURPOSE: To investigate the level of doctors' and intern doctors' knowledge about patients' radiation exposure doses during common radiological examinations.\nMATERIALS AND METHODS: A questionnaire listing the radiation doses of routine radiological diagnostic procedures was administered to 177 doctors and intern doctors. We asked them to find the equivalent doses of radiation for common radiological examinations when a normal chest X-ray is accepted as one unit. Data were analyzed with k-square and Fisher's exact k-square tests.\nRESULTS: In all, 93.1% (n = 156) of the doctors and intern doctors underestimated the actual radiation dose, 4% (n = 7) did not know that ultrasound does not utilize ionizing radiation, and 27.4% (n = 47) did not know that magnetic resonance imaging does not entail ionizing radiation.\nCONCLUSION: Most of the doctors and intern doctors underestimated real radiation doses. This lack of awareness may cause doctors to order more radiological investigations than they would if properly educated. Therefore, we propose mandatory education about radiation protection in the medical school.","ISSN":"1305-3825","note":"PMID: 17562506","journalAbbreviation":"Diagn Interv Radiol","language":"eng","author":[{"family":"Arslano</w:instrText>
      </w:r>
      <w:r w:rsidR="000C7800" w:rsidRPr="007C7602">
        <w:rPr>
          <w:vertAlign w:val="superscript"/>
        </w:rPr>
        <w:instrText>ğ</w:instrText>
      </w:r>
      <w:r w:rsidR="000C7800" w:rsidRPr="007C7602">
        <w:rPr>
          <w:rFonts w:ascii="Book Antiqua" w:hAnsi="Book Antiqua"/>
          <w:vertAlign w:val="superscript"/>
        </w:rPr>
        <w:instrText>lu","given":"Atilla"},{"family":"Bilgin","given":"Sibel"},{"family":"Kubal","given":"Zehra"},{"family":"Ceyhan","given":"Mustafa Nuri"},{"family":"Ilhan","given":"Mustafa N"},{"family":"Maral","given":"I</w:instrText>
      </w:r>
      <w:r w:rsidR="000C7800" w:rsidRPr="007C7602">
        <w:rPr>
          <w:vertAlign w:val="superscript"/>
        </w:rPr>
        <w:instrText>ş</w:instrText>
      </w:r>
      <w:r w:rsidR="000C7800" w:rsidRPr="007C7602">
        <w:rPr>
          <w:rFonts w:ascii="Book Antiqua" w:hAnsi="Book Antiqua"/>
          <w:vertAlign w:val="superscript"/>
        </w:rPr>
        <w:instrText xml:space="preserve">il"}],"issued":{"date-parts":[["2007",6]]},"PMID":"17562506"},"label":"page"}],"schema":"https://github.com/citation-style-language/schema/raw/master/csl-citation.json"} </w:instrText>
      </w:r>
      <w:r w:rsidR="001A7565" w:rsidRPr="007C7602">
        <w:rPr>
          <w:rFonts w:ascii="Book Antiqua" w:hAnsi="Book Antiqua"/>
          <w:vertAlign w:val="superscript"/>
        </w:rPr>
        <w:fldChar w:fldCharType="separate"/>
      </w:r>
      <w:r w:rsidR="000C7800" w:rsidRPr="007C7602">
        <w:rPr>
          <w:rFonts w:ascii="Book Antiqua" w:hAnsi="Book Antiqua"/>
          <w:vertAlign w:val="superscript"/>
        </w:rPr>
        <w:t>78,82</w:t>
      </w:r>
      <w:r w:rsidR="001A7565" w:rsidRPr="007C7602">
        <w:rPr>
          <w:rFonts w:ascii="Book Antiqua" w:hAnsi="Book Antiqua"/>
          <w:vertAlign w:val="superscript"/>
        </w:rPr>
        <w:fldChar w:fldCharType="end"/>
      </w:r>
      <w:r w:rsidR="00320EE3" w:rsidRPr="007C7602">
        <w:rPr>
          <w:rFonts w:ascii="Book Antiqua" w:hAnsi="Book Antiqua"/>
          <w:vertAlign w:val="superscript"/>
        </w:rPr>
        <w:t>]</w:t>
      </w:r>
      <w:r w:rsidR="00EB287E" w:rsidRPr="007C7602">
        <w:rPr>
          <w:rFonts w:ascii="Book Antiqua" w:hAnsi="Book Antiqua"/>
        </w:rPr>
        <w:t>.</w:t>
      </w:r>
      <w:r w:rsidR="005D6A10" w:rsidRPr="007C7602">
        <w:rPr>
          <w:rFonts w:ascii="Book Antiqua" w:hAnsi="Book Antiqua"/>
        </w:rPr>
        <w:t xml:space="preserve"> Similarly, in an Australian cohort of doctors, it has been shown that the “knowledge of radiation exposure from medical imaging is poor</w:t>
      </w:r>
      <w:r w:rsidR="00320EE3" w:rsidRPr="007C7602">
        <w:rPr>
          <w:rFonts w:ascii="Book Antiqua" w:hAnsi="Book Antiqua"/>
          <w:vertAlign w:val="superscript"/>
        </w:rPr>
        <w:t>[</w:t>
      </w:r>
      <w:r w:rsidR="006E25A1" w:rsidRPr="007C7602">
        <w:rPr>
          <w:rFonts w:ascii="Book Antiqua" w:hAnsi="Book Antiqua"/>
          <w:vertAlign w:val="superscript"/>
        </w:rPr>
        <w:fldChar w:fldCharType="begin"/>
      </w:r>
      <w:r w:rsidR="000C7800" w:rsidRPr="007C7602">
        <w:rPr>
          <w:rFonts w:ascii="Book Antiqua" w:hAnsi="Book Antiqua"/>
          <w:vertAlign w:val="superscript"/>
        </w:rPr>
        <w:instrText xml:space="preserve"> ADDIN ZOTERO_ITEM CSL_CITATION {"citationID":"nB2kUFoV","properties":{"formattedCitation":"{\\rtf \\super 83\\nosupersub{}}","plainCitation":"83"},"citationItems":[{"id":352,"uris":["http://zotero.org/users/1375475/items/HJA4JJV2"],"uri":["http://zotero.org/users/1375475/items/HJA4JJV2"],"itemData":{"id":352,"type":"article-journal","title":"Doctors' knowledge of patient radiation exposure from diagnostic imaging requested in the emergency department","container-title":"The Medical journal of Australia","page":"450-453","volume":"193","issue":"8","source":"NCBI PubMed","abstract":"OBJECTIVE: To assess emergency department (ED) doctors' knowledge of radiation doses associated with diagnostic imaging and to describe their practice with regard to informing patients of risk.\nDESIGN, PARTICIPANTS AND SETTING: Prospective, questionnaire-based observational study in May 2009 among all 110 doctors in the EDs of a 570-bed teaching hospital and a 200-bed district hospital.\nMAIN OUTCOME MEASURES: Percentage knowledge score; and frequency of discussing radiation risk with patients, based on responses to three scenarios rated on a visual analogue scale (VAS), where a score of 100 indicates doctors would always discuss it.\nRESULTS: 96 doctors (87%) completed the questionnaire. The overall mean knowledge score was 40% (95% CI, 38%-43%). Senior doctors scored somewhat higher than junior doctors, but not significantly (42% v 39%; P = 0.75). Over three-quarters of doctors (78%) underestimated the lifetime risk of fatal cancer attributable to a single computed tomography scan of the abdomen. Most doctors (76%) reported never having had any formal training on risks to patients from radiation exposure. The frequency at which doctors would inform patients of the risk of radiation varied greatly depending on the clinical scenario (mean VAS scores, between 38 and 90).\nCONCLUSION: Emergency doctors in our sample had a varied knowledge of the risks from radiation exposure, but overall knowledge was poor. Staff should receive education, and the diagnostic imaging request process may need to include information on radiation doses and risks.","ISSN":"0025-729X","note":"PMID: 20955121","journalAbbreviation":"Med. J. Aust.","language":"eng","author":[{"family":"Keijzers","given":"Gerben B"},{"family":"Britton","given":"Charles J"}],"issued":{"date-parts":[["2010",10,18]]},"PMID":"20955121"}}],"schema":"https://github.com/citation-style-language/schema/raw/master/csl-citation.json"} </w:instrText>
      </w:r>
      <w:r w:rsidR="006E25A1" w:rsidRPr="007C7602">
        <w:rPr>
          <w:rFonts w:ascii="Book Antiqua" w:hAnsi="Book Antiqua"/>
          <w:vertAlign w:val="superscript"/>
        </w:rPr>
        <w:fldChar w:fldCharType="separate"/>
      </w:r>
      <w:r w:rsidR="000C7800" w:rsidRPr="007C7602">
        <w:rPr>
          <w:rFonts w:ascii="Book Antiqua" w:hAnsi="Book Antiqua"/>
          <w:vertAlign w:val="superscript"/>
        </w:rPr>
        <w:t>83</w:t>
      </w:r>
      <w:r w:rsidR="006E25A1" w:rsidRPr="007C7602">
        <w:rPr>
          <w:rFonts w:ascii="Book Antiqua" w:hAnsi="Book Antiqua"/>
          <w:vertAlign w:val="superscript"/>
        </w:rPr>
        <w:fldChar w:fldCharType="end"/>
      </w:r>
      <w:r w:rsidR="00320EE3" w:rsidRPr="007C7602">
        <w:rPr>
          <w:rFonts w:ascii="Book Antiqua" w:hAnsi="Book Antiqua"/>
          <w:vertAlign w:val="superscript"/>
        </w:rPr>
        <w:t>]</w:t>
      </w:r>
      <w:r w:rsidR="00EB287E" w:rsidRPr="007C7602">
        <w:rPr>
          <w:rFonts w:ascii="Book Antiqua" w:hAnsi="Book Antiqua"/>
        </w:rPr>
        <w:t>.”</w:t>
      </w:r>
      <w:r w:rsidR="005D6A10" w:rsidRPr="007C7602">
        <w:rPr>
          <w:rFonts w:ascii="Book Antiqua" w:hAnsi="Book Antiqua"/>
        </w:rPr>
        <w:t xml:space="preserve"> It </w:t>
      </w:r>
      <w:r w:rsidR="009308FB" w:rsidRPr="007C7602">
        <w:rPr>
          <w:rFonts w:ascii="Book Antiqua" w:hAnsi="Book Antiqua"/>
        </w:rPr>
        <w:t xml:space="preserve">has </w:t>
      </w:r>
      <w:r w:rsidR="005D6A10" w:rsidRPr="007C7602">
        <w:rPr>
          <w:rFonts w:ascii="Book Antiqua" w:hAnsi="Book Antiqua"/>
        </w:rPr>
        <w:t xml:space="preserve">also been highlighted that not only is </w:t>
      </w:r>
      <w:r w:rsidRPr="007C7602">
        <w:rPr>
          <w:rFonts w:ascii="Book Antiqua" w:hAnsi="Book Antiqua"/>
        </w:rPr>
        <w:t xml:space="preserve">there deficient </w:t>
      </w:r>
      <w:r w:rsidR="005D6A10" w:rsidRPr="007C7602">
        <w:rPr>
          <w:rFonts w:ascii="Book Antiqua" w:hAnsi="Book Antiqua"/>
        </w:rPr>
        <w:t>knowledge amongst doctors reg</w:t>
      </w:r>
      <w:r w:rsidRPr="007C7602">
        <w:rPr>
          <w:rFonts w:ascii="Book Antiqua" w:hAnsi="Book Antiqua"/>
        </w:rPr>
        <w:t xml:space="preserve">arding radiation </w:t>
      </w:r>
      <w:r w:rsidR="005D6A10" w:rsidRPr="007C7602">
        <w:rPr>
          <w:rFonts w:ascii="Book Antiqua" w:hAnsi="Book Antiqua"/>
        </w:rPr>
        <w:t>dose</w:t>
      </w:r>
      <w:r w:rsidRPr="007C7602">
        <w:rPr>
          <w:rFonts w:ascii="Book Antiqua" w:hAnsi="Book Antiqua"/>
        </w:rPr>
        <w:t xml:space="preserve"> incurred through imaging b</w:t>
      </w:r>
      <w:r w:rsidR="005D6A10" w:rsidRPr="007C7602">
        <w:rPr>
          <w:rFonts w:ascii="Book Antiqua" w:hAnsi="Book Antiqua"/>
        </w:rPr>
        <w:t xml:space="preserve">ut that radiation dose is </w:t>
      </w:r>
      <w:r w:rsidRPr="007C7602">
        <w:rPr>
          <w:rFonts w:ascii="Book Antiqua" w:hAnsi="Book Antiqua"/>
        </w:rPr>
        <w:t xml:space="preserve">often </w:t>
      </w:r>
      <w:r w:rsidR="005D6A10" w:rsidRPr="007C7602">
        <w:rPr>
          <w:rFonts w:ascii="Book Antiqua" w:hAnsi="Book Antiqua"/>
        </w:rPr>
        <w:t>not considered to be an important consideration when referring for radiological investigation</w:t>
      </w:r>
      <w:r w:rsidR="00320EE3" w:rsidRPr="007C7602">
        <w:rPr>
          <w:rFonts w:ascii="Book Antiqua" w:hAnsi="Book Antiqua"/>
          <w:vertAlign w:val="superscript"/>
        </w:rPr>
        <w:t>[</w:t>
      </w:r>
      <w:r w:rsidR="006E25A1" w:rsidRPr="007C7602">
        <w:rPr>
          <w:rFonts w:ascii="Book Antiqua" w:hAnsi="Book Antiqua"/>
          <w:vertAlign w:val="superscript"/>
        </w:rPr>
        <w:fldChar w:fldCharType="begin"/>
      </w:r>
      <w:r w:rsidR="000C7800" w:rsidRPr="007C7602">
        <w:rPr>
          <w:rFonts w:ascii="Book Antiqua" w:hAnsi="Book Antiqua"/>
          <w:vertAlign w:val="superscript"/>
        </w:rPr>
        <w:instrText xml:space="preserve"> ADDIN ZOTERO_ITEM CSL_CITATION {"citationID":"BUzqisPE","properties":{"formattedCitation":"{\\rtf \\super 84\\nosupersub{}}","plainCitation":"84"},"citationItems":[{"id":354,"uris":["http://zotero.org/users/1375475/items/JSK5T9SH"],"uri":["http://zotero.org/users/1375475/items/JSK5T9SH"],"itemData":{"id":354,"type":"article-journal","title":"Availability, requesting practices, and barriers to referral for high-resolution CT of the lungs: results of a survey of U.S. pulmonologists","container-title":"Academic radiology","page":"1370-1377","volume":"9","issue":"12","source":"NCBI PubMed","abstract":"RATIONALE AND OBJECTIVES: The authors performed this study to assess the availability of high-resolution computed tomography (CT), current referral practices, and potential barriers to the clinical use of high-resolution CT in patients with diffuse lung disease.\nMATERIALS AND METHODS: The authors sent a survey to 450 pulmonologists who were members of the American College of Chest Physicians. They sought information about the availability of high-resolution CT services, explored the physicians' current requesting practices and the monthly number of referrals, and assessed the influence of six factors on the decision to refer.\nRESULTS: The authors received completed surveys from 230 pulmonologists (52.6%). High-resolution CT services were available to all respondents and had been used by 226 (98.3%) of them during the preceding 12 months. Two-thirds of respondents referred one to four patients per month, and one-third referred five or more. Monthly referral volume did not significantly vary among different practice types. The pulmonologists expressed a preference for hospital-based imaging facilities and routinely reviewed the images from the examinations they ordered. The most frequent reason for high-resolution CT was classification of a known interstitial process. High-resolution CT was infrequently requested to evaluate symptomatic immunocompromised patients. Confidence in the radiologist's high-resolution CT interpretation was the most important factor influencing the referral decision, and radiation dose to the patient was the least important.\nCONCLUSION: High-resolution CT services are widely available to and frequently requested by U.S. pulmonologists in a variety of practice settings. High-resolution CT may be underutilized in symptomatic immunocompromised patients. Radiologists should be aware that the perception of their skill in high-resolution CT interpretation is an important determinant in the pulmonologist's decision to refer.","ISSN":"1076-6332","note":"PMID: 12553347","shortTitle":"Availability, requesting practices, and barriers to referral for high-resolution CT of the lungs","journalAbbreviation":"Acad Radiol","language":"eng","author":[{"family":"Scatarige","given":"John C"},{"family":"Diette","given":"Gregory B"},{"family":"Haponik","given":"Edward F"},{"family":"Merriman","given":"Barry"},{"family":"Fishman","given":"Elliot K"}],"issued":{"date-parts":[["2002",12]]},"PMID":"12553347"}}],"schema":"https://github.com/citation-style-language/schema/raw/master/csl-citation.json"} </w:instrText>
      </w:r>
      <w:r w:rsidR="006E25A1" w:rsidRPr="007C7602">
        <w:rPr>
          <w:rFonts w:ascii="Book Antiqua" w:hAnsi="Book Antiqua"/>
          <w:vertAlign w:val="superscript"/>
        </w:rPr>
        <w:fldChar w:fldCharType="separate"/>
      </w:r>
      <w:r w:rsidR="000C7800" w:rsidRPr="007C7602">
        <w:rPr>
          <w:rFonts w:ascii="Book Antiqua" w:hAnsi="Book Antiqua"/>
          <w:vertAlign w:val="superscript"/>
        </w:rPr>
        <w:t>84</w:t>
      </w:r>
      <w:r w:rsidR="006E25A1" w:rsidRPr="007C7602">
        <w:rPr>
          <w:rFonts w:ascii="Book Antiqua" w:hAnsi="Book Antiqua"/>
          <w:vertAlign w:val="superscript"/>
        </w:rPr>
        <w:fldChar w:fldCharType="end"/>
      </w:r>
      <w:r w:rsidR="00320EE3" w:rsidRPr="007C7602">
        <w:rPr>
          <w:rFonts w:ascii="Book Antiqua" w:hAnsi="Book Antiqua"/>
          <w:vertAlign w:val="superscript"/>
        </w:rPr>
        <w:t>]</w:t>
      </w:r>
      <w:r w:rsidR="00EB287E" w:rsidRPr="007C7602">
        <w:rPr>
          <w:rFonts w:ascii="Book Antiqua" w:hAnsi="Book Antiqua"/>
        </w:rPr>
        <w:t>.</w:t>
      </w:r>
      <w:r w:rsidR="00DD449F" w:rsidRPr="007C7602">
        <w:rPr>
          <w:rFonts w:ascii="Book Antiqua" w:hAnsi="Book Antiqua"/>
        </w:rPr>
        <w:t xml:space="preserve"> </w:t>
      </w:r>
      <w:r w:rsidR="005D6A10" w:rsidRPr="007C7602">
        <w:rPr>
          <w:rFonts w:ascii="Book Antiqua" w:hAnsi="Book Antiqua"/>
        </w:rPr>
        <w:t>The reasons why there is such a poor understanding amongst clinicians regarding the dangers associated with radiation could be explained by a lack of training at undergraduate and postgraduate level</w:t>
      </w:r>
      <w:r w:rsidR="00320EE3" w:rsidRPr="007C7602">
        <w:rPr>
          <w:rFonts w:ascii="Book Antiqua" w:hAnsi="Book Antiqua"/>
          <w:vertAlign w:val="superscript"/>
        </w:rPr>
        <w:t>[</w:t>
      </w:r>
      <w:r w:rsidR="006E25A1" w:rsidRPr="007C7602">
        <w:rPr>
          <w:rFonts w:ascii="Book Antiqua" w:hAnsi="Book Antiqua"/>
          <w:vertAlign w:val="superscript"/>
        </w:rPr>
        <w:fldChar w:fldCharType="begin"/>
      </w:r>
      <w:r w:rsidR="000C7800" w:rsidRPr="007C7602">
        <w:rPr>
          <w:rFonts w:ascii="Book Antiqua" w:hAnsi="Book Antiqua"/>
          <w:vertAlign w:val="superscript"/>
        </w:rPr>
        <w:instrText xml:space="preserve"> ADDIN ZOTERO_ITEM CSL_CITATION {"citationID":"LuMsprMR","properties":{"formattedCitation":"{\\rtf \\super 85\\nosupersub{}}","plainCitation":"85"},"citationItems":[{"id":356,"uris":["http://zotero.org/users/1375475/items/6DKN9B3R"],"uri":["http://zotero.org/users/1375475/items/6DKN9B3R"],"itemData":{"id":356,"type":"article-journal","title":"Radiology knowledge in new medical graduates in New Zealand","container-title":"The New Zealand medical journal","page":"U1699","volume":"118","issue":"1224","source":"NCBI PubMed","abstract":"AIMS: To establish the level of knowledge of new medical graduates in New Zealand about common radiological investigations and to assess their ability to request most appropriate, cost-effective radiological investigations for common clinical scenarios.\nMETHODS: A test was developed and administered in Waikato, Christchurch, Rotorua, Auckland, and Dunedin hospitals during the first month of new house officer year (November 2002).\nRESULTS: Sixty-two first year house officers participated; 59 were New Zealand medical graduates (Auckland: 24 and Otago: 35) and 3 were from overseas institutions. The mean score for questions that assessed about risks involved in common investigations, including radiation, was 47% (95% CI: 45%-49%). The mean score for selecting the appropriate clinical investigations was 53% (95% CI 52%-54%). Most significantly, only 42% (95% CI 38%-46%) of the respondents thought they had adequate radiology teaching to work as house officers. The following percentage of the respondents never observed the respective examination during their medical school training: barium enema 72% (95% CI: 60%-82%); IVU 75% (95% CI: 63%-87%); US scan 25% (95% CI: 16%-37%); CT scan 20% (95% CI: 11%-32%); angiogram 16% (95% CI: 9%-28%); MRI 42% (95% CI: 30%-54%). The mean score for the practical knowledge about common investigations was 50 (95% CI: 48%-52%).\nCONCLUSIONS: Medical students report that they have limited exposure to radiology teaching during their medical school training. The test results suggest that medical school training enabled them to commence their probationary year with a 'just safe' level of radiology knowledge and skill.","ISSN":"1175-8716","note":"PMID: 16258575","journalAbbreviation":"N. Z. Med. J.","language":"eng","author":[{"family":"Subramaniam","given":"Rathan"},{"family":"Hall","given":"Tim"},{"family":"Chou","given":"Tina"},{"family":"Sheehan","given":"Dale"}],"issued":{"date-parts":[["2005",10,28]]},"PMID":"16258575"}}],"schema":"https://github.com/citation-style-language/schema/raw/master/csl-citation.json"} </w:instrText>
      </w:r>
      <w:r w:rsidR="006E25A1" w:rsidRPr="007C7602">
        <w:rPr>
          <w:rFonts w:ascii="Book Antiqua" w:hAnsi="Book Antiqua"/>
          <w:vertAlign w:val="superscript"/>
        </w:rPr>
        <w:fldChar w:fldCharType="separate"/>
      </w:r>
      <w:r w:rsidR="000C7800" w:rsidRPr="007C7602">
        <w:rPr>
          <w:rFonts w:ascii="Book Antiqua" w:hAnsi="Book Antiqua"/>
          <w:vertAlign w:val="superscript"/>
        </w:rPr>
        <w:t>85</w:t>
      </w:r>
      <w:r w:rsidR="006E25A1" w:rsidRPr="007C7602">
        <w:rPr>
          <w:rFonts w:ascii="Book Antiqua" w:hAnsi="Book Antiqua"/>
          <w:vertAlign w:val="superscript"/>
        </w:rPr>
        <w:fldChar w:fldCharType="end"/>
      </w:r>
      <w:r w:rsidR="00320EE3" w:rsidRPr="007C7602">
        <w:rPr>
          <w:rFonts w:ascii="Book Antiqua" w:hAnsi="Book Antiqua"/>
          <w:vertAlign w:val="superscript"/>
        </w:rPr>
        <w:t>]</w:t>
      </w:r>
      <w:r w:rsidR="00EB287E" w:rsidRPr="007C7602">
        <w:rPr>
          <w:rFonts w:ascii="Book Antiqua" w:hAnsi="Book Antiqua"/>
        </w:rPr>
        <w:t>.</w:t>
      </w:r>
      <w:r w:rsidR="005D6A10" w:rsidRPr="007C7602">
        <w:rPr>
          <w:rFonts w:ascii="Book Antiqua" w:hAnsi="Book Antiqua"/>
        </w:rPr>
        <w:t xml:space="preserve"> It has clearly been shown that there is a lack of awareness at undergraduate level</w:t>
      </w:r>
      <w:r w:rsidR="00320EE3" w:rsidRPr="007C7602">
        <w:rPr>
          <w:rFonts w:ascii="Book Antiqua" w:hAnsi="Book Antiqua"/>
          <w:vertAlign w:val="superscript"/>
        </w:rPr>
        <w:t>[</w:t>
      </w:r>
      <w:r w:rsidR="006E25A1" w:rsidRPr="007C7602">
        <w:rPr>
          <w:rFonts w:ascii="Book Antiqua" w:hAnsi="Book Antiqua"/>
          <w:vertAlign w:val="superscript"/>
        </w:rPr>
        <w:fldChar w:fldCharType="begin"/>
      </w:r>
      <w:r w:rsidR="000C7800" w:rsidRPr="007C7602">
        <w:rPr>
          <w:rFonts w:ascii="Book Antiqua" w:hAnsi="Book Antiqua"/>
          <w:vertAlign w:val="superscript"/>
        </w:rPr>
        <w:instrText xml:space="preserve"> ADDIN ZOTERO_ITEM CSL_CITATION {"citationID":"hSlPQ90Z","properties":{"formattedCitation":"{\\rtf \\super 86\\nosupersub{}}","plainCitation":"86"},"citationItems":[{"id":360,"uris":["http://zotero.org/users/1375475/items/RWAW4VCV"],"uri":["http://zotero.org/users/1375475/items/RWAW4VCV"],"itemData":{"id":360,"type":"article-journal","title":"Student and intern awareness of ionising radiation exposure from common diagnostic imaging procedures","container-title":"Journal of medical imaging and radiation oncology","page":"17-23","volume":"54","issue":"1","source":"NCBI PubMed","abstract":"This study aims to evaluate medical student and intern awareness of ionising radiation exposure from common diagnostic imaging procedures and to suggest how education could be improved. Fourth to sixth year medical students enrolled at a Western Australian university and interns from three teaching hospitals in Perth were recruited. Participants were asked to complete a questionnaire consisting of 26 questions on their background, knowledge of ionising radiation doses and learning preferences for future teaching on this subject. A total of 331 completed questionnaires were received (95.9%). Of the 17 questions assessing knowledge of ionising radiation, a mean score of 6.0 was obtained by respondents (95% CI 5.8-6.2). Up to 54.8% of respondents underestimated the radiation dose from commonly requested radiological procedures. Respondents (11.3 and 25.5%) incorrectly believed that ultrasound and MRI emit ionising radiation, respectively. Of the four subgroups of respondents, the intern doctor subgroup performed significantly better (mean score 6.9, P &lt; 0.0001, 95% CI 6.5-7.3) than each of the three medical student subgroups. When asked for the preferred method of teaching for future radiation awareness, a combination of lectures, tutorials and workshops was preferred. This study has clearly shown that awareness of ionising radiation from diagnostic imaging is lacking among senior medical students and interns. The results highlight the need for improved education to minimise unnecessary exposure of patients and the community to radiation. Further studies are required to determine the most effective form of education.","DOI":"10.1111/j.1754-9485.2010.02132.x","ISSN":"1754-9485","note":"PMID: 20377710","journalAbbreviation":"J Med Imaging Radiat Oncol","language":"eng","author":[{"family":"Zhou","given":"G Z"},{"family":"Wong","given":"D D"},{"family":"Nguyen","given":"L K"},{"family":"Mendelson","given":"R M"}],"issued":{"date-parts":[["2010",2]]},"PMID":"20377710"}}],"schema":"https://github.com/citation-style-language/schema/raw/master/csl-citation.json"} </w:instrText>
      </w:r>
      <w:r w:rsidR="006E25A1" w:rsidRPr="007C7602">
        <w:rPr>
          <w:rFonts w:ascii="Book Antiqua" w:hAnsi="Book Antiqua"/>
          <w:vertAlign w:val="superscript"/>
        </w:rPr>
        <w:fldChar w:fldCharType="separate"/>
      </w:r>
      <w:r w:rsidR="000C7800" w:rsidRPr="007C7602">
        <w:rPr>
          <w:rFonts w:ascii="Book Antiqua" w:hAnsi="Book Antiqua"/>
          <w:vertAlign w:val="superscript"/>
        </w:rPr>
        <w:t>86</w:t>
      </w:r>
      <w:r w:rsidR="006E25A1" w:rsidRPr="007C7602">
        <w:rPr>
          <w:rFonts w:ascii="Book Antiqua" w:hAnsi="Book Antiqua"/>
          <w:vertAlign w:val="superscript"/>
        </w:rPr>
        <w:fldChar w:fldCharType="end"/>
      </w:r>
      <w:r w:rsidR="00320EE3" w:rsidRPr="007C7602">
        <w:rPr>
          <w:rFonts w:ascii="Book Antiqua" w:hAnsi="Book Antiqua"/>
          <w:vertAlign w:val="superscript"/>
        </w:rPr>
        <w:t>]</w:t>
      </w:r>
      <w:r w:rsidR="00EB287E" w:rsidRPr="007C7602">
        <w:rPr>
          <w:rFonts w:ascii="Book Antiqua" w:hAnsi="Book Antiqua"/>
        </w:rPr>
        <w:t>.</w:t>
      </w:r>
    </w:p>
    <w:p w14:paraId="4CDF6906" w14:textId="537BC35B" w:rsidR="005D6A10" w:rsidRPr="007C7602" w:rsidRDefault="000F47C0" w:rsidP="00600777">
      <w:pPr>
        <w:spacing w:after="0" w:line="360" w:lineRule="auto"/>
        <w:ind w:firstLine="720"/>
        <w:jc w:val="both"/>
        <w:rPr>
          <w:rFonts w:ascii="Book Antiqua" w:hAnsi="Book Antiqua"/>
          <w:sz w:val="24"/>
          <w:szCs w:val="24"/>
        </w:rPr>
      </w:pPr>
      <w:r w:rsidRPr="007C7602">
        <w:rPr>
          <w:rFonts w:ascii="Book Antiqua" w:hAnsi="Book Antiqua"/>
          <w:sz w:val="24"/>
          <w:szCs w:val="24"/>
        </w:rPr>
        <w:t>Research in the postgraduate population has found that there is often limited focus on radiation safety</w:t>
      </w:r>
      <w:r w:rsidR="00ED04D2" w:rsidRPr="007C7602">
        <w:rPr>
          <w:rFonts w:ascii="Book Antiqua" w:hAnsi="Book Antiqua"/>
          <w:sz w:val="24"/>
          <w:szCs w:val="24"/>
        </w:rPr>
        <w:t xml:space="preserve"> and radiation protection</w:t>
      </w:r>
      <w:r w:rsidRPr="007C7602">
        <w:rPr>
          <w:rFonts w:ascii="Book Antiqua" w:hAnsi="Book Antiqua"/>
          <w:sz w:val="24"/>
          <w:szCs w:val="24"/>
        </w:rPr>
        <w:t xml:space="preserve"> within training programmes and have highlighted the importance of increased education initiatives in this area, both within radiology and other specialities</w:t>
      </w:r>
      <w:r w:rsidR="009E7377" w:rsidRPr="007C7602">
        <w:rPr>
          <w:rFonts w:ascii="Book Antiqua" w:hAnsi="Book Antiqua"/>
          <w:sz w:val="24"/>
          <w:szCs w:val="24"/>
          <w:vertAlign w:val="superscript"/>
        </w:rPr>
        <w:t>[</w:t>
      </w:r>
      <w:r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uLNJT8AG","properties":{"formattedCitation":"{\\rtf \\super 87\\nosupersub{}}","plainCitation":"87"},"citationItems":[{"id":838,"uris":["http://zotero.org/users/1375475/items/AHNEIQM4"],"uri":["http://zotero.org/users/1375475/items/AHNEIQM4"],"itemData":{"id":838,"type":"article-journal","title":"Radiation Safety Knowledge and Perceptions among Residents: A Potential Improvement Opportunity for Graduate Medical Education in the United States","container-title":"Academic radiology","source":"NCBI PubMed","abstract":"RATIONALE AND OBJECTIVES: To investigate residents' knowledge of adverse effects of ionizing radiation, frequency of their education on radiation safety, and their use of radioprotective equipment.\nMATERIALS AND METHODS: Residents from 15/16 residency programs at Emory University were asked to complete a resident radiation safety survey through SurveyMonkey(®). The associations between the residents' knowledge and use of radioprotective equipment with residents' specialty and year of training were investigated.\nRESULTS: Response rate was 32.5% (173/532 residents). Thirty-nine percent residents reported radiation safety is discussed in their residency curriculum at least every 6 months. Ninety-five percent believed in a link between radiation exposure and development of cancer. Overall and Radiology residents' knowledge about specific estimated dose effects (correct responses) was limited: radiation dose associated with fetus brain malformation in pregnancy (10% vs. 26%), risk of developing cataract in interventional personnel (27% vs. 47%), lifetime risk of cancer mortality from a single abdominal computed tomography (CT) in children (22% vs. 29%), greater radiosensitivity of children compared to adults (35% vs. 50%), and relative radiation dose from an abdominal CT compared to a chest x-ray (51% vs. 48%). Radiology residents had modestly higher knowledge. There was no significant difference in residents' knowledge across their postgraduate training years. Use of lead thyroid shields was reported by 86% (97% radiology vs. 80% nonradiology; P = .03) and radiation-monitoring badges in 39% (68% radiology vs. 15% nonradiology; P &lt; .001) of the residents.\nCONCLUSIONS: Although radiology residents scored higher, knowledge of radiation safety for patients and healthcare workers is limited among residents regardless of medical specialty. These findings emphasize the need for educational initiatives.","DOI":"10.1016/j.acra.2014.01.016","ISSN":"1878-4046","note":"PMID: 24713540","shortTitle":"Radiation Safety Knowledge and Perceptions among Residents","journalAbbreviation":"Acad Radiol","language":"ENG","author":[{"family":"Sadigh","given":"Gelareh"},{"family":"Khan","given":"Ramsha"},{"family":"Kassin","given":"Michael T"},{"family":"Applegate","given":"Kimberly E"}],"issued":{"date-parts":[["2014",4,5]]},"PMID":"24713540"}}],"schema":"https://github.com/citation-style-language/schema/raw/master/csl-citation.json"} </w:instrText>
      </w:r>
      <w:r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87</w:t>
      </w:r>
      <w:r w:rsidRPr="007C7602">
        <w:rPr>
          <w:rFonts w:ascii="Book Antiqua" w:hAnsi="Book Antiqua"/>
          <w:sz w:val="24"/>
          <w:szCs w:val="24"/>
          <w:vertAlign w:val="superscript"/>
        </w:rPr>
        <w:fldChar w:fldCharType="end"/>
      </w:r>
      <w:r w:rsidR="009E7377" w:rsidRPr="007C7602">
        <w:rPr>
          <w:rFonts w:ascii="Book Antiqua" w:hAnsi="Book Antiqua"/>
          <w:sz w:val="24"/>
          <w:szCs w:val="24"/>
          <w:vertAlign w:val="superscript"/>
        </w:rPr>
        <w:t>]</w:t>
      </w:r>
      <w:r w:rsidR="00EB287E" w:rsidRPr="007C7602">
        <w:rPr>
          <w:rFonts w:ascii="Book Antiqua" w:hAnsi="Book Antiqua"/>
          <w:sz w:val="24"/>
          <w:szCs w:val="24"/>
        </w:rPr>
        <w:t>.</w:t>
      </w:r>
      <w:r w:rsidR="00E80A87" w:rsidRPr="007C7602">
        <w:rPr>
          <w:rFonts w:ascii="Book Antiqua" w:hAnsi="Book Antiqua"/>
          <w:sz w:val="24"/>
          <w:szCs w:val="24"/>
          <w:vertAlign w:val="superscript"/>
        </w:rPr>
        <w:t xml:space="preserve"> </w:t>
      </w:r>
      <w:r w:rsidR="00E80A87" w:rsidRPr="007C7602">
        <w:rPr>
          <w:rFonts w:ascii="Book Antiqua" w:hAnsi="Book Antiqua"/>
          <w:sz w:val="24"/>
          <w:szCs w:val="24"/>
        </w:rPr>
        <w:t xml:space="preserve">Teaching of radiology at an undergraduate level and delivery of dedicated radiation protection education improves student’s awareness. </w:t>
      </w:r>
    </w:p>
    <w:p w14:paraId="31CCEACA" w14:textId="77777777" w:rsidR="0001469E" w:rsidRPr="007C7602" w:rsidRDefault="0001469E" w:rsidP="00B20115">
      <w:pPr>
        <w:spacing w:after="0" w:line="360" w:lineRule="auto"/>
        <w:jc w:val="both"/>
        <w:rPr>
          <w:rFonts w:ascii="Book Antiqua" w:hAnsi="Book Antiqua"/>
          <w:b/>
          <w:sz w:val="24"/>
          <w:szCs w:val="24"/>
          <w:u w:val="single"/>
        </w:rPr>
      </w:pPr>
    </w:p>
    <w:p w14:paraId="1D581888" w14:textId="5D30751F" w:rsidR="005D6A10" w:rsidRPr="007C7602" w:rsidRDefault="00600777" w:rsidP="00B20115">
      <w:pPr>
        <w:spacing w:after="0" w:line="360" w:lineRule="auto"/>
        <w:jc w:val="both"/>
        <w:rPr>
          <w:rFonts w:ascii="Book Antiqua" w:hAnsi="Book Antiqua"/>
          <w:b/>
          <w:sz w:val="24"/>
          <w:szCs w:val="24"/>
        </w:rPr>
      </w:pPr>
      <w:r w:rsidRPr="007C7602">
        <w:rPr>
          <w:rFonts w:ascii="Book Antiqua" w:hAnsi="Book Antiqua"/>
          <w:b/>
          <w:sz w:val="24"/>
          <w:szCs w:val="24"/>
        </w:rPr>
        <w:t>DOSE REDUCTION STRATEGIES</w:t>
      </w:r>
    </w:p>
    <w:p w14:paraId="57B1E861" w14:textId="55B3C8B6" w:rsidR="00E712C1" w:rsidRPr="007C7602" w:rsidRDefault="002C610F" w:rsidP="00B20115">
      <w:pPr>
        <w:spacing w:after="0" w:line="360" w:lineRule="auto"/>
        <w:jc w:val="both"/>
        <w:rPr>
          <w:rFonts w:ascii="Book Antiqua" w:hAnsi="Book Antiqua"/>
          <w:sz w:val="24"/>
          <w:szCs w:val="24"/>
        </w:rPr>
      </w:pPr>
      <w:r w:rsidRPr="007C7602">
        <w:rPr>
          <w:rFonts w:ascii="Book Antiqua" w:hAnsi="Book Antiqua"/>
          <w:sz w:val="24"/>
          <w:szCs w:val="24"/>
        </w:rPr>
        <w:t>While we may not be certain as to the exact oncogenic potential of ionising radiation there is an inherent responsibility on th</w:t>
      </w:r>
      <w:r w:rsidR="00A15645" w:rsidRPr="007C7602">
        <w:rPr>
          <w:rFonts w:ascii="Book Antiqua" w:hAnsi="Book Antiqua"/>
          <w:sz w:val="24"/>
          <w:szCs w:val="24"/>
        </w:rPr>
        <w:t xml:space="preserve">e medical community to keep </w:t>
      </w:r>
      <w:r w:rsidRPr="007C7602">
        <w:rPr>
          <w:rFonts w:ascii="Book Antiqua" w:hAnsi="Book Antiqua"/>
          <w:sz w:val="24"/>
          <w:szCs w:val="24"/>
        </w:rPr>
        <w:t xml:space="preserve">radiation doses </w:t>
      </w:r>
      <w:r w:rsidRPr="007C7602">
        <w:rPr>
          <w:rFonts w:ascii="Book Antiqua" w:hAnsi="Book Antiqua"/>
          <w:sz w:val="24"/>
          <w:szCs w:val="24"/>
        </w:rPr>
        <w:lastRenderedPageBreak/>
        <w:t xml:space="preserve">“as low as reasonably achievable” (ALARA). </w:t>
      </w:r>
      <w:r w:rsidR="0001469E" w:rsidRPr="007C7602">
        <w:rPr>
          <w:rFonts w:ascii="Book Antiqua" w:hAnsi="Book Antiqua"/>
          <w:sz w:val="24"/>
          <w:szCs w:val="24"/>
        </w:rPr>
        <w:t xml:space="preserve">Each imaging procedure needs to be justified and optimised and the minimum </w:t>
      </w:r>
      <w:r w:rsidR="00642007" w:rsidRPr="007C7602">
        <w:rPr>
          <w:rFonts w:ascii="Book Antiqua" w:hAnsi="Book Antiqua"/>
          <w:sz w:val="24"/>
          <w:szCs w:val="24"/>
        </w:rPr>
        <w:t xml:space="preserve">radiation </w:t>
      </w:r>
      <w:r w:rsidR="0001469E" w:rsidRPr="007C7602">
        <w:rPr>
          <w:rFonts w:ascii="Book Antiqua" w:hAnsi="Book Antiqua"/>
          <w:sz w:val="24"/>
          <w:szCs w:val="24"/>
        </w:rPr>
        <w:t xml:space="preserve">dose </w:t>
      </w:r>
      <w:r w:rsidR="00642007" w:rsidRPr="007C7602">
        <w:rPr>
          <w:rFonts w:ascii="Book Antiqua" w:hAnsi="Book Antiqua"/>
          <w:sz w:val="24"/>
          <w:szCs w:val="24"/>
        </w:rPr>
        <w:t xml:space="preserve">possible used </w:t>
      </w:r>
      <w:r w:rsidR="0001469E" w:rsidRPr="007C7602">
        <w:rPr>
          <w:rFonts w:ascii="Book Antiqua" w:hAnsi="Book Antiqua"/>
          <w:sz w:val="24"/>
          <w:szCs w:val="24"/>
        </w:rPr>
        <w:t xml:space="preserve">to obtain </w:t>
      </w:r>
      <w:r w:rsidR="00642007" w:rsidRPr="007C7602">
        <w:rPr>
          <w:rFonts w:ascii="Book Antiqua" w:hAnsi="Book Antiqua"/>
          <w:sz w:val="24"/>
          <w:szCs w:val="24"/>
        </w:rPr>
        <w:t>a diagnostic CT</w:t>
      </w:r>
      <w:r w:rsidR="0001469E" w:rsidRPr="007C7602">
        <w:rPr>
          <w:rFonts w:ascii="Book Antiqua" w:hAnsi="Book Antiqua"/>
          <w:sz w:val="24"/>
          <w:szCs w:val="24"/>
        </w:rPr>
        <w:t xml:space="preserve"> should remain the goal in each clinical scenario. </w:t>
      </w:r>
      <w:r w:rsidR="00D7713D" w:rsidRPr="007C7602">
        <w:rPr>
          <w:rFonts w:ascii="Book Antiqua" w:hAnsi="Book Antiqua"/>
          <w:sz w:val="24"/>
          <w:szCs w:val="24"/>
        </w:rPr>
        <w:t>With impr</w:t>
      </w:r>
      <w:r w:rsidR="00A15645" w:rsidRPr="007C7602">
        <w:rPr>
          <w:rFonts w:ascii="Book Antiqua" w:hAnsi="Book Antiqua"/>
          <w:sz w:val="24"/>
          <w:szCs w:val="24"/>
        </w:rPr>
        <w:t>oved technology, significant ad</w:t>
      </w:r>
      <w:r w:rsidR="00D7713D" w:rsidRPr="007C7602">
        <w:rPr>
          <w:rFonts w:ascii="Book Antiqua" w:hAnsi="Book Antiqua"/>
          <w:sz w:val="24"/>
          <w:szCs w:val="24"/>
        </w:rPr>
        <w:t>vances have already been achieved with regards to radiation dose reduction. The dosage delivered from a combined CT study of the abdomen and pelvis has declined by a factor of between two and three since the 1980s due to a number of different technological innovations</w:t>
      </w:r>
      <w:r w:rsidR="00557C89" w:rsidRPr="007C7602">
        <w:rPr>
          <w:rFonts w:ascii="Book Antiqua" w:hAnsi="Book Antiqua"/>
          <w:sz w:val="24"/>
          <w:szCs w:val="24"/>
          <w:vertAlign w:val="superscript"/>
        </w:rPr>
        <w:t>[</w:t>
      </w:r>
      <w:r w:rsidR="006E25A1"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bCOPVe7I","properties":{"formattedCitation":"{\\rtf \\super 88\\nosupersub{}}","plainCitation":"88"},"citationItems":[{"id":362,"uris":["http://zotero.org/users/1375475/items/N4DF2UFG"],"uri":["http://zotero.org/users/1375475/items/N4DF2UFG"],"itemData":{"id":362,"type":"article-journal","title":"CT dose: how to measure, how to reduce","container-title":"Health physics","page":"508-517","volume":"95","issue":"5","source":"NCBI PubMed","abstract":"The fundamental radiation dose parameter in computed tomography (CT) is the CT dose index (CTDI), which is an integral under the radiation dose profile of a single axial scan normalized to the nominal x-ray beam width. It estimates the average dose from a multiple-scan examination and is a directly measurable and standardized quantity. From this information, the dose length product (DLP) is calculated, which estimates the total dose delivered over a specific scan length. Finally, effective dose can be estimated and used to reflect the risk of a non-uniform exposure in terms of a whole-body exposure. To manage dose from CT while maintaining diagnostic image quality, scanner manufacturers have implemented tube current modulation, which may occur angularly around the patient, along the long axis of the patient, or both. Dose reductions of 20 to 50% have been reported using tube current modulation schemes. In the past two decades, the capabilities of CT imaging have expanded tremendously, including narrower image widths, improved temporal and spatial resolution, shorter scan times, and cardiac imaging techniques. Yet, the dose per typical exam (e.g., routine abdominal CT) has decreased by a factor of two or more over the same time period. Therefore, patients should be reassured that the benefits of medically-justified and appropriately-performed CT examinations are associated with radiation doses that continue to decrease as technology continues to evolve.","DOI":"10.1097/01.HP.0000326343.35884.03","ISSN":"1538-5159","note":"PMID: 18849683","shortTitle":"CT dose","journalAbbreviation":"Health Phys","language":"eng","author":[{"family":"McCollough","given":"Cynthia H"}],"issued":{"date-parts":[["2008",11]]},"PMID":"18849683"}}],"schema":"https://github.com/citation-style-language/schema/raw/master/csl-citation.json"} </w:instrText>
      </w:r>
      <w:r w:rsidR="006E25A1"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88</w:t>
      </w:r>
      <w:r w:rsidR="006E25A1" w:rsidRPr="007C7602">
        <w:rPr>
          <w:rFonts w:ascii="Book Antiqua" w:hAnsi="Book Antiqua"/>
          <w:sz w:val="24"/>
          <w:szCs w:val="24"/>
          <w:vertAlign w:val="superscript"/>
        </w:rPr>
        <w:fldChar w:fldCharType="end"/>
      </w:r>
      <w:r w:rsidR="00557C89" w:rsidRPr="007C7602">
        <w:rPr>
          <w:rFonts w:ascii="Book Antiqua" w:hAnsi="Book Antiqua"/>
          <w:sz w:val="24"/>
          <w:szCs w:val="24"/>
          <w:vertAlign w:val="superscript"/>
        </w:rPr>
        <w:t>]</w:t>
      </w:r>
      <w:r w:rsidR="00EB287E" w:rsidRPr="007C7602">
        <w:rPr>
          <w:rFonts w:ascii="Book Antiqua" w:hAnsi="Book Antiqua"/>
          <w:sz w:val="24"/>
          <w:szCs w:val="24"/>
        </w:rPr>
        <w:t>.</w:t>
      </w:r>
      <w:r w:rsidR="00600777" w:rsidRPr="007C7602">
        <w:rPr>
          <w:rFonts w:ascii="Book Antiqua" w:hAnsi="Book Antiqua"/>
          <w:sz w:val="24"/>
          <w:szCs w:val="24"/>
        </w:rPr>
        <w:t xml:space="preserve"> </w:t>
      </w:r>
      <w:r w:rsidR="006A4C27" w:rsidRPr="007C7602">
        <w:rPr>
          <w:rFonts w:ascii="Book Antiqua" w:hAnsi="Book Antiqua"/>
          <w:sz w:val="24"/>
          <w:szCs w:val="24"/>
        </w:rPr>
        <w:t>However despite these technological advances and emphasis on the</w:t>
      </w:r>
      <w:r w:rsidR="00A15645" w:rsidRPr="007C7602">
        <w:rPr>
          <w:rFonts w:ascii="Book Antiqua" w:hAnsi="Book Antiqua"/>
          <w:sz w:val="24"/>
          <w:szCs w:val="24"/>
        </w:rPr>
        <w:t xml:space="preserve"> ALARA principle, radiation exposure has been shown to vary over a tenfold range in clinical practice for the same investigation, </w:t>
      </w:r>
      <w:r w:rsidR="002B1016" w:rsidRPr="007C7602">
        <w:rPr>
          <w:rFonts w:ascii="Book Antiqua" w:hAnsi="Book Antiqua"/>
          <w:sz w:val="24"/>
          <w:szCs w:val="24"/>
        </w:rPr>
        <w:t>depending on variable parameters</w:t>
      </w:r>
      <w:r w:rsidR="00557C89" w:rsidRPr="007C7602">
        <w:rPr>
          <w:rFonts w:ascii="Book Antiqua" w:hAnsi="Book Antiqua"/>
          <w:sz w:val="24"/>
          <w:szCs w:val="24"/>
          <w:vertAlign w:val="superscript"/>
        </w:rPr>
        <w:t>[</w:t>
      </w:r>
      <w:r w:rsidR="002B1016"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qmc3qbtN","properties":{"formattedCitation":"{\\rtf \\super 23\\nosupersub{}}","plainCitation":"23"},"citationItems":[{"id":254,"uris":["http://zotero.org/users/1375475/items/SP844W5S"],"uri":["http://zotero.org/users/1375475/items/SP844W5S"],"itemData":{"id":254,"type":"article-journal","title":"Projected cancer risks from computed tomographic scans performed in the United States in 2007","container-title":"Archives of internal medicine","page":"2071-2077","volume":"169","issue":"22","source":"NCBI PubMed","abstract":"BACKGROUND: The use of computed tomographic (CT) scans in the United States (US) has increased more than 3-fold since 1993 to approximately 70 million scans annually. Despite the great medical benefits, there is concern about the potential radiation-related cancer risk. We conducted detailed estimates of the future cancer risks from current CT scan use in the US according to age, sex, and scan type.\nMETHODS: Risk models based on the National Research Council's \"Biological Effects of Ionizing Radiation\" report and organ-specific radiation doses derived from a national survey were used to estimate age-specific cancer risks for each scan type. These models were combined with age- and sex-specific scan frequencies for the US in 2007 obtained from survey and insurance claims data. We estimated the mean number of radiation-related incident cancers with 95% uncertainty limits (UL) using Monte Carlo simulations.\nRESULTS: Overall, we estimated that approximately 29 000 (95% UL, 15 000-45 000) future cancers could be related to CT scans performed in the US in 2007. The largest contributions were from scans of the abdomen and pelvis (n = 14 000) (95% UL, 6900-25 000), chest (n = 4100) (95% UL, 1900-8100), and head (n = 4000) (95% UL, 1100-8700), as well as from chest CT angiography (n = 2700) (95% UL, 1300-5000). One-third of the projected cancers were due to scans performed at the ages of 35 to 54 years compared with 15% due to scans performed at ages younger than 18 years, and 66% were in females.\nCONCLUSIONS: These detailed estimates highlight several areas of CT scan use that make large contributions to the total cancer risk, including several scan types and age groups with a high frequency of use or scans involving relatively high doses, in which risk-reduction efforts may be warranted.","DOI":"10.1001/archinternmed.2009.440","ISSN":"1538-3679","note":"PMID: 20008689","journalAbbreviation":"Arch. Intern. Med.","language":"eng","author":[{"family":"Berrington de González","given":"Amy"},{"family":"Mahesh","given":"Mahadevappa"},{"family":"Kim","given":"Kwang-Pyo"},{"family":"Bhargavan","given":"Mythreyi"},{"family":"Lewis","given":"Rebecca"},{"family":"Mettler","given":"Fred"},{"family":"Land","given":"Charles"}],"issued":{"date-parts":[["2009",12,14]]},"PMID":"20008689"}}],"schema":"https://github.com/citation-style-language/schema/raw/master/csl-citation.json"} </w:instrText>
      </w:r>
      <w:r w:rsidR="002B1016"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23</w:t>
      </w:r>
      <w:r w:rsidR="002B1016" w:rsidRPr="007C7602">
        <w:rPr>
          <w:rFonts w:ascii="Book Antiqua" w:hAnsi="Book Antiqua"/>
          <w:sz w:val="24"/>
          <w:szCs w:val="24"/>
          <w:vertAlign w:val="superscript"/>
        </w:rPr>
        <w:fldChar w:fldCharType="end"/>
      </w:r>
      <w:r w:rsidR="00557C89" w:rsidRPr="007C7602">
        <w:rPr>
          <w:rFonts w:ascii="Book Antiqua" w:hAnsi="Book Antiqua"/>
          <w:sz w:val="24"/>
          <w:szCs w:val="24"/>
          <w:vertAlign w:val="superscript"/>
        </w:rPr>
        <w:t>]</w:t>
      </w:r>
      <w:r w:rsidR="00EB287E" w:rsidRPr="007C7602">
        <w:rPr>
          <w:rFonts w:ascii="Book Antiqua" w:hAnsi="Book Antiqua"/>
          <w:sz w:val="24"/>
          <w:szCs w:val="24"/>
        </w:rPr>
        <w:t>.</w:t>
      </w:r>
      <w:r w:rsidR="006A4C27" w:rsidRPr="007C7602">
        <w:rPr>
          <w:rFonts w:ascii="Book Antiqua" w:hAnsi="Book Antiqua"/>
          <w:sz w:val="24"/>
          <w:szCs w:val="24"/>
        </w:rPr>
        <w:t xml:space="preserve"> This type of variation can exist both within and between different institutions with wide discrepancies in average dose reported</w:t>
      </w:r>
      <w:r w:rsidR="00557C89" w:rsidRPr="007C7602">
        <w:rPr>
          <w:rFonts w:ascii="Book Antiqua" w:hAnsi="Book Antiqua"/>
          <w:sz w:val="24"/>
          <w:szCs w:val="24"/>
          <w:vertAlign w:val="superscript"/>
        </w:rPr>
        <w:t>[</w:t>
      </w:r>
      <w:r w:rsidR="006E25A1"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V2DvhPhR","properties":{"formattedCitation":"{\\rtf \\super 89\\nosupersub{}}","plainCitation":"89"},"citationItems":[{"id":366,"uris":["http://zotero.org/users/1375475/items/7MNSDI4C"],"uri":["http://zotero.org/users/1375475/items/7MNSDI4C"],"itemData":{"id":366,"type":"article-journal","title":"RAdiation dose associated with common computed tomography examinations and the associated lifetime attributable risk of cancer","container-title":"Archives of Internal Medicine","page":"2078-2086","volume":"169","issue":"22","source":"Silverchair","abstract":"Background \nUse of computed tomography (CT) for diagnostic evaluation has increased dramatically over the past 2 decades. Even though CT is associated with substantially higher radiation exposure than conventional radiography, typical doses are not known. We sought to estimate the radiation dose associated with common CT studies in clinical practice and quantify the potential cancer risk associated with these examinations.Methods We conducted a retrospective cross-sectional study describing radiation dose associated with the 11 most common types of diagnostic CT studies performed on 1119 consecutive adult patients at 4 San Francisco Bay Area institutions in California between January 1 and May 30, 2008. We estimated lifetime attributable risks of cancer by study type from these measured doses.Results Radiation doses varied significantly between the different types of CT studies. The overall median effective doses ranged from 2 millisieverts (mSv) for a routine head CT scan to 31 mSv for a multiphase abdomen and pelvis CT scan. Within each type of CT study, effective dose varied significantly within and across institutions, with a mean 13-fold variation between the highest and lowest dose for each study type. The estimated number of CT scans that will lead to the development of a cancer varied widely depending on the specific type of CT examination and the patient's age and sex. An estimated 1 in 270 women who underwent CT coronary angiography at age 40 years will develop cancer from that CT scan (1 in 600 men), compared with an estimated 1 in 8100 women who had a routine head CT scan at the same age (1 in 11 080 men). For 20-year-old patients, the risks were approximately doubled, and for 60-year-old patients, they were approximately 50% lower.Conclusion Radiation doses from commonly performed diagnostic CT examinations are higher and more variable than generally quoted, highlighting the need for greater standardization across institutions.","DOI":"10.1001/archinternmed.2009.427","ISSN":"0003-9926","journalAbbreviation":"Arch Intern Med","author":[{"family":"Smith-Bindman R","given":""},{"family":"Lipson J","given":""},{"family":"Marcus R","given":""},{"family":"et al","given":""}],"issued":{"date-parts":[["2009",12,14]]},"accessed":{"date-parts":[["2013",7,28]]}}}],"schema":"https://github.com/citation-style-language/schema/raw/master/csl-citation.json"} </w:instrText>
      </w:r>
      <w:r w:rsidR="006E25A1"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89</w:t>
      </w:r>
      <w:r w:rsidR="006E25A1" w:rsidRPr="007C7602">
        <w:rPr>
          <w:rFonts w:ascii="Book Antiqua" w:hAnsi="Book Antiqua"/>
          <w:sz w:val="24"/>
          <w:szCs w:val="24"/>
          <w:vertAlign w:val="superscript"/>
        </w:rPr>
        <w:fldChar w:fldCharType="end"/>
      </w:r>
      <w:r w:rsidR="00557C89" w:rsidRPr="007C7602">
        <w:rPr>
          <w:rFonts w:ascii="Book Antiqua" w:hAnsi="Book Antiqua"/>
          <w:sz w:val="24"/>
          <w:szCs w:val="24"/>
          <w:vertAlign w:val="superscript"/>
        </w:rPr>
        <w:t>]</w:t>
      </w:r>
      <w:r w:rsidR="00EB287E" w:rsidRPr="007C7602">
        <w:rPr>
          <w:rFonts w:ascii="Book Antiqua" w:hAnsi="Book Antiqua"/>
          <w:sz w:val="24"/>
          <w:szCs w:val="24"/>
        </w:rPr>
        <w:t>.</w:t>
      </w:r>
      <w:r w:rsidR="006A4C27" w:rsidRPr="007C7602">
        <w:rPr>
          <w:rFonts w:ascii="Book Antiqua" w:hAnsi="Book Antiqua"/>
          <w:sz w:val="24"/>
          <w:szCs w:val="24"/>
        </w:rPr>
        <w:t xml:space="preserve"> While standards and limits exist for health care workers and those routinely exposed to radiation occupationally (</w:t>
      </w:r>
      <w:r w:rsidR="006A4C27" w:rsidRPr="007C7602">
        <w:rPr>
          <w:rFonts w:ascii="Book Antiqua" w:hAnsi="Book Antiqua"/>
          <w:i/>
          <w:sz w:val="24"/>
          <w:szCs w:val="24"/>
        </w:rPr>
        <w:t>e.g.</w:t>
      </w:r>
      <w:r w:rsidR="00600777" w:rsidRPr="007C7602">
        <w:rPr>
          <w:rFonts w:ascii="Book Antiqua" w:hAnsi="Book Antiqua" w:hint="eastAsia"/>
          <w:sz w:val="24"/>
          <w:szCs w:val="24"/>
          <w:lang w:eastAsia="zh-CN"/>
        </w:rPr>
        <w:t>,</w:t>
      </w:r>
      <w:r w:rsidR="006A4C27" w:rsidRPr="007C7602">
        <w:rPr>
          <w:rFonts w:ascii="Book Antiqua" w:hAnsi="Book Antiqua"/>
          <w:sz w:val="24"/>
          <w:szCs w:val="24"/>
        </w:rPr>
        <w:t xml:space="preserve"> nuclear workers) there is currently no </w:t>
      </w:r>
      <w:r w:rsidR="00BE47F9" w:rsidRPr="007C7602">
        <w:rPr>
          <w:rFonts w:ascii="Book Antiqua" w:hAnsi="Book Antiqua"/>
          <w:sz w:val="24"/>
          <w:szCs w:val="24"/>
        </w:rPr>
        <w:t xml:space="preserve">legal requirement for routine </w:t>
      </w:r>
      <w:r w:rsidR="006A4C27" w:rsidRPr="007C7602">
        <w:rPr>
          <w:rFonts w:ascii="Book Antiqua" w:hAnsi="Book Antiqua"/>
          <w:sz w:val="24"/>
          <w:szCs w:val="24"/>
        </w:rPr>
        <w:t>monitoring of cumulative effective</w:t>
      </w:r>
      <w:r w:rsidR="00600777" w:rsidRPr="007C7602">
        <w:rPr>
          <w:rFonts w:ascii="Book Antiqua" w:hAnsi="Book Antiqua" w:hint="eastAsia"/>
          <w:sz w:val="24"/>
          <w:szCs w:val="24"/>
          <w:lang w:eastAsia="zh-CN"/>
        </w:rPr>
        <w:t xml:space="preserve"> </w:t>
      </w:r>
      <w:r w:rsidR="006A4C27" w:rsidRPr="007C7602">
        <w:rPr>
          <w:rFonts w:ascii="Book Antiqua" w:hAnsi="Book Antiqua"/>
          <w:sz w:val="24"/>
          <w:szCs w:val="24"/>
        </w:rPr>
        <w:t>radiation dose which patients may be exposed to during the diagnostic process</w:t>
      </w:r>
      <w:r w:rsidR="00767351" w:rsidRPr="007C7602">
        <w:rPr>
          <w:rFonts w:ascii="Book Antiqua" w:hAnsi="Book Antiqua"/>
          <w:sz w:val="24"/>
          <w:szCs w:val="24"/>
          <w:vertAlign w:val="superscript"/>
        </w:rPr>
        <w:t>[</w:t>
      </w:r>
      <w:r w:rsidR="00767351" w:rsidRPr="007C7602">
        <w:rPr>
          <w:rFonts w:ascii="Book Antiqua" w:hAnsi="Book Antiqua"/>
          <w:sz w:val="24"/>
          <w:szCs w:val="24"/>
          <w:vertAlign w:val="superscript"/>
        </w:rPr>
        <w:fldChar w:fldCharType="begin"/>
      </w:r>
      <w:r w:rsidR="00767351" w:rsidRPr="007C7602">
        <w:rPr>
          <w:rFonts w:ascii="Book Antiqua" w:hAnsi="Book Antiqua"/>
          <w:sz w:val="24"/>
          <w:szCs w:val="24"/>
          <w:vertAlign w:val="superscript"/>
        </w:rPr>
        <w:instrText xml:space="preserve"> ADDIN ZOTERO_ITEM CSL_CITATION {"citationID":"2mqlprcga5","properties":{"formattedCitation":"{\\rtf \\super 90,91\\nosupersub{}}","plainCitation":"90,91"},"citationItems":[{"id":918,"uris":["http://zotero.org/users/1375475/items/WRX4DJG4"],"uri":["http://zotero.org/users/1375475/items/WRX4DJG4"],"itemData":{"id":918,"type":"article-journal","title":"A summary of recommendations for occupational radiation protection in interventional cardiology","container-title":"Catheterization and cardiovascular interventions: official journal of the Society for Cardiac Angiography &amp; Interventions","page":"562-567","volume":"81","issue":"3","source":"NCBI PubMed","abstract":"The radiation dose received by cardiologists during percutaneous coronary interventions, electrophysiology procedures, and other interventional cardiology procedures can vary by more than an order of magnitude for the same type of procedure and for similar patient doses. There is particular concern regarding occupational dose to the lens of the eye. This document provides recommendations for occupational radiation protection for physicians and other staff in the interventional suite. Simple methods for reducing or minimizing occupational radiation dose include minimizing fluoroscopy time and the number of acquired images; using available patient dose reduction technologies; using good imaging-chain geometry; collimating; avoiding high-scatter areas; using protective shielding; using imaging equipment whose performance is controlled through a quality assurance program; and wearing personal dosimeters so that you know your dose. Effective use of these methods requires both appropriate education and training in radiation protection for all interventional cardiology personnel, and the availability of appropriate protective tools and equipment. Regular review and investigation of personnel monitoring results, accompanied as appropriate by changes in how procedures are performed and equipment used, will ensure continual improvement in the practice of radiation protection in the interventional suite. These recommendations for occupational radiation protection in interventional cardiology and electrophysiology have been endorsed by the Asian Pacific Society of Interventional Cardiology, the European Association of Percutaneous Cardiovascular Interventions, the Latin American Society of Interventional Cardiology, and the Society for Cardiovascular Angiography and Interventions.","DOI":"10.1002/ccd.24520","ISSN":"1522-726X","note":"PMID: 22718285","journalAbbreviation":"Catheter Cardiovasc Interv","language":"eng","author":[{"family":"Durán","given":"Ariel"},{"family":"Hian","given":"Sim Kui"},{"family":"Miller","given":"Donald L"},{"family":"Le Heron","given":"John"},{"family":"Padovani","given":"Renato"},{"family":"Vano","given":"Eliseo"}],"issued":{"date-parts":[["2013",2]]},"PMID":"22718285"},"label":"page"},{"id":920,"uris":["http://zotero.org/users/1375475/items/V962D53B"],"uri":["http://zotero.org/users/1375475/items/V962D53B"],"itemData":{"id":920,"type":"article-journal","title":"Occupational radiation protection in interventional radiology: a joint guideline of the Cardiovascular and Interventional Radiology Society of Europe and the Society of Interventional Radiology","container-title":"Cardiovascular and interventional radiology","page":"230-239","volume":"33","issue":"2","source":"NCBI PubMed","DOI":"10.1007/s00270-009-9756-7","ISSN":"1432-086X","note":"PMID: 20020300 \nPMCID: PMC2841268","shortTitle":"Occupational radiation protection in interventional radiology","journalAbbreviation":"Cardiovasc Intervent Radiol","language":"eng","author":[{"family":"Miller","given":"Donald L"},{"family":"Vañó","given":"Eliseo"},{"family":"Bartal","given":"Gabriel"},{"family":"Balter","given":"Stephen"},{"family":"Dixon","given":"Robert"},{"family":"Padovani","given":"Renato"},{"family":"Schueler","given":"Beth"},{"family":"Cardella","given":"John F"},{"family":"de Baère","given":"Thierry"},{"family":"Cardiovscular and Interventional Radiology Society of Europe","given":""},{"family":"Society of Interventional Radiology","given":""}],"issued":{"date-parts":[["2010",4]]},"PMID":"20020300"},"label":"page"}],"schema":"https://github.com/citation-style-language/schema/raw/master/csl-citation.json"} </w:instrText>
      </w:r>
      <w:r w:rsidR="00767351" w:rsidRPr="007C7602">
        <w:rPr>
          <w:rFonts w:ascii="Book Antiqua" w:hAnsi="Book Antiqua"/>
          <w:sz w:val="24"/>
          <w:szCs w:val="24"/>
          <w:vertAlign w:val="superscript"/>
        </w:rPr>
        <w:fldChar w:fldCharType="separate"/>
      </w:r>
      <w:r w:rsidR="00767351" w:rsidRPr="007C7602">
        <w:rPr>
          <w:rFonts w:ascii="Book Antiqua" w:hAnsi="Book Antiqua"/>
          <w:sz w:val="24"/>
          <w:szCs w:val="24"/>
          <w:vertAlign w:val="superscript"/>
        </w:rPr>
        <w:t>90</w:t>
      </w:r>
      <w:r w:rsidR="00767351" w:rsidRPr="007C7602">
        <w:rPr>
          <w:rFonts w:ascii="Book Antiqua" w:hAnsi="Book Antiqua" w:hint="eastAsia"/>
          <w:sz w:val="24"/>
          <w:szCs w:val="24"/>
          <w:vertAlign w:val="superscript"/>
          <w:lang w:eastAsia="zh-CN"/>
        </w:rPr>
        <w:t>-</w:t>
      </w:r>
      <w:r w:rsidR="00767351" w:rsidRPr="007C7602">
        <w:rPr>
          <w:rFonts w:ascii="Book Antiqua" w:hAnsi="Book Antiqua"/>
          <w:sz w:val="24"/>
          <w:szCs w:val="24"/>
          <w:vertAlign w:val="superscript"/>
        </w:rPr>
        <w:t>9</w:t>
      </w:r>
      <w:r w:rsidR="00767351" w:rsidRPr="007C7602">
        <w:rPr>
          <w:rFonts w:ascii="Book Antiqua" w:hAnsi="Book Antiqua" w:hint="eastAsia"/>
          <w:sz w:val="24"/>
          <w:szCs w:val="24"/>
          <w:vertAlign w:val="superscript"/>
          <w:lang w:eastAsia="zh-CN"/>
        </w:rPr>
        <w:t>2</w:t>
      </w:r>
      <w:r w:rsidR="00767351" w:rsidRPr="007C7602">
        <w:rPr>
          <w:rFonts w:ascii="Book Antiqua" w:hAnsi="Book Antiqua"/>
          <w:sz w:val="24"/>
          <w:szCs w:val="24"/>
          <w:vertAlign w:val="superscript"/>
        </w:rPr>
        <w:fldChar w:fldCharType="end"/>
      </w:r>
      <w:r w:rsidR="00767351" w:rsidRPr="007C7602">
        <w:rPr>
          <w:rFonts w:ascii="Book Antiqua" w:hAnsi="Book Antiqua"/>
          <w:sz w:val="24"/>
          <w:szCs w:val="24"/>
          <w:vertAlign w:val="superscript"/>
        </w:rPr>
        <w:t>]</w:t>
      </w:r>
      <w:r w:rsidR="00767351" w:rsidRPr="007C7602">
        <w:rPr>
          <w:rFonts w:ascii="Book Antiqua" w:hAnsi="Book Antiqua"/>
          <w:sz w:val="24"/>
          <w:szCs w:val="24"/>
        </w:rPr>
        <w:t>.</w:t>
      </w:r>
    </w:p>
    <w:p w14:paraId="6420687D" w14:textId="2DF93903" w:rsidR="00A15645" w:rsidRPr="007C7602" w:rsidRDefault="006A4C27" w:rsidP="00600777">
      <w:pPr>
        <w:spacing w:after="0" w:line="360" w:lineRule="auto"/>
        <w:ind w:firstLine="720"/>
        <w:jc w:val="both"/>
        <w:rPr>
          <w:rFonts w:ascii="Book Antiqua" w:hAnsi="Book Antiqua"/>
          <w:sz w:val="24"/>
          <w:szCs w:val="24"/>
        </w:rPr>
      </w:pPr>
      <w:r w:rsidRPr="007C7602">
        <w:rPr>
          <w:rFonts w:ascii="Book Antiqua" w:hAnsi="Book Antiqua"/>
          <w:sz w:val="24"/>
          <w:szCs w:val="24"/>
        </w:rPr>
        <w:t>Integration of hospital PACS systems on a national and international level would help to allow cumulative radiation exposure for each patient to be tracked. This type of database is currently being developed by the scanning industry (GE healthcare’s Dosewatch® system being an example of this). These platforms also allow optimisation tools which can be utilised by both radiographers and radiologists to try to minimise radiation exposure while, at the same time, maximising the clinical information which will be attained by each scan</w:t>
      </w:r>
      <w:r w:rsidR="0035570D" w:rsidRPr="007C7602">
        <w:rPr>
          <w:rFonts w:ascii="Book Antiqua" w:hAnsi="Book Antiqua"/>
          <w:sz w:val="24"/>
          <w:szCs w:val="24"/>
        </w:rPr>
        <w:t xml:space="preserve"> and limiting the risk of duplicating scans which have already been carried out at other institutions</w:t>
      </w:r>
      <w:r w:rsidRPr="007C7602">
        <w:rPr>
          <w:rFonts w:ascii="Book Antiqua" w:hAnsi="Book Antiqua"/>
          <w:sz w:val="24"/>
          <w:szCs w:val="24"/>
        </w:rPr>
        <w:t>. Defined</w:t>
      </w:r>
      <w:r w:rsidR="00C27423" w:rsidRPr="007C7602">
        <w:rPr>
          <w:rFonts w:ascii="Book Antiqua" w:hAnsi="Book Antiqua"/>
          <w:sz w:val="24"/>
          <w:szCs w:val="24"/>
        </w:rPr>
        <w:t xml:space="preserve"> exposure</w:t>
      </w:r>
      <w:r w:rsidRPr="007C7602">
        <w:rPr>
          <w:rFonts w:ascii="Book Antiqua" w:hAnsi="Book Antiqua"/>
          <w:sz w:val="24"/>
          <w:szCs w:val="24"/>
        </w:rPr>
        <w:t xml:space="preserve"> limits can be stipulated for each type of scan and the technology will inform the physician if these pre-defined limits are exceeded. This would also allow departments the opportunity to audit and streamline their practices</w:t>
      </w:r>
      <w:r w:rsidR="005F3866" w:rsidRPr="007C7602">
        <w:rPr>
          <w:rFonts w:ascii="Book Antiqua" w:hAnsi="Book Antiqua"/>
          <w:sz w:val="24"/>
          <w:szCs w:val="24"/>
        </w:rPr>
        <w:t>.</w:t>
      </w:r>
      <w:r w:rsidR="00600777" w:rsidRPr="007C7602">
        <w:rPr>
          <w:rFonts w:ascii="Book Antiqua" w:hAnsi="Book Antiqua"/>
          <w:sz w:val="24"/>
          <w:szCs w:val="24"/>
        </w:rPr>
        <w:t xml:space="preserve"> </w:t>
      </w:r>
      <w:r w:rsidR="00BE47F9" w:rsidRPr="007C7602">
        <w:rPr>
          <w:rFonts w:ascii="Book Antiqua" w:hAnsi="Book Antiqua"/>
          <w:sz w:val="24"/>
          <w:szCs w:val="24"/>
        </w:rPr>
        <w:t>Also, this online collection of radiation dose data associated with imaging procedures, will alert individual departments to sporadic incidences of high radiation exposures</w:t>
      </w:r>
      <w:r w:rsidR="00600777" w:rsidRPr="007C7602">
        <w:rPr>
          <w:rFonts w:ascii="Book Antiqua" w:hAnsi="Book Antiqua"/>
          <w:sz w:val="24"/>
          <w:szCs w:val="24"/>
        </w:rPr>
        <w:t xml:space="preserve"> </w:t>
      </w:r>
      <w:r w:rsidR="00BE47F9" w:rsidRPr="007C7602">
        <w:rPr>
          <w:rFonts w:ascii="Book Antiqua" w:hAnsi="Book Antiqua"/>
          <w:sz w:val="24"/>
          <w:szCs w:val="24"/>
        </w:rPr>
        <w:t xml:space="preserve">and allow immediate action to prevent large cohorts of patients from suffering very high radiation exposures as a result of diagnotic imaging. </w:t>
      </w:r>
    </w:p>
    <w:p w14:paraId="4A5CB599" w14:textId="60B6F0CC" w:rsidR="002C610F" w:rsidRPr="007C7602" w:rsidRDefault="002C610F" w:rsidP="00600777">
      <w:pPr>
        <w:spacing w:after="0" w:line="360" w:lineRule="auto"/>
        <w:ind w:firstLine="720"/>
        <w:jc w:val="both"/>
        <w:rPr>
          <w:rFonts w:ascii="Book Antiqua" w:hAnsi="Book Antiqua"/>
          <w:sz w:val="24"/>
          <w:szCs w:val="24"/>
          <w:lang w:eastAsia="zh-CN"/>
        </w:rPr>
      </w:pPr>
      <w:r w:rsidRPr="007C7602">
        <w:rPr>
          <w:rFonts w:ascii="Book Antiqua" w:hAnsi="Book Antiqua"/>
          <w:sz w:val="24"/>
          <w:szCs w:val="24"/>
        </w:rPr>
        <w:lastRenderedPageBreak/>
        <w:t>Scanning techniques can be optimally adjusted</w:t>
      </w:r>
      <w:r w:rsidR="006A4C27" w:rsidRPr="007C7602">
        <w:rPr>
          <w:rFonts w:ascii="Book Antiqua" w:hAnsi="Book Antiqua"/>
          <w:sz w:val="24"/>
          <w:szCs w:val="24"/>
        </w:rPr>
        <w:t xml:space="preserve"> (</w:t>
      </w:r>
      <w:r w:rsidR="008D2BD4" w:rsidRPr="007C7602">
        <w:rPr>
          <w:rFonts w:ascii="Book Antiqua" w:hAnsi="Book Antiqua"/>
          <w:sz w:val="24"/>
          <w:szCs w:val="24"/>
        </w:rPr>
        <w:t>Table</w:t>
      </w:r>
      <w:r w:rsidR="006A4C27" w:rsidRPr="007C7602">
        <w:rPr>
          <w:rFonts w:ascii="Book Antiqua" w:hAnsi="Book Antiqua"/>
          <w:sz w:val="24"/>
          <w:szCs w:val="24"/>
        </w:rPr>
        <w:t xml:space="preserve"> 2)</w:t>
      </w:r>
      <w:r w:rsidRPr="007C7602">
        <w:rPr>
          <w:rFonts w:ascii="Book Antiqua" w:hAnsi="Book Antiqua"/>
          <w:sz w:val="24"/>
          <w:szCs w:val="24"/>
        </w:rPr>
        <w:t xml:space="preserve"> in order to try to achieve an acceptable image at lower exposure level. </w:t>
      </w:r>
      <w:r w:rsidR="00006DDE" w:rsidRPr="007C7602">
        <w:rPr>
          <w:rFonts w:ascii="Book Antiqua" w:hAnsi="Book Antiqua"/>
          <w:sz w:val="24"/>
          <w:szCs w:val="24"/>
        </w:rPr>
        <w:t xml:space="preserve">Dose reduction can be achieved </w:t>
      </w:r>
      <w:r w:rsidR="00850556" w:rsidRPr="007C7602">
        <w:rPr>
          <w:rFonts w:ascii="Book Antiqua" w:hAnsi="Book Antiqua"/>
          <w:i/>
          <w:sz w:val="24"/>
          <w:szCs w:val="24"/>
        </w:rPr>
        <w:t>via</w:t>
      </w:r>
      <w:r w:rsidRPr="007C7602">
        <w:rPr>
          <w:rFonts w:ascii="Book Antiqua" w:hAnsi="Book Antiqua"/>
          <w:sz w:val="24"/>
          <w:szCs w:val="24"/>
        </w:rPr>
        <w:t xml:space="preserve"> </w:t>
      </w:r>
      <w:r w:rsidR="00006DDE" w:rsidRPr="007C7602">
        <w:rPr>
          <w:rFonts w:ascii="Book Antiqua" w:hAnsi="Book Antiqua"/>
          <w:sz w:val="24"/>
          <w:szCs w:val="24"/>
        </w:rPr>
        <w:t>a wide variety of means</w:t>
      </w:r>
      <w:r w:rsidR="008D2BD4" w:rsidRPr="007C7602">
        <w:rPr>
          <w:rFonts w:ascii="Book Antiqua" w:hAnsi="Book Antiqua"/>
          <w:sz w:val="24"/>
          <w:szCs w:val="24"/>
          <w:vertAlign w:val="superscript"/>
        </w:rPr>
        <w:t>[</w:t>
      </w:r>
      <w:r w:rsidR="003255D9"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z6S2DLeC","properties":{"formattedCitation":"{\\rtf \\super 93\\nosupersub{}}","plainCitation":"93"},"citationItems":[{"id":376,"uris":["http://zotero.org/users/1375475/items/6M946N3A"],"uri":["http://zotero.org/users/1375475/items/6M946N3A"],"itemData":{"id":376,"type":"article-journal","title":"Radiation exposures to patients from CT: reality, public perception, and policy","container-title":"AJR. American journal of roentgenology","page":"285-287","volume":"177","issue":"2","source":"NCBI PubMed","DOI":"10.2214/ajr.177.2.1770285","ISSN":"0361-803X","note":"PMID: 11461846","shortTitle":"Radiation exposures to patients from CT","journalAbbreviation":"AJR Am J Roentgenol","language":"eng","author":[{"family":"Nickoloff","given":"E L"},{"family":"Alderson","given":"P O"}],"issued":{"date-parts":[["2001",8]]},"PMID":"11461846"}}],"schema":"https://github.com/citation-style-language/schema/raw/master/csl-citation.json"} </w:instrText>
      </w:r>
      <w:r w:rsidR="003255D9"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93</w:t>
      </w:r>
      <w:r w:rsidR="003255D9" w:rsidRPr="007C7602">
        <w:rPr>
          <w:rFonts w:ascii="Book Antiqua" w:hAnsi="Book Antiqua"/>
          <w:sz w:val="24"/>
          <w:szCs w:val="24"/>
          <w:vertAlign w:val="superscript"/>
        </w:rPr>
        <w:fldChar w:fldCharType="end"/>
      </w:r>
      <w:r w:rsidR="008D2BD4" w:rsidRPr="007C7602">
        <w:rPr>
          <w:rFonts w:ascii="Book Antiqua" w:hAnsi="Book Antiqua"/>
          <w:sz w:val="24"/>
          <w:szCs w:val="24"/>
          <w:vertAlign w:val="superscript"/>
        </w:rPr>
        <w:t>]</w:t>
      </w:r>
      <w:r w:rsidR="00600777" w:rsidRPr="007C7602">
        <w:rPr>
          <w:rFonts w:ascii="Book Antiqua" w:hAnsi="Book Antiqua" w:hint="eastAsia"/>
          <w:sz w:val="24"/>
          <w:szCs w:val="24"/>
          <w:lang w:eastAsia="zh-CN"/>
        </w:rPr>
        <w:t xml:space="preserve"> as below.</w:t>
      </w:r>
    </w:p>
    <w:p w14:paraId="42BBB8B5" w14:textId="77777777" w:rsidR="00600777" w:rsidRPr="007C7602" w:rsidRDefault="00600777" w:rsidP="00600777">
      <w:pPr>
        <w:spacing w:after="0" w:line="360" w:lineRule="auto"/>
        <w:jc w:val="both"/>
        <w:rPr>
          <w:rFonts w:ascii="Book Antiqua" w:hAnsi="Book Antiqua"/>
          <w:i/>
          <w:sz w:val="24"/>
          <w:szCs w:val="24"/>
          <w:lang w:eastAsia="zh-CN"/>
        </w:rPr>
      </w:pPr>
    </w:p>
    <w:p w14:paraId="36A9BD4A" w14:textId="75BC2C9E" w:rsidR="00600777" w:rsidRPr="007C7602" w:rsidRDefault="00482171" w:rsidP="00600777">
      <w:pPr>
        <w:spacing w:after="0" w:line="360" w:lineRule="auto"/>
        <w:jc w:val="both"/>
        <w:rPr>
          <w:rFonts w:ascii="Book Antiqua" w:hAnsi="Book Antiqua"/>
          <w:b/>
          <w:sz w:val="24"/>
          <w:szCs w:val="24"/>
          <w:vertAlign w:val="superscript"/>
          <w:lang w:eastAsia="zh-CN"/>
        </w:rPr>
      </w:pPr>
      <w:r w:rsidRPr="007C7602">
        <w:rPr>
          <w:rFonts w:ascii="Book Antiqua" w:hAnsi="Book Antiqua"/>
          <w:b/>
          <w:i/>
          <w:sz w:val="24"/>
          <w:szCs w:val="24"/>
        </w:rPr>
        <w:t>Tube current modulation and automatic exposure control</w:t>
      </w:r>
      <w:r w:rsidR="0059224C" w:rsidRPr="007C7602">
        <w:rPr>
          <w:rFonts w:ascii="Book Antiqua" w:hAnsi="Book Antiqua"/>
          <w:b/>
          <w:i/>
          <w:sz w:val="24"/>
          <w:szCs w:val="24"/>
          <w:vertAlign w:val="superscript"/>
        </w:rPr>
        <w:t>[</w:t>
      </w:r>
      <w:r w:rsidR="003255D9" w:rsidRPr="007C7602">
        <w:rPr>
          <w:rFonts w:ascii="Book Antiqua" w:hAnsi="Book Antiqua"/>
          <w:b/>
          <w:i/>
          <w:sz w:val="24"/>
          <w:szCs w:val="24"/>
          <w:vertAlign w:val="superscript"/>
        </w:rPr>
        <w:fldChar w:fldCharType="begin"/>
      </w:r>
      <w:r w:rsidR="00074B64" w:rsidRPr="007C7602">
        <w:rPr>
          <w:rFonts w:ascii="Book Antiqua" w:hAnsi="Book Antiqua"/>
          <w:b/>
          <w:i/>
          <w:sz w:val="24"/>
          <w:szCs w:val="24"/>
          <w:vertAlign w:val="superscript"/>
        </w:rPr>
        <w:instrText xml:space="preserve"> ADDIN ZOTERO_ITEM CSL_CITATION {"citationID":"Mv6fkop7","properties":{"formattedCitation":"{\\rtf \\super 94\\nosupersub{}}","plainCitation":"94"},"citationItems":[{"id":378,"uris":["http://zotero.org/users/1375475/items/K3GK288W"],"uri":["http://zotero.org/users/1375475/items/K3GK288W"],"itemData":{"id":378,"type":"article-journal","title":"CT dose reduction and dose management tools: overview of available options","container-title":"Radiographics: a review publication of the Radiological Society of North America, Inc","page":"503-512","volume":"26","issue":"2","source":"NCBI PubMed","abstract":"In the past decade, the tremendous advances in computed tomography (CT) technology and applications have increased the clinical utilization of CT, creating concerns about individual and population doses of ionizing radiation. Scanner manufacturers have subsequently implemented several options to appropriately manage or reduce the radiation dose from CT. Modulation of the x-ray tube current during scanning is one effective method of managing the dose. However, the distinctions between the various tube current modulation products are not clear from the product names or descriptions. Depending on the scanner model, the tube current may be modulated according to patient attenuation or a sinusoidal-type function. The modulation may be fully preprogrammed, implemented in near-real time by using a feedback mechanism, or achieved with both preprogramming and a feedback loop. The dose modulation may occur angularly around the patient, along the long axis of the patient, or both. Finally, the system may allow use of one of several algorithms to automatically adjust the current to achieve the desired image quality. Modulation both angularly around the patient and along the z-axis is optimal, but the tube current must be appropriately adapted to patient size for diagnostic image quality to be achieved.","DOI":"10.1148/rg.262055138","ISSN":"1527-1323","note":"PMID: 16549613","shortTitle":"CT dose reduction and dose management tools","journalAbbreviation":"Radiographics","language":"eng","author":[{"family":"McCollough","given":"Cynthia H"},{"family":"Bruesewitz","given":"Michael R"},{"family":"Kofler","given":"James M, Jr"}],"issued":{"date-parts":[["2006",4]]},"PMID":"16549613"}}],"schema":"https://github.com/citation-style-language/schema/raw/master/csl-citation.json"} </w:instrText>
      </w:r>
      <w:r w:rsidR="003255D9" w:rsidRPr="007C7602">
        <w:rPr>
          <w:rFonts w:ascii="Book Antiqua" w:hAnsi="Book Antiqua"/>
          <w:b/>
          <w:i/>
          <w:sz w:val="24"/>
          <w:szCs w:val="24"/>
          <w:vertAlign w:val="superscript"/>
        </w:rPr>
        <w:fldChar w:fldCharType="separate"/>
      </w:r>
      <w:r w:rsidR="00074B64" w:rsidRPr="007C7602">
        <w:rPr>
          <w:rFonts w:ascii="Book Antiqua" w:hAnsi="Book Antiqua"/>
          <w:b/>
          <w:sz w:val="24"/>
          <w:szCs w:val="24"/>
          <w:vertAlign w:val="superscript"/>
        </w:rPr>
        <w:t>94</w:t>
      </w:r>
      <w:r w:rsidR="003255D9" w:rsidRPr="007C7602">
        <w:rPr>
          <w:rFonts w:ascii="Book Antiqua" w:hAnsi="Book Antiqua"/>
          <w:b/>
          <w:i/>
          <w:sz w:val="24"/>
          <w:szCs w:val="24"/>
          <w:vertAlign w:val="superscript"/>
        </w:rPr>
        <w:fldChar w:fldCharType="end"/>
      </w:r>
      <w:r w:rsidR="0059224C" w:rsidRPr="007C7602">
        <w:rPr>
          <w:rFonts w:ascii="Book Antiqua" w:hAnsi="Book Antiqua"/>
          <w:b/>
          <w:i/>
          <w:sz w:val="24"/>
          <w:szCs w:val="24"/>
          <w:vertAlign w:val="superscript"/>
        </w:rPr>
        <w:t>]</w:t>
      </w:r>
    </w:p>
    <w:p w14:paraId="61AF9A2D" w14:textId="28CF88F1" w:rsidR="00553DF5" w:rsidRPr="007C7602" w:rsidRDefault="00482171" w:rsidP="00600777">
      <w:pPr>
        <w:spacing w:after="0" w:line="360" w:lineRule="auto"/>
        <w:jc w:val="both"/>
        <w:rPr>
          <w:rFonts w:ascii="Book Antiqua" w:hAnsi="Book Antiqua"/>
          <w:sz w:val="24"/>
          <w:szCs w:val="24"/>
        </w:rPr>
      </w:pPr>
      <w:r w:rsidRPr="007C7602">
        <w:rPr>
          <w:rFonts w:ascii="Book Antiqua" w:hAnsi="Book Antiqua"/>
          <w:sz w:val="24"/>
          <w:szCs w:val="24"/>
        </w:rPr>
        <w:t>Different patients, depending on their size, will all require different radiation doses and the most basic feature which can be modulated in each patient is the tube current</w:t>
      </w:r>
      <w:r w:rsidR="00DD5A19" w:rsidRPr="007C7602">
        <w:rPr>
          <w:rFonts w:ascii="Book Antiqua" w:hAnsi="Book Antiqua"/>
          <w:sz w:val="24"/>
          <w:szCs w:val="24"/>
          <w:vertAlign w:val="superscript"/>
        </w:rPr>
        <w:t>[</w:t>
      </w:r>
      <w:r w:rsidR="003255D9"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91gxmiEn","properties":{"formattedCitation":"{\\rtf \\super 76\\nosupersub{}}","plainCitation":"76"},"citationItems":[{"id":335,"uris":["http://zotero.org/users/1375475/items/IR97M5QS"],"uri":["http://zotero.org/users/1375475/items/IR97M5QS"],"itemData":{"id":335,"type":"article-journal","title":"National conference on dose reduction in CT, with an emphasis on pediatric patients","container-title":"AJR. American journal of roentgenology","page":"321-329","volume":"181","issue":"2","source":"NCBI PubMed","DOI":"10.2214/ajr.181.2.1810321","ISSN":"0361-803X","note":"PMID: 12876005","journalAbbreviation":"AJR Am J Roentgenol","language":"eng","author":[{"family":"Linton","given":"Otha W"},{"family":"Mettler","given":"Fred A, Jr"},{"family":"National Council on Radiation Protection and Measurements","given":""}],"issued":{"date-parts":[["2003",8]]},"PMID":"12876005"}}],"schema":"https://github.com/citation-style-language/schema/raw/master/csl-citation.json"} </w:instrText>
      </w:r>
      <w:r w:rsidR="003255D9"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76</w:t>
      </w:r>
      <w:r w:rsidR="003255D9" w:rsidRPr="007C7602">
        <w:rPr>
          <w:rFonts w:ascii="Book Antiqua" w:hAnsi="Book Antiqua"/>
          <w:sz w:val="24"/>
          <w:szCs w:val="24"/>
          <w:vertAlign w:val="superscript"/>
        </w:rPr>
        <w:fldChar w:fldCharType="end"/>
      </w:r>
      <w:r w:rsidR="00DD5A19" w:rsidRPr="007C7602">
        <w:rPr>
          <w:rFonts w:ascii="Book Antiqua" w:hAnsi="Book Antiqua"/>
          <w:sz w:val="24"/>
          <w:szCs w:val="24"/>
          <w:vertAlign w:val="superscript"/>
        </w:rPr>
        <w:t>]</w:t>
      </w:r>
      <w:r w:rsidR="00EB287E" w:rsidRPr="007C7602">
        <w:rPr>
          <w:rFonts w:ascii="Book Antiqua" w:hAnsi="Book Antiqua"/>
          <w:sz w:val="24"/>
          <w:szCs w:val="24"/>
        </w:rPr>
        <w:t>.</w:t>
      </w:r>
      <w:r w:rsidR="00600777" w:rsidRPr="007C7602">
        <w:rPr>
          <w:rFonts w:ascii="Book Antiqua" w:hAnsi="Book Antiqua"/>
          <w:sz w:val="24"/>
          <w:szCs w:val="24"/>
          <w:vertAlign w:val="superscript"/>
        </w:rPr>
        <w:t xml:space="preserve"> </w:t>
      </w:r>
      <w:r w:rsidR="00FF6689" w:rsidRPr="007C7602">
        <w:rPr>
          <w:rFonts w:ascii="Book Antiqua" w:hAnsi="Book Antiqua"/>
          <w:sz w:val="24"/>
          <w:szCs w:val="24"/>
        </w:rPr>
        <w:t>For example, the amperage utilised in paediatric scanning should be significantly lower than that utilised in their adult counterparts</w:t>
      </w:r>
      <w:r w:rsidR="00DD5A19" w:rsidRPr="007C7602">
        <w:rPr>
          <w:rFonts w:ascii="Book Antiqua" w:hAnsi="Book Antiqua"/>
          <w:sz w:val="24"/>
          <w:szCs w:val="24"/>
          <w:vertAlign w:val="superscript"/>
        </w:rPr>
        <w:t>[</w:t>
      </w:r>
      <w:r w:rsidR="003255D9"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TTYQ4osc","properties":{"formattedCitation":"{\\rtf \\super 95\\nosupersub{}}","plainCitation":"95"},"citationItems":[{"id":382,"uris":["http://zotero.org/users/1375475/items/7WW6GIZ8"],"uri":["http://zotero.org/users/1375475/items/7WW6GIZ8"],"itemData":{"id":382,"type":"article-journal","title":"Minimizing radiation dose for pediatric body applications of single-detector helical CT: strategies at a large Children's Hospital","container-title":"AJR. American journal of roentgenology","page":"303-306","volume":"176","issue":"2","source":"NCBI PubMed","abstract":"Adjustments of the standard helical CT protocols for adults can result in reduced radiation dose when imaging children. It is the radiologist's responsibility to critically evaluate the CT techniques used at their institution. Adjustments to CT protocols should be made to choose the appropriate mA and pitch when imaging children.","DOI":"10.2214/ajr.176.2.1760303","ISSN":"0361-803X","note":"PMID: 11159061","shortTitle":"Minimizing radiation dose for pediatric body applications of single-detector helical CT","journalAbbreviation":"AJR Am J Roentgenol","language":"eng","author":[{"family":"Donnelly","given":"L F"},{"family":"Emery","given":"K H"},{"family":"Brody","given":"A S"},{"family":"Laor","given":"T"},{"family":"Gylys-Morin","given":"V M"},{"family":"Anton","given":"C G"},{"family":"Thomas","given":"S R"},{"family":"Frush","given":"D P"}],"issued":{"date-parts":[["2001",2]]},"PMID":"11159061"}}],"schema":"https://github.com/citation-style-language/schema/raw/master/csl-citation.json"} </w:instrText>
      </w:r>
      <w:r w:rsidR="003255D9"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95</w:t>
      </w:r>
      <w:r w:rsidR="003255D9" w:rsidRPr="007C7602">
        <w:rPr>
          <w:rFonts w:ascii="Book Antiqua" w:hAnsi="Book Antiqua"/>
          <w:sz w:val="24"/>
          <w:szCs w:val="24"/>
          <w:vertAlign w:val="superscript"/>
        </w:rPr>
        <w:fldChar w:fldCharType="end"/>
      </w:r>
      <w:r w:rsidR="00DD5A19" w:rsidRPr="007C7602">
        <w:rPr>
          <w:rFonts w:ascii="Book Antiqua" w:hAnsi="Book Antiqua"/>
          <w:sz w:val="24"/>
          <w:szCs w:val="24"/>
          <w:vertAlign w:val="superscript"/>
        </w:rPr>
        <w:t>]</w:t>
      </w:r>
      <w:r w:rsidR="00FB4958" w:rsidRPr="007C7602">
        <w:rPr>
          <w:rFonts w:ascii="Book Antiqua" w:hAnsi="Book Antiqua"/>
          <w:sz w:val="24"/>
          <w:szCs w:val="24"/>
        </w:rPr>
        <w:t xml:space="preserve"> (and needs to be higher in obese patients)</w:t>
      </w:r>
      <w:r w:rsidR="00FF6689" w:rsidRPr="007C7602">
        <w:rPr>
          <w:rFonts w:ascii="Book Antiqua" w:hAnsi="Book Antiqua"/>
          <w:sz w:val="24"/>
          <w:szCs w:val="24"/>
        </w:rPr>
        <w:t xml:space="preserve">. </w:t>
      </w:r>
      <w:r w:rsidRPr="007C7602">
        <w:rPr>
          <w:rFonts w:ascii="Book Antiqua" w:hAnsi="Book Antiqua"/>
          <w:sz w:val="24"/>
          <w:szCs w:val="24"/>
        </w:rPr>
        <w:t>The tube current should be modulated based on the overall attenuation of the anatomic area being assessed</w:t>
      </w:r>
      <w:r w:rsidR="00DD5A19" w:rsidRPr="007C7602">
        <w:rPr>
          <w:rFonts w:ascii="Book Antiqua" w:hAnsi="Book Antiqua"/>
          <w:sz w:val="24"/>
          <w:szCs w:val="24"/>
          <w:vertAlign w:val="superscript"/>
        </w:rPr>
        <w:t>[</w:t>
      </w:r>
      <w:r w:rsidR="003255D9"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vnHcIODh","properties":{"formattedCitation":"{\\rtf \\super 96\\nosupersub{}}","plainCitation":"96"},"citationItems":[{"id":384,"uris":["http://zotero.org/users/1375475/items/GRQ68GI5"],"uri":["http://zotero.org/users/1375475/items/GRQ68GI5"],"itemData":{"id":384,"type":"article-journal","title":"Dose reduction in pediatric CT: a rational approach","container-title":"Radiology","page":"352-360","volume":"228","issue":"2","source":"NCBI PubMed","abstract":"PURPOSE: To determine size-dependent technique factors for pediatric computed tomography (CT) by using physically measured objective data.\nMATERIALS AND METHODS: Six phantom cylinders (10-32 cm in diameter) were scanned with a clinical multi-detector row CT scanner. CT noise was statistically characterized for CT technique factors from 80 to 140 kVp and from 10 to 300 mAs. Dose measurements were performed with each phantom. Dilute iodine and tissue contrast were determined with computer calculations validated with measured data. The dose, noise, and contrast data were computer fit, and pediatric CT technique factors (milliampere seconds) necessary to maintain the contrast-to-noise ratio (CNR) were computed.\nRESULTS: As compared with that in a reference cylindric adult abdomen of 28 cm in diameter, CNR was maintained at a constant level in pediatric patients of 25, 20, and 15 cm in diameter, respectively, when milliampere second values of 0.557, 0.196, and 0.054 of the adult milliampere second values were used. The corresponding doses were reduced to 0.642, 0.287, and 0.090 of the 28-cm-diameter adult dose, respectively. CT techniques for examination of pediatric heads measuring 15 and 13 cm, respectively, can involve the use of milliampere second values of 0.572 and 0.366 of those used for examination of a standard 17-cm-diameter adult head.\nCONCLUSION: CT technique charts for pediatric abdominal and head examinations were produced on the basis of physically measured data; use of these tables will enable pediatric radiation dose to be reduced while CNR is preserved.","DOI":"10.1148/radiol.2282020471","ISSN":"0033-8419","note":"PMID: 12893897","shortTitle":"Dose reduction in pediatric CT","journalAbbreviation":"Radiology","language":"eng","author":[{"family":"Boone","given":"John M"},{"family":"Geraghty","given":"Estella M"},{"family":"Seibert","given":"J Anthony"},{"family":"Wootton-Gorges","given":"Sandra L"}],"issued":{"date-parts":[["2003",8]]},"PMID":"12893897"}}],"schema":"https://github.com/citation-style-language/schema/raw/master/csl-citation.json"} </w:instrText>
      </w:r>
      <w:r w:rsidR="003255D9"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96</w:t>
      </w:r>
      <w:r w:rsidR="003255D9" w:rsidRPr="007C7602">
        <w:rPr>
          <w:rFonts w:ascii="Book Antiqua" w:hAnsi="Book Antiqua"/>
          <w:sz w:val="24"/>
          <w:szCs w:val="24"/>
          <w:vertAlign w:val="superscript"/>
        </w:rPr>
        <w:fldChar w:fldCharType="end"/>
      </w:r>
      <w:r w:rsidR="00DD5A19" w:rsidRPr="007C7602">
        <w:rPr>
          <w:rFonts w:ascii="Book Antiqua" w:hAnsi="Book Antiqua"/>
          <w:sz w:val="24"/>
          <w:szCs w:val="24"/>
          <w:vertAlign w:val="superscript"/>
        </w:rPr>
        <w:t>]</w:t>
      </w:r>
      <w:r w:rsidR="00EB287E" w:rsidRPr="007C7602">
        <w:rPr>
          <w:rFonts w:ascii="Book Antiqua" w:hAnsi="Book Antiqua"/>
          <w:sz w:val="24"/>
          <w:szCs w:val="24"/>
        </w:rPr>
        <w:t>.</w:t>
      </w:r>
      <w:r w:rsidR="00553DF5" w:rsidRPr="007C7602">
        <w:rPr>
          <w:rFonts w:ascii="Book Antiqua" w:hAnsi="Book Antiqua"/>
          <w:sz w:val="24"/>
          <w:szCs w:val="24"/>
        </w:rPr>
        <w:t xml:space="preserve"> Other techniques, such as ECG based current modulation can be used to help reduce the dose </w:t>
      </w:r>
      <w:r w:rsidR="00F0203D" w:rsidRPr="007C7602">
        <w:rPr>
          <w:rFonts w:ascii="Book Antiqua" w:hAnsi="Book Antiqua"/>
          <w:sz w:val="24"/>
          <w:szCs w:val="24"/>
        </w:rPr>
        <w:t xml:space="preserve">during </w:t>
      </w:r>
      <w:r w:rsidR="00553DF5" w:rsidRPr="007C7602">
        <w:rPr>
          <w:rFonts w:ascii="Book Antiqua" w:hAnsi="Book Antiqua"/>
          <w:sz w:val="24"/>
          <w:szCs w:val="24"/>
        </w:rPr>
        <w:t>cardiac CT</w:t>
      </w:r>
      <w:r w:rsidR="00DD5A19" w:rsidRPr="007C7602">
        <w:rPr>
          <w:rFonts w:ascii="Book Antiqua" w:hAnsi="Book Antiqua"/>
          <w:sz w:val="24"/>
          <w:szCs w:val="24"/>
          <w:vertAlign w:val="superscript"/>
        </w:rPr>
        <w:t>[</w:t>
      </w:r>
      <w:r w:rsidR="003A71B8"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18gq1jtgq0","properties":{"formattedCitation":"{\\rtf \\super 94,97\\nosupersub{}}","plainCitation":"94,97"},"citationItems":[{"id":390,"uris":["http://zotero.org/users/1375475/items/U6XP9ZUS"],"uri":["http://zotero.org/users/1375475/items/U6XP9ZUS"],"itemData":{"id":390,"type":"article-journal","title":"Multislice helical CT of the heart with retrospective ECG gating: reduction of radiation exposure by ECG-controlled tube current modulation","container-title":"European radiology","page":"1081-1086","volume":"12","issue":"5","source":"NCBI PubMed","abstract":"Our objective was to evaluate image quality and radiation exposure of retrospectively ECG-gated multislice helical CT (MSCT) investigations of the heart with ECG-controlled tube current modulation. One hundred patients underwent MSCT scanning (Somatom VolumeZoom, Siemens, Forchheim, Germany) for detection of coronary artery calcifications. A continuous helical data set of the heart was acquired in 50 patients (group 1) using the standard protocol with constant tube current, and in 50 patients (group 2) using an alternative protocol with reduced radiation exposure during the systolic phase. The standard deviations (SD) of predefined regions of interest (ROIs) were determined as a measure of image noise and were tested for significant differences. There was no significant difference between group 1 and group 2 with respect to image noise. Radiation exposure with and without tube current modulation was 1.0 and 1.9 mSv ( p&lt;0.0001), respectively, for males and 1.4 and 2.5 mSv ( p&lt;0.0001), respectively, for females; thus, there was a mean dose reduction of 48% for males and 45% for females, respectively. The ECG-controlled tube current modulation allows significant dose reduction when performing retrospectively ECG-gated MSCT of the heart.","DOI":"10.1007/s00330-001-1278-x","ISSN":"0938-7994","note":"PMID: 11976849","shortTitle":"Multislice helical CT of the heart with retrospective ECG gating","journalAbbreviation":"Eur Radiol","language":"eng","author":[{"family":"Jakobs","given":"Tobias F"},{"family":"Becker","given":"Christoph R"},{"family":"Ohnesorge","given":"Bernd"},{"family":"Flohr","given":"Thomas"},{"family":"Suess","given":"Christoph"},{"family":"Schoepf","given":"Uwe J"},{"family":"Reiser","given":"Maximilian F"}],"issued":{"date-parts":[["2002",5]]},"PMID":"11976849"},"label":"page"},{"id":378,"uris":["http://zotero.org/users/1375475/items/K3GK288W"],"uri":["http://zotero.org/users/1375475/items/K3GK288W"],"itemData":{"id":378,"type":"article-journal","title":"CT dose reduction and dose management tools: overview of available options","container-title":"Radiographics: a review publication of the Radiological Society of North America, Inc","page":"503-512","volume":"26","issue":"2","source":"NCBI PubMed","abstract":"In the past decade, the tremendous advances in computed tomography (CT) technology and applications have increased the clinical utilization of CT, creating concerns about individual and population doses of ionizing radiation. Scanner manufacturers have subsequently implemented several options to appropriately manage or reduce the radiation dose from CT. Modulation of the x-ray tube current during scanning is one effective method of managing the dose. However, the distinctions between the various tube current modulation products are not clear from the product names or descriptions. Depending on the scanner model, the tube current may be modulated according to patient attenuation or a sinusoidal-type function. The modulation may be fully preprogrammed, implemented in near-real time by using a feedback mechanism, or achieved with both preprogramming and a feedback loop. The dose modulation may occur angularly around the patient, along the long axis of the patient, or both. Finally, the system may allow use of one of several algorithms to automatically adjust the current to achieve the desired image quality. Modulation both angularly around the patient and along the z-axis is optimal, but the tube current must be appropriately adapted to patient size for diagnostic image quality to be achieved.","DOI":"10.1148/rg.262055138","ISSN":"1527-1323","note":"PMID: 16549613","shortTitle":"CT dose reduction and dose management tools","journalAbbreviation":"Radiographics","language":"eng","author":[{"family":"McCollough","given":"Cynthia H"},{"family":"Bruesewitz","given":"Michael R"},{"family":"Kofler","given":"James M, Jr"}],"issued":{"date-parts":[["2006",4]]},"PMID":"16549613"},"label":"page"}],"schema":"https://github.com/citation-style-language/schema/raw/master/csl-citation.json"} </w:instrText>
      </w:r>
      <w:r w:rsidR="003A71B8"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94,97</w:t>
      </w:r>
      <w:r w:rsidR="003A71B8" w:rsidRPr="007C7602">
        <w:rPr>
          <w:rFonts w:ascii="Book Antiqua" w:hAnsi="Book Antiqua"/>
          <w:sz w:val="24"/>
          <w:szCs w:val="24"/>
          <w:vertAlign w:val="superscript"/>
        </w:rPr>
        <w:fldChar w:fldCharType="end"/>
      </w:r>
      <w:r w:rsidR="00DD5A19" w:rsidRPr="007C7602">
        <w:rPr>
          <w:rFonts w:ascii="Book Antiqua" w:hAnsi="Book Antiqua"/>
          <w:sz w:val="24"/>
          <w:szCs w:val="24"/>
          <w:vertAlign w:val="superscript"/>
        </w:rPr>
        <w:t>]</w:t>
      </w:r>
      <w:r w:rsidR="00EB287E" w:rsidRPr="007C7602">
        <w:rPr>
          <w:rFonts w:ascii="Book Antiqua" w:hAnsi="Book Antiqua"/>
          <w:sz w:val="24"/>
          <w:szCs w:val="24"/>
        </w:rPr>
        <w:t>.</w:t>
      </w:r>
      <w:r w:rsidR="00553DF5" w:rsidRPr="007C7602">
        <w:rPr>
          <w:rFonts w:ascii="Book Antiqua" w:hAnsi="Book Antiqua"/>
          <w:sz w:val="24"/>
          <w:szCs w:val="24"/>
        </w:rPr>
        <w:t xml:space="preserve"> </w:t>
      </w:r>
      <w:r w:rsidRPr="007C7602">
        <w:rPr>
          <w:rFonts w:ascii="Book Antiqua" w:hAnsi="Book Antiqua"/>
          <w:sz w:val="24"/>
          <w:szCs w:val="24"/>
        </w:rPr>
        <w:t>Automatic exposure control, is a relatively new technique, which modulates the tube current during an individual scan based on the different attenuations of different anatomic regions. This also has the added advantage of deliver</w:t>
      </w:r>
      <w:r w:rsidR="00FF6689" w:rsidRPr="007C7602">
        <w:rPr>
          <w:rFonts w:ascii="Book Antiqua" w:hAnsi="Book Antiqua"/>
          <w:sz w:val="24"/>
          <w:szCs w:val="24"/>
        </w:rPr>
        <w:t>ing the optimal dose to achieve</w:t>
      </w:r>
      <w:r w:rsidRPr="007C7602">
        <w:rPr>
          <w:rFonts w:ascii="Book Antiqua" w:hAnsi="Book Antiqua"/>
          <w:sz w:val="24"/>
          <w:szCs w:val="24"/>
        </w:rPr>
        <w:t xml:space="preserve"> the optimal diagnostic image</w:t>
      </w:r>
      <w:r w:rsidR="00DD5A19" w:rsidRPr="007C7602">
        <w:rPr>
          <w:rFonts w:ascii="Book Antiqua" w:hAnsi="Book Antiqua"/>
          <w:sz w:val="24"/>
          <w:szCs w:val="24"/>
          <w:vertAlign w:val="superscript"/>
        </w:rPr>
        <w:t>[</w:t>
      </w:r>
      <w:r w:rsidR="003255D9"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zzv1BiDm","properties":{"formattedCitation":"{\\rtf \\super 98\\nosupersub{}}","plainCitation":"98"},"citationItems":[{"id":386,"uris":["http://zotero.org/users/1375475/items/MRTIQQM8"],"uri":["http://zotero.org/users/1375475/items/MRTIQQM8"],"itemData":{"id":386,"type":"article-journal","title":"Assessment of organ absorbed doses and estimation of effective doses from pediatric anthropomorphic phantom measurements for multi-detector row CT with and without automatic exposure control","container-title":"Health physics","page":"303-314","volume":"97","issue":"4","source":"NCBI PubMed","abstract":"This study was designed to measure organ absorbed doses from multi-detector row computed tomography (MDCT) on pediatric anthropomorphic phantoms, calculate the corresponding effective doses, and assess the influence of automatic exposure control (AEC) in terms of organ dose variations. Four anthropomorphic phantoms (phantoms represent the equivalent of a newborn, 1-, 5-, and 10-y-old child) were scanned with a four-channel MDCT coupled with a z-axis-based AEC system. Two CT torso protocols were compared: a first protocol without AEC and constant tube current-time product and a second protocol with AEC using age-adjusted noise indices. Organ absorbed doses were monitored by thermoluminescent dosimeters (LiF: Mg, Cu, P). Effective doses were calculated according to the tissue weighting factors of the International Commission on Radiological Protection (). For fixed mA acquisitions, organ doses normalized to the volume CT dose index in a 16-cm head phantom (CTDIvol16) ranged from 0.6 to 1.5 and effective doses ranged from 8.4 to 13.5 mSv. For the newborn-equivalent phantom, the AEC-modulated scan showed almost no significant dose variation compared to the fixed mA scan. For the 1-, 5- and 10-y equivalent phantoms, the use of AEC induced a significant dose decrease on chest organs (ranging from 61 to 31% for thyroid, 37 to 21% for lung, 34 to 17% for esophagus, and 39 to 10% for breast). However, AEC also induced a significant dose increase (ranging from 28 to 48% for salivary glands, 22 to 51% for bladder, and 24 to 70% for ovaries) related to the high density of skull base and pelvic bones. These dose increases should be considered before using AEC as a dose optimization tool in children.","DOI":"10.1097/HP.0b013e3181ad00ed","ISSN":"1538-5159","note":"PMID: 19741359","journalAbbreviation":"Health Phys","language":"eng","author":[{"family":"Brisse","given":"Hervé J"},{"family":"Robilliard","given":"Magalie"},{"family":"Savignoni","given":"Alexia"},{"family":"Pierrat","given":"Noelle"},{"family":"Gaboriaud","given":"Geneviève"},{"family":"De Rycke","given":"Yann"},{"family":"Neuenschwander","given":"Sylvia"},{"family":"Aubert","given":"Bernard"},{"family":"Rosenwald","given":"Jean-Claude"}],"issued":{"date-parts":[["2009",10]]},"PMID":"19741359"}}],"schema":"https://github.com/citation-style-language/schema/raw/master/csl-citation.json"} </w:instrText>
      </w:r>
      <w:r w:rsidR="003255D9"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98</w:t>
      </w:r>
      <w:r w:rsidR="003255D9" w:rsidRPr="007C7602">
        <w:rPr>
          <w:rFonts w:ascii="Book Antiqua" w:hAnsi="Book Antiqua"/>
          <w:sz w:val="24"/>
          <w:szCs w:val="24"/>
          <w:vertAlign w:val="superscript"/>
        </w:rPr>
        <w:fldChar w:fldCharType="end"/>
      </w:r>
      <w:r w:rsidR="00DD5A19" w:rsidRPr="007C7602">
        <w:rPr>
          <w:rFonts w:ascii="Book Antiqua" w:hAnsi="Book Antiqua"/>
          <w:sz w:val="24"/>
          <w:szCs w:val="24"/>
          <w:vertAlign w:val="superscript"/>
        </w:rPr>
        <w:t>]</w:t>
      </w:r>
      <w:r w:rsidR="00EB287E" w:rsidRPr="007C7602">
        <w:rPr>
          <w:rFonts w:ascii="Book Antiqua" w:hAnsi="Book Antiqua"/>
          <w:sz w:val="24"/>
          <w:szCs w:val="24"/>
        </w:rPr>
        <w:t xml:space="preserve">. </w:t>
      </w:r>
      <w:r w:rsidR="00F0203D" w:rsidRPr="007C7602">
        <w:rPr>
          <w:rFonts w:ascii="Book Antiqua" w:hAnsi="Book Antiqua"/>
          <w:sz w:val="24"/>
          <w:szCs w:val="24"/>
        </w:rPr>
        <w:t>Radiologists can define the quantity of noise, which is acceptable to individual clinical scenarios, prior to the scan thus aiding the diificult task of balancing of image quality and radiation exposure.</w:t>
      </w:r>
    </w:p>
    <w:p w14:paraId="3F590E5E" w14:textId="77777777" w:rsidR="00600777" w:rsidRPr="007C7602" w:rsidRDefault="00FF6689" w:rsidP="00600777">
      <w:pPr>
        <w:pStyle w:val="ListParagraph"/>
        <w:spacing w:after="0" w:line="360" w:lineRule="auto"/>
        <w:ind w:left="0" w:firstLine="720"/>
        <w:jc w:val="both"/>
        <w:rPr>
          <w:rFonts w:ascii="Book Antiqua" w:hAnsi="Book Antiqua"/>
          <w:sz w:val="24"/>
          <w:szCs w:val="24"/>
          <w:lang w:eastAsia="zh-CN"/>
        </w:rPr>
      </w:pPr>
      <w:r w:rsidRPr="007C7602">
        <w:rPr>
          <w:rFonts w:ascii="Book Antiqua" w:hAnsi="Book Antiqua"/>
          <w:sz w:val="24"/>
          <w:szCs w:val="24"/>
        </w:rPr>
        <w:t xml:space="preserve">Strategies to </w:t>
      </w:r>
      <w:r w:rsidR="00482171" w:rsidRPr="007C7602">
        <w:rPr>
          <w:rFonts w:ascii="Book Antiqua" w:hAnsi="Book Antiqua"/>
          <w:sz w:val="24"/>
          <w:szCs w:val="24"/>
        </w:rPr>
        <w:t>design</w:t>
      </w:r>
      <w:r w:rsidRPr="007C7602">
        <w:rPr>
          <w:rFonts w:ascii="Book Antiqua" w:hAnsi="Book Antiqua"/>
          <w:sz w:val="24"/>
          <w:szCs w:val="24"/>
        </w:rPr>
        <w:t xml:space="preserve"> an ideal </w:t>
      </w:r>
      <w:r w:rsidR="00482171" w:rsidRPr="007C7602">
        <w:rPr>
          <w:rFonts w:ascii="Book Antiqua" w:hAnsi="Book Antiqua"/>
          <w:sz w:val="24"/>
          <w:szCs w:val="24"/>
        </w:rPr>
        <w:t xml:space="preserve">tube potential for </w:t>
      </w:r>
      <w:r w:rsidRPr="007C7602">
        <w:rPr>
          <w:rFonts w:ascii="Book Antiqua" w:hAnsi="Book Antiqua"/>
          <w:sz w:val="24"/>
          <w:szCs w:val="24"/>
        </w:rPr>
        <w:t>individual</w:t>
      </w:r>
      <w:r w:rsidR="00482171" w:rsidRPr="007C7602">
        <w:rPr>
          <w:rFonts w:ascii="Book Antiqua" w:hAnsi="Book Antiqua"/>
          <w:sz w:val="24"/>
          <w:szCs w:val="24"/>
        </w:rPr>
        <w:t xml:space="preserve"> patient sizes and different diagnostic tasks have been published and these have been demonstrated to reduce doses by 70% for the chest and by 40% for the abdomen</w:t>
      </w:r>
      <w:r w:rsidR="00DD5A19" w:rsidRPr="007C7602">
        <w:rPr>
          <w:rFonts w:ascii="Book Antiqua" w:hAnsi="Book Antiqua"/>
          <w:sz w:val="24"/>
          <w:szCs w:val="24"/>
          <w:vertAlign w:val="superscript"/>
        </w:rPr>
        <w:t>[</w:t>
      </w:r>
      <w:r w:rsidR="003255D9"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KxEm2SjF","properties":{"formattedCitation":"{\\rtf \\super 99\\nosupersub{}}","plainCitation":"99"},"citationItems":[{"id":388,"uris":["http://zotero.org/users/1375475/items/TR6H57S7"],"uri":["http://zotero.org/users/1375475/items/TR6H57S7"],"itemData":{"id":388,"type":"article-journal","title":"Automatic selection of tube potential for radiation dose reduction in CT: a general strategy","container-title":"Medical physics","page":"234-243","volume":"37","issue":"1","source":"NCBI PubMed","abstract":"PURPOSE: To optimize radiation dose efficiency in CT while maintaining image quality, it is important to select the optimal tube potential. The selection of optimal tube potential, however, is highly dependent on patient size and diagnostic task. The purpose of this work was to develop a general strategy that allows for automatic tube potential selection for each individual patient and each diagnostic task.\nMETHODS: The authors propose a general strategy that allows automatic adaptation of the tube potential as a function of patient size and diagnostic task, using a novel index of image quality, \"iodine contrast to noise ratio with a noise constraint (iCNR_NC),\" to characterize the different image quality requirements by various clinical applications. The relative dose factor (RDF) at each tube potential to achieve a target image quality was then determined as a function of patient size and the noise constraint parameter. A workflow was developed to automatically identify the optimal tube potential that is both dose efficient and practically feasible, incorporating patient size and diagnostic task. An experimental study using a series of semianthropomorphic thoracic phantoms was used to demonstrate how the proposed general strategy can be implemented and how the radiation dose reduction achievable by the tube potential selection depends on phantom sizes and noise constraint parameters.\nRESULTS: The proposed strategy provides a flexible and quantitative way to select the optimal tube potential based on the patient size and diagnostic task. The noise constraint parameter alpha can be adapted for different clinical applications. For example, alpha = 1 for noncontrast routine exams; alpha = 1.1- 1.25 for contrast-enhanced routine exams; and alpha = 1.5-2.0 for CT angiography. For the five thoracic phantoms in the experiment, when alpha = 1, the optimal tube potentials were 80, 100, 100, 120, 120, respectively. The corresponding RDFs (relative to 120 kV) were 78.0%, 90.9%, 95.2%, 100%, and 100%. When alpha = 1.5, the optimal tube potentials were 80, 80, 80, 100, 100, respectively, with corresponding RDFs of 34.7%, 44.7%, 54.7%, 60.8%, and 89.5%.\nCONCLUSIONS: A general strategy to automatically select the most dose efficient tube potential for CT exams was developed that takes into account patient size and diagnostic task. Dependent on the patient size and the selection of noise constraint parameter for different diagnostic tasks, the dose reduction at each tube potential, quantified explicitly with the RDF, varies significantly.","ISSN":"0094-2405","note":"PMID: 20175486","shortTitle":"Automatic selection of tube potential for radiation dose reduction in CT","journalAbbreviation":"Med Phys","language":"eng","author":[{"family":"Yu","given":"Lifeng"},{"family":"Li","given":"Hua"},{"family":"Fletcher","given":"Joel G"},{"family":"McCollough","given":"Cynthia H"}],"issued":{"date-parts":[["2010",1]]},"PMID":"20175486"}}],"schema":"https://github.com/citation-style-language/schema/raw/master/csl-citation.json"} </w:instrText>
      </w:r>
      <w:r w:rsidR="003255D9"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99</w:t>
      </w:r>
      <w:r w:rsidR="003255D9" w:rsidRPr="007C7602">
        <w:rPr>
          <w:rFonts w:ascii="Book Antiqua" w:hAnsi="Book Antiqua"/>
          <w:sz w:val="24"/>
          <w:szCs w:val="24"/>
          <w:vertAlign w:val="superscript"/>
        </w:rPr>
        <w:fldChar w:fldCharType="end"/>
      </w:r>
      <w:r w:rsidR="00DD5A19"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w:t>
      </w:r>
      <w:r w:rsidR="00482171" w:rsidRPr="007C7602">
        <w:rPr>
          <w:rFonts w:ascii="Book Antiqua" w:hAnsi="Book Antiqua"/>
          <w:sz w:val="24"/>
          <w:szCs w:val="24"/>
        </w:rPr>
        <w:t>In the case of cardiac CT, electrocardiographic based tube current modulation can allow doses to be reduced by levels of between 30</w:t>
      </w:r>
      <w:r w:rsidR="00600777" w:rsidRPr="007C7602">
        <w:rPr>
          <w:rFonts w:ascii="Book Antiqua" w:hAnsi="Book Antiqua" w:hint="eastAsia"/>
          <w:sz w:val="24"/>
          <w:szCs w:val="24"/>
          <w:lang w:eastAsia="zh-CN"/>
        </w:rPr>
        <w:t>%</w:t>
      </w:r>
      <w:r w:rsidR="00482171" w:rsidRPr="007C7602">
        <w:rPr>
          <w:rFonts w:ascii="Book Antiqua" w:hAnsi="Book Antiqua"/>
          <w:sz w:val="24"/>
          <w:szCs w:val="24"/>
        </w:rPr>
        <w:t>-90%</w:t>
      </w:r>
      <w:r w:rsidR="00DD5A19" w:rsidRPr="007C7602">
        <w:rPr>
          <w:rFonts w:ascii="Book Antiqua" w:hAnsi="Book Antiqua"/>
          <w:sz w:val="24"/>
          <w:szCs w:val="24"/>
          <w:vertAlign w:val="superscript"/>
        </w:rPr>
        <w:t>[</w:t>
      </w:r>
      <w:r w:rsidR="003255D9"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2l2q0KTL","properties":{"formattedCitation":"{\\rtf \\super 97\\nosupersub{}}","plainCitation":"97"},"citationItems":[{"id":390,"uris":["http://zotero.org/users/1375475/items/U6XP9ZUS"],"uri":["http://zotero.org/users/1375475/items/U6XP9ZUS"],"itemData":{"id":390,"type":"article-journal","title":"Multislice helical CT of the heart with retrospective ECG gating: reduction of radiation exposure by ECG-controlled tube current modulation","container-title":"European radiology","page":"1081-1086","volume":"12","issue":"5","source":"NCBI PubMed","abstract":"Our objective was to evaluate image quality and radiation exposure of retrospectively ECG-gated multislice helical CT (MSCT) investigations of the heart with ECG-controlled tube current modulation. One hundred patients underwent MSCT scanning (Somatom VolumeZoom, Siemens, Forchheim, Germany) for detection of coronary artery calcifications. A continuous helical data set of the heart was acquired in 50 patients (group 1) using the standard protocol with constant tube current, and in 50 patients (group 2) using an alternative protocol with reduced radiation exposure during the systolic phase. The standard deviations (SD) of predefined regions of interest (ROIs) were determined as a measure of image noise and were tested for significant differences. There was no significant difference between group 1 and group 2 with respect to image noise. Radiation exposure with and without tube current modulation was 1.0 and 1.9 mSv ( p&lt;0.0001), respectively, for males and 1.4 and 2.5 mSv ( p&lt;0.0001), respectively, for females; thus, there was a mean dose reduction of 48% for males and 45% for females, respectively. The ECG-controlled tube current modulation allows significant dose reduction when performing retrospectively ECG-gated MSCT of the heart.","DOI":"10.1007/s00330-001-1278-x","ISSN":"0938-7994","note":"PMID: 11976849","shortTitle":"Multislice helical CT of the heart with retrospective ECG gating","journalAbbreviation":"Eur Radiol","language":"eng","author":[{"family":"Jakobs","given":"Tobias F"},{"family":"Becker","given":"Christoph R"},{"family":"Ohnesorge","given":"Bernd"},{"family":"Flohr","given":"Thomas"},{"family":"Suess","given":"Christoph"},{"family":"Schoepf","given":"Uwe J"},{"family":"Reiser","given":"Maximilian F"}],"issued":{"date-parts":[["2002",5]]},"PMID":"11976849"}}],"schema":"https://github.com/citation-style-language/schema/raw/master/csl-citation.json"} </w:instrText>
      </w:r>
      <w:r w:rsidR="003255D9"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97</w:t>
      </w:r>
      <w:r w:rsidR="003255D9" w:rsidRPr="007C7602">
        <w:rPr>
          <w:rFonts w:ascii="Book Antiqua" w:hAnsi="Book Antiqua"/>
          <w:sz w:val="24"/>
          <w:szCs w:val="24"/>
          <w:vertAlign w:val="superscript"/>
        </w:rPr>
        <w:fldChar w:fldCharType="end"/>
      </w:r>
      <w:r w:rsidR="00DD5A19" w:rsidRPr="007C7602">
        <w:rPr>
          <w:rFonts w:ascii="Book Antiqua" w:hAnsi="Book Antiqua"/>
          <w:sz w:val="24"/>
          <w:szCs w:val="24"/>
          <w:vertAlign w:val="superscript"/>
        </w:rPr>
        <w:t>]</w:t>
      </w:r>
      <w:r w:rsidR="00EB287E" w:rsidRPr="007C7602">
        <w:rPr>
          <w:rFonts w:ascii="Book Antiqua" w:hAnsi="Book Antiqua"/>
          <w:sz w:val="24"/>
          <w:szCs w:val="24"/>
        </w:rPr>
        <w:t>.</w:t>
      </w:r>
      <w:r w:rsidR="00482171" w:rsidRPr="007C7602">
        <w:rPr>
          <w:rFonts w:ascii="Book Antiqua" w:hAnsi="Book Antiqua"/>
          <w:sz w:val="24"/>
          <w:szCs w:val="24"/>
        </w:rPr>
        <w:t xml:space="preserve"> Further advances using a dual source CT system allows dose reductions by a factor of up to 10-12</w:t>
      </w:r>
      <w:r w:rsidR="00DD5A19" w:rsidRPr="007C7602">
        <w:rPr>
          <w:rFonts w:ascii="Book Antiqua" w:hAnsi="Book Antiqua"/>
          <w:sz w:val="24"/>
          <w:szCs w:val="24"/>
          <w:vertAlign w:val="superscript"/>
        </w:rPr>
        <w:t>[</w:t>
      </w:r>
      <w:r w:rsidR="003255D9"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2YK5l28K","properties":{"formattedCitation":"{\\rtf \\super 100\\nosupersub{}}","plainCitation":"100"},"citationItems":[{"id":392,"uris":["http://zotero.org/users/1375475/items/HR52WTEX"],"uri":["http://zotero.org/users/1375475/items/HR52WTEX"],"itemData":{"id":392,"type":"article-journal","title":"Dual-source spiral CT with pitch up to 3.2 and 75 ms temporal resolution: image reconstruction and assessment of image quality","container-title":"Medical physics","page":"5641-5653","volume":"36","issue":"12","source":"NCBI PubMed","abstract":"PURPOSE: To present the theory for image reconstruction of a high-pitch, high-temporal-resolution spiral scan mode for dual-source CT (DSCT) and evaluate its image quality and dose.\nMETHODS: With the use of two x-ray sources and two data acquisition systems, spiral CT exams having a nominal temporal resolution per image of up to one-quarter of the gantry rotation time can be acquired using pitch values up to 3.2. The scan field of view (SFOV) for this mode, however, is limited to the SFOV of the second detector as a maximum, depending on the pitch. Spatial and low contrast resolution, image uniformity and noise, CT number accuracy and linearity, and radiation dose were assessed using the ACR CT accreditation phantom, a 30 cm diameter cylindrical water phantom or a 32 cm diameter cylindrical PMMA CTDI phantom. Slice sensitivity profiles (SSPs) were measured for different nominal slice thicknesses, and an anthropomorphic phantom was used to assess image artifacts. Results were compared between single-source scans at pitch = 1.0 and dual-source scans at pitch = 3.2. In addition, image quality and temporal resolution of an ECG-triggered version of the DSCT high-pitch spiral scan mode were evaluated with a moving coronary artery phantom, and radiation dose was assessed in comparison with other existing cardiac scan techniques.\nRESULTS: No significant differences in quantitative measures of image quality were found between single-source scans at pitch = 1.0 and dual-source scans at pitch = 3.2 for spatial and low contrast resolution, CT number accuracy and linearity, SSPs, image uniformity, and noise. The pitch value (1.6 pitch 3.2) had only a minor impact on radiation dose and image noise when the effective tube current time product (mA s/pitch) was kept constant. However, while not severe, artifacts were found to be more prevalent for the dual-source pitch = 3.2 scan mode when structures varied markedly along the z axis, particularly for head scans. Images of the moving coronary artery phantom acquired with the ECG-triggered high-pitch scan mode were visually free from motion artifacts at heart rates of 60 and 70 bpm. However, image quality started to deteriorate for higher heart rates. At equivalent image quality, the ECG-triggered high-pitch scan mode demonstrated lower radiation dose than other cardiac scan techniques on the same DSCT equipment (25% and 60% dose reduction compared to ECG-triggered sequential step-and-shoot and ECG-gated spiral with x-ray pulsing).\nCONCLUSIONS: A high-pitch (up to pitch = 3.2), high-temporal-resolution (up to 75 ms) dual-source CT scan mode produced equivalent image quality relative to single-source scans using a more typical pitch value (pitch = 1.0). The resultant reduction in the overall acquisition time may offer clinical advantage for cardiovascular, trauma, and pediatric CT applications. In addition, ECG-triggered high-pitch scanning may be useful as an alternative to ECG-triggered sequential scanning for patients with low to moderate heart rates up to 70 bpm, with the potential to scan the heart within one heart beat at reduced radiation dose.","ISSN":"0094-2405","note":"PMID: 20095277","shortTitle":"Dual-source spiral CT with pitch up to 3.2 and 75 ms temporal resolution","journalAbbreviation":"Med Phys","language":"eng","author":[{"family":"Flohr","given":"Thomas G"},{"family":"Leng","given":"Shuai"},{"family":"Yu","given":"Lifeng"},{"family":"Aiimendinger","given":"Thomas"},{"family":"Bruder","given":"Herbert"},{"family":"Petersilka","given":"Martin"},{"family":"Eusemann","given":"Christian D"},{"family":"Stierstorfer","given":"Karl"},{"family":"Schmidt","given":"Bernhard"},{"family":"McCollough","given":"Cynthia H"}],"issued":{"date-parts":[["2009",12]]},"PMID":"20095277"}}],"schema":"https://github.com/citation-style-language/schema/raw/master/csl-citation.json"} </w:instrText>
      </w:r>
      <w:r w:rsidR="003255D9"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00</w:t>
      </w:r>
      <w:r w:rsidR="003255D9" w:rsidRPr="007C7602">
        <w:rPr>
          <w:rFonts w:ascii="Book Antiqua" w:hAnsi="Book Antiqua"/>
          <w:sz w:val="24"/>
          <w:szCs w:val="24"/>
          <w:vertAlign w:val="superscript"/>
        </w:rPr>
        <w:fldChar w:fldCharType="end"/>
      </w:r>
      <w:r w:rsidR="00DD5A19" w:rsidRPr="007C7602">
        <w:rPr>
          <w:rFonts w:ascii="Book Antiqua" w:hAnsi="Book Antiqua"/>
          <w:sz w:val="24"/>
          <w:szCs w:val="24"/>
          <w:vertAlign w:val="superscript"/>
        </w:rPr>
        <w:t>]</w:t>
      </w:r>
      <w:r w:rsidR="00EB287E" w:rsidRPr="007C7602">
        <w:rPr>
          <w:rFonts w:ascii="Book Antiqua" w:hAnsi="Book Antiqua"/>
          <w:sz w:val="24"/>
          <w:szCs w:val="24"/>
        </w:rPr>
        <w:t>.</w:t>
      </w:r>
    </w:p>
    <w:p w14:paraId="2C91F4D2" w14:textId="77777777" w:rsidR="00600777" w:rsidRPr="007C7602" w:rsidRDefault="00600777" w:rsidP="00600777">
      <w:pPr>
        <w:spacing w:after="0" w:line="360" w:lineRule="auto"/>
        <w:jc w:val="both"/>
        <w:rPr>
          <w:rFonts w:ascii="Book Antiqua" w:hAnsi="Book Antiqua"/>
          <w:i/>
          <w:sz w:val="24"/>
          <w:szCs w:val="24"/>
          <w:lang w:eastAsia="zh-CN"/>
        </w:rPr>
      </w:pPr>
    </w:p>
    <w:p w14:paraId="635E1992" w14:textId="677F198E" w:rsidR="00600777" w:rsidRPr="007C7602" w:rsidRDefault="00600777" w:rsidP="00600777">
      <w:pPr>
        <w:spacing w:after="0" w:line="360" w:lineRule="auto"/>
        <w:jc w:val="both"/>
        <w:rPr>
          <w:rFonts w:ascii="Book Antiqua" w:hAnsi="Book Antiqua"/>
          <w:b/>
          <w:sz w:val="24"/>
          <w:szCs w:val="24"/>
          <w:lang w:eastAsia="zh-CN"/>
        </w:rPr>
      </w:pPr>
      <w:r w:rsidRPr="007C7602">
        <w:rPr>
          <w:rFonts w:ascii="Book Antiqua" w:hAnsi="Book Antiqua"/>
          <w:b/>
          <w:i/>
          <w:sz w:val="24"/>
          <w:szCs w:val="24"/>
        </w:rPr>
        <w:t>Iterative reconstruction</w:t>
      </w:r>
    </w:p>
    <w:p w14:paraId="3720FF66" w14:textId="2C07D773" w:rsidR="00482171" w:rsidRPr="007C7602" w:rsidRDefault="00482171" w:rsidP="00600777">
      <w:pPr>
        <w:pStyle w:val="ListParagraph"/>
        <w:spacing w:after="0" w:line="360" w:lineRule="auto"/>
        <w:ind w:left="0"/>
        <w:jc w:val="both"/>
        <w:rPr>
          <w:rFonts w:ascii="Book Antiqua" w:hAnsi="Book Antiqua"/>
          <w:sz w:val="24"/>
          <w:szCs w:val="24"/>
          <w:lang w:eastAsia="zh-CN"/>
        </w:rPr>
      </w:pPr>
      <w:r w:rsidRPr="007C7602">
        <w:rPr>
          <w:rFonts w:ascii="Book Antiqua" w:hAnsi="Book Antiqua"/>
          <w:sz w:val="24"/>
          <w:szCs w:val="24"/>
        </w:rPr>
        <w:t>Iterative reconstruction has been one of the most significant advances in dose reduction technology in CT scanning in recent times. This type of technology, when used</w:t>
      </w:r>
      <w:r w:rsidR="00C27423" w:rsidRPr="007C7602">
        <w:rPr>
          <w:rFonts w:ascii="Book Antiqua" w:hAnsi="Book Antiqua"/>
          <w:sz w:val="24"/>
          <w:szCs w:val="24"/>
        </w:rPr>
        <w:t xml:space="preserve"> in conjunction with or </w:t>
      </w:r>
      <w:r w:rsidRPr="007C7602">
        <w:rPr>
          <w:rFonts w:ascii="Book Antiqua" w:hAnsi="Book Antiqua"/>
          <w:sz w:val="24"/>
          <w:szCs w:val="24"/>
        </w:rPr>
        <w:t xml:space="preserve">in place of filtered back projection, </w:t>
      </w:r>
      <w:r w:rsidR="00F0203D" w:rsidRPr="007C7602">
        <w:rPr>
          <w:rFonts w:ascii="Book Antiqua" w:hAnsi="Book Antiqua"/>
          <w:sz w:val="24"/>
          <w:szCs w:val="24"/>
        </w:rPr>
        <w:t xml:space="preserve">may </w:t>
      </w:r>
      <w:r w:rsidRPr="007C7602">
        <w:rPr>
          <w:rFonts w:ascii="Book Antiqua" w:hAnsi="Book Antiqua"/>
          <w:sz w:val="24"/>
          <w:szCs w:val="24"/>
        </w:rPr>
        <w:t>improve noise and spatial qualities within the image</w:t>
      </w:r>
      <w:r w:rsidR="00DD5A19" w:rsidRPr="007C7602">
        <w:rPr>
          <w:rFonts w:ascii="Book Antiqua" w:hAnsi="Book Antiqua"/>
          <w:sz w:val="24"/>
          <w:szCs w:val="24"/>
          <w:vertAlign w:val="superscript"/>
        </w:rPr>
        <w:t>[</w:t>
      </w:r>
      <w:r w:rsidR="00A63BA5"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Bw8tQoro","properties":{"formattedCitation":"{\\rtf \\super 101\\nosupersub{}}","plainCitation":"101"},"citationItems":[{"id":394,"uris":["http://zotero.org/users/1375475/items/JI6XNZDJ"],"uri":["http://zotero.org/users/1375475/items/JI6XNZDJ"],"itemData":{"id":394,"type":"article-journal","title":"Innovations in CT dose reduction strategy: application of the adaptive statistical iterative reconstruction algorithm","container-title":"AJR. American journal of roentgenology","page":"191-199","volume":"194","issue":"1","source":"NCBI PubMed","abstract":"OBJECTIVE: The purpose of this article is to discuss the application of a new CT reconstruction algorithm, adaptive statistical iterative reconstruction (ASIR), to reduce radiation dose at body CT and to provide imaging examples in comparison with low-dose and standard-dose filtered back projection CT.\nCONCLUSION: The ASIR reconstruction algorithm is a promising technique for providing diagnostic quality CT images at significantly reduced radiation doses.","DOI":"10.2214/AJR.09.2953","ISSN":"1546-3141","note":"PMID: 20028923","shortTitle":"Innovations in CT dose reduction strategy","journalAbbreviation":"AJR Am J Roentgenol","language":"eng","author":[{"family":"Silva","given":"Alvin C"},{"family":"Lawder","given":"Holly J"},{"family":"Hara","given":"Amy"},{"family":"Kujak","given":"Jennifer"},{"family":"Pavlicek","given":"William"}],"issued":{"date-parts":[["2010",1]]},"PMID":"20028923"}}],"schema":"https://github.com/citation-style-language/schema/raw/master/csl-citation.json"} </w:instrText>
      </w:r>
      <w:r w:rsidR="00A63BA5"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01</w:t>
      </w:r>
      <w:r w:rsidR="00A63BA5" w:rsidRPr="007C7602">
        <w:rPr>
          <w:rFonts w:ascii="Book Antiqua" w:hAnsi="Book Antiqua"/>
          <w:sz w:val="24"/>
          <w:szCs w:val="24"/>
          <w:vertAlign w:val="superscript"/>
        </w:rPr>
        <w:fldChar w:fldCharType="end"/>
      </w:r>
      <w:r w:rsidR="00DD5A19"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w:t>
      </w:r>
      <w:r w:rsidR="00F0203D" w:rsidRPr="007C7602">
        <w:rPr>
          <w:rFonts w:ascii="Book Antiqua" w:hAnsi="Book Antiqua"/>
          <w:sz w:val="24"/>
          <w:szCs w:val="24"/>
        </w:rPr>
        <w:t xml:space="preserve">Iterative reconstruction techniques </w:t>
      </w:r>
      <w:r w:rsidRPr="007C7602">
        <w:rPr>
          <w:rFonts w:ascii="Book Antiqua" w:hAnsi="Book Antiqua"/>
          <w:sz w:val="24"/>
          <w:szCs w:val="24"/>
        </w:rPr>
        <w:t>allows images of improved quality to be acquired at significantly lower radiation doses</w:t>
      </w:r>
      <w:r w:rsidR="00DD5A19" w:rsidRPr="007C7602">
        <w:rPr>
          <w:rFonts w:ascii="Book Antiqua" w:hAnsi="Book Antiqua"/>
          <w:sz w:val="24"/>
          <w:szCs w:val="24"/>
          <w:vertAlign w:val="superscript"/>
        </w:rPr>
        <w:t>[</w:t>
      </w:r>
      <w:r w:rsidR="00A63BA5"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QxD9JEgB","properties":{"formattedCitation":"{\\rtf \\super 102\\nosupersub{}}","plainCitation":"102"},"citationItems":[{"id":396,"uris":["http://zotero.org/users/1375475/items/NXC5UPCJ"],"uri":["http://zotero.org/users/1375475/items/NXC5UPCJ"],"itemData":{"id":396,"type":"article-journal","title":"Reducing Abdominal CT Radiation Dose With Adaptive Statistical Iterative Reconstruction Technique","container-title":"Investigative Radiology","page":"202-210","volume":"45","issue":"4","source":"CrossRef","DOI":"10.1097/RLI.ob013e3181dzfeec","ISSN":"0020-9996","author":[{"family":"Prakash","given":"Priyanka"},{"family":"Kalra","given":"Mannudeep K."},{"family":"Kambadakone","given":"Avinash K."},{"family":"Pien","given":"Homer"},{"family":"Hsieh","given":"Jiang"},{"family":"Blake","given":"Michael A."},{"family":"Sahani","given":"Dushyant V."}],"issued":{"date-parts":[["2010",4]]},"accessed":{"date-parts":[["2013",7,28]]}}}],"schema":"https://github.com/citation-style-language/schema/raw/master/csl-citation.json"} </w:instrText>
      </w:r>
      <w:r w:rsidR="00A63BA5"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02</w:t>
      </w:r>
      <w:r w:rsidR="00A63BA5" w:rsidRPr="007C7602">
        <w:rPr>
          <w:rFonts w:ascii="Book Antiqua" w:hAnsi="Book Antiqua"/>
          <w:sz w:val="24"/>
          <w:szCs w:val="24"/>
          <w:vertAlign w:val="superscript"/>
        </w:rPr>
        <w:fldChar w:fldCharType="end"/>
      </w:r>
      <w:r w:rsidR="00DD5A19"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w:t>
      </w:r>
      <w:r w:rsidRPr="007C7602">
        <w:rPr>
          <w:rFonts w:ascii="Book Antiqua" w:hAnsi="Book Antiqua"/>
          <w:sz w:val="24"/>
          <w:szCs w:val="24"/>
        </w:rPr>
        <w:lastRenderedPageBreak/>
        <w:t>As technology and software continues to improve it is likely that iterative reconstruction algorithms will progress concurrently</w:t>
      </w:r>
      <w:r w:rsidR="009607C7" w:rsidRPr="007C7602">
        <w:rPr>
          <w:rFonts w:ascii="Book Antiqua" w:hAnsi="Book Antiqua"/>
          <w:sz w:val="24"/>
          <w:szCs w:val="24"/>
          <w:vertAlign w:val="superscript"/>
        </w:rPr>
        <w:t>[</w:t>
      </w:r>
      <w:r w:rsidR="00A63BA5"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tJr0Hnqs","properties":{"formattedCitation":"{\\rtf \\super 103\\nosupersub{}}","plainCitation":"103"},"citationItems":[{"id":398,"uris":["http://zotero.org/users/1375475/items/CZRI2MSQ"],"uri":["http://zotero.org/users/1375475/items/CZRI2MSQ"],"itemData":{"id":398,"type":"article-journal","title":"A three-dimensional statistical approach to improved image quality for multislice helical CT","container-title":"Medical Physics","page":"4526-4544","volume":"34","issue":"11","source":"Scitation","abstract":"Multislice helical computed tomography scanning offers the advantages of faster acquisition and wide organ coverage for routine clinical diagnostic purposes. However, image reconstruction is faced with the challenges of three-dimensional cone-beam geometry, data completeness issues, and low dosage. Of all available reconstruction methods, statistical iterative reconstruction (IR) techniques appear particularly promising since they provide the flexibility of accurate physical noise modeling and geometric system description. In this paper, we present the application of Bayesian iterative algorithms to real 3D multislice helical data to demonstrate significant image quality improvement over conventional techniques. We also introduce a novel prior distribution designed to provide flexibility in its parameters to fine-tune image quality. Specifically, enhanced image resolution and lower noise have been achieved, concurrently with the reduction of helical cone-beam artifacts, as demonstrated by phantom studies. Clinical results also illustrate the capabilities of the algorithm on real patient data. Although computational load remains a significant challenge for practical development, superior image quality combined with advancements in computing technology make IR techniques a legitimate candidate for future clinical applications.","DOI":"10.1118/1.2789499","author":[{"family":"Thibault","given":"Jean-Baptiste"},{"family":"Sauer","given":"Ken D."},{"family":"Bouman","given":"Charles A."},{"family":"Hsieh","given":"Jiang"}],"issued":{"date-parts":[["2007"]]},"accessed":{"date-parts":[["2013",7,28]]}}}],"schema":"https://github.com/citation-style-language/schema/raw/master/csl-citation.json"} </w:instrText>
      </w:r>
      <w:r w:rsidR="00A63BA5"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03</w:t>
      </w:r>
      <w:r w:rsidR="00A63BA5" w:rsidRPr="007C7602">
        <w:rPr>
          <w:rFonts w:ascii="Book Antiqua" w:hAnsi="Book Antiqua"/>
          <w:sz w:val="24"/>
          <w:szCs w:val="24"/>
          <w:vertAlign w:val="superscript"/>
        </w:rPr>
        <w:fldChar w:fldCharType="end"/>
      </w:r>
      <w:r w:rsidR="009607C7" w:rsidRPr="007C7602">
        <w:rPr>
          <w:rFonts w:ascii="Book Antiqua" w:hAnsi="Book Antiqua"/>
          <w:sz w:val="24"/>
          <w:szCs w:val="24"/>
          <w:vertAlign w:val="superscript"/>
        </w:rPr>
        <w:t>]</w:t>
      </w:r>
      <w:r w:rsidR="00EB287E" w:rsidRPr="007C7602">
        <w:rPr>
          <w:rFonts w:ascii="Book Antiqua" w:hAnsi="Book Antiqua"/>
          <w:sz w:val="24"/>
          <w:szCs w:val="24"/>
        </w:rPr>
        <w:t>.</w:t>
      </w:r>
    </w:p>
    <w:p w14:paraId="12043EBF" w14:textId="77777777" w:rsidR="00600777" w:rsidRPr="007C7602" w:rsidRDefault="00600777" w:rsidP="00600777">
      <w:pPr>
        <w:pStyle w:val="ListParagraph"/>
        <w:spacing w:after="0" w:line="360" w:lineRule="auto"/>
        <w:ind w:left="0"/>
        <w:jc w:val="both"/>
        <w:rPr>
          <w:rFonts w:ascii="Book Antiqua" w:hAnsi="Book Antiqua"/>
          <w:sz w:val="24"/>
          <w:szCs w:val="24"/>
          <w:lang w:eastAsia="zh-CN"/>
        </w:rPr>
      </w:pPr>
    </w:p>
    <w:p w14:paraId="5B153A09" w14:textId="7B02AC4C" w:rsidR="00600777" w:rsidRPr="007C7602" w:rsidRDefault="00CA65EB" w:rsidP="00600777">
      <w:pPr>
        <w:spacing w:after="0" w:line="360" w:lineRule="auto"/>
        <w:jc w:val="both"/>
        <w:rPr>
          <w:rFonts w:ascii="Book Antiqua" w:hAnsi="Book Antiqua"/>
          <w:b/>
          <w:sz w:val="24"/>
          <w:szCs w:val="24"/>
          <w:lang w:eastAsia="zh-CN"/>
        </w:rPr>
      </w:pPr>
      <w:r w:rsidRPr="007C7602">
        <w:rPr>
          <w:rFonts w:ascii="Book Antiqua" w:hAnsi="Book Antiqua"/>
          <w:b/>
          <w:i/>
          <w:sz w:val="24"/>
          <w:szCs w:val="24"/>
        </w:rPr>
        <w:t>Noise reduction filters</w:t>
      </w:r>
    </w:p>
    <w:p w14:paraId="07F2C90B" w14:textId="586041CF" w:rsidR="00CA65EB" w:rsidRPr="007C7602" w:rsidRDefault="005F3866" w:rsidP="00600777">
      <w:pPr>
        <w:spacing w:after="0" w:line="360" w:lineRule="auto"/>
        <w:jc w:val="both"/>
        <w:rPr>
          <w:rFonts w:ascii="Book Antiqua" w:hAnsi="Book Antiqua"/>
          <w:sz w:val="24"/>
          <w:szCs w:val="24"/>
          <w:lang w:eastAsia="zh-CN"/>
        </w:rPr>
      </w:pPr>
      <w:r w:rsidRPr="007C7602">
        <w:rPr>
          <w:rFonts w:ascii="Book Antiqua" w:hAnsi="Book Antiqua"/>
          <w:sz w:val="24"/>
          <w:szCs w:val="24"/>
        </w:rPr>
        <w:t>This technique has the potential to optimise quality of acquired image by eliminating noise and have been demonstrated to substantially reduce radiation dose</w:t>
      </w:r>
      <w:r w:rsidR="009607C7" w:rsidRPr="007C7602">
        <w:rPr>
          <w:rFonts w:ascii="Book Antiqua" w:hAnsi="Book Antiqua"/>
          <w:sz w:val="24"/>
          <w:szCs w:val="24"/>
          <w:vertAlign w:val="superscript"/>
        </w:rPr>
        <w:t>[</w:t>
      </w:r>
      <w:r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uafmjp898","properties":{"formattedCitation":"{\\rtf \\super 104,105\\nosupersub{}}","plainCitation":"104,105"},"citationItems":[{"id":832,"uris":["http://zotero.org/users/1375475/items/K3CEEGUA"],"uri":["http://zotero.org/users/1375475/items/K3CEEGUA"],"itemData":{"id":832,"type":"article-journal","title":"Noise reduction in computed tomography scans using 3-d anisotropic hybrid diffusion with continuous switch","container-title":"IEEE transactions on medical imaging","page":"1585-1594","volume":"28","issue":"10","source":"NCBI PubMed","abstract":"Noise filtering techniques that maintain image contrast while decreasing image noise have the potential to optimize the quality of computed tomography (CT) images acquired at reduced radiation dose. In this paper, a hybrid diffusion filter with continuous switch (HDCS) is introduced, which exploits the benefits of three-dimensional edge-enhancing diffusion (EED) and coherence-enhancing diffusion (CED). Noise is filtered, while edges, tubular structures, and small spherical structures are preserved. From ten high dose thorax CT scans, acquired at clinical doses, ultra low dose ( 15 mAs ) scans were simulated and used to evaluate and compare HDCS to other diffusion filters, such as regularized Perona-Malik diffusion and EED. Quantitative results show that the HDCS filter outperforms the other filters in restoring the high dose CT scan from the corresponding simulated low dose scan. A qualitative evaluation was performed on filtered real low dose CT thorax scans. An expert observer scored artifacts as well as fine structures and was asked to choose one of three scans (two filtered (blinded), one unfiltered) for three different settings (trachea, lung, and mediastinal). Overall, the HDCS filtered scan was chosen most often.","DOI":"10.1109/TMI.2009.2022368","ISSN":"1558-254X","note":"PMID: 19783496","journalAbbreviation":"IEEE Trans Med Imaging","language":"eng","author":[{"family":"Mendrik","given":"Adriënne M"},{"family":"Vonken","given":"Evert-Jan"},{"family":"Rutten","given":"Annemarieke"},{"family":"Viergever","given":"Max A"},{"family":"van Ginneken","given":"Bram"}],"issued":{"date-parts":[["2009",10]]},"PMID":"19783496"},"label":"page"},{"id":836,"uris":["http://zotero.org/users/1375475/items/RZZVDXHU"],"uri":["http://zotero.org/users/1375475/items/RZZVDXHU"],"itemData":{"id":836,"type":"article-journal","title":"The reduction of image noise and streak artifact in the thoracic inlet during low dose and ultra-low dose thoracic CT","container-title":"Physics in medicine and biology","page":"1363-1380","volume":"55","issue":"5","source":"NCBI PubMed","abstract":"Increased pixel noise and streak artifact reduce CT image quality and limit the potential for radiation dose reduction during CT of the thoracic inlet. We propose to quantify the pixel noise of mediastinal structures in the thoracic inlet, during low-dose (LDCT) and ultralow-dose (uLDCT) thoracic CT, and assess the utility of new software (quantum denoising system and BOOST3D) in addressing these limitations. Twelve patients had LDCT (120 kV, 25 mAs) and uLDCT (120 kV, 10 mAs) images reconstructed initially using standard mediastinal and lung filters followed by the quantum denoising system (QDS) to reduce pixel noise and BOOST3D (B3D) software to correct photon starvation noise as follows: group 1 no QDS, no B3D; group 2 B3D alone; group 3 QDS alone and group 4 both QDS and B3D. Nine regions of interest (ROIs) were replicated on mediastinal anatomy in the thoracic inlet, for each patient resulting in 3456 data points to calculate pixel noise and attenuation. QDS reduced pixel noise by 18.4% (lung images) and 15.8% (mediastinal images) at 25 mAs. B3D reduced pixel noise by approximately 8% in the posterior thorax and in combination there was a 35.5% reduction in effective radiation dose (E) for LDCT (1.63-1.05 mSv) in lung images and 32.2% (1.55-1.05 mSv) in mediastinal images. The same combination produced 20.7% reduction (0.53-0.42 mSv) in E for uLDCT, for lung images and 17.3% (0.51-0.42) for mediastinal images. This quantitative analysis of image quality confirms the utility of dedicated processing software in targeting image noise and streak artifact in thoracic LDCT and uLDCT images taken in the thoracic inlet. This processing software potentiates substantial reductions in radiation dose during thoracic LDCT and uLDCT.","DOI":"10.1088/0031-9155/55/5/007","ISSN":"1361-6560","note":"PMID: 20145292","journalAbbreviation":"Phys Med Biol","language":"eng","author":[{"family":"Paul","given":"N S"},{"family":"Blobel","given":"J"},{"family":"Prezelj","given":"E"},{"family":"Burey","given":"P"},{"family":"Ursani","given":"A"},{"family":"Menezes","given":"R J"},{"family":"Kashani","given":"H"},{"family":"Siewerdsen","given":"J H"}],"issued":{"date-parts":[["2010",3,7]]},"PMID":"20145292"},"label":"page"}],"schema":"https://github.com/citation-style-language/schema/raw/master/csl-citation.json"} </w:instrText>
      </w:r>
      <w:r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04,105</w:t>
      </w:r>
      <w:r w:rsidRPr="007C7602">
        <w:rPr>
          <w:rFonts w:ascii="Book Antiqua" w:hAnsi="Book Antiqua"/>
          <w:sz w:val="24"/>
          <w:szCs w:val="24"/>
          <w:vertAlign w:val="superscript"/>
        </w:rPr>
        <w:fldChar w:fldCharType="end"/>
      </w:r>
      <w:r w:rsidR="009607C7" w:rsidRPr="007C7602">
        <w:rPr>
          <w:rFonts w:ascii="Book Antiqua" w:hAnsi="Book Antiqua"/>
          <w:sz w:val="24"/>
          <w:szCs w:val="24"/>
          <w:vertAlign w:val="superscript"/>
        </w:rPr>
        <w:t>]</w:t>
      </w:r>
      <w:r w:rsidR="00EB287E" w:rsidRPr="007C7602">
        <w:rPr>
          <w:rFonts w:ascii="Book Antiqua" w:hAnsi="Book Antiqua"/>
          <w:sz w:val="24"/>
          <w:szCs w:val="24"/>
        </w:rPr>
        <w:t>.</w:t>
      </w:r>
    </w:p>
    <w:p w14:paraId="3098DA45" w14:textId="77777777" w:rsidR="00600777" w:rsidRPr="007C7602" w:rsidRDefault="00600777" w:rsidP="00600777">
      <w:pPr>
        <w:spacing w:after="0" w:line="360" w:lineRule="auto"/>
        <w:jc w:val="both"/>
        <w:rPr>
          <w:rFonts w:ascii="Book Antiqua" w:hAnsi="Book Antiqua"/>
          <w:sz w:val="24"/>
          <w:szCs w:val="24"/>
          <w:lang w:eastAsia="zh-CN"/>
        </w:rPr>
      </w:pPr>
    </w:p>
    <w:p w14:paraId="04187D51" w14:textId="08506FEE" w:rsidR="00600777" w:rsidRPr="007C7602" w:rsidRDefault="00600777" w:rsidP="00600777">
      <w:pPr>
        <w:spacing w:after="0" w:line="360" w:lineRule="auto"/>
        <w:jc w:val="both"/>
        <w:rPr>
          <w:rFonts w:ascii="Book Antiqua" w:hAnsi="Book Antiqua"/>
          <w:b/>
          <w:i/>
          <w:sz w:val="24"/>
          <w:szCs w:val="24"/>
          <w:lang w:eastAsia="zh-CN"/>
        </w:rPr>
      </w:pPr>
      <w:r w:rsidRPr="007C7602">
        <w:rPr>
          <w:rFonts w:ascii="Book Antiqua" w:hAnsi="Book Antiqua"/>
          <w:b/>
          <w:i/>
          <w:sz w:val="24"/>
          <w:szCs w:val="24"/>
        </w:rPr>
        <w:t>Low dose protocols</w:t>
      </w:r>
      <w:r w:rsidRPr="007C7602">
        <w:rPr>
          <w:rFonts w:ascii="Book Antiqua" w:hAnsi="Book Antiqua"/>
          <w:b/>
          <w:i/>
          <w:sz w:val="24"/>
          <w:szCs w:val="24"/>
          <w:vertAlign w:val="superscript"/>
        </w:rPr>
        <w:t>[</w:t>
      </w:r>
      <w:r w:rsidR="00A63BA5" w:rsidRPr="007C7602">
        <w:rPr>
          <w:rFonts w:ascii="Book Antiqua" w:hAnsi="Book Antiqua"/>
          <w:b/>
          <w:i/>
          <w:sz w:val="24"/>
          <w:szCs w:val="24"/>
          <w:vertAlign w:val="superscript"/>
        </w:rPr>
        <w:fldChar w:fldCharType="begin"/>
      </w:r>
      <w:r w:rsidR="00074B64" w:rsidRPr="007C7602">
        <w:rPr>
          <w:rFonts w:ascii="Book Antiqua" w:hAnsi="Book Antiqua"/>
          <w:b/>
          <w:i/>
          <w:sz w:val="24"/>
          <w:szCs w:val="24"/>
          <w:vertAlign w:val="superscript"/>
        </w:rPr>
        <w:instrText xml:space="preserve"> ADDIN ZOTERO_ITEM CSL_CITATION {"citationID":"1qmdn46tf6","properties":{"formattedCitation":"{\\rtf \\super 106,107\\nosupersub{}}","plainCitation":"106,107"},"citationItems":[{"id":401,"uris":["http://zotero.org/users/1375475/items/NAW9P8M6"],"uri":["http://zotero.org/users/1375475/items/NAW9P8M6"],"itemData":{"id":401,"type":"article-journal","title":"Development of low-dose protocols for thin-section CT assessment of cystic fibrosis in pediatric patients","container-title":"Radiology","page":"820-829","volume":"257","issue":"3","source":"NCBI PubMed","abstract":"PURPOSE: To develop low-dose thin-section computed tomographic (CT) protocols for assessment of cystic fibrosis (CF) in pediatric patients and determine the clinical usefulness thereof compared with chest radiography.\nMATERIALS AND METHODS: After institutional review board approval and informed consent from patients or guardians were obtained, 14 patients with CF and 11 patients without CF (16 male, nine female; mean age, 12.6 years ± 5.4 [standard deviation]; range, 3.5-25 years) who underwent imaging for clinical reasons underwent low-dose thin-section CT. Sections 1 mm thick (protocol A) were used in 10 patients, and sections 0.5 mm thick (protocol B) were used in 15 patients at six levels at 120 kVp and 30-50 mA. Image quality and diagnostic acceptability were scored qualitatively and quantitatively by two radiologists who also quantified disease severity at thin-section CT and chest radiography. Effective doses were calculated by using a CT dosimetry calculator.\nRESULTS: Low-dose thin-section CT was performed with mean effective doses of 0.19 mSv ± 0.03 for protocol A and 0.14 mSv ± 0.04 for protocol B (P &lt; .005). Diagnostic acceptability and depiction of bronchovascular structures at lung window settings were graded as almost excellent for both protocols, but protocol B was inferior to protocol A for mediastinal assessment (P &lt; .02). Patients with CF had moderate lung disease with a mean Bhalla score of 9.2 ± 5.3 (range, 0-19), compared with that of patients without CF (1.1 ± 1.4; P &lt; .001). There was excellent correlation between thin-section CT and chest radiography (r = 0.88-0.92; P &lt; .001).\nCONCLUSION: Low-dose thin-section CT can be performed at lower effective doses than can standard CT, approaching those of chest radiography. Low-dose thin-section CT could be appropriate for evaluating bronchiectasis in pediatric patients, yielding appropriate information about lung parenchyma and bronchovascular structures.","DOI":"10.1148/radiol.10100278","ISSN":"1527-1315","note":"PMID: 20876388","journalAbbreviation":"Radiology","language":"eng","author":[{"family":"O'Connor","given":"Owen J"},{"family":"Vandeleur","given":"Moya"},{"family":"McGarrigle","given":"Anne Marie"},{"family":"Moore","given":"Niamh"},{"family":"McWilliams","given":"Sebastian R"},{"family":"McSweeney","given":"Sean E"},{"family":"O'Neill","given":"Michael"},{"family":"Ni Chroinin","given":"Muireann"},{"family":"Maher","given":"Michael M"}],"issued":{"date-parts":[["2010",12]]},"PMID":"20876388"},"label":"page"},{"id":403,"uris":["http://zotero.org/users/1375475/items/Z7P5M8V4"],"uri":["http://zotero.org/users/1375475/items/Z7P5M8V4"],"itemData":{"id":403,"type":"article-journal","title":"Radiation doses and risks in chest computed tomography examinations","container-title":"Proceedings of the American Thoracic Society","page":"316-320","volume":"4","issue":"4","source":"NCBI PubMed","abstract":"Effective doses, and the corresponding risks of radiation-induced cancers, are presented for patients undergoing chest computed tomography (CT) examinations. Patient dose calculations were based on the characteristics of 16-slice CT scanner from 4 imaging equipment vendors. The dose-length product (DLP) was used to quantify the amount of radiation used to perform chest CT examinations. Values of DLP were converted into a corresponding effective dose (E) using age-dependent E/DLP conversion coefficients applicable to chest CT examinations. Calculations of effective doses were performed for a typical chest CT examination, as well as for a low-dose protocol for patients with cystic fibrosis. Effective doses were used to estimate nominal cancer risks based on data in Report VII of the Committee of the Biological Effects of Ionizing Radiation. Patient effective doses in standard chest CT examinations range from approximately 1.7 millisieverts (mSv) in newborns to approximately 5.4 mSv in adults. The effective dose to a 5-year-old patient with cystic fibrosis using a low-dose protocol is approximately 0.55 mSv, which is about a factor of four lower than a standard chest CT examination. An effective dose of 0.55 mSv for a 5-year-old patient corresponds to a nominal excess risk of carcinogenesis of approximately 1.5 cancers per 10,000 individuals, with half of these being fatal. It is concluded that patients undergoing chest CT examinations should have a benefit that exceeds the (small) radiation risk.","DOI":"10.1513/pats.200611-172HT","ISSN":"1546-3222","note":"PMID: 17652493","journalAbbreviation":"Proc Am Thorac Soc","language":"eng","author":[{"family":"Huda","given":"Walter"}],"issued":{"date-parts":[["2007",8,1]]},"PMID":"17652493"},"label":"page"}],"schema":"https://github.com/citation-style-language/schema/raw/master/csl-citation.json"} </w:instrText>
      </w:r>
      <w:r w:rsidR="00A63BA5" w:rsidRPr="007C7602">
        <w:rPr>
          <w:rFonts w:ascii="Book Antiqua" w:hAnsi="Book Antiqua"/>
          <w:b/>
          <w:i/>
          <w:sz w:val="24"/>
          <w:szCs w:val="24"/>
          <w:vertAlign w:val="superscript"/>
        </w:rPr>
        <w:fldChar w:fldCharType="separate"/>
      </w:r>
      <w:r w:rsidRPr="007C7602">
        <w:rPr>
          <w:rFonts w:ascii="Book Antiqua" w:hAnsi="Book Antiqua"/>
          <w:b/>
          <w:i/>
          <w:sz w:val="24"/>
          <w:szCs w:val="24"/>
          <w:vertAlign w:val="superscript"/>
        </w:rPr>
        <w:t>106,107</w:t>
      </w:r>
      <w:r w:rsidR="00A63BA5" w:rsidRPr="007C7602">
        <w:rPr>
          <w:rFonts w:ascii="Book Antiqua" w:hAnsi="Book Antiqua"/>
          <w:b/>
          <w:i/>
          <w:sz w:val="24"/>
          <w:szCs w:val="24"/>
          <w:vertAlign w:val="superscript"/>
        </w:rPr>
        <w:fldChar w:fldCharType="end"/>
      </w:r>
      <w:r w:rsidRPr="007C7602">
        <w:rPr>
          <w:rFonts w:ascii="Book Antiqua" w:hAnsi="Book Antiqua"/>
          <w:b/>
          <w:i/>
          <w:sz w:val="24"/>
          <w:szCs w:val="24"/>
          <w:vertAlign w:val="superscript"/>
        </w:rPr>
        <w:t>]</w:t>
      </w:r>
    </w:p>
    <w:p w14:paraId="08176E6F" w14:textId="3A8C461F" w:rsidR="00CA65EB" w:rsidRPr="007C7602" w:rsidRDefault="00DE1F93" w:rsidP="00600777">
      <w:pPr>
        <w:spacing w:after="0" w:line="360" w:lineRule="auto"/>
        <w:jc w:val="both"/>
        <w:rPr>
          <w:rFonts w:ascii="Book Antiqua" w:hAnsi="Book Antiqua"/>
          <w:sz w:val="24"/>
          <w:szCs w:val="24"/>
          <w:lang w:eastAsia="zh-CN"/>
        </w:rPr>
      </w:pPr>
      <w:r w:rsidRPr="007C7602">
        <w:rPr>
          <w:rFonts w:ascii="Book Antiqua" w:hAnsi="Book Antiqua"/>
          <w:sz w:val="24"/>
          <w:szCs w:val="24"/>
        </w:rPr>
        <w:t>Low dose strategies for abdominal CT scanning in children and young adults have been shown to be non-inferior to standard dose CT with respect to negative appendectomy rates</w:t>
      </w:r>
      <w:r w:rsidR="00594F29" w:rsidRPr="007C7602">
        <w:rPr>
          <w:rFonts w:ascii="Book Antiqua" w:hAnsi="Book Antiqua"/>
          <w:sz w:val="24"/>
          <w:szCs w:val="24"/>
          <w:vertAlign w:val="superscript"/>
        </w:rPr>
        <w:t>[</w:t>
      </w:r>
      <w:r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tFFqGZYH","properties":{"formattedCitation":"{\\rtf \\super 108\\nosupersub{}}","plainCitation":"108"},"citationItems":[{"id":715,"uris":["http://zotero.org/users/1375475/items/ZTWF6KK9"],"uri":["http://zotero.org/users/1375475/items/ZTWF6KK9"],"itemData":{"id":715,"type":"article-journal","title":"Low-Dose Abdominal CT for Evaluating Suspected Appendicitis","container-title":"New England Journal of Medicine","page":"1596-1605","volume":"366","issue":"17","source":"Taylor and Francis+NEJM","abstract":"Owing to the many advantages that computed tomography (CT) has over other diagnostic tests, including ultrasonography,1–3 CT has assumed a paramount position in the evaluation of adults with suspected appendicitis. Despite historical debate,4 the increased use of CT has been consistently found to coincide with a reduction in the rate of negative (unnecessary) appendectomies without an increase in the rate of appendiceal perforations — two important reciprocal measures of quality of care that represent, respectively, a false positive diagnosis and a delayed diagnosis.5–10 The routine use of CT in patients suspected of having appendicitis has also been reported . . .","DOI":"10.1056/NEJMoa1110734","ISSN":"0028-4793","note":"PMID: 22533576","author":[{"family":"Kim","given":"Kyuseok"},{"family":"Kim","given":"Young Hoon"},{"family":"Kim","given":"So Yeon"},{"family":"Kim","given":"Suyoung"},{"family":"Lee","given":"Yoon Jin"},{"family":"Kim","given":"Kwang Pyo"},{"family":"Lee","given":"Hye Seung"},{"family":"Ahn","given":"Soyeon"},{"family":"Kim","given":"Taeyun"},{"family":"Hwang","given":"Seung-sik"},{"family":"Song","given":"Ki Jun"},{"family":"Kang","given":"Sung-Bum"},{"family":"Kim","given":"Duck-Woo"},{"family":"Park","given":"Seong Ho"},{"family":"Lee","given":"Kyoung Ho"}],"issued":{"date-parts":[["2012"]]},"accessed":{"date-parts":[["2014",5,12]]},"PMID":"22533576"}}],"schema":"https://github.com/citation-style-language/schema/raw/master/csl-citation.json"} </w:instrText>
      </w:r>
      <w:r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08</w:t>
      </w:r>
      <w:r w:rsidRPr="007C7602">
        <w:rPr>
          <w:rFonts w:ascii="Book Antiqua" w:hAnsi="Book Antiqua"/>
          <w:sz w:val="24"/>
          <w:szCs w:val="24"/>
          <w:vertAlign w:val="superscript"/>
        </w:rPr>
        <w:fldChar w:fldCharType="end"/>
      </w:r>
      <w:r w:rsidR="009B66C3" w:rsidRPr="007C7602">
        <w:rPr>
          <w:rFonts w:ascii="Book Antiqua" w:hAnsi="Book Antiqua"/>
          <w:sz w:val="24"/>
          <w:szCs w:val="24"/>
          <w:vertAlign w:val="superscript"/>
        </w:rPr>
        <w:t>,</w:t>
      </w:r>
      <w:r w:rsidR="009B66C3"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51xcu0fz","properties":{"formattedCitation":"{\\rtf \\super 109\\nosupersub{}}","plainCitation":"109"},"citationItems":[{"id":713,"uris":["http://zotero.org/users/1375475/items/RAG7GE6D"],"uri":["http://zotero.org/users/1375475/items/RAG7GE6D"],"itemData":{"id":713,"type":"article-journal","title":"Acute appendicitis in young adults: low- versus standard-radiation-dose contrast-enhanced abdominal CT for diagnosis","container-title":"Radiology","page":"437-445","volume":"260","issue":"2","source":"NCBI PubMed","abstract":"PURPOSE: To compare low and standard radiation doses in intravenous contrast material-enhanced abdominal computed tomography (CT) for the diagnosis of acute appendicitis in young adults.\nMATERIALS AND METHODS: The institutional review board approved this retrospective study and waived informed consent. The study included 257 patients (age range, 15-40 years) who underwent CT for suspected appendicitis performed by using a low radiation dose (n = 125) or a standard radiation dose (n = 132). Receiver operating characteristic (ROC) analysis, Fisher exact tests, and Mann-Whitney U tests were used to compare the diagnosis of appendicitis and diagnostic confidence as recorded in prospective CT reports between the two groups.\nRESULTS: For 55 low-radiation-dose (median dose-length product, 122 mGy · cm) and 44 standard-dose (median dose-length product, 544 mGy · cm) examinations, one of two abdominal radiologists made primary reports that served as final reports. For the remaining examinations, on-call radiologists with differing levels of experience issued preliminary reports and the two abdominal radiologists then provided final reports. In the primary reports, the low- and standard-dose CT groups did not significantly differ in area under the ROC curve (0.96 vs 0.97, P = .76), sensitivity (90% [38 of 42] vs 89% [47 of 53], P &gt; .99), or specificity (92% [76 of 83] vs 94% [74 of 79], P = .74) in the diagnosis of appendicitis. There was also no significant difference between the two groups in the confidence level when diagnosing (P = .71) or excluding (P = .20) appendicitis in the primary reports. Similar results were observed for the final reports. The two dose groups also did not significantly differ in terms of appendiceal visualization, diagnosis of appendiceal perforation, or sensitivity for alternative diagnoses.\nCONCLUSION: Low-dose CT may have comparable diagnostic performance to standard-dose CT for the diagnosis of appendicitis in young adults.","DOI":"10.1148/radiol.11102247","ISSN":"1527-1315","note":"PMID: 21633052","shortTitle":"Acute appendicitis in young adults","journalAbbreviation":"Radiology","language":"eng","author":[{"family":"Kim","given":"So Yeon"},{"family":"Lee","given":"Kyoung Ho"},{"family":"Kim","given":"Kyuseok"},{"family":"Kim","given":"Tae Yun"},{"family":"Lee","given":"Hye Seung"},{"family":"Hwang","given":"Seung-sik"},{"family":"Song","given":"Ki Jun"},{"family":"Kang","given":"Heung Sik"},{"family":"Kim","given":"Young Hoon"},{"family":"Rhee","given":"Joong Eui"}],"issued":{"date-parts":[["2011",8]]},"PMID":"21633052"}}],"schema":"https://github.com/citation-style-language/schema/raw/master/csl-citation.json"} </w:instrText>
      </w:r>
      <w:r w:rsidR="009B66C3"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09</w:t>
      </w:r>
      <w:r w:rsidR="009B66C3" w:rsidRPr="007C7602">
        <w:rPr>
          <w:rFonts w:ascii="Book Antiqua" w:hAnsi="Book Antiqua"/>
          <w:sz w:val="24"/>
          <w:szCs w:val="24"/>
          <w:vertAlign w:val="superscript"/>
        </w:rPr>
        <w:fldChar w:fldCharType="end"/>
      </w:r>
      <w:r w:rsidR="00594F29"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w:t>
      </w:r>
      <w:r w:rsidR="00D45496" w:rsidRPr="007C7602">
        <w:rPr>
          <w:rFonts w:ascii="Book Antiqua" w:hAnsi="Book Antiqua"/>
          <w:sz w:val="24"/>
          <w:szCs w:val="24"/>
        </w:rPr>
        <w:t>These low dose strategies can use up to</w:t>
      </w:r>
      <w:r w:rsidRPr="007C7602">
        <w:rPr>
          <w:rFonts w:ascii="Book Antiqua" w:hAnsi="Book Antiqua"/>
          <w:sz w:val="24"/>
          <w:szCs w:val="24"/>
        </w:rPr>
        <w:t xml:space="preserve"> four times less radiation than the standard dose protocol.</w:t>
      </w:r>
    </w:p>
    <w:p w14:paraId="10E2B463" w14:textId="77777777" w:rsidR="00600777" w:rsidRPr="007C7602" w:rsidRDefault="00600777" w:rsidP="00600777">
      <w:pPr>
        <w:spacing w:after="0" w:line="360" w:lineRule="auto"/>
        <w:jc w:val="both"/>
        <w:rPr>
          <w:rFonts w:ascii="Book Antiqua" w:hAnsi="Book Antiqua"/>
          <w:sz w:val="24"/>
          <w:szCs w:val="24"/>
          <w:lang w:eastAsia="zh-CN"/>
        </w:rPr>
      </w:pPr>
    </w:p>
    <w:p w14:paraId="043A3D73" w14:textId="6A1612C9" w:rsidR="00600777" w:rsidRPr="007C7602" w:rsidRDefault="002C610F" w:rsidP="00600777">
      <w:pPr>
        <w:spacing w:after="0" w:line="360" w:lineRule="auto"/>
        <w:jc w:val="both"/>
        <w:rPr>
          <w:rFonts w:ascii="Book Antiqua" w:hAnsi="Book Antiqua"/>
          <w:b/>
          <w:sz w:val="24"/>
          <w:szCs w:val="24"/>
          <w:lang w:eastAsia="zh-CN"/>
        </w:rPr>
      </w:pPr>
      <w:r w:rsidRPr="007C7602">
        <w:rPr>
          <w:rFonts w:ascii="Book Antiqua" w:hAnsi="Book Antiqua"/>
          <w:b/>
          <w:i/>
          <w:sz w:val="24"/>
          <w:szCs w:val="24"/>
        </w:rPr>
        <w:t>Spacing of CT slices</w:t>
      </w:r>
    </w:p>
    <w:p w14:paraId="05F45E16" w14:textId="7D971837" w:rsidR="00DB5E7B" w:rsidRPr="007C7602" w:rsidRDefault="00CD3B95" w:rsidP="00600777">
      <w:pPr>
        <w:spacing w:after="0" w:line="360" w:lineRule="auto"/>
        <w:jc w:val="both"/>
        <w:rPr>
          <w:rFonts w:ascii="Book Antiqua" w:hAnsi="Book Antiqua"/>
          <w:sz w:val="24"/>
          <w:szCs w:val="24"/>
        </w:rPr>
      </w:pPr>
      <w:r w:rsidRPr="007C7602">
        <w:rPr>
          <w:rFonts w:ascii="Book Antiqua" w:hAnsi="Book Antiqua"/>
          <w:sz w:val="24"/>
          <w:szCs w:val="24"/>
        </w:rPr>
        <w:t>Using a large number of thin adjacent CT slices can result in significant increases in radiation dose to the patient. Multi</w:t>
      </w:r>
      <w:r w:rsidR="00A15645" w:rsidRPr="007C7602">
        <w:rPr>
          <w:rFonts w:ascii="Book Antiqua" w:hAnsi="Book Antiqua"/>
          <w:sz w:val="24"/>
          <w:szCs w:val="24"/>
        </w:rPr>
        <w:t>-</w:t>
      </w:r>
      <w:r w:rsidRPr="007C7602">
        <w:rPr>
          <w:rFonts w:ascii="Book Antiqua" w:hAnsi="Book Antiqua"/>
          <w:sz w:val="24"/>
          <w:szCs w:val="24"/>
        </w:rPr>
        <w:t xml:space="preserve">slice CT scanners also deliver considerably more radiation dose due to scan overlap, </w:t>
      </w:r>
      <w:r w:rsidR="00BB58A2" w:rsidRPr="007C7602">
        <w:rPr>
          <w:rFonts w:ascii="Book Antiqua" w:hAnsi="Book Antiqua"/>
          <w:sz w:val="24"/>
          <w:szCs w:val="24"/>
        </w:rPr>
        <w:t>positioning of the CT scanner in closer proximity to the patient and increased scatter radiation</w:t>
      </w:r>
      <w:r w:rsidR="00767351" w:rsidRPr="007C7602">
        <w:rPr>
          <w:rFonts w:ascii="Book Antiqua" w:hAnsi="Book Antiqua" w:hint="eastAsia"/>
          <w:sz w:val="24"/>
          <w:szCs w:val="24"/>
          <w:vertAlign w:val="superscript"/>
          <w:lang w:eastAsia="zh-CN"/>
        </w:rPr>
        <w:t>[</w:t>
      </w:r>
      <w:r w:rsidR="00A63BA5"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qnZMhvkI","properties":{"formattedCitation":"{\\rtf \\super 110\\nosupersub{}}","plainCitation":"110"},"citationItems":[{"id":405,"uris":["http://zotero.org/users/1375475/items/8MHNAAW8"],"uri":["http://zotero.org/users/1375475/items/8MHNAAW8"],"itemData":{"id":405,"type":"article-journal","title":"Radiation exposure in spiral computed tomography. Dose distribution and dose reduction","container-title":"Investigative radiology","page":"51-57","volume":"34","issue":"1","source":"NCBI PubMed","abstract":"RATIONALE AND OBJECTIVES: The authors investigate the dose distribution of spiral and conventional computed tomography (CT) with film densitometry and to present a new method of evaluating the possibility of dose savings with spiral CT.\nMETHODS: Films were exposed in a cuboid polymethyl-methacrylate phantom in conventional and spiral scan technique. Axial density profiles were obtained by digitizing the films using a fluorescent light scanner. The ratio of the number of rotations in spiral CT to the number of slices in conventional CT was calculated.\nRESULTS: In spiral CT with a pitch of 2, the densities in all points were lower than those in corresponding points in spiral CT with a pitch of 1 and in conventional CT with slice distance equal to slice thickness. A pitch of 1.5 in spiral CT led to a dose reduction of 14% to 30% compared with conventional CT.\nCONCLUSIONS: Increasing the pitch in spiral CT leads to a reduction of both integral dose and absorbed doses within the examined body region. The reduction of the integral dose can be significant, especially in cases where slice overlapping is diagnostically advantageous.","ISSN":"0020-9996","note":"PMID: 9888054","journalAbbreviation":"Invest Radiol","language":"eng","author":[{"family":"Hidajat","given":"N"},{"family":"Mäurer","given":"J"},{"family":"Schröder","given":"R J"},{"family":"Wolf","given":"M"},{"family":"Vogl","given":"T"},{"family":"Felix","given":"R"}],"issued":{"date-parts":[["1999",1]]},"PMID":"9888054"}}],"schema":"https://github.com/citation-style-language/schema/raw/master/csl-citation.json"} </w:instrText>
      </w:r>
      <w:r w:rsidR="00A63BA5"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10</w:t>
      </w:r>
      <w:r w:rsidR="00A63BA5" w:rsidRPr="007C7602">
        <w:rPr>
          <w:rFonts w:ascii="Book Antiqua" w:hAnsi="Book Antiqua"/>
          <w:sz w:val="24"/>
          <w:szCs w:val="24"/>
          <w:vertAlign w:val="superscript"/>
        </w:rPr>
        <w:fldChar w:fldCharType="end"/>
      </w:r>
      <w:r w:rsidR="00767351" w:rsidRPr="007C7602">
        <w:rPr>
          <w:rFonts w:ascii="Book Antiqua" w:hAnsi="Book Antiqua" w:hint="eastAsia"/>
          <w:sz w:val="24"/>
          <w:szCs w:val="24"/>
          <w:vertAlign w:val="superscript"/>
          <w:lang w:eastAsia="zh-CN"/>
        </w:rPr>
        <w:t>]</w:t>
      </w:r>
      <w:r w:rsidR="00BB58A2" w:rsidRPr="007C7602">
        <w:rPr>
          <w:rFonts w:ascii="Book Antiqua" w:hAnsi="Book Antiqua"/>
          <w:sz w:val="24"/>
          <w:szCs w:val="24"/>
        </w:rPr>
        <w:t>.</w:t>
      </w:r>
      <w:r w:rsidR="00424408" w:rsidRPr="007C7602">
        <w:rPr>
          <w:rFonts w:ascii="Book Antiqua" w:hAnsi="Book Antiqua"/>
          <w:sz w:val="24"/>
          <w:szCs w:val="24"/>
        </w:rPr>
        <w:t xml:space="preserve"> There is therefore an important balance to be met when selecting a slice small enough to achieve the optimal diagnostic image and large enough to ensure that the radiation dose delivered is acceptable</w:t>
      </w:r>
      <w:r w:rsidR="00594F29" w:rsidRPr="007C7602">
        <w:rPr>
          <w:rFonts w:ascii="Book Antiqua" w:hAnsi="Book Antiqua"/>
          <w:sz w:val="24"/>
          <w:szCs w:val="24"/>
          <w:vertAlign w:val="superscript"/>
        </w:rPr>
        <w:t>[</w:t>
      </w:r>
      <w:r w:rsidR="00424408"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JM9j5m0q","properties":{"formattedCitation":"{\\rtf \\super 111\\nosupersub{}}","plainCitation":"111"},"citationItems":[{"id":849,"uris":["http://zotero.org/users/1375475/items/DKC83PCH"],"uri":["http://zotero.org/users/1375475/items/DKC83PCH"],"itemData":{"id":849,"type":"article-journal","title":"Principles of CT: Radiation Dose and Image Quality","container-title":"Journal of Nuclear Medicine Technology","page":"213-225","volume":"35","issue":"4","source":"tech.snmjournals.org","abstract":"This article discusses CT radiation dose, the measurement of CT dose, and CT image quality. The most commonly used dose descriptor is CT dose index, which represents the dose to a location (e.g., depth) in a scanned volume from a complete series of slices. A weighted average of the CT dose index measured at the center and periphery of dose phantoms provides a convenient single-number estimate of patient dose for a procedure, and this value (or a related indicator that includes the scanned length) is often displayed on the operator's console. CT image quality, as in most imaging, is described in terms of contrast, spatial resolution, image noise, and artifacts. A strength of CT is its ability to visualize structures of low contrast in a subject, a task that is limited primarily by noise and is therefore closely associated with radiation dose: The higher the dose contributing to the image, the less apparent is image noise and the easier it is to perceive low-contrast structures. Spatial resolution is ultimately limited by sampling, but both image noise and resolution are strongly affected by the reconstruction filter. As a result, diagnostically acceptable image quality at acceptable doses of radiation requires appropriately designed clinical protocols, including appropriate kilovolt peaks, amperages, slice thicknesses, and reconstruction filters.","DOI":"10.2967/jnmt.106.037846","ISSN":"0091-4916, 1535-5675","note":"PMID: 18006597","shortTitle":"Principles of CT","journalAbbreviation":"J. Nucl. Med. Technol.","language":"en","author":[{"family":"Goldman","given":"Lee W."}],"issued":{"date-parts":[["2007",12,1]]},"accessed":{"date-parts":[["2014",5,26]]},"PMID":"18006597"}}],"schema":"https://github.com/citation-style-language/schema/raw/master/csl-citation.json"} </w:instrText>
      </w:r>
      <w:r w:rsidR="00424408"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11</w:t>
      </w:r>
      <w:r w:rsidR="00424408" w:rsidRPr="007C7602">
        <w:rPr>
          <w:rFonts w:ascii="Book Antiqua" w:hAnsi="Book Antiqua"/>
          <w:sz w:val="24"/>
          <w:szCs w:val="24"/>
          <w:vertAlign w:val="superscript"/>
        </w:rPr>
        <w:fldChar w:fldCharType="end"/>
      </w:r>
      <w:r w:rsidR="00594F29" w:rsidRPr="007C7602">
        <w:rPr>
          <w:rFonts w:ascii="Book Antiqua" w:hAnsi="Book Antiqua"/>
          <w:sz w:val="24"/>
          <w:szCs w:val="24"/>
          <w:vertAlign w:val="superscript"/>
        </w:rPr>
        <w:t>]</w:t>
      </w:r>
      <w:r w:rsidR="00EB287E" w:rsidRPr="007C7602">
        <w:rPr>
          <w:rFonts w:ascii="Book Antiqua" w:hAnsi="Book Antiqua"/>
          <w:sz w:val="24"/>
          <w:szCs w:val="24"/>
        </w:rPr>
        <w:t>.</w:t>
      </w:r>
    </w:p>
    <w:p w14:paraId="53FA7185" w14:textId="77777777" w:rsidR="00600777" w:rsidRPr="007C7602" w:rsidRDefault="00600777" w:rsidP="00600777">
      <w:pPr>
        <w:spacing w:after="0" w:line="360" w:lineRule="auto"/>
        <w:jc w:val="both"/>
        <w:rPr>
          <w:rFonts w:ascii="Book Antiqua" w:hAnsi="Book Antiqua"/>
          <w:i/>
          <w:sz w:val="24"/>
          <w:szCs w:val="24"/>
          <w:lang w:eastAsia="zh-CN"/>
        </w:rPr>
      </w:pPr>
    </w:p>
    <w:p w14:paraId="12B23258" w14:textId="2B00775D" w:rsidR="00600777" w:rsidRPr="007C7602" w:rsidRDefault="00FF6689" w:rsidP="00600777">
      <w:pPr>
        <w:spacing w:after="0" w:line="360" w:lineRule="auto"/>
        <w:jc w:val="both"/>
        <w:rPr>
          <w:rFonts w:ascii="Book Antiqua" w:hAnsi="Book Antiqua"/>
          <w:b/>
          <w:sz w:val="24"/>
          <w:szCs w:val="24"/>
          <w:lang w:eastAsia="zh-CN"/>
        </w:rPr>
      </w:pPr>
      <w:r w:rsidRPr="007C7602">
        <w:rPr>
          <w:rFonts w:ascii="Book Antiqua" w:hAnsi="Book Antiqua"/>
          <w:b/>
          <w:i/>
          <w:sz w:val="24"/>
          <w:szCs w:val="24"/>
        </w:rPr>
        <w:t>Maintaining the limits of radiation f</w:t>
      </w:r>
      <w:r w:rsidR="00600777" w:rsidRPr="007C7602">
        <w:rPr>
          <w:rFonts w:ascii="Book Antiqua" w:hAnsi="Book Antiqua"/>
          <w:b/>
          <w:i/>
          <w:sz w:val="24"/>
          <w:szCs w:val="24"/>
        </w:rPr>
        <w:t>ield within anatomy of interest</w:t>
      </w:r>
    </w:p>
    <w:p w14:paraId="0ACA2998" w14:textId="7D4F0C8E" w:rsidR="00FF6689" w:rsidRPr="007C7602" w:rsidRDefault="00FF6689" w:rsidP="00600777">
      <w:pPr>
        <w:spacing w:after="0" w:line="360" w:lineRule="auto"/>
        <w:jc w:val="both"/>
        <w:rPr>
          <w:rFonts w:ascii="Book Antiqua" w:hAnsi="Book Antiqua"/>
          <w:sz w:val="24"/>
          <w:szCs w:val="24"/>
          <w:lang w:eastAsia="zh-CN"/>
        </w:rPr>
      </w:pPr>
      <w:r w:rsidRPr="007C7602">
        <w:rPr>
          <w:rFonts w:ascii="Book Antiqua" w:hAnsi="Book Antiqua"/>
          <w:sz w:val="24"/>
          <w:szCs w:val="24"/>
        </w:rPr>
        <w:t>All too often during image acquisition in CT the area being scanned includes extra images which are outside the field of original interest. For example, one study found that when assessing the utilisation of abdomino-pelvic CTs that extra images above the diaphragm were obtained in 97% of cases and that images below the symphysis pubis were obtained in 94% of patients</w:t>
      </w:r>
      <w:r w:rsidR="00452236" w:rsidRPr="007C7602">
        <w:rPr>
          <w:rFonts w:ascii="Book Antiqua" w:hAnsi="Book Antiqua"/>
          <w:sz w:val="24"/>
          <w:szCs w:val="24"/>
          <w:vertAlign w:val="superscript"/>
        </w:rPr>
        <w:t>[</w:t>
      </w:r>
      <w:r w:rsidR="00A63BA5"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hdRlsWXL","properties":{"formattedCitation":"{\\rtf \\super 112\\nosupersub{}}","plainCitation":"112"},"citationItems":[{"id":407,"uris":["http://zotero.org/users/1375475/items/A3F2QE2I"],"uri":["http://zotero.org/users/1375475/items/A3F2QE2I"],"itemData":{"id":407,"type":"article-journal","title":"Radiation from \"extra\" images acquired with abdominal and/or pelvic CT: effect of automatic tube current modulation","container-title":"Radiology","page":"409-414","volume":"232","issue":"2","source":"NCBI PubMed","abstract":"PURPOSE: To retrospectively determine the number and usefulness of images acquired beyond the intended anatomic area of interest with abdominal and/or pelvic computed tomography (CT) and to assess the effect of automatic tube current modulation (ATCM) on associated radiation.\nMATERIALS AND METHODS: Superior and inferior levels at routine abdominal and/or pelvic CT were defined as the dome of the diaphragm and the inferior margin of the pubic symphysis, respectively. Records of 106 consecutive examinations (male-to-female ratio, 45:61; age range, 21-86 years) performed from June 1 to June 30, 2003, were reviewed to determine the number of \"extra\" images. Sixty-two abdominal and/or pelvic CT examinations performed concurrently with chest or thigh CT or for trauma were not included in the 106. Abdominal and/or pelvic CT was performed with either ATCM (n = 44) or manual selection of tube current (n = 62). CT parameters recorded for each extra image included tube current, peak kilovoltage, and gantry rotation time. Mean and median tube current-time products were calculated for extra images. Extra images were analyzed for pathologic findings. Statistical analysis was performed with the Student t test.\nRESULTS: Extra images were acquired above the dome of the diaphragm in 103 (97%) of 106 examinations and below the pubic symphysis in 100 (94%) of 106. A total of 1,280 extra images were acquired in 106 examinations (mean, 12 images per examination). Nineteen additional findings were observed on extra images. With ATCM, mean tube current-time product was 74.5 and 120.6 mAs for extra images acquired above the diaphragm and below the pubic symphysis, respectively; with manual selection, mean tube current-time products were 167.5 and 168.3 mAs (P &lt;.05).\nCONCLUSION: Most extra images acquired at abdominal and/or pelvic CT contributed no additional information. With ATCM, the radiation dose was reduced by a mean of 56% (median, 72%) for extra images above the diaphragm and 29% (median, 36%) for images below the pubic symphysis, compared with dose levels with manual selection.","DOI":"10.1148/radiol.2322031151","ISSN":"0033-8419","note":"PMID: 15286312","shortTitle":"Radiation from \"extra\" images acquired with abdominal and/or pelvic CT","journalAbbreviation":"Radiology","language":"eng","author":[{"family":"Kalra","given":"Mannudeep K"},{"family":"Maher","given":"Michael M"},{"family":"Toth","given":"Thomas L"},{"family":"Kamath","given":"Ravi S"},{"family":"Halpern","given":"Elkan F"},{"family":"Saini","given":"Sanjay"}],"issued":{"date-parts":[["2004",8]]},"PMID":"15286312"}}],"schema":"https://github.com/citation-style-language/schema/raw/master/csl-citation.json"} </w:instrText>
      </w:r>
      <w:r w:rsidR="00A63BA5"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12</w:t>
      </w:r>
      <w:r w:rsidR="00A63BA5" w:rsidRPr="007C7602">
        <w:rPr>
          <w:rFonts w:ascii="Book Antiqua" w:hAnsi="Book Antiqua"/>
          <w:sz w:val="24"/>
          <w:szCs w:val="24"/>
          <w:vertAlign w:val="superscript"/>
        </w:rPr>
        <w:fldChar w:fldCharType="end"/>
      </w:r>
      <w:r w:rsidR="00452236"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vertAlign w:val="superscript"/>
        </w:rPr>
        <w:t xml:space="preserve"> </w:t>
      </w:r>
      <w:r w:rsidRPr="007C7602">
        <w:rPr>
          <w:rFonts w:ascii="Book Antiqua" w:hAnsi="Book Antiqua"/>
          <w:sz w:val="24"/>
          <w:szCs w:val="24"/>
        </w:rPr>
        <w:t>This equated to an additional 1280 images in 106 patients and w</w:t>
      </w:r>
      <w:r w:rsidR="00074B64" w:rsidRPr="007C7602">
        <w:rPr>
          <w:rFonts w:ascii="Book Antiqua" w:hAnsi="Book Antiqua"/>
          <w:sz w:val="24"/>
          <w:szCs w:val="24"/>
        </w:rPr>
        <w:t>hile</w:t>
      </w:r>
      <w:r w:rsidRPr="007C7602">
        <w:rPr>
          <w:rFonts w:ascii="Book Antiqua" w:hAnsi="Book Antiqua"/>
          <w:sz w:val="24"/>
          <w:szCs w:val="24"/>
        </w:rPr>
        <w:t xml:space="preserve"> the images provided additional radiation exposure in each patient there was little additional diagnostic information in the majority of these cases.</w:t>
      </w:r>
      <w:r w:rsidR="00424408" w:rsidRPr="007C7602">
        <w:rPr>
          <w:rFonts w:ascii="Book Antiqua" w:hAnsi="Book Antiqua"/>
          <w:sz w:val="24"/>
          <w:szCs w:val="24"/>
        </w:rPr>
        <w:t xml:space="preserve"> </w:t>
      </w:r>
      <w:r w:rsidR="00CC134F" w:rsidRPr="007C7602">
        <w:rPr>
          <w:rFonts w:ascii="Book Antiqua" w:hAnsi="Book Antiqua"/>
          <w:sz w:val="24"/>
          <w:szCs w:val="24"/>
        </w:rPr>
        <w:t xml:space="preserve">Maintaining the field to only the area of interest can allow smaller cumulative dosing and potentially improved images </w:t>
      </w:r>
      <w:r w:rsidR="00850556" w:rsidRPr="007C7602">
        <w:rPr>
          <w:rFonts w:ascii="Book Antiqua" w:hAnsi="Book Antiqua"/>
          <w:i/>
          <w:sz w:val="24"/>
          <w:szCs w:val="24"/>
        </w:rPr>
        <w:t>via</w:t>
      </w:r>
      <w:r w:rsidR="00CC134F" w:rsidRPr="007C7602">
        <w:rPr>
          <w:rFonts w:ascii="Book Antiqua" w:hAnsi="Book Antiqua"/>
          <w:sz w:val="24"/>
          <w:szCs w:val="24"/>
        </w:rPr>
        <w:t xml:space="preserve"> focused imaging</w:t>
      </w:r>
      <w:r w:rsidR="00071954" w:rsidRPr="007C7602">
        <w:rPr>
          <w:rFonts w:ascii="Book Antiqua" w:hAnsi="Book Antiqua"/>
          <w:sz w:val="24"/>
          <w:szCs w:val="24"/>
          <w:vertAlign w:val="superscript"/>
        </w:rPr>
        <w:t>[</w:t>
      </w:r>
      <w:r w:rsidR="00CC134F"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NBh5AndW","properties":{"formattedCitation":"{\\rtf \\super 113\\nosupersub{}}","plainCitation":"113"},"citationItems":[{"id":853,"uris":["http://zotero.org/users/1375475/items/PGCWM7ID"],"uri":["http://zotero.org/users/1375475/items/PGCWM7ID"],"itemData":{"id":853,"type":"article-journal","title":"Volume-of-interest (VOI) imaging in C-arm flat-detector CT for high image quality at reduced dose","container-title":"Medical physics","page":"2719-2730","volume":"37","issue":"6","source":"NCBI PubMed","abstract":"PURPOSE: A novel method for flat-detector computed tomography was developed to enable volume-of-interest (VOI) imaging at high resolution, low noise, and reduced dose. For this, a full low-dose overview (OV) scan and a local high-dose scan of a VOI are combined.\nMETHODS: The first scan yields an overview of the whole object and enables the selection of an arbitrary VOI. The second scan of that VOI assures high image quality within the interesting volume. The combination of the two consecutive scans is based on a forward projection of the reconstructed OV volume that was registered to the VOI. The artificial projection data of the OV scan are combined with the measured VOI data in the raw data domain. Different projection values are matched by an appropriate transformation and weighting. The reconstruction is performed with a standard Feldkamp-type algorithm. In simulations, the combination of OV scan and VOI scan was investigated on a mathematically described phantom. In measurements, spatial resolution and noise were evaluated with image quality phantoms. Modulation transfer functions and noise values were calculated. Measurements of an anthropomorphic head phantom were used to validate the proposed method for realistic applications, e.g., imaging stents. In Monte Carlo simulations, 3D dose distributions were calculated and dose values were assessed quantitatively.\nRESULTS: By the proposed combination method, an image is generated which covers the whole object and provides the VOI at high image quality. In the OV image, a resolution of 0.7 lp/mm (line pairs per millimeter) and noise of 63.5 HU were determined. Inside the VOI, resolution was increased to 2.4 lp/mm and noise was decreased to 18.7 HU. For the performed measurements, the cumulative dose was significantly reduced in comparison to conventional scans by up to 93%. The dose of a high-quality scan, for example, was reduced from 97 to less than 7 mGy, while keeping image quality constant within the VOI.\nCONCLUSIONS: The proposed VOI application with two scans is an effective way to ensure high image quality within the VOI while simultaneously reducing the cumulative patient dose.","ISSN":"0094-2405","note":"PMID: 20632582","journalAbbreviation":"Med Phys","language":"eng","author":[{"family":"Kolditz","given":"Daniel"},{"family":"Kyriakou","given":"Yiannis"},{"family":"Kalender","given":"Willi A"}],"issued":{"date-parts":[["2010",6]]},"PMID":"20632582"}}],"schema":"https://github.com/citation-style-language/schema/raw/master/csl-citation.json"} </w:instrText>
      </w:r>
      <w:r w:rsidR="00CC134F"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13</w:t>
      </w:r>
      <w:r w:rsidR="00CC134F" w:rsidRPr="007C7602">
        <w:rPr>
          <w:rFonts w:ascii="Book Antiqua" w:hAnsi="Book Antiqua"/>
          <w:sz w:val="24"/>
          <w:szCs w:val="24"/>
          <w:vertAlign w:val="superscript"/>
        </w:rPr>
        <w:fldChar w:fldCharType="end"/>
      </w:r>
      <w:r w:rsidR="00071954" w:rsidRPr="007C7602">
        <w:rPr>
          <w:rFonts w:ascii="Book Antiqua" w:hAnsi="Book Antiqua"/>
          <w:sz w:val="24"/>
          <w:szCs w:val="24"/>
          <w:vertAlign w:val="superscript"/>
        </w:rPr>
        <w:t>]</w:t>
      </w:r>
      <w:r w:rsidR="00EB287E" w:rsidRPr="007C7602">
        <w:rPr>
          <w:rFonts w:ascii="Book Antiqua" w:hAnsi="Book Antiqua"/>
          <w:sz w:val="24"/>
          <w:szCs w:val="24"/>
        </w:rPr>
        <w:t>.</w:t>
      </w:r>
    </w:p>
    <w:p w14:paraId="4BEFF26B" w14:textId="77777777" w:rsidR="00600777" w:rsidRPr="007C7602" w:rsidRDefault="00600777" w:rsidP="00600777">
      <w:pPr>
        <w:spacing w:after="0" w:line="360" w:lineRule="auto"/>
        <w:jc w:val="both"/>
        <w:rPr>
          <w:rFonts w:ascii="Book Antiqua" w:hAnsi="Book Antiqua"/>
          <w:sz w:val="24"/>
          <w:szCs w:val="24"/>
          <w:lang w:eastAsia="zh-CN"/>
        </w:rPr>
      </w:pPr>
    </w:p>
    <w:p w14:paraId="2C731657" w14:textId="1A286E62" w:rsidR="00600777" w:rsidRPr="007C7602" w:rsidRDefault="0077012B" w:rsidP="00600777">
      <w:pPr>
        <w:spacing w:after="0" w:line="360" w:lineRule="auto"/>
        <w:jc w:val="both"/>
        <w:rPr>
          <w:rFonts w:ascii="Book Antiqua" w:hAnsi="Book Antiqua"/>
          <w:b/>
          <w:i/>
          <w:sz w:val="24"/>
          <w:szCs w:val="24"/>
          <w:lang w:eastAsia="zh-CN"/>
        </w:rPr>
      </w:pPr>
      <w:r w:rsidRPr="007C7602">
        <w:rPr>
          <w:rFonts w:ascii="Book Antiqua" w:hAnsi="Book Antiqua"/>
          <w:b/>
          <w:i/>
          <w:sz w:val="24"/>
          <w:szCs w:val="24"/>
        </w:rPr>
        <w:t xml:space="preserve">Decision support </w:t>
      </w:r>
      <w:r w:rsidR="00600777" w:rsidRPr="007C7602">
        <w:rPr>
          <w:rFonts w:ascii="Book Antiqua" w:hAnsi="Book Antiqua"/>
          <w:b/>
          <w:i/>
          <w:sz w:val="24"/>
          <w:szCs w:val="24"/>
        </w:rPr>
        <w:t>at the time of ordering a scan</w:t>
      </w:r>
    </w:p>
    <w:p w14:paraId="08AA5728" w14:textId="5B357398" w:rsidR="0077012B" w:rsidRPr="007C7602" w:rsidRDefault="0077012B" w:rsidP="00600777">
      <w:pPr>
        <w:spacing w:after="0" w:line="360" w:lineRule="auto"/>
        <w:jc w:val="both"/>
        <w:rPr>
          <w:rFonts w:ascii="Book Antiqua" w:hAnsi="Book Antiqua"/>
          <w:sz w:val="24"/>
          <w:szCs w:val="24"/>
          <w:lang w:eastAsia="zh-CN"/>
        </w:rPr>
      </w:pPr>
      <w:r w:rsidRPr="007C7602">
        <w:rPr>
          <w:rFonts w:ascii="Book Antiqua" w:hAnsi="Book Antiqua"/>
          <w:sz w:val="24"/>
          <w:szCs w:val="24"/>
        </w:rPr>
        <w:t>Automated prompts and advice as part of online radiology ordering systems can help to reduce the number of low utility examinations carried out</w:t>
      </w:r>
      <w:r w:rsidR="001D112B" w:rsidRPr="007C7602">
        <w:rPr>
          <w:rFonts w:ascii="Book Antiqua" w:hAnsi="Book Antiqua"/>
          <w:sz w:val="24"/>
          <w:szCs w:val="24"/>
          <w:vertAlign w:val="superscript"/>
        </w:rPr>
        <w:t>[</w:t>
      </w:r>
      <w:r w:rsidR="00006DDE"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W9l94j5y","properties":{"formattedCitation":"{\\rtf \\super 114\\nosupersub{}}","plainCitation":"114"},"citationItems":[{"id":418,"uris":["http://zotero.org/users/1375475/items/TVI4XJIK"],"uri":["http://zotero.org/users/1375475/items/TVI4XJIK"],"itemData":{"id":418,"type":"article-journal","title":"Effect of computerized order entry with integrated decision support on the growth of outpatient procedure volumes: seven-year time series analysis","container-title":"Radiology","page":"147-155","volume":"251","issue":"1","source":"NCBI PubMed","abstract":"PURPOSE: To determine the effect of a computerized radiology order entry (ROE) and decision support (DS) system on growth rate of outpatient computed tomography (CT), magnetic resonance (MR) imaging, and ultrasonography (US) procedure volumes over time at a large metropolitan academic medical center.\nMATERIALS AND METHODS: Institutional review board approval was obtained for this study of deidentified aggregate administrative data. The research was compliant with HIPAA; informed consent was waived. This was a retrospective study of outpatient advanced imaging utilization before, during, and after implementation of a Web-based ROE and DS system. Dependent variables were the quarterly volumes of outpatient CT, MR imaging, and US examinations from quarter 4 of 2000 through quarter 4 of 2007. Outpatient visits during each quarter were included as control variables. These data were analyzed as three separate time series with piecewise linear regression for simultaneous estimation of quarterly examination volume trends before and after ROE and DS system implementation. This procedure was repeated with log-transformed quarterly volumes to estimate percentage growth rates.\nRESULTS: There was a significant decrease in CT volume growth (274 per quarter) and growth rate (2.75% per quarter) after ROE and DS system implementation (P &lt; .001). For MR imaging, growth rate decreased significantly (1.2%, P = .016) after ROE and DS system implementation; however, there was no significant change in quarterly volume growth. With US, quarterly volume growth (n = 98, P = .014) and growth rate (1.3%, P = .001) decreased significantly after ROE implementation. These changes occurred during a steady growth in clinic visit volumes in the associated referral practices.\nCONCLUSION: Substantial decreases in the growth of outpatient CT and US procedure volume coincident with ROE implementation (supplemented by DS for CT) were observed. The utilization of outpatient MR imaging decreased less impressively, with only the rate of growth being significantly lower after interventions were in effect.","DOI":"10.1148/radiol.2511081174","ISSN":"1527-1315","note":"PMID: 19221058","shortTitle":"Effect of computerized order entry with integrated decision support on the growth of outpatient procedure volumes","journalAbbreviation":"Radiology","language":"eng","author":[{"family":"Sistrom","given":"Christopher L"},{"family":"Dang","given":"Pragya A"},{"family":"Weilburg","given":"Jeffrey B"},{"family":"Dreyer","given":"Keith J"},{"family":"Rosenthal","given":"Daniel I"},{"family":"Thrall","given":"James H"}],"issued":{"date-parts":[["2009",4]]},"PMID":"19221058"}}],"schema":"https://github.com/citation-style-language/schema/raw/master/csl-citation.json"} </w:instrText>
      </w:r>
      <w:r w:rsidR="00006DDE"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14</w:t>
      </w:r>
      <w:r w:rsidR="00006DDE" w:rsidRPr="007C7602">
        <w:rPr>
          <w:rFonts w:ascii="Book Antiqua" w:hAnsi="Book Antiqua"/>
          <w:sz w:val="24"/>
          <w:szCs w:val="24"/>
          <w:vertAlign w:val="superscript"/>
        </w:rPr>
        <w:fldChar w:fldCharType="end"/>
      </w:r>
      <w:r w:rsidR="001D112B" w:rsidRPr="007C7602">
        <w:rPr>
          <w:rFonts w:ascii="Book Antiqua" w:hAnsi="Book Antiqua"/>
          <w:sz w:val="24"/>
          <w:szCs w:val="24"/>
          <w:vertAlign w:val="superscript"/>
        </w:rPr>
        <w:t>]</w:t>
      </w:r>
      <w:r w:rsidRPr="007C7602">
        <w:rPr>
          <w:rFonts w:ascii="Book Antiqua" w:hAnsi="Book Antiqua"/>
          <w:sz w:val="24"/>
          <w:szCs w:val="24"/>
        </w:rPr>
        <w:t xml:space="preserve"> (one study demonstrated that this type of system can reduce the number of low utility examinations threefold</w:t>
      </w:r>
      <w:r w:rsidR="001D112B" w:rsidRPr="007C7602">
        <w:rPr>
          <w:rFonts w:ascii="Book Antiqua" w:hAnsi="Book Antiqua"/>
          <w:sz w:val="24"/>
          <w:szCs w:val="24"/>
        </w:rPr>
        <w:t>)</w:t>
      </w:r>
      <w:r w:rsidR="001D112B" w:rsidRPr="007C7602">
        <w:rPr>
          <w:rFonts w:ascii="Book Antiqua" w:hAnsi="Book Antiqua"/>
          <w:sz w:val="24"/>
          <w:szCs w:val="24"/>
          <w:vertAlign w:val="superscript"/>
        </w:rPr>
        <w:t>[</w:t>
      </w:r>
      <w:r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PqOaDNmC","properties":{"formattedCitation":"{\\rtf \\super 115\\nosupersub{}}","plainCitation":"115"},"citationItems":[{"id":701,"uris":["http://zotero.org/users/1375475/items/JNVZB8FE"],"uri":["http://zotero.org/users/1375475/items/JNVZB8FE"],"itemData":{"id":701,"type":"article-journal","title":"Radiology Order Entry With Decision Support: Initial Clinical Experience","container-title":"Journal of the American College of Radiology","page":"799-806","volume":"3","issue":"10","source":"www.jacr.org","abstract":"Purpose\nTo determine whether an appropriately designed computerized order entry system for radiology can be clinically accepted and influence ordering practices.\nMaterials and Methods\nAn intranet-based outpatient ordering and scheduling system was designed and implemented beginning in 2001. Indications used to request imaging have been standardized and keystrokes minimized by using menus. The system offers online scheduling and provides patient reminders, preparation instructions, and driving directions. Since November 2004, examination requests have been given utility scores on the basis of the indications provided. Comparative scores for other types of imaging examinations are displayed alongside the scores for the examinations requested. Physicians’ performance is tracked, and senior clinicians counsel physicians with many low-scoring examinations. Data collected from the order entry system were used to evaluate rates of use, examinations with low “utility scores,” and changes in the scores over the first year of use.\nResults\nThe use of the order entry system has increased steadily, currently constituting 75% of all potential outpatient studies. Since the addition of decision support in November 2004, almost 72,000 examinations have been scored. The highest number of low utility examinations were imaging of the spine, either computed tomography or magnetic resonance imaging. The percentage of low utility examinations declined from 6% to 2% overall. The amount of the decline was greatest for primary care physicians and for those who interacted with the computer themselves rather than through office staff members.\nConclusions\nComputerized order entry with decision support can be widely accepted by clinicians and can have an impact on ordering practices.","DOI":"10.1016/j.jacr.2006.05.006","ISSN":"1546-1440","shortTitle":"Radiology Order Entry With Decision Support","language":"English","author":[{"family":"Rosenthal","given":"Daniel I."},{"family":"Weilburg","given":"Jeffrey B."},{"family":"Schultz","given":"Thomas"},{"family":"Miller","given":"Janet C."},{"family":"Nixon","given":"Victoria"},{"family":"Dreyer","given":"Keith J."},{"family":"Thrall","given":"James H."}],"issued":{"date-parts":[["2006",10,1]]},"accessed":{"date-parts":[["2014",5,8]]}}}],"schema":"https://github.com/citation-style-language/schema/raw/master/csl-citation.json"} </w:instrText>
      </w:r>
      <w:r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15</w:t>
      </w:r>
      <w:r w:rsidRPr="007C7602">
        <w:rPr>
          <w:rFonts w:ascii="Book Antiqua" w:hAnsi="Book Antiqua"/>
          <w:sz w:val="24"/>
          <w:szCs w:val="24"/>
          <w:vertAlign w:val="superscript"/>
        </w:rPr>
        <w:fldChar w:fldCharType="end"/>
      </w:r>
      <w:r w:rsidR="00600777" w:rsidRPr="007C7602">
        <w:rPr>
          <w:rFonts w:ascii="Book Antiqua" w:hAnsi="Book Antiqua"/>
          <w:sz w:val="24"/>
          <w:szCs w:val="24"/>
          <w:vertAlign w:val="superscript"/>
        </w:rPr>
        <w:t>]</w:t>
      </w:r>
      <w:r w:rsidR="00600777" w:rsidRPr="007C7602">
        <w:rPr>
          <w:rFonts w:ascii="Book Antiqua" w:hAnsi="Book Antiqua" w:hint="eastAsia"/>
          <w:sz w:val="24"/>
          <w:szCs w:val="24"/>
          <w:lang w:eastAsia="zh-CN"/>
        </w:rPr>
        <w:t>.</w:t>
      </w:r>
    </w:p>
    <w:p w14:paraId="2CA077CB" w14:textId="77777777" w:rsidR="00600777" w:rsidRPr="007C7602" w:rsidRDefault="00600777" w:rsidP="00600777">
      <w:pPr>
        <w:spacing w:after="0" w:line="360" w:lineRule="auto"/>
        <w:jc w:val="both"/>
        <w:rPr>
          <w:rFonts w:ascii="Book Antiqua" w:hAnsi="Book Antiqua"/>
          <w:sz w:val="24"/>
          <w:szCs w:val="24"/>
          <w:lang w:eastAsia="zh-CN"/>
        </w:rPr>
      </w:pPr>
    </w:p>
    <w:p w14:paraId="51245F67" w14:textId="77777777" w:rsidR="00600777" w:rsidRPr="007C7602" w:rsidRDefault="00DF4B16" w:rsidP="00600777">
      <w:pPr>
        <w:spacing w:after="0" w:line="360" w:lineRule="auto"/>
        <w:jc w:val="both"/>
        <w:rPr>
          <w:rFonts w:ascii="Book Antiqua" w:hAnsi="Book Antiqua"/>
          <w:b/>
          <w:sz w:val="24"/>
          <w:szCs w:val="24"/>
          <w:lang w:eastAsia="zh-CN"/>
        </w:rPr>
      </w:pPr>
      <w:r w:rsidRPr="007C7602">
        <w:rPr>
          <w:rFonts w:ascii="Book Antiqua" w:hAnsi="Book Antiqua"/>
          <w:b/>
          <w:i/>
          <w:sz w:val="24"/>
          <w:szCs w:val="24"/>
        </w:rPr>
        <w:t>Split bolus te</w:t>
      </w:r>
      <w:r w:rsidR="00600777" w:rsidRPr="007C7602">
        <w:rPr>
          <w:rFonts w:ascii="Book Antiqua" w:hAnsi="Book Antiqua"/>
          <w:b/>
          <w:i/>
          <w:sz w:val="24"/>
          <w:szCs w:val="24"/>
        </w:rPr>
        <w:t>chniques for urological studies</w:t>
      </w:r>
      <w:r w:rsidR="00CC1F6E" w:rsidRPr="007C7602">
        <w:rPr>
          <w:rFonts w:ascii="Book Antiqua" w:hAnsi="Book Antiqua"/>
          <w:b/>
          <w:sz w:val="24"/>
          <w:szCs w:val="24"/>
        </w:rPr>
        <w:t xml:space="preserve"> </w:t>
      </w:r>
    </w:p>
    <w:p w14:paraId="09DE5015" w14:textId="2888EACC" w:rsidR="00DF4B16" w:rsidRPr="007C7602" w:rsidRDefault="00CC1F6E" w:rsidP="00600777">
      <w:pPr>
        <w:spacing w:after="0" w:line="360" w:lineRule="auto"/>
        <w:jc w:val="both"/>
        <w:rPr>
          <w:rFonts w:ascii="Book Antiqua" w:hAnsi="Book Antiqua"/>
          <w:sz w:val="24"/>
          <w:szCs w:val="24"/>
          <w:lang w:eastAsia="zh-CN"/>
        </w:rPr>
      </w:pPr>
      <w:r w:rsidRPr="007C7602">
        <w:rPr>
          <w:rFonts w:ascii="Book Antiqua" w:hAnsi="Book Antiqua"/>
          <w:sz w:val="24"/>
          <w:szCs w:val="24"/>
        </w:rPr>
        <w:t>Typical CT urography protocols have require</w:t>
      </w:r>
      <w:r w:rsidR="00DA6D7D" w:rsidRPr="007C7602">
        <w:rPr>
          <w:rFonts w:ascii="Book Antiqua" w:hAnsi="Book Antiqua"/>
          <w:sz w:val="24"/>
          <w:szCs w:val="24"/>
        </w:rPr>
        <w:t>d</w:t>
      </w:r>
      <w:r w:rsidRPr="007C7602">
        <w:rPr>
          <w:rFonts w:ascii="Book Antiqua" w:hAnsi="Book Antiqua"/>
          <w:sz w:val="24"/>
          <w:szCs w:val="24"/>
        </w:rPr>
        <w:t xml:space="preserve"> multiple image acquisitions to obtain the unenhanced, contrast-enhanced nephrographic, and contrast-enhanced excretory phase images. This method of multiple image acquisition requires a significant radiation burden (quoted between 15-35</w:t>
      </w:r>
      <w:r w:rsidR="00767351" w:rsidRPr="007C7602">
        <w:rPr>
          <w:rFonts w:ascii="Book Antiqua" w:hAnsi="Book Antiqua" w:hint="eastAsia"/>
          <w:sz w:val="24"/>
          <w:szCs w:val="24"/>
          <w:lang w:eastAsia="zh-CN"/>
        </w:rPr>
        <w:t xml:space="preserve"> </w:t>
      </w:r>
      <w:r w:rsidRPr="007C7602">
        <w:rPr>
          <w:rFonts w:ascii="Book Antiqua" w:hAnsi="Book Antiqua"/>
          <w:sz w:val="24"/>
          <w:szCs w:val="24"/>
        </w:rPr>
        <w:t>mSv)</w:t>
      </w:r>
      <w:r w:rsidR="001D112B" w:rsidRPr="007C7602">
        <w:rPr>
          <w:rFonts w:ascii="Book Antiqua" w:hAnsi="Book Antiqua"/>
          <w:sz w:val="24"/>
          <w:szCs w:val="24"/>
          <w:vertAlign w:val="superscript"/>
        </w:rPr>
        <w:t>[</w:t>
      </w:r>
      <w:r w:rsidR="00600E7C"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fd5itdk3p","properties":{"formattedCitation":"{\\rtf \\super 116,117\\nosupersub{}}","plainCitation":"116,117"},"citationItems":[{"id":706,"uris":["http://zotero.org/users/1375475/items/5F2JT8HZ"],"uri":["http://zotero.org/users/1375475/items/5F2JT8HZ"],"itemData":{"id":706,"type":"article-journal","title":"Imaging of the urinary tract using multidetector computed tomography urography.","container-title":"Seminars in urologic oncology","page":"174-179","volume":"20","issue":"3","source":"europepmc.org","abstract":"Abstract: In the past few years, radiologists have begun to design a single imaging test to thoroughly evaluate the urinary tract. Multidetector computed...","ISSN":"1081-0943","note":"PMID: 12215971","journalAbbreviation":"Semin Urol Oncol","language":"eng","author":[{"family":"Caoili","given":"EM"}],"issued":{"date-parts":[["2002",8]]},"accessed":{"date-parts":[["2014",5,12]]},"PMID":"12215971"},"label":"page"},{"id":704,"uris":["http://zotero.org/users/1375475/items/34I95IXA"],"uri":["http://zotero.org/users/1375475/items/34I95IXA"],"itemData":{"id":704,"type":"article-journal","title":"Patient radiation dose at CT urography and conventional urography","container-title":"Radiology","page":"126-132","volume":"232","issue":"1","source":"NCBI PubMed","abstract":"PURPOSE: To measure and compare patient radiation dose from computed tomographic (CT) urography and conventional urography and to compare these doses with dose estimates determined from phantom measurements.\nMATERIALS AND METHODS: Patient skin doses were determined by placing a thermoluminescent dosimeter (TLD) strip (six TLD chips) on the abdomen of eight patients examined with CT urography and 11 patients examined with conventional urography. CT urography group consisted of two women and six men (mean age, 55.5 years), and conventional urography group consisted of six women and five men (mean age, 58.9 years). CT urography protocol included three volumetric acquisitions of the abdomen and pelvis. Conventional urography protocol consisted of acquisition of several images involving full nephrotomography and oblique projections. Mean and SD of measured patient doses were compared with corresponding calculated doses and with dose measured on a Lucite pelvic-torso phantom. Correlation coefficient (R(2)) was calculated to compare measured and calculated skin doses for conventional urography examination, and two-tailed P value significance test was used to evaluate variation in effective dose with patient size. Radiation risk was calculated from effective dose estimates.\nRESULTS: Mean patient skin doses for CT urography measured with TLD strips and calculated from phantom data (CT dose index) were 56.3 mGy +/- 11.5 and 54.6 mGy +/- 4.1, respectively. Mean patient skin doses for conventional urography measured with TLD strips and calculated as entrance skin dose were 151 mGy +/- 90 and 145 mGy +/- 76, respectively. Correlation coefficient between measured and calculated skin doses for conventional urography examinations was 0.95. Mean effective dose estimates for CT urography and conventional urography were 14.8 mSv +/- 90.0 and 9.7 mSv +/- 3.0, respectively. Mean effective doses estimated for the pelvic-torso phantom were 15.9 mSv (CT urography) and 7.8 mSv (conventional urography).\nCONCLUSION: Standard protocol for CT urography led to higher mean effective dose, approximately 1.5 times the radiation risk for conventional urography. Patient dose estimates should be taken into consideration when imaging protocols are established for CT urography.","DOI":"10.1148/radiol.2321030222","ISSN":"0033-8419","note":"PMID: 15220498","journalAbbreviation":"Radiology","language":"eng","author":[{"family":"Nawfel","given":"Richard D"},{"family":"Judy","given":"Philip F"},{"family":"Schleipman","given":"A Robert"},{"family":"Silverman","given":"Stuart G"}],"issued":{"date-parts":[["2004",7]]},"PMID":"15220498"},"label":"page"}],"schema":"https://github.com/citation-style-language/schema/raw/master/csl-citation.json"} </w:instrText>
      </w:r>
      <w:r w:rsidR="00600E7C"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16,117</w:t>
      </w:r>
      <w:r w:rsidR="00600E7C" w:rsidRPr="007C7602">
        <w:rPr>
          <w:rFonts w:ascii="Book Antiqua" w:hAnsi="Book Antiqua"/>
          <w:sz w:val="24"/>
          <w:szCs w:val="24"/>
          <w:vertAlign w:val="superscript"/>
        </w:rPr>
        <w:fldChar w:fldCharType="end"/>
      </w:r>
      <w:r w:rsidR="001D112B"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However, the utilisation of split bolus protocols can significantly reduce this burden and exposes the patient to doses similar to that experienced in standard unenhanced and contrast enhanced abdomino-pelvic CT</w:t>
      </w:r>
      <w:r w:rsidR="00EB287E" w:rsidRPr="007C7602">
        <w:rPr>
          <w:rFonts w:ascii="Book Antiqua" w:hAnsi="Book Antiqua"/>
          <w:sz w:val="24"/>
          <w:szCs w:val="24"/>
          <w:vertAlign w:val="superscript"/>
        </w:rPr>
        <w:t>[</w:t>
      </w:r>
      <w:r w:rsidR="00600E7C" w:rsidRPr="007C7602">
        <w:rPr>
          <w:rFonts w:ascii="Book Antiqua" w:hAnsi="Book Antiqua"/>
          <w:sz w:val="24"/>
          <w:szCs w:val="24"/>
        </w:rPr>
        <w:fldChar w:fldCharType="begin"/>
      </w:r>
      <w:r w:rsidR="00074B64" w:rsidRPr="007C7602">
        <w:rPr>
          <w:rFonts w:ascii="Book Antiqua" w:hAnsi="Book Antiqua"/>
          <w:sz w:val="24"/>
          <w:szCs w:val="24"/>
        </w:rPr>
        <w:instrText xml:space="preserve"> ADDIN ZOTERO_ITEM CSL_CITATION {"citationID":"qBCLRo1Z","properties":{"formattedCitation":"{\\rtf \\super 118\\nosupersub{}}","plainCitation":"118"},"citationItems":[{"id":712,"uris":["http://zotero.org/users/1375475/items/QWSEXSC6"],"uri":["http://zotero.org/users/1375475/items/QWSEXSC6"],"itemData":{"id":712,"type":"article-journal","title":"Split-Bolus MDCT Urography with Synchronous Nephrographic and Excretory Phase Enhancement","container-title":"American Journal of Roentgenology","page":"314-322","volume":"189","issue":"2","source":"ajronline.org (Atypon)","abstract":"ABSTRACT : OBJECTIVE. Our purpose was to evaluate the utility of CT urography performed using a split contrast bolus that yields synchronous nephrographic and excretory phase enhancement.MATERIALS AND METHODS. Five hundred consecutive patients referred for evaluation of possible urinary tract abnormalities (327 for painless hematuria) underwent CT urography with unenhanced scanning of the abdomen and pelvis and scanning during concurrent nephrographic and excretory phase enhancement produced by administration of a split contrast bolus. The enhanced abdomen scan was obtained with abdominal compression; the enhanced pelvis scan was obtained after release of compression. Findings from axial sections and coronal maximum intensity projections were correlated with clinical follow-up and, as available, with laboratory and other imaging studies including cystoscopy, ureteroscopy, urine cytology, surgery, and pathology. Follow-up management for each patient was determined by the clinical judgment of the referring physician.RESULTS. CT urography identified 100% of pathologically confirmed renal cell carcinomas (n = 10) and uroepithelial malignancies involving the renal collecting system or ureter (n = 8). An additional nine renal masses were identified for which no pathologic proof has yet been obtained, including eight subcentimeter solid renal masses and one multiloculated lesion. Fourteen of 19 confirmed cases of uroepithelial neoplasm involving the bladder were identified. CT urography yielded one false-positive for bladder tumor, two false-positives for ureteral tumor, and one patient with a bladder mass who refused further evaluation. CT urography yielded sensitivity and specificity of 100% and 99% and 74% and 99% and positive predictive value and negative predictive value of 80% and 100% and 93% and 99% for the renal collecting system and ureter and bladder, respectively. CT urography was ineffective in identifying 11 cases of noninfectious cystitis. CT urography also depicted numerous other congenital and acquired abnormalities of the urinary tract.CONCLUSION. Split-bolus MDCT urography detected all proven cases of tumors of the upper urinary tract, yielding high sensitivity and specificity. The split-bolus technique has the potential to reduce both radiation dose and the number of images generated by MDCT urography.","DOI":"10.2214/AJR.07.2288","ISSN":"0361-803X","journalAbbreviation":"American Journal of Roentgenology","author":[{"family":"Chow","given":"Lawrence C."},{"family":"Kwan","given":"Sharon W."},{"family":"Olcott","given":"Eric W."},{"family":"Sommer","given":"Graham"}],"issued":{"date-parts":[["2007",8,1]]},"accessed":{"date-parts":[["2014",5,12]]}}}],"schema":"https://github.com/citation-style-language/schema/raw/master/csl-citation.json"} </w:instrText>
      </w:r>
      <w:r w:rsidR="00600E7C" w:rsidRPr="007C7602">
        <w:rPr>
          <w:rFonts w:ascii="Book Antiqua" w:hAnsi="Book Antiqua"/>
          <w:sz w:val="24"/>
          <w:szCs w:val="24"/>
        </w:rPr>
        <w:fldChar w:fldCharType="separate"/>
      </w:r>
      <w:r w:rsidR="00074B64" w:rsidRPr="007C7602">
        <w:rPr>
          <w:rFonts w:ascii="Book Antiqua" w:hAnsi="Book Antiqua"/>
          <w:sz w:val="24"/>
          <w:szCs w:val="24"/>
          <w:vertAlign w:val="superscript"/>
        </w:rPr>
        <w:t>118</w:t>
      </w:r>
      <w:r w:rsidR="00600E7C" w:rsidRPr="007C7602">
        <w:rPr>
          <w:rFonts w:ascii="Book Antiqua" w:hAnsi="Book Antiqua"/>
          <w:sz w:val="24"/>
          <w:szCs w:val="24"/>
        </w:rPr>
        <w:fldChar w:fldCharType="end"/>
      </w:r>
      <w:r w:rsidR="00EB287E" w:rsidRPr="007C7602">
        <w:rPr>
          <w:rFonts w:ascii="Book Antiqua" w:hAnsi="Book Antiqua"/>
          <w:sz w:val="24"/>
          <w:szCs w:val="24"/>
          <w:vertAlign w:val="superscript"/>
        </w:rPr>
        <w:t>]</w:t>
      </w:r>
      <w:r w:rsidRPr="007C7602">
        <w:rPr>
          <w:rFonts w:ascii="Book Antiqua" w:hAnsi="Book Antiqua"/>
          <w:sz w:val="24"/>
          <w:szCs w:val="24"/>
        </w:rPr>
        <w:t xml:space="preserve">. </w:t>
      </w:r>
    </w:p>
    <w:p w14:paraId="173B3948" w14:textId="77777777" w:rsidR="00600777" w:rsidRPr="007C7602" w:rsidRDefault="00600777" w:rsidP="00600777">
      <w:pPr>
        <w:spacing w:after="0" w:line="360" w:lineRule="auto"/>
        <w:jc w:val="both"/>
        <w:rPr>
          <w:rFonts w:ascii="Book Antiqua" w:hAnsi="Book Antiqua"/>
          <w:sz w:val="24"/>
          <w:szCs w:val="24"/>
          <w:lang w:eastAsia="zh-CN"/>
        </w:rPr>
      </w:pPr>
    </w:p>
    <w:p w14:paraId="30B2F219" w14:textId="77777777" w:rsidR="00CC1F6E" w:rsidRPr="007C7602" w:rsidRDefault="00CC1F6E" w:rsidP="00600777">
      <w:pPr>
        <w:spacing w:after="0" w:line="360" w:lineRule="auto"/>
        <w:jc w:val="both"/>
        <w:rPr>
          <w:rFonts w:ascii="Book Antiqua" w:hAnsi="Book Antiqua"/>
          <w:b/>
          <w:sz w:val="24"/>
          <w:szCs w:val="24"/>
        </w:rPr>
      </w:pPr>
      <w:r w:rsidRPr="007C7602">
        <w:rPr>
          <w:rFonts w:ascii="Book Antiqua" w:hAnsi="Book Antiqua"/>
          <w:b/>
          <w:i/>
          <w:sz w:val="24"/>
          <w:szCs w:val="24"/>
        </w:rPr>
        <w:t>Virtual non contrast CT from dual energy CT</w:t>
      </w:r>
    </w:p>
    <w:p w14:paraId="2064A664" w14:textId="417AE45C" w:rsidR="005D6A10" w:rsidRPr="007C7602" w:rsidRDefault="00DC7205" w:rsidP="00600777">
      <w:pPr>
        <w:spacing w:after="0" w:line="360" w:lineRule="auto"/>
        <w:jc w:val="both"/>
        <w:rPr>
          <w:rFonts w:ascii="Book Antiqua" w:hAnsi="Book Antiqua"/>
          <w:b/>
          <w:sz w:val="24"/>
          <w:szCs w:val="24"/>
          <w:u w:val="single"/>
        </w:rPr>
      </w:pPr>
      <w:r w:rsidRPr="007C7602">
        <w:rPr>
          <w:rFonts w:ascii="Book Antiqua" w:hAnsi="Book Antiqua"/>
          <w:b/>
          <w:sz w:val="24"/>
          <w:szCs w:val="24"/>
        </w:rPr>
        <w:t>Rational scanning:</w:t>
      </w:r>
      <w:r w:rsidR="00600777" w:rsidRPr="007C7602">
        <w:rPr>
          <w:rFonts w:ascii="Book Antiqua" w:hAnsi="Book Antiqua" w:hint="eastAsia"/>
          <w:b/>
          <w:sz w:val="24"/>
          <w:szCs w:val="24"/>
          <w:lang w:eastAsia="zh-CN"/>
        </w:rPr>
        <w:t xml:space="preserve"> </w:t>
      </w:r>
      <w:r w:rsidRPr="007C7602">
        <w:rPr>
          <w:rFonts w:ascii="Book Antiqua" w:hAnsi="Book Antiqua"/>
          <w:sz w:val="24"/>
          <w:szCs w:val="24"/>
        </w:rPr>
        <w:t xml:space="preserve">The strategies outlined above can play a huge role in minimising the dose administered to the patient during various scanning procedures. However, the </w:t>
      </w:r>
      <w:r w:rsidR="00DA6D7D" w:rsidRPr="007C7602">
        <w:rPr>
          <w:rFonts w:ascii="Book Antiqua" w:hAnsi="Book Antiqua"/>
          <w:sz w:val="24"/>
          <w:szCs w:val="24"/>
        </w:rPr>
        <w:t xml:space="preserve">best </w:t>
      </w:r>
      <w:r w:rsidRPr="007C7602">
        <w:rPr>
          <w:rFonts w:ascii="Book Antiqua" w:hAnsi="Book Antiqua"/>
          <w:sz w:val="24"/>
          <w:szCs w:val="24"/>
        </w:rPr>
        <w:t>dose reduction strategy is</w:t>
      </w:r>
      <w:r w:rsidR="001B6354" w:rsidRPr="007C7602">
        <w:rPr>
          <w:rFonts w:ascii="Book Antiqua" w:hAnsi="Book Antiqua"/>
          <w:sz w:val="24"/>
          <w:szCs w:val="24"/>
        </w:rPr>
        <w:t xml:space="preserve"> to avoid needless scanning.</w:t>
      </w:r>
      <w:r w:rsidR="003F166F" w:rsidRPr="007C7602">
        <w:rPr>
          <w:rFonts w:ascii="Book Antiqua" w:hAnsi="Book Antiqua"/>
          <w:sz w:val="24"/>
          <w:szCs w:val="24"/>
        </w:rPr>
        <w:t xml:space="preserve"> Unfortunately, </w:t>
      </w:r>
      <w:r w:rsidRPr="007C7602">
        <w:rPr>
          <w:rFonts w:ascii="Book Antiqua" w:hAnsi="Book Antiqua"/>
          <w:sz w:val="24"/>
          <w:szCs w:val="24"/>
        </w:rPr>
        <w:t xml:space="preserve">it has been shown that large numbers of scans are undertaken each year which </w:t>
      </w:r>
      <w:r w:rsidR="006A4C27" w:rsidRPr="007C7602">
        <w:rPr>
          <w:rFonts w:ascii="Book Antiqua" w:hAnsi="Book Antiqua"/>
          <w:sz w:val="24"/>
          <w:szCs w:val="24"/>
        </w:rPr>
        <w:t xml:space="preserve">are </w:t>
      </w:r>
      <w:r w:rsidRPr="007C7602">
        <w:rPr>
          <w:rFonts w:ascii="Book Antiqua" w:hAnsi="Book Antiqua"/>
          <w:sz w:val="24"/>
          <w:szCs w:val="24"/>
        </w:rPr>
        <w:t>lack</w:t>
      </w:r>
      <w:r w:rsidR="006A4C27" w:rsidRPr="007C7602">
        <w:rPr>
          <w:rFonts w:ascii="Book Antiqua" w:hAnsi="Book Antiqua"/>
          <w:sz w:val="24"/>
          <w:szCs w:val="24"/>
        </w:rPr>
        <w:t>ing in</w:t>
      </w:r>
      <w:r w:rsidRPr="007C7602">
        <w:rPr>
          <w:rFonts w:ascii="Book Antiqua" w:hAnsi="Book Antiqua"/>
          <w:sz w:val="24"/>
          <w:szCs w:val="24"/>
        </w:rPr>
        <w:t xml:space="preserve"> a valid clinical indication</w:t>
      </w:r>
      <w:r w:rsidR="001D112B" w:rsidRPr="007C7602">
        <w:rPr>
          <w:rFonts w:ascii="Book Antiqua" w:hAnsi="Book Antiqua"/>
          <w:sz w:val="24"/>
          <w:szCs w:val="24"/>
          <w:vertAlign w:val="superscript"/>
        </w:rPr>
        <w:t>[</w:t>
      </w:r>
      <w:r w:rsidR="00A63BA5"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HJAssXpJ","properties":{"formattedCitation":"{\\rtf \\super 119\\nosupersub{}}","plainCitation":"119"},"citationItems":[{"id":409,"uris":["http://zotero.org/users/1375475/items/JHCHT2BH"],"uri":["http://zotero.org/users/1375475/items/JHCHT2BH"],"itemData":{"id":409,"type":"article-journal","title":"Potential impact of the American College of Radiology appropriateness criteria on CT for trauma","container-title":"AJR. American journal of roentgenology","page":"937-942","volume":"186","issue":"4","source":"NCBI PubMed","abstract":"OBJECTIVE: The purpose of our study was to identify the current imaging utilization patterns at a level 1 trauma center, the radiation dose and financial costs of this imaging, and what impact, if any, the American College of Radiology (ACR) appropriateness criteria might have on these factors.\nMATERIALS AND METHODS: Two hundred trauma patients were retrospectively chosen for inclusion in the study. Patients were selected on the basis of receiving any form of ionizing radiation within the first 3 hr of arrival at an academic level 1 trauma center. Exclusion criteria included an absence of imaging, patients transferred from outside institutions with previously acquired imaging studies, and patients who first underwent surgery and subsequently returned for imaging within the 3-hr inclusion time of the study. These data were then analyzed for imaging utilization practices, estimation of radiation dose, cost, and the impact of the ACR criteria on these factors.\nRESULTS: A total of 660 CT examinations were performed for a total charge of $837,028. An estimated effective dose of 16 mSv was sustained by the typical patient in the study. Overall, application of the ACR criteria was found to have the potential to reduce imaging costs by 39% and the estimated radiation dose by 44%.\nCONCLUSION: The ACR appropriateness criteria have the potential to have a strong positive impact on the overall cost of imaging and radiation dose received for patients in the setting of trauma. These criteria should be emphasized to clinicians to help guide their imaging decisions.","DOI":"10.2214/AJR.05.0041","ISSN":"0361-803X","note":"PMID: 16554560","journalAbbreviation":"AJR Am J Roentgenol","language":"eng","author":[{"family":"Hadley","given":"Johnathan L"},{"family":"Agola","given":"John"},{"family":"Wong","given":"Ping"}],"issued":{"date-parts":[["2006",4]]},"PMID":"16554560"}}],"schema":"https://github.com/citation-style-language/schema/raw/master/csl-citation.json"} </w:instrText>
      </w:r>
      <w:r w:rsidR="00A63BA5"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19</w:t>
      </w:r>
      <w:r w:rsidR="00A63BA5" w:rsidRPr="007C7602">
        <w:rPr>
          <w:rFonts w:ascii="Book Antiqua" w:hAnsi="Book Antiqua"/>
          <w:sz w:val="24"/>
          <w:szCs w:val="24"/>
          <w:vertAlign w:val="superscript"/>
        </w:rPr>
        <w:fldChar w:fldCharType="end"/>
      </w:r>
      <w:r w:rsidR="001D112B"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In fact, it</w:t>
      </w:r>
      <w:r w:rsidR="005D6A10" w:rsidRPr="007C7602">
        <w:rPr>
          <w:rFonts w:ascii="Book Antiqua" w:hAnsi="Book Antiqua"/>
          <w:sz w:val="24"/>
          <w:szCs w:val="24"/>
        </w:rPr>
        <w:t xml:space="preserve"> has been suggested</w:t>
      </w:r>
      <w:r w:rsidR="00CA65EB" w:rsidRPr="007C7602">
        <w:rPr>
          <w:rFonts w:ascii="Book Antiqua" w:hAnsi="Book Antiqua"/>
          <w:sz w:val="24"/>
          <w:szCs w:val="24"/>
        </w:rPr>
        <w:t xml:space="preserve"> that perhaps 20-40% of </w:t>
      </w:r>
      <w:r w:rsidR="008D7F6E" w:rsidRPr="007C7602">
        <w:rPr>
          <w:rFonts w:ascii="Book Antiqua" w:hAnsi="Book Antiqua"/>
          <w:sz w:val="24"/>
          <w:szCs w:val="24"/>
        </w:rPr>
        <w:t>all CT scans could be avoided if decisions to scan were based on available guidelines</w:t>
      </w:r>
      <w:r w:rsidR="0004426B" w:rsidRPr="007C7602">
        <w:rPr>
          <w:rFonts w:ascii="Book Antiqua" w:hAnsi="Book Antiqua"/>
          <w:sz w:val="24"/>
          <w:szCs w:val="24"/>
        </w:rPr>
        <w:t xml:space="preserve"> </w:t>
      </w:r>
      <w:r w:rsidR="0004426B" w:rsidRPr="007C7602">
        <w:rPr>
          <w:rFonts w:ascii="Book Antiqua" w:hAnsi="Book Antiqua"/>
          <w:sz w:val="24"/>
          <w:szCs w:val="24"/>
          <w:vertAlign w:val="superscript"/>
        </w:rPr>
        <w:t>[</w:t>
      </w:r>
      <w:r w:rsidR="00A63BA5"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1jfdoqrqt6","properties":{"formattedCitation":"{\\rtf \\super 120,121\\nosupersub{}}","plainCitation":"120,121"},"citationItems":[{"id":411,"uris":["http://zotero.org/users/1375475/items/URQST6BK"],"uri":["http://zotero.org/users/1375475/items/URQST6BK"],"itemData":{"id":411,"type":"article-journal","title":"A critical comparison of clinical decision instruments for computed tomographic scanning in mild closed traumatic brain injury in adolescents and adults","container-title":"Annals of emergency medicine","page":"180-188","volume":"53","issue":"2","source":"NCBI PubMed","abstract":"STUDY OBJECTIVE: A number of clinical decision aids have been introduced to limit unnecessary computed tomographic scans in patients with mild traumatic brain injury. These aids differ in the risk factors they use to recommend a scan. We compare the instruments according to their sensitivity and specificity and recommend ones based on incremental benefit of correctly classifying patients as having surgical, nonsurgical, or no intracranial lesions.\nMETHODS: We performed a secondary analysis of prospectively collected database from 7,955 patients aged 10 years or older with mild traumatic brain injury to compare sensitivity and specificity of 6 common clinical decision strategies: the Canadian CT Head Rule, the Neurotraumatology Committee of the World Federation of Neurosurgical Societies, the New Orleans, the National Emergency X-Radiography Utilization Study II (NEXUS-II), the National Institute of Clinical Excellence guideline, and the Scandinavian Neurotrauma Committee guideline. Excluded from the database were patients for whom the history of trauma was unclear, the initial Glasgow Coma Scale score was less than 14, the injury was penetrating, vital signs were unstable, or who refused diagnostic tests. Patients revisiting the emergency department within 7 days were counted only once.\nRESULTS: The percentage of scans that would have been required by applying each of the 6 aids were Canadian CT head rule (high risk only) 53%, Canadian (medium &amp; high risk) 56%, the Neurotraumatology Committee of the World Federation of Neurosurgical Societies 56%, New Orleans 69%, NEXUS-II 56%, National Institute of Clinical Excellence 71%, and the Scandinavian 50%. The 6 decision aids' sensitivities for surgical hematomas could not be distinguished statistically (P&gt;.05). Sensitivity was 100% (95% confidence interval [CI] 96% to 100%) for NEXUS-II, 98.1% (95% CI 93% to 100%) for National Institute of Clinical Excellence, and 99.1% (95% CI 94% to 100%) for the other 4 clinical decision instruments. Sensitivity for any intracranial lesion ranged from 95.7% (95% CI 93% to 97%) (Scandinavian) to 100% (95% CI 98% to 100%) (National Institute of Clinical Excellence). In contrast, specificities varied between 30.9% (95% CI 30% to 32%) (National Institute of Clinical Excellence) and 52.9% (95% CI 52% to 54) (Scandinavian).\nCONCLUSION: NEXUS-II and the Scandinavian clinical decision aids displayed the best combination of sensitivity and specificity in this patient population. However, we cannot demonstrate that the higher sensitivity of NEXUS-II for surgical hematomas is statistically significant. Therefore, choosing which of the 2 clinical decision instruments to use must be based on decisionmakers' attitudes toward risk.","DOI":"10.1016/j.annemergmed.2008.01.002","ISSN":"1097-6760","note":"PMID: 18339447","journalAbbreviation":"Ann Emerg Med","language":"eng","author":[{"family":"Stein","given":"Sherman C"},{"family":"Fabbri","given":"Andrea"},{"family":"Servadei","given":"Franco"},{"family":"Glick","given":"Henry A"}],"issued":{"date-parts":[["2009",2]]},"PMID":"18339447"},"label":"page"},{"id":413,"uris":["http://zotero.org/users/1375475/items/8SWG9QND"],"uri":["http://zotero.org/users/1375475/items/8SWG9QND"],"itemData":{"id":413,"type":"article-journal","title":"Identification of children at very low risk of clinically-important brain injuries after head trauma: a prospective cohort study","container-title":"Lancet","page":"1160-1170","volume":"374","issue":"9696","source":"NCBI PubMed","abstract":"BACKGROUND: CT imaging of head-injured children has risks of radiation-induced malignancy. Our aim was to identify children at very low risk of clinically-important traumatic brain injuries (ciTBI) for whom CT might be unnecessary.\nMETHODS: We enrolled patients younger than 18 years presenting within 24 h of head trauma with Glasgow Coma Scale scores of 14-15 in 25 North American emergency departments. We derived and validated age-specific prediction rules for ciTBI (death from traumatic brain injury, neurosurgery, intubation &gt;24 h, or hospital admission &gt;or=2 nights).\nFINDINGS: We enrolled and analysed 42 412 children (derivation and validation populations: 8502 and 2216 younger than 2 years, and 25 283 and 6411 aged 2 years and older). We obtained CT scans on 14 969 (35.3%); ciTBIs occurred in 376 (0.9%), and 60 (0.1%) underwent neurosurgery. In the validation population, the prediction rule for children younger than 2 years (normal mental status, no scalp haematoma except frontal, no loss of consciousness or loss of consciousness for less than 5 s, non-severe injury mechanism, no palpable skull fracture, and acting normally according to the parents) had a negative predictive value for ciTBI of 1176/1176 (100.0%, 95% CI 99.7-100 0) and sensitivity of 25/25 (100%, 86.3-100.0). 167 (24.1%) of 694 CT-imaged patients younger than 2 years were in this low-risk group. The prediction rule for children aged 2 years and older (normal mental status, no loss of consciousness, no vomiting, non-severe injury mechanism, no signs of basilar skull fracture, and no severe headache) had a negative predictive value of 3798/3800 (99.95%, 99.81-99.99) and sensitivity of 61/63 (96.8%, 89.0-99.6). 446 (20.1%) of 2223 CT-imaged patients aged 2 years and older were in this low-risk group. Neither rule missed neurosurgery in validation populations.\nINTERPRETATION: These validated prediction rules identified children at very low risk of ciTBIs for whom CT can routinely be obviated.\nFUNDING: The Emergency Medical Services for Children Programme of the Maternal and Child Health Bureau, and the Maternal and Child Health Bureau Research Programme, Health Resources and Services Administration, US Department of Health and Human Services.","DOI":"10.1016/S0140-6736(09)61558-0","ISSN":"1474-547X","note":"PMID: 19758692","shortTitle":"Identification of children at very low risk of clinically-important brain injuries after head trauma","journalAbbreviation":"Lancet","language":"eng","author":[{"family":"Kuppermann","given":"Nathan"},{"family":"Holmes","given":"James F"},{"family":"Dayan","given":"Peter S"},{"family":"Hoyle","given":"John D, Jr"},{"family":"Atabaki","given":"Shireen M"},{"family":"Holubkov","given":"Richard"},{"family":"Nadel","given":"Frances M"},{"family":"Monroe","given":"David"},{"family":"Stanley","given":"Rachel M"},{"family":"Borgialli","given":"Dominic A"},{"family":"Badawy","given":"Mohamed K"},{"family":"Schunk","given":"Jeff E"},{"family":"Quayle","given":"Kimberly S"},{"family":"Mahajan","given":"Prashant"},{"family":"Lichenstein","given":"Richard"},{"family":"Lillis","given":"Kathleen A"},{"family":"Tunik","given":"Michael G"},{"family":"Jacobs","given":"Elizabeth S"},{"family":"Callahan","given":"James M"},{"family":"Gorelick","given":"Marc H"},{"family":"Glass","given":"Todd F"},{"family":"Lee","given":"Lois K"},{"family":"Bachman","given":"Michael C"},{"family":"Cooper","given":"Arthur"},{"family":"Powell","given":"Elizabeth C"},{"family":"Gerardi","given":"Michael J"},{"family":"Melville","given":"Kraig A"},{"family":"Muizelaar","given":"J Paul"},{"family":"Wisner","given":"David H"},{"family":"Zuspan","given":"Sally Jo"},{"family":"Dean","given":"J Michael"},{"family":"Wootton-Gorges","given":"Sandra L"},{"family":"Pediatric Emergency Care Applied Research Network (PECARN)","given":""}],"issued":{"date-parts":[["2009",10,3]]},"PMID":"19758692"},"label":"page"}],"schema":"https://github.com/citation-style-language/schema/raw/master/csl-citation.json"} </w:instrText>
      </w:r>
      <w:r w:rsidR="00A63BA5"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20,121</w:t>
      </w:r>
      <w:r w:rsidR="00A63BA5" w:rsidRPr="007C7602">
        <w:rPr>
          <w:rFonts w:ascii="Book Antiqua" w:hAnsi="Book Antiqua"/>
          <w:sz w:val="24"/>
          <w:szCs w:val="24"/>
          <w:vertAlign w:val="superscript"/>
        </w:rPr>
        <w:fldChar w:fldCharType="end"/>
      </w:r>
      <w:r w:rsidR="0004426B" w:rsidRPr="007C7602">
        <w:rPr>
          <w:rFonts w:ascii="Book Antiqua" w:hAnsi="Book Antiqua"/>
          <w:sz w:val="24"/>
          <w:szCs w:val="24"/>
          <w:vertAlign w:val="superscript"/>
        </w:rPr>
        <w:t>]</w:t>
      </w:r>
      <w:r w:rsidR="00EB287E" w:rsidRPr="007C7602">
        <w:rPr>
          <w:rFonts w:ascii="Book Antiqua" w:hAnsi="Book Antiqua"/>
          <w:sz w:val="24"/>
          <w:szCs w:val="24"/>
        </w:rPr>
        <w:t>.</w:t>
      </w:r>
      <w:r w:rsidR="008D7F6E" w:rsidRPr="007C7602">
        <w:rPr>
          <w:rFonts w:ascii="Book Antiqua" w:hAnsi="Book Antiqua"/>
          <w:sz w:val="24"/>
          <w:szCs w:val="24"/>
        </w:rPr>
        <w:t xml:space="preserve"> In the paediatric population it has been shown that</w:t>
      </w:r>
      <w:r w:rsidR="00CA65EB" w:rsidRPr="007C7602">
        <w:rPr>
          <w:rFonts w:ascii="Book Antiqua" w:hAnsi="Book Antiqua"/>
          <w:sz w:val="24"/>
          <w:szCs w:val="24"/>
        </w:rPr>
        <w:t xml:space="preserve"> one third of all CT scans </w:t>
      </w:r>
      <w:r w:rsidR="008D7F6E" w:rsidRPr="007C7602">
        <w:rPr>
          <w:rFonts w:ascii="Book Antiqua" w:hAnsi="Book Antiqua"/>
          <w:sz w:val="24"/>
          <w:szCs w:val="24"/>
        </w:rPr>
        <w:t>co</w:t>
      </w:r>
      <w:r w:rsidR="005D6A10" w:rsidRPr="007C7602">
        <w:rPr>
          <w:rFonts w:ascii="Book Antiqua" w:hAnsi="Book Antiqua"/>
          <w:sz w:val="24"/>
          <w:szCs w:val="24"/>
        </w:rPr>
        <w:t>uld be replaced by alternative approaches or not performed at all</w:t>
      </w:r>
      <w:r w:rsidR="001D112B" w:rsidRPr="007C7602">
        <w:rPr>
          <w:rFonts w:ascii="Book Antiqua" w:hAnsi="Book Antiqua"/>
          <w:sz w:val="24"/>
          <w:szCs w:val="24"/>
          <w:vertAlign w:val="superscript"/>
        </w:rPr>
        <w:t>[</w:t>
      </w:r>
      <w:r w:rsidR="00A63BA5"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82UMRlTM","properties":{"formattedCitation":"{\\rtf \\super 122\\nosupersub{}}","plainCitation":"122"},"citationItems":[{"id":415,"uris":["http://zotero.org/users/1375475/items/72WJTPJC"],"uri":["http://zotero.org/users/1375475/items/72WJTPJC"],"itemData":{"id":415,"type":"article-journal","title":"Panel Discussion","container-title":"Pediatric Radiology","page":"242-44","volume":"32","journalAbbreviation":"Pediatr Radiol","author":[{"family":"Slovis","given":"TL"},{"family":"Berdon","given":"WE"}],"issued":{"date-parts":[["2002"]]}}}],"schema":"https://github.com/citation-style-language/schema/raw/master/csl-citation.json"} </w:instrText>
      </w:r>
      <w:r w:rsidR="00A63BA5"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22</w:t>
      </w:r>
      <w:r w:rsidR="00A63BA5" w:rsidRPr="007C7602">
        <w:rPr>
          <w:rFonts w:ascii="Book Antiqua" w:hAnsi="Book Antiqua"/>
          <w:sz w:val="24"/>
          <w:szCs w:val="24"/>
          <w:vertAlign w:val="superscript"/>
        </w:rPr>
        <w:fldChar w:fldCharType="end"/>
      </w:r>
      <w:r w:rsidR="001D112B" w:rsidRPr="007C7602">
        <w:rPr>
          <w:rFonts w:ascii="Book Antiqua" w:hAnsi="Book Antiqua"/>
          <w:sz w:val="24"/>
          <w:szCs w:val="24"/>
          <w:vertAlign w:val="superscript"/>
        </w:rPr>
        <w:t>]</w:t>
      </w:r>
      <w:r w:rsidR="00CA65EB" w:rsidRPr="007C7602">
        <w:rPr>
          <w:rFonts w:ascii="Book Antiqua" w:hAnsi="Book Antiqua"/>
          <w:sz w:val="24"/>
          <w:szCs w:val="24"/>
          <w:vertAlign w:val="superscript"/>
        </w:rPr>
        <w:t xml:space="preserve"> </w:t>
      </w:r>
      <w:r w:rsidR="00CA65EB" w:rsidRPr="007C7602">
        <w:rPr>
          <w:rFonts w:ascii="Book Antiqua" w:hAnsi="Book Antiqua"/>
          <w:sz w:val="24"/>
          <w:szCs w:val="24"/>
        </w:rPr>
        <w:t>and</w:t>
      </w:r>
      <w:r w:rsidR="005D6A10" w:rsidRPr="007C7602">
        <w:rPr>
          <w:rFonts w:ascii="Book Antiqua" w:hAnsi="Book Antiqua"/>
          <w:sz w:val="24"/>
          <w:szCs w:val="24"/>
        </w:rPr>
        <w:t xml:space="preserve"> </w:t>
      </w:r>
      <w:r w:rsidR="00CA65EB" w:rsidRPr="007C7602">
        <w:rPr>
          <w:rFonts w:ascii="Book Antiqua" w:hAnsi="Book Antiqua"/>
          <w:sz w:val="24"/>
          <w:szCs w:val="24"/>
        </w:rPr>
        <w:t>q</w:t>
      </w:r>
      <w:r w:rsidR="005D6A10" w:rsidRPr="007C7602">
        <w:rPr>
          <w:rFonts w:ascii="Book Antiqua" w:hAnsi="Book Antiqua"/>
          <w:sz w:val="24"/>
          <w:szCs w:val="24"/>
        </w:rPr>
        <w:t>uestions have also been raised regarding the routine use of CT for diagnosing appendicitis within the same population</w:t>
      </w:r>
      <w:r w:rsidR="00CA65EB" w:rsidRPr="007C7602">
        <w:rPr>
          <w:rFonts w:ascii="Book Antiqua" w:hAnsi="Book Antiqua"/>
          <w:sz w:val="24"/>
          <w:szCs w:val="24"/>
        </w:rPr>
        <w:t>, despite its impressive results in reducing negative appendectom</w:t>
      </w:r>
      <w:r w:rsidR="001B6354" w:rsidRPr="007C7602">
        <w:rPr>
          <w:rFonts w:ascii="Book Antiqua" w:hAnsi="Book Antiqua"/>
          <w:sz w:val="24"/>
          <w:szCs w:val="24"/>
        </w:rPr>
        <w:t>y rates</w:t>
      </w:r>
      <w:r w:rsidR="001D112B" w:rsidRPr="007C7602">
        <w:rPr>
          <w:rFonts w:ascii="Book Antiqua" w:hAnsi="Book Antiqua"/>
          <w:sz w:val="24"/>
          <w:szCs w:val="24"/>
          <w:vertAlign w:val="superscript"/>
        </w:rPr>
        <w:t>[</w:t>
      </w:r>
      <w:r w:rsidR="00D175A0"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3LQy8yJw","properties":{"formattedCitation":"{\\rtf \\super 123\\nosupersub{}}","plainCitation":"123"},"citationItems":[{"id":416,"uris":["http://zotero.org/users/1375475/items/D7MR2V5J"],"uri":["http://zotero.org/users/1375475/items/D7MR2V5J"],"itemData":{"id":416,"type":"article-journal","title":"The diagnosis of acute appendicitis in a pediatric population: to CT or not to CT","container-title":"Journal of pediatric surgery","page":"367-371; discsussion 367-371","volume":"38","issue":"3","source":"NCBI PubMed","abstract":"PURPOSE: The aim of this study was to determine if focused appendiceal computed tomography with colon contrast (FACT-CC) increases the accuracy of the preoperative diagnosis of acute appendicitis in children.\nMETHODS: A 5-year retrospective review was conducted of a university hospital database of 283 patients (age 0.8 to 19.3 years; mean, 11.3 years) treated with appendectomy for presumed acute appendicitis.\nRESULTS: Of the 283 patients in whom appendectomies were performed, 268 were confirmed by pathologic analysis of the specimen to have acute appendicitis for a diagnostic accuracy in our institution of 94.7%. Ninety-six patients (34%) underwent FACT-CC scans as part of their preoperative evaluation. The sensitivity of the computed tomography (CT) scan was 94.6%, and the positive predictive value was 95.6%. In girls older than 10 years, CT imaging was not significantly more accurate in predicting appendicitis than examination alone (93.9% v. 87.5%; P =.46).\nCONCLUSIONS: Preoperative FACT-CC did not increase the accuracy in diagnosing appendicitis when compared with patients diagnosed by history, physical examination and laboratory studies. If there was a strong suspicion of appendicitis, a negative CT scan did not exclude the diagnosis of appendicitis. However, focused appendiceal CT scan is a sensitive test with a high positive predictive value and may be useful in a patient with an atypical history or examination.","DOI":"10.1053/jpsu.2003.50110","ISSN":"1531-5037","note":"PMID: 12632351","shortTitle":"The diagnosis of acute appendicitis in a pediatric population","journalAbbreviation":"J. Pediatr. Surg.","language":"eng","author":[{"family":"Stephen","given":"Antonia E"},{"family":"Segev","given":"Dorry L"},{"family":"Ryan","given":"Daniel P"},{"family":"Mullins","given":"Mark E"},{"family":"Kim","given":"Samuel H"},{"family":"Schnitzer","given":"Jay J"},{"family":"Doody","given":"Daniel P"}],"issued":{"date-parts":[["2003",3]]},"PMID":"12632351"}}],"schema":"https://github.com/citation-style-language/schema/raw/master/csl-citation.json"} </w:instrText>
      </w:r>
      <w:r w:rsidR="00D175A0"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23</w:t>
      </w:r>
      <w:r w:rsidR="00D175A0" w:rsidRPr="007C7602">
        <w:rPr>
          <w:rFonts w:ascii="Book Antiqua" w:hAnsi="Book Antiqua"/>
          <w:sz w:val="24"/>
          <w:szCs w:val="24"/>
          <w:vertAlign w:val="superscript"/>
        </w:rPr>
        <w:fldChar w:fldCharType="end"/>
      </w:r>
      <w:r w:rsidR="001D112B" w:rsidRPr="007C7602">
        <w:rPr>
          <w:rFonts w:ascii="Book Antiqua" w:hAnsi="Book Antiqua"/>
          <w:sz w:val="24"/>
          <w:szCs w:val="24"/>
          <w:vertAlign w:val="superscript"/>
        </w:rPr>
        <w:t>]</w:t>
      </w:r>
      <w:r w:rsidR="00EB287E" w:rsidRPr="007C7602">
        <w:rPr>
          <w:rFonts w:ascii="Book Antiqua" w:hAnsi="Book Antiqua"/>
          <w:sz w:val="24"/>
          <w:szCs w:val="24"/>
        </w:rPr>
        <w:t>.</w:t>
      </w:r>
      <w:r w:rsidRPr="007C7602">
        <w:rPr>
          <w:rFonts w:ascii="Book Antiqua" w:hAnsi="Book Antiqua"/>
          <w:sz w:val="24"/>
          <w:szCs w:val="24"/>
        </w:rPr>
        <w:t xml:space="preserve"> </w:t>
      </w:r>
      <w:r w:rsidR="008C1C80" w:rsidRPr="007C7602">
        <w:rPr>
          <w:rFonts w:ascii="Book Antiqua" w:hAnsi="Book Antiqua"/>
          <w:sz w:val="24"/>
          <w:szCs w:val="24"/>
        </w:rPr>
        <w:t>There is scope for replacing or reducing CT in favour of other diagnostic modalities.</w:t>
      </w:r>
      <w:r w:rsidR="00006DDE" w:rsidRPr="007C7602">
        <w:rPr>
          <w:rFonts w:ascii="Book Antiqua" w:hAnsi="Book Antiqua"/>
          <w:sz w:val="24"/>
          <w:szCs w:val="24"/>
        </w:rPr>
        <w:t xml:space="preserve"> Magnetic resonance imaging a</w:t>
      </w:r>
      <w:r w:rsidR="003F166F" w:rsidRPr="007C7602">
        <w:rPr>
          <w:rFonts w:ascii="Book Antiqua" w:hAnsi="Book Antiqua"/>
          <w:sz w:val="24"/>
          <w:szCs w:val="24"/>
        </w:rPr>
        <w:t xml:space="preserve">nd ultrasound have the benefit </w:t>
      </w:r>
      <w:r w:rsidR="00006DDE" w:rsidRPr="007C7602">
        <w:rPr>
          <w:rFonts w:ascii="Book Antiqua" w:hAnsi="Book Antiqua"/>
          <w:sz w:val="24"/>
          <w:szCs w:val="24"/>
        </w:rPr>
        <w:t xml:space="preserve">of not exposing the patient to any ionizing radiation but their utility is compromised by availability </w:t>
      </w:r>
      <w:r w:rsidR="00314F30" w:rsidRPr="007C7602">
        <w:rPr>
          <w:rFonts w:ascii="Book Antiqua" w:hAnsi="Book Antiqua"/>
          <w:sz w:val="24"/>
          <w:szCs w:val="24"/>
        </w:rPr>
        <w:t>(</w:t>
      </w:r>
      <w:r w:rsidR="00006DDE" w:rsidRPr="007C7602">
        <w:rPr>
          <w:rFonts w:ascii="Book Antiqua" w:hAnsi="Book Antiqua"/>
          <w:sz w:val="24"/>
          <w:szCs w:val="24"/>
        </w:rPr>
        <w:t>in the case of MRI</w:t>
      </w:r>
      <w:r w:rsidR="001D112B" w:rsidRPr="007C7602">
        <w:rPr>
          <w:rFonts w:ascii="Book Antiqua" w:hAnsi="Book Antiqua"/>
          <w:sz w:val="24"/>
          <w:szCs w:val="24"/>
        </w:rPr>
        <w:t>)</w:t>
      </w:r>
      <w:r w:rsidR="001D112B" w:rsidRPr="007C7602">
        <w:rPr>
          <w:rFonts w:ascii="Book Antiqua" w:hAnsi="Book Antiqua"/>
          <w:sz w:val="24"/>
          <w:szCs w:val="24"/>
          <w:vertAlign w:val="superscript"/>
        </w:rPr>
        <w:t>[</w:t>
      </w:r>
      <w:r w:rsidR="00006DDE"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2ka31k78c7","properties":{"formattedCitation":"{\\rtf \\super 124,125\\nosupersub{}}","plainCitation":"124,125"},"citationItems":[{"id":858,"uris":["http://zotero.org/users/1375475/items/PR8IFR26"],"uri":["http://zotero.org/users/1375475/items/PR8IFR26"],"itemData":{"id":858,"type":"article-journal","title":"Availability and Quality of Computed Tomography and Magnetic Resonance Imaging Equipment in U.S. Emergency Departments","container-title":"Academic Emergency Medicine","page":"780-783","volume":"15","issue":"8","source":"Wiley Online Library","abstract":"Objectives:  The objective was to determine the availability and quality of computed tomography (CT) and magnetic resonance imaging (MRI) equipment in U.S. emergency departments (EDs). The authors hypothesized that smaller, rural EDs have less availability and lower-quality equipment. Methods:  This was a random selection of 262 (5%) U.S. EDs from the 2005 National Emergency Department Inventories (NEDI)-USA (http://www.emnet-usa.org/). The authors telephoned radiology technicians about the presence of CT and MRI equipment, availability for ED imaging, and number of slices for the available CT scanners. The analysis was stratified by site characteristics. Results:  The authors collected data from 260 institutions (99% response). In this random sample of EDs, the median annual patient visit volume was 19,872 (interquartile range = 6,788 to 35,757), 28% (95% confidence interval [CI] = 22% to 33%) were rural, and 27% (95% CI = 21% to 32%) participated in the Critical Access Hospital program. CT scanners were present in 249 (96%) institutions, and of these, 235 (94%) had 24/7 access for ED patients. CT scanner resolution varied: 28% had 1–4 slice, 33% had 5–16 slice, and 39% had a more than 16 slice. On-site MRI was available for 171 (66%) institutions, and mobile MRI for 53 (20%). Smaller, rural, and critical access hospitals had lower CT and MRI availability and less access to higher-resolution CT scanners. Conclusions:  Although access to CT imaging was high (&gt;90%), CT resolution and access to MRI were variable. Based on observed differences, the availability and quality of imaging equipment may vary by ED size and location.","DOI":"10.1111/j.1553-2712.2008.00192.x","ISSN":"1553-2712","language":"en","author":[{"family":"Ginde","given":"Adit A."},{"family":"Foianini","given":"Anthony"},{"family":"Renner","given":"Daniel M."},{"family":"Valley","given":"Morgan"},{"family":"Camargo","given":"Jr, Carlos A."}],"issued":{"date-parts":[["2008",8,1]]},"accessed":{"date-parts":[["2014",5,26]]}},"label":"page"},{"id":865,"uris":["http://zotero.org/users/1375475/items/SKPNQ2JZ"],"uri":["http://zotero.org/users/1375475/items/SKPNQ2JZ"],"itemData":{"id":865,"type":"article-journal","title":"CT utilization: the emergency department perspective","container-title":"Pediatric Radiology","page":"664-669","volume":"38","issue":"4","source":"link.springer.com","abstract":"CT scan utilization in the pediatric emergency department (ED) has dramatically increased in recent years. This likely reflects the improved diagnostic capability of CT, as well as its wider availability. However, the utility of CT is tempered by the high radiation exposure to patients as well as cost. In this review we will consider the magnitude of changes in CT use in the pediatric ED, and we will examine some of the driving forces behind these increases. In addition, we will consider strategies to limit growth in CT scan utilization or even result in reductions in CT use in the future. These strategies include better physician and patient education, application of existing clinical decision rules to reduce CT utilization and development of new rules, technical alterations in CT protocols to reduce per-exam exposures, use of alternative imaging modalities such as US and MRI that do not expose patients to ionizing radiation, and expanded use of clinical observation in place of immediate diagnostic imaging. Reform of liability laws might alleviate another driving force behind high CT utilization rates. Protocols must be designed to maximize patient safety by limiting radiation exposures while preserving rapid and accurate diagnosis of time-sensitive conditions.","DOI":"10.1007/s00247-008-0892-z","ISSN":"0301-0449, 1432-1998","shortTitle":"CT utilization","journalAbbreviation":"Pediatr Radiol","language":"en","author":[{"family":"Broder","given":"Joshua Seth"}],"issued":{"date-parts":[["2008",11,1]]},"accessed":{"date-parts":[["2014",5,26]]}},"label":"page"}],"schema":"https://github.com/citation-style-language/schema/raw/master/csl-citation.json"} </w:instrText>
      </w:r>
      <w:r w:rsidR="00006DDE"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24,125</w:t>
      </w:r>
      <w:r w:rsidR="00006DDE" w:rsidRPr="007C7602">
        <w:rPr>
          <w:rFonts w:ascii="Book Antiqua" w:hAnsi="Book Antiqua"/>
          <w:sz w:val="24"/>
          <w:szCs w:val="24"/>
          <w:vertAlign w:val="superscript"/>
        </w:rPr>
        <w:fldChar w:fldCharType="end"/>
      </w:r>
      <w:r w:rsidR="001D112B" w:rsidRPr="007C7602">
        <w:rPr>
          <w:rFonts w:ascii="Book Antiqua" w:hAnsi="Book Antiqua"/>
          <w:sz w:val="24"/>
          <w:szCs w:val="24"/>
          <w:vertAlign w:val="superscript"/>
        </w:rPr>
        <w:t>]</w:t>
      </w:r>
      <w:r w:rsidR="00006DDE" w:rsidRPr="007C7602">
        <w:rPr>
          <w:rFonts w:ascii="Book Antiqua" w:hAnsi="Book Antiqua"/>
          <w:sz w:val="24"/>
          <w:szCs w:val="24"/>
        </w:rPr>
        <w:t xml:space="preserve"> and image quality </w:t>
      </w:r>
      <w:r w:rsidR="00314F30" w:rsidRPr="007C7602">
        <w:rPr>
          <w:rFonts w:ascii="Book Antiqua" w:hAnsi="Book Antiqua"/>
          <w:sz w:val="24"/>
          <w:szCs w:val="24"/>
        </w:rPr>
        <w:t>(</w:t>
      </w:r>
      <w:r w:rsidR="00006DDE" w:rsidRPr="007C7602">
        <w:rPr>
          <w:rFonts w:ascii="Book Antiqua" w:hAnsi="Book Antiqua"/>
          <w:sz w:val="24"/>
          <w:szCs w:val="24"/>
        </w:rPr>
        <w:t>in the case of ultrasound</w:t>
      </w:r>
      <w:r w:rsidR="001D112B" w:rsidRPr="007C7602">
        <w:rPr>
          <w:rFonts w:ascii="Book Antiqua" w:hAnsi="Book Antiqua"/>
          <w:sz w:val="24"/>
          <w:szCs w:val="24"/>
          <w:vertAlign w:val="superscript"/>
        </w:rPr>
        <w:t>[</w:t>
      </w:r>
      <w:r w:rsidR="00314F30"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jf0oJbbw","properties":{"formattedCitation":"{\\rtf \\super 126\\nosupersub{}}","plainCitation":"126"},"citationItems":[{"id":868,"uris":["http://zotero.org/users/1375475/items/65VF66S6"],"uri":["http://zotero.org/users/1375475/items/65VF66S6"],"itemData":{"id":868,"type":"article-journal","title":"A comparison of the Accuracy of Ultrasound and Computed Tomography in common diagnoses causing acute abdominal pain","container-title":"European Radiology","page":"1535-1545","volume":"21","issue":"7","source":"link.springer.com","abstract":"Objectives Head-to-head comparison of ultrasound and CT accuracy in common diagnoses causing acute abdominal pain. Materials and methods Consecutive patients with abdominal pain for &gt;2 h and &lt;5 days referred for imaging underwent both US and CT by different radiologists/radiological residents. An expert panel assigned a final diagnosis. Ultrasound and CT sensitivity and predictive values were calculated for frequent final diagnoses. Effect of patient characteristics and observer experience on ultrasound sensitivity was studied. Results Frequent final diagnoses in the 1,021 patients (mean age 47; 55% female) were appendicitis (284; 28%), diverticulitis (118; 12%) and cholecystitis (52; 5%). The sensitivity of CT in detecting appendicitis and diverticulitis was significantly higher than that of ultrasound: 94% versus 76% (p &lt; 0.01) and 81% versus 61% (p = 0.048), respectively. For cholecystitis, the sensitivity of both was 73% (p = 1.00). Positive predictive values did not differ significantly between ultrasound and CT for these conditions. Ultrasound sensitivity in detecting appendicitis and diverticulitis was not significantly negatively affected by patient characteristics or reader experience. Conclusion CT misses fewer cases than ultrasound, but both ultrasound and CT can reliably detect common diagnoses causing acute abdominal pain. Ultrasound sensitivity was largely not influenced by patient characteristics and reader experience.","DOI":"10.1007/s00330-011-2087-5","ISSN":"0938-7994, 1432-1084","journalAbbreviation":"Eur Radiol","language":"en","author":[{"family":"Randen","given":"Adrienne van"},{"family":"Laméris","given":"Wytze"},{"family":"Es","given":"H. Wouter van"},{"family":"Heesewijk","given":"Hans P. M. van"},{"family":"Ramshorst","given":"Bert van"},{"family":"Hove","given":"Wim ten"},{"family":"Bouma","given":"Willem H."},{"family":"Leeuwen","given":"Maarten S. van"},{"family":"Keulen","given":"Esteban M. van"},{"family":"Bossuyt","given":"Patrick M."},{"family":"Stoker","given":"Jaap"},{"family":"Boermeester","given":"Marja A."}],"issued":{"date-parts":[["2011",7,1]]},"accessed":{"date-parts":[["2014",5,26]]}}}],"schema":"https://github.com/citation-style-language/schema/raw/master/csl-citation.json"} </w:instrText>
      </w:r>
      <w:r w:rsidR="00314F30"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26</w:t>
      </w:r>
      <w:r w:rsidR="00314F30" w:rsidRPr="007C7602">
        <w:rPr>
          <w:rFonts w:ascii="Book Antiqua" w:hAnsi="Book Antiqua"/>
          <w:sz w:val="24"/>
          <w:szCs w:val="24"/>
          <w:vertAlign w:val="superscript"/>
        </w:rPr>
        <w:fldChar w:fldCharType="end"/>
      </w:r>
      <w:r w:rsidR="001D112B" w:rsidRPr="007C7602">
        <w:rPr>
          <w:rFonts w:ascii="Book Antiqua" w:hAnsi="Book Antiqua"/>
          <w:sz w:val="24"/>
          <w:szCs w:val="24"/>
          <w:vertAlign w:val="superscript"/>
        </w:rPr>
        <w:t>]</w:t>
      </w:r>
      <w:r w:rsidR="00EB287E" w:rsidRPr="007C7602">
        <w:rPr>
          <w:rFonts w:ascii="Book Antiqua" w:hAnsi="Book Antiqua"/>
          <w:sz w:val="24"/>
          <w:szCs w:val="24"/>
        </w:rPr>
        <w:t>.</w:t>
      </w:r>
      <w:r w:rsidR="008C1C80" w:rsidRPr="007C7602">
        <w:rPr>
          <w:rFonts w:ascii="Book Antiqua" w:hAnsi="Book Antiqua"/>
          <w:sz w:val="24"/>
          <w:szCs w:val="24"/>
        </w:rPr>
        <w:t xml:space="preserve"> </w:t>
      </w:r>
      <w:r w:rsidR="00DA6D7D" w:rsidRPr="007C7602">
        <w:rPr>
          <w:rFonts w:ascii="Book Antiqua" w:hAnsi="Book Antiqua"/>
          <w:sz w:val="24"/>
          <w:szCs w:val="24"/>
        </w:rPr>
        <w:t xml:space="preserve">Also in some clinical scenarios, MRI does not offer equivalent </w:t>
      </w:r>
      <w:r w:rsidR="00DA6D7D" w:rsidRPr="007C7602">
        <w:rPr>
          <w:rFonts w:ascii="Book Antiqua" w:hAnsi="Book Antiqua"/>
          <w:sz w:val="24"/>
          <w:szCs w:val="24"/>
        </w:rPr>
        <w:lastRenderedPageBreak/>
        <w:t xml:space="preserve">diagnostic information when compared to CT. </w:t>
      </w:r>
      <w:r w:rsidR="001B6354" w:rsidRPr="007C7602">
        <w:rPr>
          <w:rFonts w:ascii="Book Antiqua" w:hAnsi="Book Antiqua"/>
          <w:sz w:val="24"/>
          <w:szCs w:val="24"/>
        </w:rPr>
        <w:t>Decision support s</w:t>
      </w:r>
      <w:r w:rsidR="005D6A10" w:rsidRPr="007C7602">
        <w:rPr>
          <w:rFonts w:ascii="Book Antiqua" w:hAnsi="Book Antiqua"/>
          <w:sz w:val="24"/>
          <w:szCs w:val="24"/>
        </w:rPr>
        <w:t xml:space="preserve">oftware programmes which rate the appropriateness of a CT scan </w:t>
      </w:r>
      <w:r w:rsidR="001B6354" w:rsidRPr="007C7602">
        <w:rPr>
          <w:rFonts w:ascii="Book Antiqua" w:hAnsi="Book Antiqua"/>
          <w:sz w:val="24"/>
          <w:szCs w:val="24"/>
        </w:rPr>
        <w:t>as</w:t>
      </w:r>
      <w:r w:rsidR="005D6A10" w:rsidRPr="007C7602">
        <w:rPr>
          <w:rFonts w:ascii="Book Antiqua" w:hAnsi="Book Antiqua"/>
          <w:sz w:val="24"/>
          <w:szCs w:val="24"/>
        </w:rPr>
        <w:t xml:space="preserve"> it </w:t>
      </w:r>
      <w:r w:rsidR="001B6354" w:rsidRPr="007C7602">
        <w:rPr>
          <w:rFonts w:ascii="Book Antiqua" w:hAnsi="Book Antiqua"/>
          <w:sz w:val="24"/>
          <w:szCs w:val="24"/>
        </w:rPr>
        <w:t>is</w:t>
      </w:r>
      <w:r w:rsidR="005D6A10" w:rsidRPr="007C7602">
        <w:rPr>
          <w:rFonts w:ascii="Book Antiqua" w:hAnsi="Book Antiqua"/>
          <w:sz w:val="24"/>
          <w:szCs w:val="24"/>
        </w:rPr>
        <w:t xml:space="preserve"> ordered by a physician, are difficult to develop, but have shown impressive reductions in the expansion of CT scanning</w:t>
      </w:r>
      <w:r w:rsidR="001D112B" w:rsidRPr="007C7602">
        <w:rPr>
          <w:rFonts w:ascii="Book Antiqua" w:hAnsi="Book Antiqua"/>
          <w:sz w:val="24"/>
          <w:szCs w:val="24"/>
          <w:vertAlign w:val="superscript"/>
        </w:rPr>
        <w:t>[</w:t>
      </w:r>
      <w:r w:rsidR="00D175A0"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EXWQe54M","properties":{"formattedCitation":"{\\rtf \\super 114\\nosupersub{}}","plainCitation":"114"},"citationItems":[{"id":418,"uris":["http://zotero.org/users/1375475/items/TVI4XJIK"],"uri":["http://zotero.org/users/1375475/items/TVI4XJIK"],"itemData":{"id":418,"type":"article-journal","title":"Effect of computerized order entry with integrated decision support on the growth of outpatient procedure volumes: seven-year time series analysis","container-title":"Radiology","page":"147-155","volume":"251","issue":"1","source":"NCBI PubMed","abstract":"PURPOSE: To determine the effect of a computerized radiology order entry (ROE) and decision support (DS) system on growth rate of outpatient computed tomography (CT), magnetic resonance (MR) imaging, and ultrasonography (US) procedure volumes over time at a large metropolitan academic medical center.\nMATERIALS AND METHODS: Institutional review board approval was obtained for this study of deidentified aggregate administrative data. The research was compliant with HIPAA; informed consent was waived. This was a retrospective study of outpatient advanced imaging utilization before, during, and after implementation of a Web-based ROE and DS system. Dependent variables were the quarterly volumes of outpatient CT, MR imaging, and US examinations from quarter 4 of 2000 through quarter 4 of 2007. Outpatient visits during each quarter were included as control variables. These data were analyzed as three separate time series with piecewise linear regression for simultaneous estimation of quarterly examination volume trends before and after ROE and DS system implementation. This procedure was repeated with log-transformed quarterly volumes to estimate percentage growth rates.\nRESULTS: There was a significant decrease in CT volume growth (274 per quarter) and growth rate (2.75% per quarter) after ROE and DS system implementation (P &lt; .001). For MR imaging, growth rate decreased significantly (1.2%, P = .016) after ROE and DS system implementation; however, there was no significant change in quarterly volume growth. With US, quarterly volume growth (n = 98, P = .014) and growth rate (1.3%, P = .001) decreased significantly after ROE implementation. These changes occurred during a steady growth in clinic visit volumes in the associated referral practices.\nCONCLUSION: Substantial decreases in the growth of outpatient CT and US procedure volume coincident with ROE implementation (supplemented by DS for CT) were observed. The utilization of outpatient MR imaging decreased less impressively, with only the rate of growth being significantly lower after interventions were in effect.","DOI":"10.1148/radiol.2511081174","ISSN":"1527-1315","note":"PMID: 19221058","shortTitle":"Effect of computerized order entry with integrated decision support on the growth of outpatient procedure volumes","journalAbbreviation":"Radiology","language":"eng","author":[{"family":"Sistrom","given":"Christopher L"},{"family":"Dang","given":"Pragya A"},{"family":"Weilburg","given":"Jeffrey B"},{"family":"Dreyer","given":"Keith J"},{"family":"Rosenthal","given":"Daniel I"},{"family":"Thrall","given":"James H"}],"issued":{"date-parts":[["2009",4]]},"PMID":"19221058"}}],"schema":"https://github.com/citation-style-language/schema/raw/master/csl-citation.json"} </w:instrText>
      </w:r>
      <w:r w:rsidR="00D175A0"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14</w:t>
      </w:r>
      <w:r w:rsidR="00D175A0" w:rsidRPr="007C7602">
        <w:rPr>
          <w:rFonts w:ascii="Book Antiqua" w:hAnsi="Book Antiqua"/>
          <w:sz w:val="24"/>
          <w:szCs w:val="24"/>
          <w:vertAlign w:val="superscript"/>
        </w:rPr>
        <w:fldChar w:fldCharType="end"/>
      </w:r>
      <w:r w:rsidR="001D112B" w:rsidRPr="007C7602">
        <w:rPr>
          <w:rFonts w:ascii="Book Antiqua" w:hAnsi="Book Antiqua"/>
          <w:sz w:val="24"/>
          <w:szCs w:val="24"/>
          <w:vertAlign w:val="superscript"/>
        </w:rPr>
        <w:t>]</w:t>
      </w:r>
      <w:r w:rsidR="00EB287E" w:rsidRPr="007C7602">
        <w:rPr>
          <w:rFonts w:ascii="Book Antiqua" w:hAnsi="Book Antiqua"/>
          <w:sz w:val="24"/>
          <w:szCs w:val="24"/>
        </w:rPr>
        <w:t>.</w:t>
      </w:r>
      <w:r w:rsidR="00982E7C" w:rsidRPr="007C7602">
        <w:rPr>
          <w:rFonts w:ascii="Book Antiqua" w:hAnsi="Book Antiqua"/>
          <w:sz w:val="24"/>
          <w:szCs w:val="24"/>
        </w:rPr>
        <w:t xml:space="preserve"> </w:t>
      </w:r>
      <w:r w:rsidR="00CA65EB" w:rsidRPr="007C7602">
        <w:rPr>
          <w:rFonts w:ascii="Book Antiqua" w:hAnsi="Book Antiqua"/>
          <w:sz w:val="24"/>
          <w:szCs w:val="24"/>
        </w:rPr>
        <w:t>Given that between 20</w:t>
      </w:r>
      <w:r w:rsidR="00E10E26" w:rsidRPr="007C7602">
        <w:rPr>
          <w:rFonts w:ascii="Book Antiqua" w:hAnsi="Book Antiqua" w:hint="eastAsia"/>
          <w:sz w:val="24"/>
          <w:szCs w:val="24"/>
          <w:lang w:eastAsia="zh-CN"/>
        </w:rPr>
        <w:t>%</w:t>
      </w:r>
      <w:r w:rsidR="00CA65EB" w:rsidRPr="007C7602">
        <w:rPr>
          <w:rFonts w:ascii="Book Antiqua" w:hAnsi="Book Antiqua"/>
          <w:sz w:val="24"/>
          <w:szCs w:val="24"/>
        </w:rPr>
        <w:t>-40%</w:t>
      </w:r>
      <w:r w:rsidR="005D6A10" w:rsidRPr="007C7602">
        <w:rPr>
          <w:rFonts w:ascii="Book Antiqua" w:hAnsi="Book Antiqua"/>
          <w:sz w:val="24"/>
          <w:szCs w:val="24"/>
        </w:rPr>
        <w:t xml:space="preserve"> of CT scans </w:t>
      </w:r>
      <w:r w:rsidR="00DA6D7D" w:rsidRPr="007C7602">
        <w:rPr>
          <w:rFonts w:ascii="Book Antiqua" w:hAnsi="Book Antiqua"/>
          <w:sz w:val="24"/>
          <w:szCs w:val="24"/>
        </w:rPr>
        <w:t xml:space="preserve">are ordered </w:t>
      </w:r>
      <w:r w:rsidR="005D6A10" w:rsidRPr="007C7602">
        <w:rPr>
          <w:rFonts w:ascii="Book Antiqua" w:hAnsi="Book Antiqua"/>
          <w:sz w:val="24"/>
          <w:szCs w:val="24"/>
        </w:rPr>
        <w:t>inappropriate</w:t>
      </w:r>
      <w:r w:rsidR="00DA6D7D" w:rsidRPr="007C7602">
        <w:rPr>
          <w:rFonts w:ascii="Book Antiqua" w:hAnsi="Book Antiqua"/>
          <w:sz w:val="24"/>
          <w:szCs w:val="24"/>
        </w:rPr>
        <w:t>ly</w:t>
      </w:r>
      <w:r w:rsidR="005D6A10" w:rsidRPr="007C7602">
        <w:rPr>
          <w:rFonts w:ascii="Book Antiqua" w:hAnsi="Book Antiqua"/>
          <w:sz w:val="24"/>
          <w:szCs w:val="24"/>
        </w:rPr>
        <w:t xml:space="preserve"> as per evidence based guidelines</w:t>
      </w:r>
      <w:r w:rsidR="001D112B" w:rsidRPr="007C7602">
        <w:rPr>
          <w:rFonts w:ascii="Book Antiqua" w:hAnsi="Book Antiqua"/>
          <w:sz w:val="24"/>
          <w:szCs w:val="24"/>
          <w:vertAlign w:val="superscript"/>
        </w:rPr>
        <w:t>[</w:t>
      </w:r>
      <w:r w:rsidR="00D175A0"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UMErxCtv","properties":{"formattedCitation":"{\\rtf \\super 127\\nosupersub{}}","plainCitation":"127"},"citationItems":[{"id":420,"uris":["http://zotero.org/users/1375475/items/F34SDKSB"],"uri":["http://zotero.org/users/1375475/items/F34SDKSB"],"itemData":{"id":420,"type":"article-journal","title":"Analysis of appropriateness of outpatient CT and MRI referred from primary care clinics at an academic medical center: how critical is the need for improved decision support?","container-title":"Journal of the American College of Radiology: JACR","page":"192-197","volume":"7","issue":"3","source":"NCBI PubMed","abstract":"PURPOSE: The aim of this study was to retrospectively analyze a large group of CT and MRI examinations for appropriateness using evidence-based guidelines.\nMETHODS: The authors reviewed medical records from 459 elective outpatient CT and MR examinations from primary care physicians. Evidence-based appropriateness criteria from a radiology benefit management company were used to determine if the examination would have met criteria for approval. Submitted clinical history at the time of interpretation and clinic notes and laboratory results preceding the date of the imaging study were examined to simulate a real-time consultation with the referring provider. The radiology reports and subsequent clinic visits were analyzed for outcomes.\nRESULTS: Of the 459 examinations reviewed, 284 (62%) were CT and 175 (38%) were MRI. Three hundred forty-one (74%) were considered appropriate, and 118 (26%) were not considered appropriate. Examples of inappropriate examinations included brain CT for chronic headache, lumbar spine MR for acute back pain, knee or shoulder MRI in patients with osteoarthritis, and CT for hematuria during a urinary tract infection. Fifty-eight percent of the appropriate studies had positive results and affected subsequent management, whereas only thirteen percent [corrected] of inappropriate studies had positive results and affected management.\nCONCLUSION: A high percentage of examinations not meeting appropriateness criteria and subsequently yielding negative results suggests a need for tools to help primary care physicians improve the quality of their imaging decision requests. In the current environment, which stresses cost containment and comparative effectiveness, traditional radiology benefit management tools are being challenged by clinical decision support, with an emphasis on provider education coupled with electronic order entry systems.","DOI":"10.1016/j.jacr.2009.11.010","ISSN":"1558-349X","note":"PMID: 20193924","shortTitle":"Analysis of appropriateness of outpatient CT and MRI referred from primary care clinics at an academic medical center","journalAbbreviation":"J Am Coll Radiol","language":"eng","author":[{"family":"Lehnert","given":"Bruce E"},{"family":"Bree","given":"Robert L"}],"issued":{"date-parts":[["2010",3]]},"PMID":"20193924"}}],"schema":"https://github.com/citation-style-language/schema/raw/master/csl-citation.json"} </w:instrText>
      </w:r>
      <w:r w:rsidR="00D175A0"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27</w:t>
      </w:r>
      <w:r w:rsidR="00D175A0" w:rsidRPr="007C7602">
        <w:rPr>
          <w:rFonts w:ascii="Book Antiqua" w:hAnsi="Book Antiqua"/>
          <w:sz w:val="24"/>
          <w:szCs w:val="24"/>
          <w:vertAlign w:val="superscript"/>
        </w:rPr>
        <w:fldChar w:fldCharType="end"/>
      </w:r>
      <w:r w:rsidR="001D112B" w:rsidRPr="007C7602">
        <w:rPr>
          <w:rFonts w:ascii="Book Antiqua" w:hAnsi="Book Antiqua"/>
          <w:sz w:val="24"/>
          <w:szCs w:val="24"/>
          <w:vertAlign w:val="superscript"/>
        </w:rPr>
        <w:t>]</w:t>
      </w:r>
      <w:r w:rsidR="005D6A10" w:rsidRPr="007C7602">
        <w:rPr>
          <w:rFonts w:ascii="Book Antiqua" w:hAnsi="Book Antiqua"/>
          <w:sz w:val="24"/>
          <w:szCs w:val="24"/>
        </w:rPr>
        <w:t>, the introduction of these types of initiatives to encourage physicians to re-assess the clinical necessity for each scan is encouraging. The American College of Radiologists have recognised the need for thorough guidelines to assist physicians in deciding when particular scans should be utilised</w:t>
      </w:r>
      <w:r w:rsidR="00CA7191" w:rsidRPr="007C7602">
        <w:rPr>
          <w:rFonts w:ascii="Book Antiqua" w:hAnsi="Book Antiqua"/>
          <w:sz w:val="24"/>
          <w:szCs w:val="24"/>
          <w:vertAlign w:val="superscript"/>
        </w:rPr>
        <w:t>[</w:t>
      </w:r>
      <w:r w:rsidR="00D4427D"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YBOzKOzL","properties":{"formattedCitation":"{\\rtf \\super 128\\nosupersub{}}","plainCitation":"128"},"citationItems":[{"id":450,"uris":["http://zotero.org/users/1375475/items/WU6BCQUG"],"uri":["http://zotero.org/users/1375475/items/WU6BCQUG"],"itemData":{"id":450,"type":"article-journal","title":"Ionizing radiation in abdominal CT and the ACR Appropriateness Criteria®","container-title":"Journal of the American College of Radiology: JACR","page":"298; author reply 298-299","volume":"9","issue":"4","source":"NCBI PubMed","DOI":"10.1016/j.jacr.2011.12.031","ISSN":"1558-349X","note":"PMID: 22469388","journalAbbreviation":"J Am Coll Radiol","language":"eng","author":[{"family":"Larson","given":"Paul A"},{"family":"Bettman","given":"Michael A"},{"family":"Waldrip","given":"Christine"}],"issued":{"date-parts":[["2012",4]]},"PMID":"22469388"}}],"schema":"https://github.com/citation-style-language/schema/raw/master/csl-citation.json"} </w:instrText>
      </w:r>
      <w:r w:rsidR="00D4427D"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28</w:t>
      </w:r>
      <w:r w:rsidR="00D4427D" w:rsidRPr="007C7602">
        <w:rPr>
          <w:rFonts w:ascii="Book Antiqua" w:hAnsi="Book Antiqua"/>
          <w:sz w:val="24"/>
          <w:szCs w:val="24"/>
          <w:vertAlign w:val="superscript"/>
        </w:rPr>
        <w:fldChar w:fldCharType="end"/>
      </w:r>
      <w:r w:rsidR="00CA7191" w:rsidRPr="007C7602">
        <w:rPr>
          <w:rFonts w:ascii="Book Antiqua" w:hAnsi="Book Antiqua"/>
          <w:sz w:val="24"/>
          <w:szCs w:val="24"/>
          <w:vertAlign w:val="superscript"/>
        </w:rPr>
        <w:t>]</w:t>
      </w:r>
      <w:r w:rsidR="00EB287E" w:rsidRPr="007C7602">
        <w:rPr>
          <w:rFonts w:ascii="Book Antiqua" w:hAnsi="Book Antiqua"/>
          <w:sz w:val="24"/>
          <w:szCs w:val="24"/>
        </w:rPr>
        <w:t>.</w:t>
      </w:r>
      <w:r w:rsidR="00982E7C" w:rsidRPr="007C7602">
        <w:rPr>
          <w:rFonts w:ascii="Book Antiqua" w:hAnsi="Book Antiqua"/>
          <w:sz w:val="24"/>
          <w:szCs w:val="24"/>
        </w:rPr>
        <w:t xml:space="preserve"> However, a caveat </w:t>
      </w:r>
      <w:r w:rsidR="001B6354" w:rsidRPr="007C7602">
        <w:rPr>
          <w:rFonts w:ascii="Book Antiqua" w:hAnsi="Book Antiqua"/>
          <w:sz w:val="24"/>
          <w:szCs w:val="24"/>
        </w:rPr>
        <w:t>to</w:t>
      </w:r>
      <w:r w:rsidR="00982E7C" w:rsidRPr="007C7602">
        <w:rPr>
          <w:rFonts w:ascii="Book Antiqua" w:hAnsi="Book Antiqua"/>
          <w:sz w:val="24"/>
          <w:szCs w:val="24"/>
        </w:rPr>
        <w:t xml:space="preserve"> the introduction of these types of </w:t>
      </w:r>
      <w:r w:rsidR="00DB0476" w:rsidRPr="007C7602">
        <w:rPr>
          <w:rFonts w:ascii="Book Antiqua" w:hAnsi="Book Antiqua"/>
          <w:sz w:val="24"/>
          <w:szCs w:val="24"/>
        </w:rPr>
        <w:t>decision support is that the application of a no-denial policy on radiological imaging, surprisingly, did not result in increased utilisation of imaging modalities</w:t>
      </w:r>
      <w:r w:rsidR="00CA7191" w:rsidRPr="007C7602">
        <w:rPr>
          <w:rFonts w:ascii="Book Antiqua" w:hAnsi="Book Antiqua"/>
          <w:sz w:val="24"/>
          <w:szCs w:val="24"/>
          <w:vertAlign w:val="superscript"/>
        </w:rPr>
        <w:t>[</w:t>
      </w:r>
      <w:r w:rsidR="00DB0476"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VTcTvNZi","properties":{"formattedCitation":"{\\rtf \\super 129\\nosupersub{}}","plainCitation":"129"},"citationItems":[{"id":457,"uris":["http://zotero.org/users/1375475/items/TW353Q93"],"uri":["http://zotero.org/users/1375475/items/TW353Q93"],"itemData":{"id":457,"type":"article-journal","title":"The effect of a no-denial policy on imaging utilization","container-title":"Journal of the American College of Radiology: JACR","page":"501-506","volume":"10","issue":"7","source":"NCBI PubMed","abstract":"PURPOSE: Seeking to control advanced diagnostic imaging costs, health insurance plans have instituted broad-based utilization management systems. Most processes ultimately contain denial provisions, meaning that the health plans will refuse to pay for requested studies if performed. The aim of this analysis was to determine whether removal of a denial provision would result in increased utilization of imaging services.\nMETHODS: A major US health plan used a no-denial preauthorization system in all but 4 geographic markets for all CT, MRI, PET, and nuclear cardiac imaging studies, constituting the experimental group. This study consisted of a retrospective review of 247,117 advanced imaging requests 21 months before and 16 months after the elimination of the denial provision in the experimental group. A matched population with no such change in the review process served as the control group. Population-normalized utilization rates were measured for both pooled groups before and after the change.\nRESULTS: Utilization decreased slightly more in the experimental group than in the control group (-0.10 requests per 1,000 covered lives; 95% confidence interval, -0.20 to 0.00; P = .050) after elimination of the denial provision. The rates of request approval, examination modification, withdrawal, and no consensus after peer-to-peer consultation did not significantly change.\nCONCLUSIONS: Eliminating denial provisions in utilization management for advanced diagnostic imaging does not result in increased utilization of such imaging.","DOI":"10.1016/j.jacr.2013.01.022","ISSN":"1558-349X","note":"PMID: 23632131","journalAbbreviation":"J Am Coll Radiol","language":"eng","author":[{"family":"Robinson","given":"Jeffrey D"},{"family":"Hippe","given":"Daniel S"},{"family":"Hiatt","given":"Mark D"}],"issued":{"date-parts":[["2013",7]]},"PMID":"23632131"}}],"schema":"https://github.com/citation-style-language/schema/raw/master/csl-citation.json"} </w:instrText>
      </w:r>
      <w:r w:rsidR="00DB0476"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29</w:t>
      </w:r>
      <w:r w:rsidR="00DB0476" w:rsidRPr="007C7602">
        <w:rPr>
          <w:rFonts w:ascii="Book Antiqua" w:hAnsi="Book Antiqua"/>
          <w:sz w:val="24"/>
          <w:szCs w:val="24"/>
          <w:vertAlign w:val="superscript"/>
        </w:rPr>
        <w:fldChar w:fldCharType="end"/>
      </w:r>
      <w:r w:rsidR="00CA7191" w:rsidRPr="007C7602">
        <w:rPr>
          <w:rFonts w:ascii="Book Antiqua" w:hAnsi="Book Antiqua"/>
          <w:sz w:val="24"/>
          <w:szCs w:val="24"/>
          <w:vertAlign w:val="superscript"/>
        </w:rPr>
        <w:t>]</w:t>
      </w:r>
      <w:r w:rsidR="00EB287E" w:rsidRPr="007C7602">
        <w:rPr>
          <w:rFonts w:ascii="Book Antiqua" w:hAnsi="Book Antiqua"/>
          <w:sz w:val="24"/>
          <w:szCs w:val="24"/>
        </w:rPr>
        <w:t>.</w:t>
      </w:r>
    </w:p>
    <w:p w14:paraId="27D418FE" w14:textId="27A44E7B" w:rsidR="00CA65EB" w:rsidRPr="007C7602" w:rsidRDefault="008C1C80" w:rsidP="00600777">
      <w:pPr>
        <w:spacing w:after="0" w:line="360" w:lineRule="auto"/>
        <w:ind w:firstLine="720"/>
        <w:jc w:val="both"/>
        <w:rPr>
          <w:rFonts w:ascii="Book Antiqua" w:hAnsi="Book Antiqua"/>
          <w:sz w:val="24"/>
          <w:szCs w:val="24"/>
          <w:lang w:eastAsia="zh-CN"/>
        </w:rPr>
      </w:pPr>
      <w:r w:rsidRPr="007C7602">
        <w:rPr>
          <w:rFonts w:ascii="Book Antiqua" w:hAnsi="Book Antiqua"/>
          <w:sz w:val="24"/>
          <w:szCs w:val="24"/>
        </w:rPr>
        <w:t>Of course when imaging is clinically indicated then the benefit-risk balance is almost always overwhelming</w:t>
      </w:r>
      <w:r w:rsidR="001B6354" w:rsidRPr="007C7602">
        <w:rPr>
          <w:rFonts w:ascii="Book Antiqua" w:hAnsi="Book Antiqua"/>
          <w:sz w:val="24"/>
          <w:szCs w:val="24"/>
        </w:rPr>
        <w:t>ly in favour of imaging</w:t>
      </w:r>
      <w:r w:rsidR="00CA7191" w:rsidRPr="007C7602">
        <w:rPr>
          <w:rFonts w:ascii="Book Antiqua" w:hAnsi="Book Antiqua"/>
          <w:sz w:val="24"/>
          <w:szCs w:val="24"/>
          <w:vertAlign w:val="superscript"/>
        </w:rPr>
        <w:t>[</w:t>
      </w:r>
      <w:r w:rsidR="00767351" w:rsidRPr="007C7602">
        <w:rPr>
          <w:rFonts w:ascii="Book Antiqua" w:hAnsi="Book Antiqua" w:hint="eastAsia"/>
          <w:sz w:val="24"/>
          <w:szCs w:val="24"/>
          <w:vertAlign w:val="superscript"/>
          <w:lang w:eastAsia="zh-CN"/>
        </w:rPr>
        <w:t>1</w:t>
      </w:r>
      <w:r w:rsidR="001A39A6"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PRnTd89j","properties":{"formattedCitation":"{\\rtf \\super 28\\nosupersub{}}","plainCitation":"28"},"citationItems":[{"id":422,"uris":["http://zotero.org/users/1375475/items/2IA6HN8N"],"uri":["http://zotero.org/users/1375475/items/2IA6HN8N"],"itemData":{"id":422,"type":"article-journal","title":"Radiation risks of medical imaging: separating fact from fantasy","container-title":"Radiology","page":"312-321","volume":"264","issue":"2","source":"NCBI PubMed","abstract":"During the past few years, several articles have appeared in the scientific literature that predict thousands of cancers and cancer deaths per year in the U.S. population caused by medical imaging procedures that use ionizing radiation. These predictions are computed by multiplying small and highly speculative risk factors by large populations of patients to yield impressive numbers of \"cancer victims.\" The risk factors are acquired from the Biological Effects of Ionizing Radiation (BEIR) VII report without attention to the caveats about their use presented in the BEIR VII report. The principal data source for the risk factors is the ongoing study of survivors of the Japanese atomic explosions, a population of individuals that is greatly different from patients undergoing imaging procedures. For the purpose of risk estimation, doses to patients are converted to effective doses, even though the International Commission on Radiological Protection warns against the use of effective dose for epidemiologic studies or for estimation of individual risks. To extrapolate cancer incidence to doses of a few millisieverts from data greater than 100 mSv, a linear no-threshold model is used, even though substantial radiobiological and human exposure data imply that it is not an appropriate model. The predictions of cancers and cancer deaths are sensationalized in electronic and print public media, resulting in anxiety and fear about medical imaging among patients and parents. Not infrequently, patients are anxious about a scheduled imaging procedure because of articles they have read in the public media. In some cases, medical imaging examinations may be delayed or deferred as a consequence, resulting in a much greater risk to patients than that associated with imaging examinations. © RSNA, 2012.","DOI":"10.1148/radiol.12112678","ISSN":"1527-1315","note":"PMID: 22821690","shortTitle":"Radiation risks of medical imaging","journalAbbreviation":"Radiology","language":"eng","author":[{"family":"Hendee","given":"William R"},{"family":"O'Connor","given":"Michael K"}],"issued":{"date-parts":[["2012",8]]},"PMID":"22821690"}}],"schema":"https://github.com/citation-style-language/schema/raw/master/csl-citation.json"} </w:instrText>
      </w:r>
      <w:r w:rsidR="001A39A6"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28</w:t>
      </w:r>
      <w:r w:rsidR="001A39A6" w:rsidRPr="007C7602">
        <w:rPr>
          <w:rFonts w:ascii="Book Antiqua" w:hAnsi="Book Antiqua"/>
          <w:sz w:val="24"/>
          <w:szCs w:val="24"/>
          <w:vertAlign w:val="superscript"/>
        </w:rPr>
        <w:fldChar w:fldCharType="end"/>
      </w:r>
      <w:r w:rsidR="0040598E" w:rsidRPr="007C7602">
        <w:rPr>
          <w:rFonts w:ascii="Book Antiqua" w:hAnsi="Book Antiqua"/>
          <w:sz w:val="24"/>
          <w:szCs w:val="24"/>
          <w:vertAlign w:val="superscript"/>
        </w:rPr>
        <w:t>,</w:t>
      </w:r>
      <w:r w:rsidR="0040598E"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ZMnjm0GF","properties":{"formattedCitation":"{\\rtf \\super 130\\nosupersub{}}","plainCitation":"130"},"citationItems":[{"id":809,"uris":["http://zotero.org/users/1375475/items/NSU7AWBP"],"uri":["http://zotero.org/users/1375475/items/NSU7AWBP"],"itemData":{"id":809,"type":"article-journal","title":"Body CT scanning in young adults: examination indications, patient outcomes, and risk of radiation-induced cancer","container-title":"Radiology","page":"460-469","volume":"267","issue":"2","source":"NCBI PubMed","abstract":"PURPOSE: To quantify patient outcome and predicted cancer risk from body computed tomography (CT) in young adults and identify common indications for the imaging examination.\nMATERIALS AND METHODS: This retrospective multicenter study was HIPAA compliant and approved by the institutional review boards of three institutions, with waiver of informed consent. The Research Patient Data Registry containing patient medical and billing records of three university-affiliated hospitals in a single metropolitan area was queried for patients 18-35 years old with a social security record who underwent chest or abdominopelvic CT from 2003 to 2007. Patients were analyzed according to body part imaged and scanning frequency. Mortality status and follow-up interval were recorded. The Biologic Effects of Ionizing Radiation VII method was used to calculate expected cancer incidence and death. Examination indication was determined with associated ICD-9 diagnostic code; 95% confidence intervals for percentages were calculated, and the binomial test was used to compare the difference between percentages.\nRESULTS: In 21 945 patients, 16 851 chest and 24 112 abdominopelvic CT scans were obtained. During the average 5.5-year (± 0.1 [standard deviation]) follow-up, 7.1% (575 of 8057) of chest CT patients and 3.9% (546 of 13 888) of abdominal CT patients had died. In comparison, the predicted risk of dying from CT-induced cancer was 0.1% (five of 8057, P &lt; .01) and 0.1% (eight of 12 472, P &lt; .01), respectively. The most common examination indications were cancer and trauma for chest CT and abdominal pain, trauma, and cancer for abdominopelvic CT. Among patients without a cancer diagnosis in whom only one or two scans were obtained, mortality and predicted risk of radiation-induced cancer death were 3.6% (215 of 5914) and 0.05% (three of 5914, P &lt; .01) for chest CT and 1.9% (219 of 11 291) and 0.1% (six of 11 291, P &lt; .01) for abdominopelvic CT.\nCONCLUSION: Among young adults undergoing body CT, risk of death from underlying morbidity is more than an order of magnitude greater than death from long-term radiation-induced cancer.","DOI":"10.1148/radiol.12121324","ISSN":"1527-1315","note":"PMID: 23386731","shortTitle":"Body CT scanning in young adults","journalAbbreviation":"Radiology","language":"eng","author":[{"family":"Zondervan","given":"Robert L"},{"family":"Hahn","given":"Peter F"},{"family":"Sadow","given":"Cheryl A"},{"family":"Liu","given":"Bob"},{"family":"Lee","given":"Susanna I"}],"issued":{"date-parts":[["2013",5]]},"PMID":"23386731"}}],"schema":"https://github.com/citation-style-language/schema/raw/master/csl-citation.json"} </w:instrText>
      </w:r>
      <w:r w:rsidR="0040598E"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30</w:t>
      </w:r>
      <w:r w:rsidR="0040598E" w:rsidRPr="007C7602">
        <w:rPr>
          <w:rFonts w:ascii="Book Antiqua" w:hAnsi="Book Antiqua"/>
          <w:sz w:val="24"/>
          <w:szCs w:val="24"/>
          <w:vertAlign w:val="superscript"/>
        </w:rPr>
        <w:fldChar w:fldCharType="end"/>
      </w:r>
      <w:r w:rsidR="00CA7191" w:rsidRPr="007C7602">
        <w:rPr>
          <w:rFonts w:ascii="Book Antiqua" w:hAnsi="Book Antiqua"/>
          <w:sz w:val="24"/>
          <w:szCs w:val="24"/>
          <w:vertAlign w:val="superscript"/>
        </w:rPr>
        <w:t>]</w:t>
      </w:r>
      <w:r w:rsidR="00EB287E" w:rsidRPr="007C7602">
        <w:rPr>
          <w:rFonts w:ascii="Book Antiqua" w:hAnsi="Book Antiqua"/>
          <w:sz w:val="24"/>
          <w:szCs w:val="24"/>
        </w:rPr>
        <w:t>.</w:t>
      </w:r>
      <w:r w:rsidR="00D14F7C" w:rsidRPr="007C7602">
        <w:rPr>
          <w:rFonts w:ascii="Book Antiqua" w:hAnsi="Book Antiqua"/>
          <w:sz w:val="24"/>
          <w:szCs w:val="24"/>
        </w:rPr>
        <w:t xml:space="preserve"> However, all too often the decision to image is based on time constraints, medico</w:t>
      </w:r>
      <w:r w:rsidR="006A4C27" w:rsidRPr="007C7602">
        <w:rPr>
          <w:rFonts w:ascii="Book Antiqua" w:hAnsi="Book Antiqua"/>
          <w:sz w:val="24"/>
          <w:szCs w:val="24"/>
        </w:rPr>
        <w:t>-</w:t>
      </w:r>
      <w:r w:rsidR="00D14F7C" w:rsidRPr="007C7602">
        <w:rPr>
          <w:rFonts w:ascii="Book Antiqua" w:hAnsi="Book Antiqua"/>
          <w:sz w:val="24"/>
          <w:szCs w:val="24"/>
        </w:rPr>
        <w:t>legal concerns or patient preference.</w:t>
      </w:r>
      <w:r w:rsidR="00600777" w:rsidRPr="007C7602">
        <w:rPr>
          <w:rFonts w:ascii="Book Antiqua" w:hAnsi="Book Antiqua"/>
          <w:sz w:val="24"/>
          <w:szCs w:val="24"/>
        </w:rPr>
        <w:t xml:space="preserve"> </w:t>
      </w:r>
      <w:r w:rsidR="00096EAE" w:rsidRPr="007C7602">
        <w:rPr>
          <w:rFonts w:ascii="Book Antiqua" w:hAnsi="Book Antiqua"/>
          <w:sz w:val="24"/>
          <w:szCs w:val="24"/>
        </w:rPr>
        <w:t>There is, as yet, no study which attempts to quantify and assess the risk-benefit ratio for radiological investigations and</w:t>
      </w:r>
      <w:r w:rsidR="00600777" w:rsidRPr="007C7602">
        <w:rPr>
          <w:rFonts w:ascii="Book Antiqua" w:hAnsi="Book Antiqua"/>
          <w:sz w:val="24"/>
          <w:szCs w:val="24"/>
        </w:rPr>
        <w:t xml:space="preserve"> </w:t>
      </w:r>
      <w:r w:rsidR="00096EAE" w:rsidRPr="007C7602">
        <w:rPr>
          <w:rFonts w:ascii="Book Antiqua" w:hAnsi="Book Antiqua"/>
          <w:sz w:val="24"/>
          <w:szCs w:val="24"/>
        </w:rPr>
        <w:t xml:space="preserve">responsibility </w:t>
      </w:r>
      <w:r w:rsidR="001B6354" w:rsidRPr="007C7602">
        <w:rPr>
          <w:rFonts w:ascii="Book Antiqua" w:hAnsi="Book Antiqua"/>
          <w:sz w:val="24"/>
          <w:szCs w:val="24"/>
        </w:rPr>
        <w:t>lies with the referring physician and radiologist</w:t>
      </w:r>
      <w:r w:rsidR="00CA7191" w:rsidRPr="007C7602">
        <w:rPr>
          <w:rFonts w:ascii="Book Antiqua" w:hAnsi="Book Antiqua"/>
          <w:sz w:val="24"/>
          <w:szCs w:val="24"/>
          <w:vertAlign w:val="superscript"/>
        </w:rPr>
        <w:t>[</w:t>
      </w:r>
      <w:r w:rsidR="001A39A6"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31P4C9AJ","properties":{"formattedCitation":"{\\rtf \\super 131\\nosupersub{}}","plainCitation":"131"},"citationItems":[{"id":424,"uris":["http://zotero.org/users/1375475/items/KIGTMFSX"],"uri":["http://zotero.org/users/1375475/items/KIGTMFSX"],"itemData":{"id":424,"type":"article-journal","title":"What are the risks from medical X-rays and other low dose radiation?","container-title":"The British journal of radiology","page":"285-294","volume":"79","issue":"940","source":"NCBI PubMed","abstract":"The magnitude of the risks from low doses of radiation is one of the central questions in radiological protection. It is particularly relevant when discussing the justification and optimization of diagnostic medical exposures. Medical X-rays can undoubtedly confer substantial benefits in the healthcare of patients, but not without exposing them to effective doses ranging from a few microsieverts to a few tens of millisieverts. Do we have any evidence that these levels of exposure result in significant health risks to patients? The current consensus held by national and international radiological protection organizations is that, for these comparatively low doses, the most appropriate risk model is one in which the risk of radiation-induced cancer and hereditary disease is assumed to increase linearly with increasing radiation dose, with no threshold (the so-called linear no threshold (LNT) model). However, the LNT hypothesis has been challenged both by those who believe that low doses of radiation are more damaging than the hypothesis predicts and by those who believe that they are less harmful, and possibly even beneficial (often referred to as hormesis). This article reviews the evidence for and against both the LNT hypothesis and hormesis, and explains why the general scientific consensus is currently in favour of the LNT model as the most appropriate dose-response relationship for radiation protection purposes at low doses. Finally, the impact of the LNT model on the assessment of the risks from medical X-rays and how this affects the justification and optimization of such exposures is discussed.","DOI":"10.1259/bjr/55733882","ISSN":"0007-1285","note":"PMID: 16585719","journalAbbreviation":"Br J Radiol","language":"eng","author":[{"family":"Wall","given":"B F"},{"family":"Kendall","given":"G M"},{"family":"Edwards","given":"A A"},{"family":"Bouffler","given":"S"},{"family":"Muirhead","given":"C R"},{"family":"Meara","given":"J R"}],"issued":{"date-parts":[["2006",4]]},"PMID":"16585719"}}],"schema":"https://github.com/citation-style-language/schema/raw/master/csl-citation.json"} </w:instrText>
      </w:r>
      <w:r w:rsidR="001A39A6"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31</w:t>
      </w:r>
      <w:r w:rsidR="001A39A6" w:rsidRPr="007C7602">
        <w:rPr>
          <w:rFonts w:ascii="Book Antiqua" w:hAnsi="Book Antiqua"/>
          <w:sz w:val="24"/>
          <w:szCs w:val="24"/>
          <w:vertAlign w:val="superscript"/>
        </w:rPr>
        <w:fldChar w:fldCharType="end"/>
      </w:r>
      <w:r w:rsidR="00CA7191" w:rsidRPr="007C7602">
        <w:rPr>
          <w:rFonts w:ascii="Book Antiqua" w:hAnsi="Book Antiqua"/>
          <w:sz w:val="24"/>
          <w:szCs w:val="24"/>
          <w:vertAlign w:val="superscript"/>
        </w:rPr>
        <w:t>]</w:t>
      </w:r>
      <w:r w:rsidR="00EB287E" w:rsidRPr="007C7602">
        <w:rPr>
          <w:rFonts w:ascii="Book Antiqua" w:hAnsi="Book Antiqua"/>
          <w:sz w:val="24"/>
          <w:szCs w:val="24"/>
        </w:rPr>
        <w:t>.</w:t>
      </w:r>
      <w:r w:rsidR="00096EAE" w:rsidRPr="007C7602">
        <w:rPr>
          <w:rFonts w:ascii="Book Antiqua" w:hAnsi="Book Antiqua"/>
          <w:sz w:val="24"/>
          <w:szCs w:val="24"/>
        </w:rPr>
        <w:t xml:space="preserve"> </w:t>
      </w:r>
      <w:r w:rsidR="00D14F7C" w:rsidRPr="007C7602">
        <w:rPr>
          <w:rFonts w:ascii="Book Antiqua" w:hAnsi="Book Antiqua"/>
          <w:sz w:val="24"/>
          <w:szCs w:val="24"/>
        </w:rPr>
        <w:t>The need to optimise clinical decision making with regards to imaging</w:t>
      </w:r>
      <w:r w:rsidR="006A4C27" w:rsidRPr="007C7602">
        <w:rPr>
          <w:rFonts w:ascii="Book Antiqua" w:hAnsi="Book Antiqua"/>
          <w:sz w:val="24"/>
          <w:szCs w:val="24"/>
        </w:rPr>
        <w:t xml:space="preserve"> therefore</w:t>
      </w:r>
      <w:r w:rsidR="00D14F7C" w:rsidRPr="007C7602">
        <w:rPr>
          <w:rFonts w:ascii="Book Antiqua" w:hAnsi="Book Antiqua"/>
          <w:sz w:val="24"/>
          <w:szCs w:val="24"/>
        </w:rPr>
        <w:t xml:space="preserve"> needs to be guideline based as this alone has the potential to reduce the influence </w:t>
      </w:r>
      <w:r w:rsidR="001B6354" w:rsidRPr="007C7602">
        <w:rPr>
          <w:rFonts w:ascii="Book Antiqua" w:hAnsi="Book Antiqua"/>
          <w:sz w:val="24"/>
          <w:szCs w:val="24"/>
        </w:rPr>
        <w:t>of convenience</w:t>
      </w:r>
      <w:r w:rsidR="00D14F7C" w:rsidRPr="007C7602">
        <w:rPr>
          <w:rFonts w:ascii="Book Antiqua" w:hAnsi="Book Antiqua"/>
          <w:sz w:val="24"/>
          <w:szCs w:val="24"/>
        </w:rPr>
        <w:t xml:space="preserve"> factors</w:t>
      </w:r>
      <w:r w:rsidR="00CA7191" w:rsidRPr="007C7602">
        <w:rPr>
          <w:rFonts w:ascii="Book Antiqua" w:hAnsi="Book Antiqua"/>
          <w:sz w:val="24"/>
          <w:szCs w:val="24"/>
          <w:vertAlign w:val="superscript"/>
        </w:rPr>
        <w:t>[</w:t>
      </w:r>
      <w:r w:rsidR="00B35A32"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8xhwsMYB","properties":{"formattedCitation":"{\\rtf \\super 132\\nosupersub{}}","plainCitation":"132"},"citationItems":[{"id":452,"uris":["http://zotero.org/users/1375475/items/V6FMV6ER"],"uri":["http://zotero.org/users/1375475/items/V6FMV6ER"],"itemData":{"id":452,"type":"article-journal","title":"ICRP Publication 105. Radiation protection in medicine","container-title":"Annals of the ICRP","page":"1-63","volume":"37","issue":"6","source":"NCBI PubMed","abstract":"This report was prepared to underpin the Commission's 2007 Recommendations with regard to the medical exposure of patients, including their comforters and carers, and volunteers in biomedical research. It addresses the proper application of the fundamental principles (justification, optimisation of protection, and application of dose limits) of the Commission's 2007 Recommendations to these individuals. With regard to medical exposure of patients, it is not appropriate to apply dose limits or dose constraints, because such limits would often do more harm than good. Often, there are concurrent chronic, severe, or even life-threatening medical conditions that are more critical than the radiation exposure. The emphasis is then on justification of the medical procedures and on the optimisation of radiological protection. In diagnostic and interventional procedures, justification of procedures (for a defined purpose and for an individual patient), and management of the patient dose commensurate with the medical task, are the appropriate mechanisms to avoid unnecessary or unproductive radiation exposure. Equipment features that facilitate patient dose management, and diagnostic reference levels derived at the appropriate national, regional, or local level, are likely to be the most effective approaches. In radiation therapy, the avoidance of accidents is a predominant issue. With regard to comforters and carers, and volunteers in biomedical research, dose constraints are appropriate. Over the last decade, the Commission has published a number of documents that provided detailed advice related to radiological protection and safety in the medical applications of ionising radiation. Each of the publications addressed a specific topic defined by the type of radiation source and the medical discipline in which the source is applied, and was written with the intent of communicating directly with the relevant medical practitioners and supporting medical staff. This report consolidates that advice.","DOI":"10.1016/j.icrp.2008.08.001","ISSN":"1872-969X","note":"PMID: 18762065","journalAbbreviation":"Ann ICRP","language":"eng","issued":{"date-parts":[["2007"]]},"PMID":"18762065"}}],"schema":"https://github.com/citation-style-language/schema/raw/master/csl-citation.json"} </w:instrText>
      </w:r>
      <w:r w:rsidR="00B35A32"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32</w:t>
      </w:r>
      <w:r w:rsidR="00B35A32" w:rsidRPr="007C7602">
        <w:rPr>
          <w:rFonts w:ascii="Book Antiqua" w:hAnsi="Book Antiqua"/>
          <w:sz w:val="24"/>
          <w:szCs w:val="24"/>
          <w:vertAlign w:val="superscript"/>
        </w:rPr>
        <w:fldChar w:fldCharType="end"/>
      </w:r>
      <w:r w:rsidR="00CA7191" w:rsidRPr="007C7602">
        <w:rPr>
          <w:rFonts w:ascii="Book Antiqua" w:hAnsi="Book Antiqua"/>
          <w:sz w:val="24"/>
          <w:szCs w:val="24"/>
          <w:vertAlign w:val="superscript"/>
        </w:rPr>
        <w:t>]</w:t>
      </w:r>
      <w:r w:rsidR="00EB287E" w:rsidRPr="007C7602">
        <w:rPr>
          <w:rFonts w:ascii="Book Antiqua" w:hAnsi="Book Antiqua"/>
          <w:sz w:val="24"/>
          <w:szCs w:val="24"/>
        </w:rPr>
        <w:t>.</w:t>
      </w:r>
      <w:r w:rsidR="00D14F7C" w:rsidRPr="007C7602">
        <w:rPr>
          <w:rFonts w:ascii="Book Antiqua" w:hAnsi="Book Antiqua"/>
          <w:sz w:val="24"/>
          <w:szCs w:val="24"/>
        </w:rPr>
        <w:t xml:space="preserve"> </w:t>
      </w:r>
      <w:r w:rsidR="006A4C27" w:rsidRPr="007C7602">
        <w:rPr>
          <w:rFonts w:ascii="Book Antiqua" w:hAnsi="Book Antiqua"/>
          <w:sz w:val="24"/>
          <w:szCs w:val="24"/>
        </w:rPr>
        <w:t>The risk/benefit ratio is individual to each</w:t>
      </w:r>
      <w:r w:rsidR="00CA65EB" w:rsidRPr="007C7602">
        <w:rPr>
          <w:rFonts w:ascii="Book Antiqua" w:hAnsi="Book Antiqua"/>
          <w:sz w:val="24"/>
          <w:szCs w:val="24"/>
        </w:rPr>
        <w:t xml:space="preserve"> patient</w:t>
      </w:r>
      <w:r w:rsidR="00E256AA" w:rsidRPr="007C7602">
        <w:rPr>
          <w:rFonts w:ascii="Book Antiqua" w:hAnsi="Book Antiqua"/>
          <w:sz w:val="24"/>
          <w:szCs w:val="24"/>
        </w:rPr>
        <w:t>. The following</w:t>
      </w:r>
      <w:r w:rsidR="00CA65EB" w:rsidRPr="007C7602">
        <w:rPr>
          <w:rFonts w:ascii="Book Antiqua" w:hAnsi="Book Antiqua"/>
          <w:sz w:val="24"/>
          <w:szCs w:val="24"/>
        </w:rPr>
        <w:t xml:space="preserve"> factors </w:t>
      </w:r>
      <w:r w:rsidR="00E256AA" w:rsidRPr="007C7602">
        <w:rPr>
          <w:rFonts w:ascii="Book Antiqua" w:hAnsi="Book Antiqua"/>
          <w:sz w:val="24"/>
          <w:szCs w:val="24"/>
        </w:rPr>
        <w:t xml:space="preserve">contribute to </w:t>
      </w:r>
      <w:r w:rsidR="00E10E26" w:rsidRPr="007C7602">
        <w:rPr>
          <w:rFonts w:ascii="Book Antiqua" w:hAnsi="Book Antiqua"/>
          <w:sz w:val="24"/>
          <w:szCs w:val="24"/>
        </w:rPr>
        <w:t>oncogenic risk from radiation</w:t>
      </w:r>
      <w:r w:rsidR="00E10E26" w:rsidRPr="007C7602">
        <w:rPr>
          <w:rFonts w:ascii="Book Antiqua" w:hAnsi="Book Antiqua" w:hint="eastAsia"/>
          <w:sz w:val="24"/>
          <w:szCs w:val="24"/>
          <w:lang w:eastAsia="zh-CN"/>
        </w:rPr>
        <w:t>.</w:t>
      </w:r>
    </w:p>
    <w:p w14:paraId="48148F05" w14:textId="77777777" w:rsidR="00E10E26" w:rsidRPr="007C7602" w:rsidRDefault="00E10E26" w:rsidP="00E10E26">
      <w:pPr>
        <w:spacing w:after="0" w:line="360" w:lineRule="auto"/>
        <w:jc w:val="both"/>
        <w:rPr>
          <w:rFonts w:ascii="Book Antiqua" w:hAnsi="Book Antiqua"/>
          <w:b/>
          <w:sz w:val="24"/>
          <w:szCs w:val="24"/>
          <w:lang w:eastAsia="zh-CN"/>
        </w:rPr>
      </w:pPr>
    </w:p>
    <w:p w14:paraId="0ECF912F" w14:textId="65638B44" w:rsidR="00CA65EB" w:rsidRPr="007C7602" w:rsidRDefault="00CA65EB" w:rsidP="00E10E26">
      <w:pPr>
        <w:spacing w:after="0" w:line="360" w:lineRule="auto"/>
        <w:jc w:val="both"/>
        <w:rPr>
          <w:rFonts w:ascii="Book Antiqua" w:hAnsi="Book Antiqua"/>
          <w:sz w:val="24"/>
          <w:szCs w:val="24"/>
        </w:rPr>
      </w:pPr>
      <w:r w:rsidRPr="007C7602">
        <w:rPr>
          <w:rFonts w:ascii="Book Antiqua" w:hAnsi="Book Antiqua"/>
          <w:b/>
          <w:sz w:val="24"/>
          <w:szCs w:val="24"/>
        </w:rPr>
        <w:t>Genetic considerations</w:t>
      </w:r>
      <w:r w:rsidRPr="007C7602">
        <w:rPr>
          <w:rFonts w:ascii="Book Antiqua" w:hAnsi="Book Antiqua"/>
          <w:sz w:val="24"/>
          <w:szCs w:val="24"/>
        </w:rPr>
        <w:t>:</w:t>
      </w:r>
      <w:r w:rsidR="00E10E26" w:rsidRPr="007C7602">
        <w:rPr>
          <w:rFonts w:ascii="Book Antiqua" w:hAnsi="Book Antiqua" w:hint="eastAsia"/>
          <w:sz w:val="24"/>
          <w:szCs w:val="24"/>
          <w:lang w:eastAsia="zh-CN"/>
        </w:rPr>
        <w:t xml:space="preserve"> </w:t>
      </w:r>
      <w:r w:rsidR="00E10E26" w:rsidRPr="007C7602">
        <w:rPr>
          <w:rFonts w:ascii="Book Antiqua" w:hAnsi="Book Antiqua"/>
          <w:sz w:val="24"/>
          <w:szCs w:val="24"/>
        </w:rPr>
        <w:t>C</w:t>
      </w:r>
      <w:r w:rsidRPr="007C7602">
        <w:rPr>
          <w:rFonts w:ascii="Book Antiqua" w:hAnsi="Book Antiqua"/>
          <w:sz w:val="24"/>
          <w:szCs w:val="24"/>
        </w:rPr>
        <w:t>ertain populations and individuals may be more radiosensitive and have more of a propensity to develop cancers post radiation exposure</w:t>
      </w:r>
      <w:r w:rsidR="005D5530" w:rsidRPr="007C7602">
        <w:rPr>
          <w:rFonts w:ascii="Book Antiqua" w:hAnsi="Book Antiqua"/>
          <w:sz w:val="24"/>
          <w:szCs w:val="24"/>
          <w:vertAlign w:val="superscript"/>
        </w:rPr>
        <w:t>[</w:t>
      </w:r>
      <w:r w:rsidR="001A39A6"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ZTDyhc3i","properties":{"formattedCitation":"{\\rtf \\super 133\\nosupersub{}}","plainCitation":"133"},"citationItems":[{"id":426,"uris":["http://zotero.org/users/1375475/items/HHB3WH7E"],"uri":["http://zotero.org/users/1375475/items/HHB3WH7E"],"itemData":{"id":426,"type":"article-journal","title":"Multiple diagnostic X-rays for spine deformities and risk of breast cancer","container-title":"Cancer epidemiology, biomarkers &amp; prevention: a publication of the American Association for Cancer Research, cosponsored by the American Society of Preventive Oncology","page":"605-613","volume":"17","issue":"3","source":"NCBI PubMed","abstract":"BACKGROUND: Ionizing radiation is a well-established human mammary carcinogen. Women historically monitored by radiography at young ages for abnormal spinal curvature are an exposed population suitable for investigating radiation-related risk and its variation by modifying factors. In this historic cohort, 95% of daily dose increments (when exposure to the breast occurred) were under 2.4 cGy, with mean 1.1 cGy.\nMETHODS: A retrospective cohort of 3,010 women, diagnosed with spinal curvature between 1912 and 1965 in 14 U.S. pediatric orthopedic centers and who completed a questionnaire by telephone interview or mail survey in 1992, were studied for risk of breast cancer by radiation dose to the breast (mean, 12 cGy) after adjustment for established breast cancer risk factors.\nRESULTS: A borderline-significant radiation dose response (excess relative risk/Gy = 2.86; P = 0.058; one-tailed P = 0.029) was observed during 118,905 woman-years of follow-up (median, 35.5 years) based on 78 cases of invasive breast cancer. The dose response was significantly greater (P = 0.03) for women who reported a family history of breast cancer in first- or second-degree relatives (excess relative risk/Gy = 8.37; 95% confidence interval, 1.50-28.16). Radiation-related risk did not vary significantly by stage of reproductive development at exposure.\nCONCLUSIONS: Assuming that repair of radiation-related DNA damage requires at most a few hours, our data argue against existence of a low-dose threshold on the order of 1 to 3 cGy for radiation exposure contributing to breast carcinogenesis. The possibility that a family history of breast cancer may have enhanced a carcinogenic radiation effect requires confirmation in other studies.","DOI":"10.1158/1055-9965.EPI-07-2628","ISSN":"1055-9965","note":"PMID: 18349278","journalAbbreviation":"Cancer Epidemiol. Biomarkers Prev.","language":"eng","author":[{"family":"Ronckers","given":"Cécile M"},{"family":"Doody","given":"Michele M"},{"family":"Lonstein","given":"John E"},{"family":"Stovall","given":"Marilyn"},{"family":"Land","given":"Charles E"}],"issued":{"date-parts":[["2008",3]]},"PMID":"18349278"}}],"schema":"https://github.com/citation-style-language/schema/raw/master/csl-citation.json"} </w:instrText>
      </w:r>
      <w:r w:rsidR="001A39A6"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33</w:t>
      </w:r>
      <w:r w:rsidR="001A39A6" w:rsidRPr="007C7602">
        <w:rPr>
          <w:rFonts w:ascii="Book Antiqua" w:hAnsi="Book Antiqua"/>
          <w:sz w:val="24"/>
          <w:szCs w:val="24"/>
          <w:vertAlign w:val="superscript"/>
        </w:rPr>
        <w:fldChar w:fldCharType="end"/>
      </w:r>
      <w:r w:rsidR="005D5530" w:rsidRPr="007C7602">
        <w:rPr>
          <w:rFonts w:ascii="Book Antiqua" w:hAnsi="Book Antiqua"/>
          <w:sz w:val="24"/>
          <w:szCs w:val="24"/>
          <w:vertAlign w:val="superscript"/>
        </w:rPr>
        <w:t>]</w:t>
      </w:r>
      <w:r w:rsidR="00E10E26" w:rsidRPr="007C7602">
        <w:rPr>
          <w:rFonts w:ascii="Book Antiqua" w:hAnsi="Book Antiqua"/>
          <w:sz w:val="24"/>
          <w:szCs w:val="24"/>
        </w:rPr>
        <w:t>.</w:t>
      </w:r>
      <w:r w:rsidRPr="007C7602">
        <w:rPr>
          <w:rFonts w:ascii="Book Antiqua" w:hAnsi="Book Antiqua"/>
          <w:sz w:val="24"/>
          <w:szCs w:val="24"/>
        </w:rPr>
        <w:t xml:space="preserve"> For example, </w:t>
      </w:r>
      <w:r w:rsidR="008036BD" w:rsidRPr="007C7602">
        <w:rPr>
          <w:rFonts w:ascii="Book Antiqua" w:hAnsi="Book Antiqua"/>
          <w:sz w:val="24"/>
          <w:szCs w:val="24"/>
        </w:rPr>
        <w:t xml:space="preserve">some </w:t>
      </w:r>
      <w:r w:rsidRPr="007C7602">
        <w:rPr>
          <w:rFonts w:ascii="Book Antiqua" w:hAnsi="Book Antiqua"/>
          <w:sz w:val="24"/>
          <w:szCs w:val="24"/>
        </w:rPr>
        <w:t>patient</w:t>
      </w:r>
      <w:r w:rsidR="008036BD" w:rsidRPr="007C7602">
        <w:rPr>
          <w:rFonts w:ascii="Book Antiqua" w:hAnsi="Book Antiqua"/>
          <w:sz w:val="24"/>
          <w:szCs w:val="24"/>
        </w:rPr>
        <w:t xml:space="preserve"> groups</w:t>
      </w:r>
      <w:r w:rsidRPr="007C7602">
        <w:rPr>
          <w:rFonts w:ascii="Book Antiqua" w:hAnsi="Book Antiqua"/>
          <w:sz w:val="24"/>
          <w:szCs w:val="24"/>
        </w:rPr>
        <w:t xml:space="preserve"> with a genetic abnormality which predisposes to cancer have been shown to be </w:t>
      </w:r>
      <w:r w:rsidR="003F166F" w:rsidRPr="007C7602">
        <w:rPr>
          <w:rFonts w:ascii="Book Antiqua" w:hAnsi="Book Antiqua"/>
          <w:sz w:val="24"/>
          <w:szCs w:val="24"/>
        </w:rPr>
        <w:t xml:space="preserve">more </w:t>
      </w:r>
      <w:r w:rsidRPr="007C7602">
        <w:rPr>
          <w:rFonts w:ascii="Book Antiqua" w:hAnsi="Book Antiqua"/>
          <w:sz w:val="24"/>
          <w:szCs w:val="24"/>
        </w:rPr>
        <w:t>sensitive to the effects of radiation</w:t>
      </w:r>
      <w:r w:rsidR="00CA7191" w:rsidRPr="007C7602">
        <w:rPr>
          <w:rFonts w:ascii="Book Antiqua" w:hAnsi="Book Antiqua"/>
          <w:sz w:val="24"/>
          <w:szCs w:val="24"/>
          <w:vertAlign w:val="superscript"/>
        </w:rPr>
        <w:t>[</w:t>
      </w:r>
      <w:r w:rsidR="001A39A6"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209io5dd05","properties":{"formattedCitation":"{\\rtf \\super 134,135\\nosupersub{}}","plainCitation":"134,135"},"citationItems":[{"id":428,"uris":["http://zotero.org/users/1375475/items/6QNV73X4"],"uri":["http://zotero.org/users/1375475/items/6QNV73X4"],"itemData":{"id":428,"type":"article-journal","title":"Genetic predisposition for the development of radiation-associated meningioma: an epidemiological study","container-title":"The lancet oncology","page":"403-410","volume":"8","issue":"5","source":"NCBI PubMed","abstract":"BACKGROUND: Ionising radiation is an established risk factor for meningioma, yet less than 1% of irradiated individuals develop this tumour. Familial aggregation of meningioma is rare. We aimed to assess whether genetic factors can modify the risk for meningioma formation after the initiating effect of radiation, by comparison of the frequency of meningiomas in families that included irradiated and unirradiated siblings.\nMETHODS: This study was based on a larger epidemiological, genetic case-control study, and included 525 families that were divided according to irradiation and disease status of each of the family's index participant: 160 had radiation-associated meningioma (RAM); 145 were irradiated and did not develop meningioma; 85 had meningioma with no previous history of irradiation; and 135 were unirradiated and did not develop meningioma. Data were collected by questionnaires.\nFINDINGS: We found additional first-degree relatives with meningioma in 17 families (11%) in the RAM group, whereas only between one and two such families (1%) were found in the other groups (p&lt;0.0001). All meningiomas seen in the families of the RAM group were in irradiated participants. Also, 22 families (10%) in the RAM group had members with cancers in irradiated sites (including head, neck, and chest) compared with 9 (5%) of irradiated controls (p=0.04).\nINTERPRETATION: This dataset of families, which included irradiated and unirradiated, and also affected and unaffected family members, created a natural experiment. Our results support the idea that genetic susceptibility increases the risk of developing meningioma after exposure to radiation. Further studies are needed to identify the specific genes involved in this familial sensitivity to ionising radiation. DNA repair and cell-cycle control genes, such as the ataxia-telangiectasia gene, could be plausible candidates for investigation.","DOI":"10.1016/S1470-2045(07)70107-9","ISSN":"1470-2045","note":"PMID: 17466897","shortTitle":"Genetic predisposition for the development of radiation-associated meningioma","journalAbbreviation":"Lancet Oncol.","language":"eng","author":[{"family":"Flint-Richter","given":"Pazit"},{"family":"Sadetzki","given":"Siegal"}],"issued":{"date-parts":[["2007",5]]},"PMID":"17466897"},"label":"page"},{"id":430,"uris":["http://zotero.org/users/1375475/items/SEBFU5BR"],"uri":["http://zotero.org/users/1375475/items/SEBFU5BR"],"itemData":{"id":430,"type":"article-journal","title":"Exposure to low-dose radiation and the risk of breast cancer among women with a familial or genetic predisposition: a meta-analysis","container-title":"European radiology","page":"2547-2556","volume":"20","issue":"11","source":"NCBI PubMed","abstract":"BACKGROUND: Women with familial or genetic aggregation of breast cancer are offered screening outside the population screening programme. However, the possible benefit of mammography screening could be reduced due to the risk of radiation-induced tumours. A systematic search was conducted addressing the question of how low-dose radiation exposure affects breast cancer risk among high-risk women.\nMETHODS: A systematic search was conducted for articles addressing breast cancer, mammography screening, radiation and high-risk women. Effects of low-dose radiation on breast cancer risk were presented in terms of pooled odds ratios (OR).\nRESULTS: Of 127 articles found, 7 were selected for the meta-analysis. Pooled OR revealed an increased risk of breast cancer among high-risk women due to low-dose radiation exposure (OR</w:instrText>
      </w:r>
      <w:r w:rsidR="00074B64" w:rsidRPr="007C7602">
        <w:rPr>
          <w:rFonts w:ascii="Times New Roman" w:hAnsi="Times New Roman"/>
          <w:sz w:val="24"/>
          <w:szCs w:val="24"/>
          <w:vertAlign w:val="superscript"/>
        </w:rPr>
        <w:instrText> </w:instrText>
      </w:r>
      <w:r w:rsidR="00074B64" w:rsidRPr="007C7602">
        <w:rPr>
          <w:rFonts w:ascii="Book Antiqua" w:hAnsi="Book Antiqua"/>
          <w:sz w:val="24"/>
          <w:szCs w:val="24"/>
          <w:vertAlign w:val="superscript"/>
        </w:rPr>
        <w:instrText>=</w:instrText>
      </w:r>
      <w:r w:rsidR="00074B64" w:rsidRPr="007C7602">
        <w:rPr>
          <w:rFonts w:ascii="Times New Roman" w:hAnsi="Times New Roman"/>
          <w:sz w:val="24"/>
          <w:szCs w:val="24"/>
          <w:vertAlign w:val="superscript"/>
        </w:rPr>
        <w:instrText> </w:instrText>
      </w:r>
      <w:r w:rsidR="00074B64" w:rsidRPr="007C7602">
        <w:rPr>
          <w:rFonts w:ascii="Book Antiqua" w:hAnsi="Book Antiqua"/>
          <w:sz w:val="24"/>
          <w:szCs w:val="24"/>
          <w:vertAlign w:val="superscript"/>
        </w:rPr>
        <w:instrText>1.3, 95% CI: 0.9- 1.8). Exposure before age 20 (OR</w:instrText>
      </w:r>
      <w:r w:rsidR="00074B64" w:rsidRPr="007C7602">
        <w:rPr>
          <w:rFonts w:ascii="Times New Roman" w:hAnsi="Times New Roman"/>
          <w:sz w:val="24"/>
          <w:szCs w:val="24"/>
          <w:vertAlign w:val="superscript"/>
        </w:rPr>
        <w:instrText> </w:instrText>
      </w:r>
      <w:r w:rsidR="00074B64" w:rsidRPr="007C7602">
        <w:rPr>
          <w:rFonts w:ascii="Book Antiqua" w:hAnsi="Book Antiqua"/>
          <w:sz w:val="24"/>
          <w:szCs w:val="24"/>
          <w:vertAlign w:val="superscript"/>
        </w:rPr>
        <w:instrText>=</w:instrText>
      </w:r>
      <w:r w:rsidR="00074B64" w:rsidRPr="007C7602">
        <w:rPr>
          <w:rFonts w:ascii="Times New Roman" w:hAnsi="Times New Roman"/>
          <w:sz w:val="24"/>
          <w:szCs w:val="24"/>
          <w:vertAlign w:val="superscript"/>
        </w:rPr>
        <w:instrText> </w:instrText>
      </w:r>
      <w:r w:rsidR="00074B64" w:rsidRPr="007C7602">
        <w:rPr>
          <w:rFonts w:ascii="Book Antiqua" w:hAnsi="Book Antiqua"/>
          <w:sz w:val="24"/>
          <w:szCs w:val="24"/>
          <w:vertAlign w:val="superscript"/>
        </w:rPr>
        <w:instrText>2.0, 95% CI: 1.3-3.1) or a mean of ≥5 exposures (OR</w:instrText>
      </w:r>
      <w:r w:rsidR="00074B64" w:rsidRPr="007C7602">
        <w:rPr>
          <w:rFonts w:ascii="Times New Roman" w:hAnsi="Times New Roman"/>
          <w:sz w:val="24"/>
          <w:szCs w:val="24"/>
          <w:vertAlign w:val="superscript"/>
        </w:rPr>
        <w:instrText> </w:instrText>
      </w:r>
      <w:r w:rsidR="00074B64" w:rsidRPr="007C7602">
        <w:rPr>
          <w:rFonts w:ascii="Book Antiqua" w:hAnsi="Book Antiqua"/>
          <w:sz w:val="24"/>
          <w:szCs w:val="24"/>
          <w:vertAlign w:val="superscript"/>
        </w:rPr>
        <w:instrText>=</w:instrText>
      </w:r>
      <w:r w:rsidR="00074B64" w:rsidRPr="007C7602">
        <w:rPr>
          <w:rFonts w:ascii="Times New Roman" w:hAnsi="Times New Roman"/>
          <w:sz w:val="24"/>
          <w:szCs w:val="24"/>
          <w:vertAlign w:val="superscript"/>
        </w:rPr>
        <w:instrText> </w:instrText>
      </w:r>
      <w:r w:rsidR="00074B64" w:rsidRPr="007C7602">
        <w:rPr>
          <w:rFonts w:ascii="Book Antiqua" w:hAnsi="Book Antiqua"/>
          <w:sz w:val="24"/>
          <w:szCs w:val="24"/>
          <w:vertAlign w:val="superscript"/>
        </w:rPr>
        <w:instrText xml:space="preserve">1.8, 95% CI: 1.1-3.0) was significantly associated with a higher radiation-induced breast cancer risk.\nCONCLUSION: Low-dose radiation increases breast cancer risk among high-risk women. When using low-dose radiation among high-risk women, a careful approach is needed, by means of reducing repeated exposure, avoidance of exposure at a younger age and using non-ionising screening techniques.","DOI":"10.1007/s00330-010-1839-y","ISSN":"1432-1084","note":"PMID: 20582702","shortTitle":"Exposure to low-dose radiation and the risk of breast cancer among women with a familial or genetic predisposition","journalAbbreviation":"Eur Radiol","language":"eng","author":[{"family":"Jansen-van der Weide","given":"Marijke C"},{"family":"Greuter","given":"Marcel J W"},{"family":"Jansen","given":"Liesbeth"},{"family":"Oosterwijk","given":"Jan C"},{"family":"Pijnappel","given":"Ruud M"},{"family":"de Bock","given":"Geertruida H"}],"issued":{"date-parts":[["2010",11]]},"PMID":"20582702"},"label":"page"}],"schema":"https://github.com/citation-style-language/schema/raw/master/csl-citation.json"} </w:instrText>
      </w:r>
      <w:r w:rsidR="001A39A6"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34,135</w:t>
      </w:r>
      <w:r w:rsidR="001A39A6" w:rsidRPr="007C7602">
        <w:rPr>
          <w:rFonts w:ascii="Book Antiqua" w:hAnsi="Book Antiqua"/>
          <w:sz w:val="24"/>
          <w:szCs w:val="24"/>
          <w:vertAlign w:val="superscript"/>
        </w:rPr>
        <w:fldChar w:fldCharType="end"/>
      </w:r>
      <w:r w:rsidR="00CA7191" w:rsidRPr="007C7602">
        <w:rPr>
          <w:rFonts w:ascii="Book Antiqua" w:hAnsi="Book Antiqua"/>
          <w:sz w:val="24"/>
          <w:szCs w:val="24"/>
          <w:vertAlign w:val="superscript"/>
        </w:rPr>
        <w:t>]</w:t>
      </w:r>
      <w:r w:rsidR="00EB287E" w:rsidRPr="007C7602">
        <w:rPr>
          <w:rFonts w:ascii="Book Antiqua" w:hAnsi="Book Antiqua"/>
          <w:sz w:val="24"/>
          <w:szCs w:val="24"/>
        </w:rPr>
        <w:t>.</w:t>
      </w:r>
    </w:p>
    <w:p w14:paraId="57BF8ED4" w14:textId="77777777" w:rsidR="00E10E26" w:rsidRPr="007C7602" w:rsidRDefault="00E10E26" w:rsidP="00E10E26">
      <w:pPr>
        <w:spacing w:after="0" w:line="360" w:lineRule="auto"/>
        <w:jc w:val="both"/>
        <w:rPr>
          <w:rFonts w:ascii="Book Antiqua" w:hAnsi="Book Antiqua"/>
          <w:b/>
          <w:sz w:val="24"/>
          <w:szCs w:val="24"/>
          <w:u w:val="single"/>
          <w:lang w:eastAsia="zh-CN"/>
        </w:rPr>
      </w:pPr>
    </w:p>
    <w:p w14:paraId="4C01616F" w14:textId="5B944B00" w:rsidR="006D0714" w:rsidRPr="007C7602" w:rsidRDefault="00CA65EB" w:rsidP="00E10E26">
      <w:pPr>
        <w:spacing w:after="0" w:line="360" w:lineRule="auto"/>
        <w:jc w:val="both"/>
        <w:rPr>
          <w:rFonts w:ascii="Book Antiqua" w:hAnsi="Book Antiqua"/>
          <w:sz w:val="24"/>
          <w:szCs w:val="24"/>
          <w:lang w:eastAsia="zh-CN"/>
        </w:rPr>
      </w:pPr>
      <w:r w:rsidRPr="007C7602">
        <w:rPr>
          <w:rFonts w:ascii="Book Antiqua" w:hAnsi="Book Antiqua"/>
          <w:b/>
          <w:sz w:val="24"/>
          <w:szCs w:val="24"/>
        </w:rPr>
        <w:t>Age at exposure</w:t>
      </w:r>
      <w:r w:rsidRPr="007C7602">
        <w:rPr>
          <w:rFonts w:ascii="Book Antiqua" w:hAnsi="Book Antiqua"/>
          <w:sz w:val="24"/>
          <w:szCs w:val="24"/>
        </w:rPr>
        <w:t>: The BEIR VII report demonstrated the relationship between the life-time attributable risk of cancer incidence and age at exposure, showing that the risks of carcinogenesis was much higher the earlier that patient was exposed to high doses of radiation</w:t>
      </w:r>
      <w:r w:rsidR="00307874" w:rsidRPr="007C7602">
        <w:rPr>
          <w:rFonts w:ascii="Book Antiqua" w:hAnsi="Book Antiqua"/>
          <w:sz w:val="24"/>
          <w:szCs w:val="24"/>
          <w:vertAlign w:val="superscript"/>
        </w:rPr>
        <w:t>[</w:t>
      </w:r>
      <w:r w:rsidR="00B35A32" w:rsidRPr="007C7602">
        <w:rPr>
          <w:rFonts w:ascii="Book Antiqua" w:hAnsi="Book Antiqua"/>
          <w:sz w:val="24"/>
          <w:szCs w:val="24"/>
        </w:rPr>
        <w:fldChar w:fldCharType="begin"/>
      </w:r>
      <w:r w:rsidR="009B7AD7" w:rsidRPr="007C7602">
        <w:rPr>
          <w:rFonts w:ascii="Book Antiqua" w:hAnsi="Book Antiqua"/>
          <w:sz w:val="24"/>
          <w:szCs w:val="24"/>
        </w:rPr>
        <w:instrText xml:space="preserve"> ADDIN ZOTERO_ITEM CSL_CITATION {"citationID":"aGqilKpD","properties":{"formattedCitation":"{\\rtf \\super 21\\nosupersub{}}","plainCitation":"21"},"citationItems":[{"id":250,"uris":["http://zotero.org/users/1375475/items/ZPTQZBMC"],"uri":["http://zotero.org/users/1375475/items/ZPTQZBMC"],"itemData":{"id":250,"type":"webpage","title":"Health Risks from Exposure to Low Levels of Ionizing Radiation: BEIR VII Phase 2","abstract":"This book is the seventh in a series of titles from the National Research Council that addresses the effects of exposure to low dose LET (Linear Energy Transfer) ionizing radiation and human health. Updating information previously presented in the 1990 publication, Health Effects of Exposure to Low Levels of Ionizing Radiation: BEIR V, this book draws upon new data in both epidemiologic and experimental research. Ionizing radiation arises from both natural and man-made sources and at very high doses can produce damaging effects in human tissue that can be evident within days after exposure. However, it is the low-dose exposures that are the focus of this book. So-called late effects, such as cancer, are produced many years after the initial exposure. This book is among the first of its kind to include detailed risk estimates for cancer incidence in addition to cancer mortality. BEIR VII offers a full review of the available biological, biophysical, and epidemiological literature since the last BEIR report on the subject and develops the most up-to-date and comprehensive risk estimates for cancer and other health effects from exposure to low-level ionizing radiation.","URL":"http://www.nap.edu/openbook.php?record_id=11340&amp;page=R1","shortTitle":"Health Risks from Exposure to Low Levels of Ionizing Radiation","accessed":{"date-parts":[["2013",6,2]]}}}],"schema":"https://github.com/citation-style-language/schema/raw/master/csl-citation.json"} </w:instrText>
      </w:r>
      <w:r w:rsidR="00B35A32" w:rsidRPr="007C7602">
        <w:rPr>
          <w:rFonts w:ascii="Book Antiqua" w:hAnsi="Book Antiqua"/>
          <w:sz w:val="24"/>
          <w:szCs w:val="24"/>
        </w:rPr>
        <w:fldChar w:fldCharType="separate"/>
      </w:r>
      <w:r w:rsidR="009B7AD7" w:rsidRPr="007C7602">
        <w:rPr>
          <w:rFonts w:ascii="Book Antiqua" w:hAnsi="Book Antiqua"/>
          <w:sz w:val="24"/>
          <w:szCs w:val="24"/>
          <w:vertAlign w:val="superscript"/>
        </w:rPr>
        <w:t>21</w:t>
      </w:r>
      <w:r w:rsidR="00B35A32" w:rsidRPr="007C7602">
        <w:rPr>
          <w:rFonts w:ascii="Book Antiqua" w:hAnsi="Book Antiqua"/>
          <w:sz w:val="24"/>
          <w:szCs w:val="24"/>
        </w:rPr>
        <w:fldChar w:fldCharType="end"/>
      </w:r>
      <w:r w:rsidR="00307874" w:rsidRPr="007C7602">
        <w:rPr>
          <w:rFonts w:ascii="Book Antiqua" w:hAnsi="Book Antiqua"/>
          <w:sz w:val="24"/>
          <w:szCs w:val="24"/>
          <w:vertAlign w:val="superscript"/>
        </w:rPr>
        <w:t>]</w:t>
      </w:r>
      <w:r w:rsidRPr="007C7602">
        <w:rPr>
          <w:rFonts w:ascii="Book Antiqua" w:hAnsi="Book Antiqua"/>
          <w:sz w:val="24"/>
          <w:szCs w:val="24"/>
        </w:rPr>
        <w:t xml:space="preserve">. Older patients undergo the majority of medical imaging but </w:t>
      </w:r>
      <w:r w:rsidRPr="007C7602">
        <w:rPr>
          <w:rFonts w:ascii="Book Antiqua" w:hAnsi="Book Antiqua"/>
          <w:sz w:val="24"/>
          <w:szCs w:val="24"/>
        </w:rPr>
        <w:lastRenderedPageBreak/>
        <w:t>limited life expectancy reduce</w:t>
      </w:r>
      <w:r w:rsidR="004F5272" w:rsidRPr="007C7602">
        <w:rPr>
          <w:rFonts w:ascii="Book Antiqua" w:hAnsi="Book Antiqua"/>
          <w:sz w:val="24"/>
          <w:szCs w:val="24"/>
        </w:rPr>
        <w:t>s</w:t>
      </w:r>
      <w:r w:rsidRPr="007C7602">
        <w:rPr>
          <w:rFonts w:ascii="Book Antiqua" w:hAnsi="Book Antiqua"/>
          <w:sz w:val="24"/>
          <w:szCs w:val="24"/>
        </w:rPr>
        <w:t xml:space="preserve"> risk of radiation induced cancers</w:t>
      </w:r>
      <w:r w:rsidR="00CA7191" w:rsidRPr="007C7602">
        <w:rPr>
          <w:rFonts w:ascii="Book Antiqua" w:hAnsi="Book Antiqua"/>
          <w:sz w:val="24"/>
          <w:szCs w:val="24"/>
          <w:vertAlign w:val="superscript"/>
        </w:rPr>
        <w:t>[</w:t>
      </w:r>
      <w:r w:rsidR="00B35A32" w:rsidRPr="007C7602">
        <w:rPr>
          <w:rFonts w:ascii="Book Antiqua" w:hAnsi="Book Antiqua"/>
          <w:sz w:val="24"/>
          <w:szCs w:val="24"/>
          <w:vertAlign w:val="superscript"/>
        </w:rPr>
        <w:fldChar w:fldCharType="begin"/>
      </w:r>
      <w:r w:rsidR="009B7AD7" w:rsidRPr="007C7602">
        <w:rPr>
          <w:rFonts w:ascii="Book Antiqua" w:hAnsi="Book Antiqua"/>
          <w:sz w:val="24"/>
          <w:szCs w:val="24"/>
          <w:vertAlign w:val="superscript"/>
        </w:rPr>
        <w:instrText xml:space="preserve"> ADDIN ZOTERO_ITEM CSL_CITATION {"citationID":"xRhpzaNF","properties":{"formattedCitation":"{\\rtf \\super 21\\nosupersub{}}","plainCitation":"21"},"citationItems":[{"id":250,"uris":["http://zotero.org/users/1375475/items/ZPTQZBMC"],"uri":["http://zotero.org/users/1375475/items/ZPTQZBMC"],"itemData":{"id":250,"type":"webpage","title":"Health Risks from Exposure to Low Levels of Ionizing Radiation: BEIR VII Phase 2","abstract":"This book is the seventh in a series of titles from the National Research Council that addresses the effects of exposure to low dose LET (Linear Energy Transfer) ionizing radiation and human health. Updating information previously presented in the 1990 publication, Health Effects of Exposure to Low Levels of Ionizing Radiation: BEIR V, this book draws upon new data in both epidemiologic and experimental research. Ionizing radiation arises from both natural and man-made sources and at very high doses can produce damaging effects in human tissue that can be evident within days after exposure. However, it is the low-dose exposures that are the focus of this book. So-called late effects, such as cancer, are produced many years after the initial exposure. This book is among the first of its kind to include detailed risk estimates for cancer incidence in addition to cancer mortality. BEIR VII offers a full review of the available biological, biophysical, and epidemiological literature since the last BEIR report on the subject and develops the most up-to-date and comprehensive risk estimates for cancer and other health effects from exposure to low-level ionizing radiation.","URL":"http://www.nap.edu/openbook.php?record_id=11340&amp;page=R1","shortTitle":"Health Risks from Exposure to Low Levels of Ionizing Radiation","accessed":{"date-parts":[["2013",6,2]]}}}],"schema":"https://github.com/citation-style-language/schema/raw/master/csl-citation.json"} </w:instrText>
      </w:r>
      <w:r w:rsidR="00B35A32" w:rsidRPr="007C7602">
        <w:rPr>
          <w:rFonts w:ascii="Book Antiqua" w:hAnsi="Book Antiqua"/>
          <w:sz w:val="24"/>
          <w:szCs w:val="24"/>
          <w:vertAlign w:val="superscript"/>
        </w:rPr>
        <w:fldChar w:fldCharType="separate"/>
      </w:r>
      <w:r w:rsidR="009B7AD7" w:rsidRPr="007C7602">
        <w:rPr>
          <w:rFonts w:ascii="Book Antiqua" w:hAnsi="Book Antiqua"/>
          <w:sz w:val="24"/>
          <w:szCs w:val="24"/>
          <w:vertAlign w:val="superscript"/>
        </w:rPr>
        <w:t>21</w:t>
      </w:r>
      <w:r w:rsidR="00B35A32" w:rsidRPr="007C7602">
        <w:rPr>
          <w:rFonts w:ascii="Book Antiqua" w:hAnsi="Book Antiqua"/>
          <w:sz w:val="24"/>
          <w:szCs w:val="24"/>
          <w:vertAlign w:val="superscript"/>
        </w:rPr>
        <w:fldChar w:fldCharType="end"/>
      </w:r>
      <w:r w:rsidR="00CA7191" w:rsidRPr="007C7602">
        <w:rPr>
          <w:rFonts w:ascii="Book Antiqua" w:hAnsi="Book Antiqua"/>
          <w:sz w:val="24"/>
          <w:szCs w:val="24"/>
          <w:vertAlign w:val="superscript"/>
        </w:rPr>
        <w:t>]</w:t>
      </w:r>
      <w:r w:rsidR="00307874" w:rsidRPr="007C7602">
        <w:rPr>
          <w:rFonts w:ascii="Book Antiqua" w:hAnsi="Book Antiqua"/>
          <w:sz w:val="24"/>
          <w:szCs w:val="24"/>
        </w:rPr>
        <w:t>.</w:t>
      </w:r>
      <w:r w:rsidR="00600777" w:rsidRPr="007C7602">
        <w:rPr>
          <w:rFonts w:ascii="Book Antiqua" w:hAnsi="Book Antiqua"/>
          <w:sz w:val="24"/>
          <w:szCs w:val="24"/>
        </w:rPr>
        <w:t xml:space="preserve"> </w:t>
      </w:r>
      <w:r w:rsidR="004F5272" w:rsidRPr="007C7602">
        <w:rPr>
          <w:rFonts w:ascii="Book Antiqua" w:hAnsi="Book Antiqua"/>
          <w:sz w:val="24"/>
          <w:szCs w:val="24"/>
        </w:rPr>
        <w:t>C</w:t>
      </w:r>
      <w:r w:rsidR="006D0714" w:rsidRPr="007C7602">
        <w:rPr>
          <w:rFonts w:ascii="Book Antiqua" w:hAnsi="Book Antiqua"/>
          <w:sz w:val="24"/>
          <w:szCs w:val="24"/>
        </w:rPr>
        <w:t>riteria for imaging in these patients should not necessa</w:t>
      </w:r>
      <w:r w:rsidR="004F5272" w:rsidRPr="007C7602">
        <w:rPr>
          <w:rFonts w:ascii="Book Antiqua" w:hAnsi="Book Antiqua"/>
          <w:sz w:val="24"/>
          <w:szCs w:val="24"/>
        </w:rPr>
        <w:t xml:space="preserve">rily be the same </w:t>
      </w:r>
      <w:r w:rsidR="008036BD" w:rsidRPr="007C7602">
        <w:rPr>
          <w:rFonts w:ascii="Book Antiqua" w:hAnsi="Book Antiqua"/>
          <w:sz w:val="24"/>
          <w:szCs w:val="24"/>
        </w:rPr>
        <w:t xml:space="preserve">as </w:t>
      </w:r>
      <w:r w:rsidR="004F5272" w:rsidRPr="007C7602">
        <w:rPr>
          <w:rFonts w:ascii="Book Antiqua" w:hAnsi="Book Antiqua"/>
          <w:sz w:val="24"/>
          <w:szCs w:val="24"/>
        </w:rPr>
        <w:t xml:space="preserve">for those for younger patients with </w:t>
      </w:r>
      <w:r w:rsidR="006D0714" w:rsidRPr="007C7602">
        <w:rPr>
          <w:rFonts w:ascii="Book Antiqua" w:hAnsi="Book Antiqua"/>
          <w:sz w:val="24"/>
          <w:szCs w:val="24"/>
        </w:rPr>
        <w:t>curable disease</w:t>
      </w:r>
      <w:r w:rsidR="00307874" w:rsidRPr="007C7602">
        <w:rPr>
          <w:rFonts w:ascii="Book Antiqua" w:hAnsi="Book Antiqua"/>
          <w:sz w:val="24"/>
          <w:szCs w:val="24"/>
          <w:vertAlign w:val="superscript"/>
        </w:rPr>
        <w:t>[</w:t>
      </w:r>
      <w:r w:rsidR="001A39A6" w:rsidRPr="007C7602">
        <w:rPr>
          <w:rFonts w:ascii="Book Antiqua" w:hAnsi="Book Antiqua"/>
          <w:sz w:val="24"/>
          <w:szCs w:val="24"/>
        </w:rPr>
        <w:fldChar w:fldCharType="begin"/>
      </w:r>
      <w:r w:rsidR="00074B64" w:rsidRPr="007C7602">
        <w:rPr>
          <w:rFonts w:ascii="Book Antiqua" w:hAnsi="Book Antiqua"/>
          <w:sz w:val="24"/>
          <w:szCs w:val="24"/>
        </w:rPr>
        <w:instrText xml:space="preserve"> ADDIN ZOTERO_ITEM CSL_CITATION {"citationID":"Vl6a4SEE","properties":{"formattedCitation":"{\\rtf \\super 136\\nosupersub{}}","plainCitation":"136"},"citationItems":[{"id":432,"uris":["http://zotero.org/users/1375475/items/XXBRWGMA"],"uri":["http://zotero.org/users/1375475/items/XXBRWGMA"],"itemData":{"id":432,"type":"article-journal","title":"Impact of reduced patient life expectancy on potential cancer risks from radiologic imaging","container-title":"Radiology","page":"193-198","volume":"261","issue":"1","source":"NCBI PubMed","abstract":"PURPOSE: To quantify the effect of reduced life expectancy on cancer risk by comparing estimated lifetime risks of lung cancer attributable to radiation from commonly used computed tomographic (CT) examinations in patients with and those without cancer or cardiac disease.\nMATERIALS AND METHODS: With the use of clinically determined life tables, reductions in radiation-attributable lung cancer risks were estimated for coronary CT angiographic examinations in patients with multivessel coronary artery disease who underwent coronary artery bypass graft (CABG) surgery and for surveillance CT examinations in patients treated for colon cancer. Statistical uncertainties were estimated for the risk ratios in patients who underwent CABG surgery and patients with colon cancer versus the general population.\nRESULTS: Patients with decreased life expectancy had decreased radiation-associated cancer risks. For example, for a 70-year-old patient with colon cancer, the estimated reduction in lifetime radiation-associated lung cancer risk was approximately 92% for stage IV disease, versus 8% for stage 0 or I disease. For a patient who had been treated with CABG surgery, the estimated reduction in lifetime radiation-associated lung cancer risk was approximately 57% for a 55-year-old patient, versus 12% for a 75-year-old patient.\nCONCLUSION: The importance of radiation exposure in determining optimal imaging usage is much reduced for patients with markedly reduced life expectancies: Imaging justification and optimization criteria for patients with substantially reduced life expectancies should not necessarily be the same as for those with normal life expectancies.","DOI":"10.1148/radiol.11102452","ISSN":"1527-1315","note":"PMID: 21771956","journalAbbreviation":"Radiology","language":"eng","author":[{"family":"Brenner","given":"David J"},{"family":"Shuryak","given":"Igor"},{"family":"Einstein","given":"Andrew J"}],"issued":{"date-parts":[["2011",10]]},"PMID":"21771956"}}],"schema":"https://github.com/citation-style-language/schema/raw/master/csl-citation.json"} </w:instrText>
      </w:r>
      <w:r w:rsidR="001A39A6" w:rsidRPr="007C7602">
        <w:rPr>
          <w:rFonts w:ascii="Book Antiqua" w:hAnsi="Book Antiqua"/>
          <w:sz w:val="24"/>
          <w:szCs w:val="24"/>
        </w:rPr>
        <w:fldChar w:fldCharType="separate"/>
      </w:r>
      <w:r w:rsidR="00074B64" w:rsidRPr="007C7602">
        <w:rPr>
          <w:rFonts w:ascii="Book Antiqua" w:hAnsi="Book Antiqua"/>
          <w:sz w:val="24"/>
          <w:szCs w:val="24"/>
          <w:vertAlign w:val="superscript"/>
        </w:rPr>
        <w:t>136</w:t>
      </w:r>
      <w:r w:rsidR="001A39A6" w:rsidRPr="007C7602">
        <w:rPr>
          <w:rFonts w:ascii="Book Antiqua" w:hAnsi="Book Antiqua"/>
          <w:sz w:val="24"/>
          <w:szCs w:val="24"/>
        </w:rPr>
        <w:fldChar w:fldCharType="end"/>
      </w:r>
      <w:r w:rsidR="00307874" w:rsidRPr="007C7602">
        <w:rPr>
          <w:rFonts w:ascii="Book Antiqua" w:hAnsi="Book Antiqua"/>
          <w:sz w:val="24"/>
          <w:szCs w:val="24"/>
          <w:vertAlign w:val="superscript"/>
        </w:rPr>
        <w:t>]</w:t>
      </w:r>
      <w:r w:rsidR="006D0714" w:rsidRPr="007C7602">
        <w:rPr>
          <w:rFonts w:ascii="Book Antiqua" w:hAnsi="Book Antiqua"/>
          <w:sz w:val="24"/>
          <w:szCs w:val="24"/>
        </w:rPr>
        <w:t xml:space="preserve">. </w:t>
      </w:r>
      <w:r w:rsidRPr="007C7602">
        <w:rPr>
          <w:rFonts w:ascii="Book Antiqua" w:hAnsi="Book Antiqua"/>
          <w:sz w:val="24"/>
          <w:szCs w:val="24"/>
        </w:rPr>
        <w:t xml:space="preserve">The longer post-radiation life expectancy in the paediatric population allows greater scope for the generation of </w:t>
      </w:r>
      <w:r w:rsidR="006D0714" w:rsidRPr="007C7602">
        <w:rPr>
          <w:rFonts w:ascii="Book Antiqua" w:hAnsi="Book Antiqua"/>
          <w:sz w:val="24"/>
          <w:szCs w:val="24"/>
        </w:rPr>
        <w:t>malignancy</w:t>
      </w:r>
      <w:r w:rsidR="00314F30" w:rsidRPr="007C7602">
        <w:rPr>
          <w:rFonts w:ascii="Book Antiqua" w:hAnsi="Book Antiqua"/>
          <w:sz w:val="24"/>
          <w:szCs w:val="24"/>
        </w:rPr>
        <w:t xml:space="preserve"> and this fact has been borne out by recent population based studies from the </w:t>
      </w:r>
      <w:r w:rsidR="00752FFF" w:rsidRPr="007C7602">
        <w:rPr>
          <w:rFonts w:ascii="Book Antiqua" w:hAnsi="Book Antiqua"/>
          <w:sz w:val="24"/>
          <w:szCs w:val="24"/>
        </w:rPr>
        <w:t>United Kingdom</w:t>
      </w:r>
      <w:r w:rsidR="00CA7191" w:rsidRPr="007C7602">
        <w:rPr>
          <w:rFonts w:ascii="Book Antiqua" w:hAnsi="Book Antiqua"/>
          <w:sz w:val="24"/>
          <w:szCs w:val="24"/>
          <w:vertAlign w:val="superscript"/>
        </w:rPr>
        <w:t>[</w:t>
      </w:r>
      <w:r w:rsidR="00314F30"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p1hv7O72","properties":{"formattedCitation":"{\\rtf \\super 42\\nosupersub{}}","plainCitation":"42"},"citationItems":[{"id":293,"uris":["http://zotero.org/users/1375475/items/SWEW68HB"],"uri":["http://zotero.org/users/1375475/items/SWEW68HB"],"itemData":{"id":293,"type":"article-journal","title":"Radiation exposure from CT scans in childhood and subsequent risk of leukaemia and brain tumours: a retrospective cohort study","container-title":"The Lancet","page":"499-505","volume":"380","issue":"9840","journalAbbreviation":"The Lancet","author":[{"family":"Pearse","given":"MS"},{"family":"Salotti","given":"JA"},{"family":"Little","given":"MP"},{"family":"McHugh","given":"K"},{"family":"Lee","given":"C"},{"family":"Kim","given":"KP"},{"family":"Howe","given":"NL"},{"family":"Ronckers","given":"CM"},{"family":"Rajaraman","given":"P"},{"family":"Craft","given":"AW"},{"family":"Parker","given":"L"},{"family":"Berrington de González","given":"A"}],"issued":{"date-parts":[["2012",6,7]]}}}],"schema":"https://github.com/citation-style-language/schema/raw/master/csl-citation.json"} </w:instrText>
      </w:r>
      <w:r w:rsidR="00314F30"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42</w:t>
      </w:r>
      <w:r w:rsidR="00314F30" w:rsidRPr="007C7602">
        <w:rPr>
          <w:rFonts w:ascii="Book Antiqua" w:hAnsi="Book Antiqua"/>
          <w:sz w:val="24"/>
          <w:szCs w:val="24"/>
          <w:vertAlign w:val="superscript"/>
        </w:rPr>
        <w:fldChar w:fldCharType="end"/>
      </w:r>
      <w:r w:rsidR="00CA7191" w:rsidRPr="007C7602">
        <w:rPr>
          <w:rFonts w:ascii="Book Antiqua" w:hAnsi="Book Antiqua"/>
          <w:sz w:val="24"/>
          <w:szCs w:val="24"/>
          <w:vertAlign w:val="superscript"/>
        </w:rPr>
        <w:t>]</w:t>
      </w:r>
      <w:r w:rsidR="00314F30" w:rsidRPr="007C7602">
        <w:rPr>
          <w:rFonts w:ascii="Book Antiqua" w:hAnsi="Book Antiqua"/>
          <w:sz w:val="24"/>
          <w:szCs w:val="24"/>
        </w:rPr>
        <w:t xml:space="preserve"> and Australia</w:t>
      </w:r>
      <w:r w:rsidR="00CA7191" w:rsidRPr="007C7602">
        <w:rPr>
          <w:rFonts w:ascii="Book Antiqua" w:hAnsi="Book Antiqua"/>
          <w:sz w:val="24"/>
          <w:szCs w:val="24"/>
          <w:vertAlign w:val="superscript"/>
        </w:rPr>
        <w:t>[</w:t>
      </w:r>
      <w:r w:rsidR="00314F30" w:rsidRPr="007C7602">
        <w:rPr>
          <w:rFonts w:ascii="Book Antiqua" w:hAnsi="Book Antiqua"/>
          <w:sz w:val="24"/>
          <w:szCs w:val="24"/>
          <w:vertAlign w:val="superscript"/>
        </w:rPr>
        <w:fldChar w:fldCharType="begin"/>
      </w:r>
      <w:r w:rsidR="000C7800" w:rsidRPr="007C7602">
        <w:rPr>
          <w:rFonts w:ascii="Book Antiqua" w:hAnsi="Book Antiqua"/>
          <w:sz w:val="24"/>
          <w:szCs w:val="24"/>
          <w:vertAlign w:val="superscript"/>
        </w:rPr>
        <w:instrText xml:space="preserve"> ADDIN ZOTERO_ITEM CSL_CITATION {"citationID":"85h5JS8H","properties":{"formattedCitation":"{\\rtf \\super 45\\nosupersub{}}","plainCitation":"45"},"citationItems":[{"id":399,"uris":["http://zotero.org/users/1375475/items/8VRUJHZP"],"uri":["http://zotero.org/users/1375475/items/8VRUJHZP"],"itemData":{"id":399,"type":"article-journal","title":"Cancer risk in 680,000 people exposed to computed tomography scans in childhood or adolescence: data linkage study of 11 million Australians","container-title":"BMJ (Clinical research ed.)","page":"f2360","volume":"346","source":"NCBI PubMed","abstract":"OBJECTIVE: To assess the cancer risk in children and adolescents following exposure to low dose ionising radiation from diagnostic computed tomography (CT) scans. DESIGN : Population based, cohort, data linkage study in Australia. COHORT MEMBERS: 10.9 million people identified from Australian Medicare records, aged 0-19 years on 1 January 1985 or born between 1 January 1985 and 31 December 2005; all exposures to CT scans funded by Medicare during 1985-2005 were identified for this cohort. Cancers diagnosed in cohort members up to 31 December 2007 were obtained through linkage to national cancer records.\nMAIN OUTCOME: Cancer incidence rates in individuals exposed to a CT scan more than one year before any cancer diagnosis, compared with cancer incidence rates in unexposed individuals.\nRESULTS: 60,674 cancers were recorded, including 3150 in 680,211 people exposed to a CT scan at least one year before any cancer diagnosis. The mean duration of follow-up after exposure was 9.5 years. Overall cancer incidence was 24% greater for exposed than for unexposed people, after accounting for age, sex, and year of birth (incidence rate ratio (IRR) 1.24 (95% confidence interval 1.20 to 1.29); P&lt;0.001). We saw a dose-response relation, and the IRR increased by 0.16 (0.13 to 0.19) for each additional CT scan. The IRR was greater after exposure at younger ages (P&lt;0.001 for trend). At 1-4, 5-9, 10-14, and 15 or more years since first exposure, IRRs were 1.35 (1.25 to 1.45), 1.25 (1.17 to 1.34), 1.14 (1.06 to 1.22), and 1.24 (1.14 to 1.34), respectively. The IRR increased significantly for many types of solid cancer (digestive organs, melanoma, soft tissue, female genital, urinary tract, brain, and thyroid); leukaemia, myelodysplasia, and some other lymphoid cancers. There was an excess of 608 cancers in people exposed to CT scans (147 brain, 356 other solid, 48 leukaemia or myelodysplasia, and 57 other lymphoid). The absolute excess incidence rate for all cancers combined was 9.38 per 100,000 person years at risk, as of 31 December 2007. The average effective radiation dose per scan was estimated as 4.5 mSv.\nCONCLUSIONS: The increased incidence of cancer after CT scan exposure in this cohort was mostly due to irradiation. Because the cancer excess was still continuing at the end of follow-up, the eventual lifetime risk from CT scans cannot yet be determined. Radiation doses from contemporary CT scans are likely to be lower than those in 1985-2005, but some increase in cancer risk is still likely from current scans. Future CT scans should be limited to situations where there is a definite clinical indication, with every scan optimised to provide a diagnostic CT image at the lowest possible radiation dose.","ISSN":"1756-1833","note":"PMID: 23694687","shortTitle":"Cancer risk in 680,000 people exposed to computed tomography scans in childhood or adolescence","journalAbbreviation":"BMJ","language":"eng","author":[{"family":"Mathews","given":"John D"},{"family":"Forsythe","given":"Anna V"},{"family":"Brady","given":"Zoe"},{"family":"Butler","given":"Martin W"},{"family":"Goergen","given":"Stacy K"},{"family":"Byrnes","given":"Graham B"},{"family":"Giles","given":"Graham G"},{"family":"Wallace","given":"Anthony B"},{"family":"Anderson","given":"Philip R"},{"family":"Guiver","given":"Tenniel A"},{"family":"McGale","given":"Paul"},{"family":"Cain","given":"Timothy M"},{"family":"Dowty","given":"James G"},{"family":"Bickerstaffe","given":"Adrian C"},{"family":"Darby","given":"Sarah C"}],"issued":{"date-parts":[["2013"]]},"PMID":"23694687"}}],"schema":"https://github.com/citation-style-language/schema/raw/master/csl-citation.json"} </w:instrText>
      </w:r>
      <w:r w:rsidR="00314F30" w:rsidRPr="007C7602">
        <w:rPr>
          <w:rFonts w:ascii="Book Antiqua" w:hAnsi="Book Antiqua"/>
          <w:sz w:val="24"/>
          <w:szCs w:val="24"/>
          <w:vertAlign w:val="superscript"/>
        </w:rPr>
        <w:fldChar w:fldCharType="separate"/>
      </w:r>
      <w:r w:rsidR="000C7800" w:rsidRPr="007C7602">
        <w:rPr>
          <w:rFonts w:ascii="Book Antiqua" w:hAnsi="Book Antiqua"/>
          <w:sz w:val="24"/>
          <w:szCs w:val="24"/>
          <w:vertAlign w:val="superscript"/>
        </w:rPr>
        <w:t>45</w:t>
      </w:r>
      <w:r w:rsidR="00314F30" w:rsidRPr="007C7602">
        <w:rPr>
          <w:rFonts w:ascii="Book Antiqua" w:hAnsi="Book Antiqua"/>
          <w:sz w:val="24"/>
          <w:szCs w:val="24"/>
          <w:vertAlign w:val="superscript"/>
        </w:rPr>
        <w:fldChar w:fldCharType="end"/>
      </w:r>
      <w:r w:rsidR="00CA7191" w:rsidRPr="007C7602">
        <w:rPr>
          <w:rFonts w:ascii="Book Antiqua" w:hAnsi="Book Antiqua"/>
          <w:sz w:val="24"/>
          <w:szCs w:val="24"/>
          <w:vertAlign w:val="superscript"/>
        </w:rPr>
        <w:t>]</w:t>
      </w:r>
      <w:r w:rsidR="00307874" w:rsidRPr="007C7602">
        <w:rPr>
          <w:rFonts w:ascii="Book Antiqua" w:hAnsi="Book Antiqua"/>
          <w:sz w:val="24"/>
          <w:szCs w:val="24"/>
        </w:rPr>
        <w:t>.</w:t>
      </w:r>
      <w:r w:rsidRPr="007C7602">
        <w:rPr>
          <w:rFonts w:ascii="Book Antiqua" w:hAnsi="Book Antiqua"/>
          <w:sz w:val="24"/>
          <w:szCs w:val="24"/>
        </w:rPr>
        <w:t xml:space="preserve"> </w:t>
      </w:r>
    </w:p>
    <w:p w14:paraId="7560AA42" w14:textId="77777777" w:rsidR="00E10E26" w:rsidRPr="007C7602" w:rsidRDefault="00E10E26" w:rsidP="00E10E26">
      <w:pPr>
        <w:spacing w:after="0" w:line="360" w:lineRule="auto"/>
        <w:jc w:val="both"/>
        <w:rPr>
          <w:rFonts w:ascii="Book Antiqua" w:hAnsi="Book Antiqua"/>
          <w:sz w:val="24"/>
          <w:szCs w:val="24"/>
          <w:lang w:eastAsia="zh-CN"/>
        </w:rPr>
      </w:pPr>
    </w:p>
    <w:p w14:paraId="6C03C35A" w14:textId="2D35E060" w:rsidR="00CA65EB" w:rsidRPr="007C7602" w:rsidRDefault="00CA65EB" w:rsidP="00E10E26">
      <w:pPr>
        <w:spacing w:after="0" w:line="360" w:lineRule="auto"/>
        <w:jc w:val="both"/>
        <w:rPr>
          <w:rFonts w:ascii="Book Antiqua" w:hAnsi="Book Antiqua"/>
          <w:sz w:val="24"/>
          <w:szCs w:val="24"/>
          <w:lang w:eastAsia="zh-CN"/>
        </w:rPr>
      </w:pPr>
      <w:r w:rsidRPr="007C7602">
        <w:rPr>
          <w:rFonts w:ascii="Book Antiqua" w:hAnsi="Book Antiqua"/>
          <w:b/>
          <w:sz w:val="24"/>
          <w:szCs w:val="24"/>
        </w:rPr>
        <w:t>Sex</w:t>
      </w:r>
      <w:r w:rsidRPr="007C7602">
        <w:rPr>
          <w:rFonts w:ascii="Book Antiqua" w:hAnsi="Book Antiqua"/>
          <w:sz w:val="24"/>
          <w:szCs w:val="24"/>
        </w:rPr>
        <w:t>: There appears to be a trend towards a higher incidence of cancer in females post exposure to radiation as opposed to men (even with similar exposures to radiation)</w:t>
      </w:r>
      <w:r w:rsidR="00307874" w:rsidRPr="007C7602">
        <w:rPr>
          <w:rFonts w:ascii="Book Antiqua" w:hAnsi="Book Antiqua"/>
          <w:sz w:val="24"/>
          <w:szCs w:val="24"/>
          <w:vertAlign w:val="superscript"/>
        </w:rPr>
        <w:t>[</w:t>
      </w:r>
      <w:r w:rsidR="001A39A6" w:rsidRPr="007C7602">
        <w:rPr>
          <w:rFonts w:ascii="Book Antiqua" w:hAnsi="Book Antiqua"/>
          <w:sz w:val="24"/>
          <w:szCs w:val="24"/>
        </w:rPr>
        <w:fldChar w:fldCharType="begin"/>
      </w:r>
      <w:r w:rsidR="00074B64" w:rsidRPr="007C7602">
        <w:rPr>
          <w:rFonts w:ascii="Book Antiqua" w:hAnsi="Book Antiqua"/>
          <w:sz w:val="24"/>
          <w:szCs w:val="24"/>
        </w:rPr>
        <w:instrText xml:space="preserve"> ADDIN ZOTERO_ITEM CSL_CITATION {"citationID":"5qHVkP8t","properties":{"formattedCitation":"{\\rtf \\super 137\\nosupersub{}}","plainCitation":"137"},"citationItems":[{"id":436,"uris":["http://zotero.org/users/1375475/items/E3H6BZ5W"],"uri":["http://zotero.org/users/1375475/items/E3H6BZ5W"],"itemData":{"id":436,"type":"article-journal","title":"Estimating risk of cancer associated with radiation exposure from 64-slice computed tomography coronary angiography","container-title":"JAMA: the journal of the American Medical Association","page":"317-323","volume":"298","issue":"3","source":"NCBI PubMed","abstract":"CONTEXT: Computed tomography coronary angiography (CTCA) has become a common diagnostic test, yet there are little data on its associated cancer risk. The recent Biological Effects of Ionizing Radiation (BEIR) VII Phase 2 report provides a framework for estimating lifetime attributable risk (LAR) of cancer incidence associated with radiation exposure from a CTCA study, using the most current data available on health effects of radiation.\nOBJECTIVES: To determine the LAR of cancer incidence associated with radiation exposure from a 64-slice CTCA study and to evaluate the influence of age, sex, and scan protocol on cancer risk.\nDESIGN, SETTING, AND PATIENTS: Organ doses from 64-slice CTCA to standardized phantom (computational model) male and female patients were estimated using Monte Carlo simulation methods, using standard spiral CT protocols. Age- and sex-specific LARs of individual cancers were estimated using the approach of BEIR VII and summed to obtain whole-body LARs.\nMAIN OUTCOME MEASURES: Whole-body and organ LARs of cancer incidence.\nRESULTS: Organ doses ranged from 42 to 91 mSv for the lungs and 50 to 80 mSv for the female breast. Lifetime cancer risk estimates for standard cardiac scans varied from 1 in 143 for a 20-year-old woman to 1 in 3261 for an 80-year-old man. Use of simulated electrocardiographically controlled tube current modulation (ECTCM) decreased these risk estimates to 1 in 219 and 1 in 5017, respectively. Estimated cancer risks using ECTCM for a 60-year-old woman and a 60-year-old man were 1 in 715 and 1 in 1911, respectively. A combined scan of the heart and aorta had higher LARs, up to 1 in 114 for a 20-year-old woman. The highest organ LARs were for lung cancer and, in younger women, breast cancer.\nCONCLUSIONS: These estimates derived from our simulation models suggest that use of 64-slice CTCA is associated with a nonnegligible LAR of cancer. This risk varies markedly and is considerably greater for women, younger patients, and for combined cardiac and aortic scans.","DOI":"10.1001/jama.298.3.317","ISSN":"1538-3598","note":"PMID: 17635892","journalAbbreviation":"JAMA","language":"eng","author":[{"family":"Einstein","given":"Andrew J"},{"family":"Henzlova","given":"Milena J"},{"family":"Rajagopalan","given":"Sanjay"}],"issued":{"date-parts":[["2007",7,18]]},"PMID":"17635892"}}],"schema":"https://github.com/citation-style-language/schema/raw/master/csl-citation.json"} </w:instrText>
      </w:r>
      <w:r w:rsidR="001A39A6" w:rsidRPr="007C7602">
        <w:rPr>
          <w:rFonts w:ascii="Book Antiqua" w:hAnsi="Book Antiqua"/>
          <w:sz w:val="24"/>
          <w:szCs w:val="24"/>
        </w:rPr>
        <w:fldChar w:fldCharType="separate"/>
      </w:r>
      <w:r w:rsidR="00074B64" w:rsidRPr="007C7602">
        <w:rPr>
          <w:rFonts w:ascii="Book Antiqua" w:hAnsi="Book Antiqua"/>
          <w:sz w:val="24"/>
          <w:szCs w:val="24"/>
          <w:vertAlign w:val="superscript"/>
        </w:rPr>
        <w:t>137</w:t>
      </w:r>
      <w:r w:rsidR="001A39A6" w:rsidRPr="007C7602">
        <w:rPr>
          <w:rFonts w:ascii="Book Antiqua" w:hAnsi="Book Antiqua"/>
          <w:sz w:val="24"/>
          <w:szCs w:val="24"/>
        </w:rPr>
        <w:fldChar w:fldCharType="end"/>
      </w:r>
      <w:r w:rsidR="00307874" w:rsidRPr="007C7602">
        <w:rPr>
          <w:rFonts w:ascii="Book Antiqua" w:hAnsi="Book Antiqua"/>
          <w:sz w:val="24"/>
          <w:szCs w:val="24"/>
          <w:vertAlign w:val="superscript"/>
        </w:rPr>
        <w:t>]</w:t>
      </w:r>
      <w:r w:rsidR="00307874" w:rsidRPr="007C7602">
        <w:rPr>
          <w:rFonts w:ascii="Book Antiqua" w:hAnsi="Book Antiqua"/>
          <w:sz w:val="24"/>
          <w:szCs w:val="24"/>
        </w:rPr>
        <w:t>.</w:t>
      </w:r>
    </w:p>
    <w:p w14:paraId="18709087" w14:textId="77777777" w:rsidR="00E10E26" w:rsidRPr="007C7602" w:rsidRDefault="00E10E26" w:rsidP="00E10E26">
      <w:pPr>
        <w:spacing w:after="0" w:line="360" w:lineRule="auto"/>
        <w:jc w:val="both"/>
        <w:rPr>
          <w:rFonts w:ascii="Book Antiqua" w:hAnsi="Book Antiqua"/>
          <w:sz w:val="24"/>
          <w:szCs w:val="24"/>
          <w:lang w:eastAsia="zh-CN"/>
        </w:rPr>
      </w:pPr>
    </w:p>
    <w:p w14:paraId="676A4057" w14:textId="32E0D37B" w:rsidR="00CA65EB" w:rsidRPr="007C7602" w:rsidRDefault="00CA65EB" w:rsidP="00E10E26">
      <w:pPr>
        <w:spacing w:after="0" w:line="360" w:lineRule="auto"/>
        <w:jc w:val="both"/>
        <w:rPr>
          <w:rFonts w:ascii="Book Antiqua" w:hAnsi="Book Antiqua"/>
          <w:sz w:val="24"/>
          <w:szCs w:val="24"/>
          <w:lang w:eastAsia="zh-CN"/>
        </w:rPr>
      </w:pPr>
      <w:r w:rsidRPr="007C7602">
        <w:rPr>
          <w:rFonts w:ascii="Book Antiqua" w:hAnsi="Book Antiqua"/>
          <w:b/>
          <w:sz w:val="24"/>
          <w:szCs w:val="24"/>
        </w:rPr>
        <w:t>Illness</w:t>
      </w:r>
      <w:r w:rsidRPr="007C7602">
        <w:rPr>
          <w:rFonts w:ascii="Book Antiqua" w:hAnsi="Book Antiqua"/>
          <w:sz w:val="24"/>
          <w:szCs w:val="24"/>
        </w:rPr>
        <w:t xml:space="preserve">: Many patients who undergo </w:t>
      </w:r>
      <w:r w:rsidR="008036BD" w:rsidRPr="007C7602">
        <w:rPr>
          <w:rFonts w:ascii="Book Antiqua" w:hAnsi="Book Antiqua"/>
          <w:sz w:val="24"/>
          <w:szCs w:val="24"/>
        </w:rPr>
        <w:t>repeated</w:t>
      </w:r>
      <w:r w:rsidRPr="007C7602">
        <w:rPr>
          <w:rFonts w:ascii="Book Antiqua" w:hAnsi="Book Antiqua"/>
          <w:sz w:val="24"/>
          <w:szCs w:val="24"/>
        </w:rPr>
        <w:t xml:space="preserve"> imaging </w:t>
      </w:r>
      <w:r w:rsidR="004F5272" w:rsidRPr="007C7602">
        <w:rPr>
          <w:rFonts w:ascii="Book Antiqua" w:hAnsi="Book Antiqua"/>
          <w:sz w:val="24"/>
          <w:szCs w:val="24"/>
        </w:rPr>
        <w:t>while being treated</w:t>
      </w:r>
      <w:r w:rsidRPr="007C7602">
        <w:rPr>
          <w:rFonts w:ascii="Book Antiqua" w:hAnsi="Book Antiqua"/>
          <w:sz w:val="24"/>
          <w:szCs w:val="24"/>
        </w:rPr>
        <w:t xml:space="preserve"> </w:t>
      </w:r>
      <w:r w:rsidR="004F5272" w:rsidRPr="007C7602">
        <w:rPr>
          <w:rFonts w:ascii="Book Antiqua" w:hAnsi="Book Antiqua"/>
          <w:sz w:val="24"/>
          <w:szCs w:val="24"/>
        </w:rPr>
        <w:t>for illness likely to reduce</w:t>
      </w:r>
      <w:r w:rsidRPr="007C7602">
        <w:rPr>
          <w:rFonts w:ascii="Book Antiqua" w:hAnsi="Book Antiqua"/>
          <w:sz w:val="24"/>
          <w:szCs w:val="24"/>
        </w:rPr>
        <w:t xml:space="preserve"> life expectancy. </w:t>
      </w:r>
      <w:r w:rsidR="004F5272" w:rsidRPr="007C7602">
        <w:rPr>
          <w:rFonts w:ascii="Book Antiqua" w:hAnsi="Book Antiqua"/>
          <w:sz w:val="24"/>
          <w:szCs w:val="24"/>
        </w:rPr>
        <w:t>On</w:t>
      </w:r>
      <w:r w:rsidRPr="007C7602">
        <w:rPr>
          <w:rFonts w:ascii="Book Antiqua" w:hAnsi="Book Antiqua"/>
          <w:sz w:val="24"/>
          <w:szCs w:val="24"/>
        </w:rPr>
        <w:t>cogenic effects of this</w:t>
      </w:r>
      <w:r w:rsidR="00600777" w:rsidRPr="007C7602">
        <w:rPr>
          <w:rFonts w:ascii="Book Antiqua" w:hAnsi="Book Antiqua"/>
          <w:sz w:val="24"/>
          <w:szCs w:val="24"/>
        </w:rPr>
        <w:t xml:space="preserve"> </w:t>
      </w:r>
      <w:r w:rsidRPr="007C7602">
        <w:rPr>
          <w:rFonts w:ascii="Book Antiqua" w:hAnsi="Book Antiqua"/>
          <w:sz w:val="24"/>
          <w:szCs w:val="24"/>
        </w:rPr>
        <w:t xml:space="preserve">imaging radiation </w:t>
      </w:r>
      <w:r w:rsidR="004F5272" w:rsidRPr="007C7602">
        <w:rPr>
          <w:rFonts w:ascii="Book Antiqua" w:hAnsi="Book Antiqua"/>
          <w:sz w:val="24"/>
          <w:szCs w:val="24"/>
        </w:rPr>
        <w:t xml:space="preserve">are unlikely to </w:t>
      </w:r>
      <w:r w:rsidRPr="007C7602">
        <w:rPr>
          <w:rFonts w:ascii="Book Antiqua" w:hAnsi="Book Antiqua"/>
          <w:sz w:val="24"/>
          <w:szCs w:val="24"/>
        </w:rPr>
        <w:t>to materialise</w:t>
      </w:r>
      <w:r w:rsidR="00307874" w:rsidRPr="007C7602">
        <w:rPr>
          <w:rFonts w:ascii="Book Antiqua" w:hAnsi="Book Antiqua"/>
          <w:sz w:val="24"/>
          <w:szCs w:val="24"/>
          <w:vertAlign w:val="superscript"/>
        </w:rPr>
        <w:t>[</w:t>
      </w:r>
      <w:r w:rsidR="001A39A6" w:rsidRPr="007C7602">
        <w:rPr>
          <w:rFonts w:ascii="Book Antiqua" w:hAnsi="Book Antiqua"/>
          <w:sz w:val="24"/>
          <w:szCs w:val="24"/>
        </w:rPr>
        <w:fldChar w:fldCharType="begin"/>
      </w:r>
      <w:r w:rsidR="00074B64" w:rsidRPr="007C7602">
        <w:rPr>
          <w:rFonts w:ascii="Book Antiqua" w:hAnsi="Book Antiqua"/>
          <w:sz w:val="24"/>
          <w:szCs w:val="24"/>
        </w:rPr>
        <w:instrText xml:space="preserve"> ADDIN ZOTERO_ITEM CSL_CITATION {"citationID":"EqNSrD3Y","properties":{"formattedCitation":"{\\rtf \\super 136\\nosupersub{}}","plainCitation":"136"},"citationItems":[{"id":432,"uris":["http://zotero.org/users/1375475/items/XXBRWGMA"],"uri":["http://zotero.org/users/1375475/items/XXBRWGMA"],"itemData":{"id":432,"type":"article-journal","title":"Impact of reduced patient life expectancy on potential cancer risks from radiologic imaging","container-title":"Radiology","page":"193-198","volume":"261","issue":"1","source":"NCBI PubMed","abstract":"PURPOSE: To quantify the effect of reduced life expectancy on cancer risk by comparing estimated lifetime risks of lung cancer attributable to radiation from commonly used computed tomographic (CT) examinations in patients with and those without cancer or cardiac disease.\nMATERIALS AND METHODS: With the use of clinically determined life tables, reductions in radiation-attributable lung cancer risks were estimated for coronary CT angiographic examinations in patients with multivessel coronary artery disease who underwent coronary artery bypass graft (CABG) surgery and for surveillance CT examinations in patients treated for colon cancer. Statistical uncertainties were estimated for the risk ratios in patients who underwent CABG surgery and patients with colon cancer versus the general population.\nRESULTS: Patients with decreased life expectancy had decreased radiation-associated cancer risks. For example, for a 70-year-old patient with colon cancer, the estimated reduction in lifetime radiation-associated lung cancer risk was approximately 92% for stage IV disease, versus 8% for stage 0 or I disease. For a patient who had been treated with CABG surgery, the estimated reduction in lifetime radiation-associated lung cancer risk was approximately 57% for a 55-year-old patient, versus 12% for a 75-year-old patient.\nCONCLUSION: The importance of radiation exposure in determining optimal imaging usage is much reduced for patients with markedly reduced life expectancies: Imaging justification and optimization criteria for patients with substantially reduced life expectancies should not necessarily be the same as for those with normal life expectancies.","DOI":"10.1148/radiol.11102452","ISSN":"1527-1315","note":"PMID: 21771956","journalAbbreviation":"Radiology","language":"eng","author":[{"family":"Brenner","given":"David J"},{"family":"Shuryak","given":"Igor"},{"family":"Einstein","given":"Andrew J"}],"issued":{"date-parts":[["2011",10]]},"PMID":"21771956"}}],"schema":"https://github.com/citation-style-language/schema/raw/master/csl-citation.json"} </w:instrText>
      </w:r>
      <w:r w:rsidR="001A39A6" w:rsidRPr="007C7602">
        <w:rPr>
          <w:rFonts w:ascii="Book Antiqua" w:hAnsi="Book Antiqua"/>
          <w:sz w:val="24"/>
          <w:szCs w:val="24"/>
        </w:rPr>
        <w:fldChar w:fldCharType="separate"/>
      </w:r>
      <w:r w:rsidR="00074B64" w:rsidRPr="007C7602">
        <w:rPr>
          <w:rFonts w:ascii="Book Antiqua" w:hAnsi="Book Antiqua"/>
          <w:sz w:val="24"/>
          <w:szCs w:val="24"/>
          <w:vertAlign w:val="superscript"/>
        </w:rPr>
        <w:t>136</w:t>
      </w:r>
      <w:r w:rsidR="001A39A6" w:rsidRPr="007C7602">
        <w:rPr>
          <w:rFonts w:ascii="Book Antiqua" w:hAnsi="Book Antiqua"/>
          <w:sz w:val="24"/>
          <w:szCs w:val="24"/>
        </w:rPr>
        <w:fldChar w:fldCharType="end"/>
      </w:r>
      <w:r w:rsidR="00307874" w:rsidRPr="007C7602">
        <w:rPr>
          <w:rFonts w:ascii="Book Antiqua" w:hAnsi="Book Antiqua"/>
          <w:sz w:val="24"/>
          <w:szCs w:val="24"/>
          <w:vertAlign w:val="superscript"/>
        </w:rPr>
        <w:t>]</w:t>
      </w:r>
      <w:r w:rsidRPr="007C7602">
        <w:rPr>
          <w:rFonts w:ascii="Book Antiqua" w:hAnsi="Book Antiqua"/>
          <w:sz w:val="24"/>
          <w:szCs w:val="24"/>
        </w:rPr>
        <w:t xml:space="preserve">. </w:t>
      </w:r>
    </w:p>
    <w:p w14:paraId="316549C2" w14:textId="77777777" w:rsidR="00E10E26" w:rsidRPr="007C7602" w:rsidRDefault="00E10E26" w:rsidP="00E10E26">
      <w:pPr>
        <w:spacing w:after="0" w:line="360" w:lineRule="auto"/>
        <w:jc w:val="both"/>
        <w:rPr>
          <w:rFonts w:ascii="Book Antiqua" w:hAnsi="Book Antiqua"/>
          <w:sz w:val="24"/>
          <w:szCs w:val="24"/>
          <w:lang w:eastAsia="zh-CN"/>
        </w:rPr>
      </w:pPr>
    </w:p>
    <w:p w14:paraId="72333221" w14:textId="2465E98B" w:rsidR="00CA65EB" w:rsidRPr="007C7602" w:rsidRDefault="00CA65EB" w:rsidP="00E10E26">
      <w:pPr>
        <w:spacing w:after="0" w:line="360" w:lineRule="auto"/>
        <w:jc w:val="both"/>
        <w:rPr>
          <w:rFonts w:ascii="Book Antiqua" w:hAnsi="Book Antiqua"/>
          <w:sz w:val="24"/>
          <w:szCs w:val="24"/>
        </w:rPr>
      </w:pPr>
      <w:r w:rsidRPr="007C7602">
        <w:rPr>
          <w:rFonts w:ascii="Book Antiqua" w:hAnsi="Book Antiqua"/>
          <w:b/>
          <w:sz w:val="24"/>
          <w:szCs w:val="24"/>
        </w:rPr>
        <w:t>Fractionation and protraction of exposure</w:t>
      </w:r>
      <w:r w:rsidRPr="007C7602">
        <w:rPr>
          <w:rFonts w:ascii="Book Antiqua" w:hAnsi="Book Antiqua"/>
          <w:sz w:val="24"/>
          <w:szCs w:val="24"/>
        </w:rPr>
        <w:t>: In general, it is believed that there is a greater risk from high doses of radiation delivered over a short time period in comparison with the same (or lower doses) delivered over a protracted course due to the influence of DNA damage repair</w:t>
      </w:r>
      <w:r w:rsidR="00307874" w:rsidRPr="007C7602">
        <w:rPr>
          <w:rFonts w:ascii="Book Antiqua" w:hAnsi="Book Antiqua"/>
          <w:sz w:val="24"/>
          <w:szCs w:val="24"/>
          <w:vertAlign w:val="superscript"/>
        </w:rPr>
        <w:t>[</w:t>
      </w:r>
      <w:r w:rsidR="002A3417" w:rsidRPr="007C7602">
        <w:rPr>
          <w:rFonts w:ascii="Book Antiqua" w:hAnsi="Book Antiqua"/>
          <w:sz w:val="24"/>
          <w:szCs w:val="24"/>
        </w:rPr>
        <w:fldChar w:fldCharType="begin"/>
      </w:r>
      <w:r w:rsidR="00074B64" w:rsidRPr="007C7602">
        <w:rPr>
          <w:rFonts w:ascii="Book Antiqua" w:hAnsi="Book Antiqua"/>
          <w:sz w:val="24"/>
          <w:szCs w:val="24"/>
        </w:rPr>
        <w:instrText xml:space="preserve"> ADDIN ZOTERO_ITEM CSL_CITATION {"citationID":"GIUImHVQ","properties":{"unsorted":true,"formattedCitation":"{\\rtf \\super 138\\nosupersub{}}","plainCitation":"138"},"citationItems":[{"id":438,"uris":["http://zotero.org/users/1375475/items/RNFIBXX5"],"uri":["http://zotero.org/users/1375475/items/RNFIBXX5"],"itemData":{"id":438,"type":"article-journal","title":"Mortality and cancer incidence following occupational radiation exposure: third analysis of the National Registry for Radiation Workers","container-title":"British journal of cancer","page":"206-212","volume":"100","issue":"1","source":"NCBI PubMed","abstract":"Mortality and cancer incidence were studied in the National Registry for Radiation Workers in, relative to earlier analyses, an enlarged cohort of 174 541 persons, with longer follow-up (to 2001) and, for the first time, cancer registration data. SMRs for all causes and all malignant neoplasms were 81 and 84 respectively, demonstrating a 'healthy worker effect'. Within the cohort, mortality and incidence from both leukaemia excluding CLL and the grouping of all malignant neoplasms excluding leukaemia increased to a statistically significant extent with increasing radiation dose. Estimates of the trend in risk with dose were similar to those for the Japanese A-bomb survivors, with 90% confidence intervals that excluded both risks more than 2-3 times greater than the A-bomb values and no raised risk. Some evidence of an increasing trend with dose in mortality from all circulatory diseases may, at least partly, be due to confounding by smoking. This analysis provides the most precise estimates to date of mortality and cancer risks following occupational radiation exposure and strengthens the evidence for raised risks from these exposures. The cancer risk estimates are consistent with values used to set radiation protection standards.","DOI":"10.1038/sj.bjc.6604825","ISSN":"1532-1827","note":"PMID: 19127272","shortTitle":"Mortality and cancer incidence following occupational radiation exposure","journalAbbreviation":"Br. J. Cancer","language":"eng","author":[{"family":"Muirhead","given":"C R"},{"family":"O'Hagan","given":"J A"},{"family":"Haylock","given":"R G E"},{"family":"Phillipson","given":"M A"},{"family":"Willcock","given":"T"},{"family":"Berridge","given":"G L C"},{"family":"Zhang","given":"W"}],"issued":{"date-parts":[["2009",1,13]]},"PMID":"19127272"}}],"schema":"https://github.com/citation-style-language/schema/raw/master/csl-citation.json"} </w:instrText>
      </w:r>
      <w:r w:rsidR="002A3417" w:rsidRPr="007C7602">
        <w:rPr>
          <w:rFonts w:ascii="Book Antiqua" w:hAnsi="Book Antiqua"/>
          <w:sz w:val="24"/>
          <w:szCs w:val="24"/>
        </w:rPr>
        <w:fldChar w:fldCharType="separate"/>
      </w:r>
      <w:r w:rsidR="00074B64" w:rsidRPr="007C7602">
        <w:rPr>
          <w:rFonts w:ascii="Book Antiqua" w:hAnsi="Book Antiqua"/>
          <w:sz w:val="24"/>
          <w:szCs w:val="24"/>
          <w:vertAlign w:val="superscript"/>
        </w:rPr>
        <w:t>138</w:t>
      </w:r>
      <w:r w:rsidR="002A3417" w:rsidRPr="007C7602">
        <w:rPr>
          <w:rFonts w:ascii="Book Antiqua" w:hAnsi="Book Antiqua"/>
          <w:sz w:val="24"/>
          <w:szCs w:val="24"/>
        </w:rPr>
        <w:fldChar w:fldCharType="end"/>
      </w:r>
      <w:r w:rsidR="00307874" w:rsidRPr="007C7602">
        <w:rPr>
          <w:rFonts w:ascii="Book Antiqua" w:hAnsi="Book Antiqua"/>
          <w:sz w:val="24"/>
          <w:szCs w:val="24"/>
          <w:vertAlign w:val="superscript"/>
        </w:rPr>
        <w:t>]</w:t>
      </w:r>
      <w:r w:rsidRPr="007C7602">
        <w:rPr>
          <w:rFonts w:ascii="Book Antiqua" w:hAnsi="Book Antiqua"/>
          <w:sz w:val="24"/>
          <w:szCs w:val="24"/>
        </w:rPr>
        <w:t>. However, the influence of the cumulative dose being delivered over a longer period has been suggested to be, surprisingly, small</w:t>
      </w:r>
      <w:r w:rsidR="00307874" w:rsidRPr="007C7602">
        <w:rPr>
          <w:rFonts w:ascii="Book Antiqua" w:hAnsi="Book Antiqua"/>
          <w:sz w:val="24"/>
          <w:szCs w:val="24"/>
          <w:vertAlign w:val="superscript"/>
        </w:rPr>
        <w:t>[</w:t>
      </w:r>
      <w:r w:rsidR="002A3417" w:rsidRPr="007C7602">
        <w:rPr>
          <w:rFonts w:ascii="Book Antiqua" w:hAnsi="Book Antiqua"/>
          <w:sz w:val="24"/>
          <w:szCs w:val="24"/>
        </w:rPr>
        <w:fldChar w:fldCharType="begin"/>
      </w:r>
      <w:r w:rsidR="00074B64" w:rsidRPr="007C7602">
        <w:rPr>
          <w:rFonts w:ascii="Book Antiqua" w:hAnsi="Book Antiqua"/>
          <w:sz w:val="24"/>
          <w:szCs w:val="24"/>
        </w:rPr>
        <w:instrText xml:space="preserve"> ADDIN ZOTERO_ITEM CSL_CITATION {"citationID":"2q4devpqul","properties":{"formattedCitation":"{\\rtf \\super 139,140\\nosupersub{}}","plainCitation":"139,140"},"citationItems":[{"id":442,"uris":["http://zotero.org/users/1375475/items/RKJJMDEA"],"uri":["http://zotero.org/users/1375475/items/RKJJMDEA"],"itemData":{"id":442,"type":"article-journal","title":"Comparison of breast cancer incidence in the Massachusetts tuberculosis fluoroscopy cohort and in the Japanese atomic bomb survivors","container-title":"Radiation research","page":"218-224","volume":"151","issue":"2","source":"NCBI PubMed","abstract":"Breast cancer has occurred in excess among women exposed briefly to atomic bomb radiation and among those exposed repeatedly over many years to medical radiation for tuberculosis (TB). The excess relative risk of breast cancer incidence in the Japanese atomic bomb survivors, however, is significantly higher (two-sided P = 0.04) than that in the Massachusetts TB fluoroscopy patients. The best estimate of the ratio between the excess relative risk coefficients for the Japanese and Massachusetts cohorts is 2.11 (95% CI 1.05, 4.95). However, this higher relative excess risk is attributable to the lower baseline risk of breast cancer among Japanese women compared with the Massachusetts women, and the excess absolute breast cancer risks in the two data sets are statistically indistinguishable (two-sided P = 0.32). The best estimate of the ratio between the excess absolute risk coefficients among Japanese and Massachusetts women is 0.73 (95% CI 0.41, 1.44). After childhood exposures, an early onset of radiation-induced breast cancer was seen among Japanese atomic bomb survivors but not among the Massachusetts women. There are some indications (two-sided P = 0.04) of differences in the patterns of risk over time since exposure between these groups exposed in childhood. However, in general there are no marked differences between the Massachusetts and Japanese data sets in the age and time distribution of risk of radiation-induced breast cancer. These data provide little evidence for a reduction of breast cancer risk after fractionated irradiation.","ISSN":"0033-7587","note":"PMID: 9952307","journalAbbreviation":"Radiat. Res.","language":"eng","author":[{"family":"Little","given":"M P"},{"family":"Boice","given":"J D, Jr"}],"issued":{"date-parts":[["1999",2]]},"PMID":"9952307"},"label":"page"},{"id":440,"uris":["http://zotero.org/users/1375475/items/MXAEKKVT"],"uri":["http://zotero.org/users/1375475/items/MXAEKKVT"],"itemData":{"id":440,"type":"article-journal","title":"Does fractionation decrease the risk of breast cancer induced by low-LET radiation?","container-title":"Radiation research","page":"225-229","volume":"151","issue":"2","source":"NCBI PubMed","abstract":"Whether fractionation decreases the risk of breast cancer induced by low-LET radiation is a question of some importance. Analyses of the data for TB cohorts who were exposed to multiple fluoroscopies show an apparently similar breast cancer risk compared with those for the acutely exposed A-bomb survivors. However, the fluoroscopy cohorts were subjected to very much lower-energy photons (60-80 kVp) compared with the A-bomb survivors; the increased RBE associated with the low photon energies to which these fluoroscopy cohorts were exposed suggests that, in comparison to the risk estimates for the A-bomb survivors, the risk estimates from the X-ray fluoroscopy cohorts are increased because of the lower-energy X rays and decreased by a similar amount due to fractionation, resulting in an overall apparent equality of risk. Thus the results from the most powerful epidemiological data sets available for assessing breast cancer risks after fractionated exposure to low-LET radiation (the fluoroscopy cohorts) are quite consistent with a lower radiation risk for a fractionated exposure in comparison to an acute exposure. In general, for any cancer site, estimates of the dose-rate effectiveness factor (DDREF) generated by comparing the results for A-bomb survivors with those for the TB fluoroscopy cohorts should probably be roughly doubled from their apparent values because of the increased RBE of the fluoroscopy X rays.","ISSN":"0033-7587","note":"PMID: 9952308","journalAbbreviation":"Radiat. Res.","language":"eng","author":[{"family":"Brenner","given":"D J"}],"issued":{"date-parts":[["1999",2]]},"PMID":"9952308"},"label":"page"}],"schema":"https://github.com/citation-style-language/schema/raw/master/csl-citation.json"} </w:instrText>
      </w:r>
      <w:r w:rsidR="002A3417" w:rsidRPr="007C7602">
        <w:rPr>
          <w:rFonts w:ascii="Book Antiqua" w:hAnsi="Book Antiqua"/>
          <w:sz w:val="24"/>
          <w:szCs w:val="24"/>
        </w:rPr>
        <w:fldChar w:fldCharType="separate"/>
      </w:r>
      <w:r w:rsidR="00074B64" w:rsidRPr="007C7602">
        <w:rPr>
          <w:rFonts w:ascii="Book Antiqua" w:hAnsi="Book Antiqua"/>
          <w:sz w:val="24"/>
          <w:szCs w:val="24"/>
          <w:vertAlign w:val="superscript"/>
        </w:rPr>
        <w:t>139,140</w:t>
      </w:r>
      <w:r w:rsidR="002A3417" w:rsidRPr="007C7602">
        <w:rPr>
          <w:rFonts w:ascii="Book Antiqua" w:hAnsi="Book Antiqua"/>
          <w:sz w:val="24"/>
          <w:szCs w:val="24"/>
        </w:rPr>
        <w:fldChar w:fldCharType="end"/>
      </w:r>
      <w:r w:rsidR="00307874" w:rsidRPr="007C7602">
        <w:rPr>
          <w:rFonts w:ascii="Book Antiqua" w:hAnsi="Book Antiqua"/>
          <w:sz w:val="24"/>
          <w:szCs w:val="24"/>
          <w:vertAlign w:val="superscript"/>
        </w:rPr>
        <w:t>]</w:t>
      </w:r>
      <w:r w:rsidRPr="007C7602">
        <w:rPr>
          <w:rFonts w:ascii="Book Antiqua" w:hAnsi="Book Antiqua"/>
          <w:sz w:val="24"/>
          <w:szCs w:val="24"/>
        </w:rPr>
        <w:t>.</w:t>
      </w:r>
    </w:p>
    <w:p w14:paraId="311704BD" w14:textId="1D9D62A4" w:rsidR="008C1C80" w:rsidRPr="007C7602" w:rsidRDefault="00314F30" w:rsidP="00600777">
      <w:pPr>
        <w:spacing w:after="0" w:line="360" w:lineRule="auto"/>
        <w:ind w:firstLine="720"/>
        <w:jc w:val="both"/>
        <w:rPr>
          <w:rFonts w:ascii="Book Antiqua" w:hAnsi="Book Antiqua"/>
          <w:sz w:val="24"/>
          <w:szCs w:val="24"/>
        </w:rPr>
      </w:pPr>
      <w:r w:rsidRPr="007C7602">
        <w:rPr>
          <w:rFonts w:ascii="Book Antiqua" w:hAnsi="Book Antiqua"/>
          <w:sz w:val="24"/>
          <w:szCs w:val="24"/>
        </w:rPr>
        <w:t>The reality is that rational scanning will rely on the appropriate knowledge base amongst physicians and trainees. Therefore, t</w:t>
      </w:r>
      <w:r w:rsidR="00D14F7C" w:rsidRPr="007C7602">
        <w:rPr>
          <w:rFonts w:ascii="Book Antiqua" w:hAnsi="Book Antiqua"/>
          <w:sz w:val="24"/>
          <w:szCs w:val="24"/>
        </w:rPr>
        <w:t xml:space="preserve">he role of education of medical staff, both at undergraduate, postgraduate and even more senior level cannot be underestimated given the shortcomings in knowledge of radiation </w:t>
      </w:r>
      <w:r w:rsidR="008036BD" w:rsidRPr="007C7602">
        <w:rPr>
          <w:rFonts w:ascii="Book Antiqua" w:hAnsi="Book Antiqua"/>
          <w:sz w:val="24"/>
          <w:szCs w:val="24"/>
        </w:rPr>
        <w:t>exposure</w:t>
      </w:r>
      <w:r w:rsidR="00D14F7C" w:rsidRPr="007C7602">
        <w:rPr>
          <w:rFonts w:ascii="Book Antiqua" w:hAnsi="Book Antiqua"/>
          <w:sz w:val="24"/>
          <w:szCs w:val="24"/>
        </w:rPr>
        <w:t xml:space="preserve"> identified above. These types of educational initiatives have previously shown to be successful in reducing scanning numbers when implemented appropriately</w:t>
      </w:r>
      <w:r w:rsidR="00307874" w:rsidRPr="007C7602">
        <w:rPr>
          <w:rFonts w:ascii="Book Antiqua" w:hAnsi="Book Antiqua"/>
          <w:sz w:val="24"/>
          <w:szCs w:val="24"/>
          <w:vertAlign w:val="superscript"/>
        </w:rPr>
        <w:t>[</w:t>
      </w:r>
      <w:r w:rsidR="002A3417" w:rsidRPr="007C7602">
        <w:rPr>
          <w:rFonts w:ascii="Book Antiqua" w:hAnsi="Book Antiqua"/>
          <w:sz w:val="24"/>
          <w:szCs w:val="24"/>
        </w:rPr>
        <w:fldChar w:fldCharType="begin"/>
      </w:r>
      <w:r w:rsidR="00074B64" w:rsidRPr="007C7602">
        <w:rPr>
          <w:rFonts w:ascii="Book Antiqua" w:hAnsi="Book Antiqua"/>
          <w:sz w:val="24"/>
          <w:szCs w:val="24"/>
        </w:rPr>
        <w:instrText xml:space="preserve"> ADDIN ZOTERO_ITEM CSL_CITATION {"citationID":"3ht4MFa7","properties":{"formattedCitation":"{\\rtf \\super 141\\nosupersub{}}","plainCitation":"141"},"citationItems":[{"id":444,"uris":["http://zotero.org/users/1375475/items/C8P99TZC"],"uri":["http://zotero.org/users/1375475/items/C8P99TZC"],"itemData":{"id":444,"type":"article-journal","title":"Has pediatric CT at children's hospitals reached its peak?","container-title":"AJR. American journal of roentgenology","page":"1194-1196","volume":"194","issue":"5","source":"NCBI PubMed","abstract":"OBJECTIVE: CT volumes at our institution have declined since 2005. The purpose of this article is to discuss the existence of any corresponding national trend.\nCONCLUSION: CT utilization as a percentage of cross-sectional imaging studies has decreased steadily since 2003 in pediatric facilities across North America.","DOI":"10.2214/AJR.09.3682","ISSN":"1546-3141","note":"PMID: 20410402","journalAbbreviation":"AJR Am J Roentgenol","language":"eng","author":[{"family":"Townsend","given":"Brent A"},{"family":"Callahan","given":"Michael J"},{"family":"Zurakowski","given":"David"},{"family":"Taylor","given":"George A"}],"issued":{"date-parts":[["2010",5]]},"PMID":"20410402"}}],"schema":"https://github.com/citation-style-language/schema/raw/master/csl-citation.json"} </w:instrText>
      </w:r>
      <w:r w:rsidR="002A3417" w:rsidRPr="007C7602">
        <w:rPr>
          <w:rFonts w:ascii="Book Antiqua" w:hAnsi="Book Antiqua"/>
          <w:sz w:val="24"/>
          <w:szCs w:val="24"/>
        </w:rPr>
        <w:fldChar w:fldCharType="separate"/>
      </w:r>
      <w:r w:rsidR="00074B64" w:rsidRPr="007C7602">
        <w:rPr>
          <w:rFonts w:ascii="Book Antiqua" w:hAnsi="Book Antiqua"/>
          <w:sz w:val="24"/>
          <w:szCs w:val="24"/>
          <w:vertAlign w:val="superscript"/>
        </w:rPr>
        <w:t>141</w:t>
      </w:r>
      <w:r w:rsidR="002A3417" w:rsidRPr="007C7602">
        <w:rPr>
          <w:rFonts w:ascii="Book Antiqua" w:hAnsi="Book Antiqua"/>
          <w:sz w:val="24"/>
          <w:szCs w:val="24"/>
        </w:rPr>
        <w:fldChar w:fldCharType="end"/>
      </w:r>
      <w:r w:rsidR="00307874" w:rsidRPr="007C7602">
        <w:rPr>
          <w:rFonts w:ascii="Book Antiqua" w:hAnsi="Book Antiqua"/>
          <w:sz w:val="24"/>
          <w:szCs w:val="24"/>
          <w:vertAlign w:val="superscript"/>
        </w:rPr>
        <w:t>]</w:t>
      </w:r>
      <w:r w:rsidR="00D14F7C" w:rsidRPr="007C7602">
        <w:rPr>
          <w:rFonts w:ascii="Book Antiqua" w:hAnsi="Book Antiqua"/>
          <w:sz w:val="24"/>
          <w:szCs w:val="24"/>
        </w:rPr>
        <w:t>.</w:t>
      </w:r>
    </w:p>
    <w:p w14:paraId="1A472450" w14:textId="77777777" w:rsidR="00314F30" w:rsidRPr="007C7602" w:rsidRDefault="00314F30" w:rsidP="00B20115">
      <w:pPr>
        <w:spacing w:after="0" w:line="360" w:lineRule="auto"/>
        <w:jc w:val="both"/>
        <w:rPr>
          <w:rFonts w:ascii="Book Antiqua" w:hAnsi="Book Antiqua"/>
          <w:sz w:val="24"/>
          <w:szCs w:val="24"/>
          <w:lang w:eastAsia="zh-CN"/>
        </w:rPr>
      </w:pPr>
    </w:p>
    <w:p w14:paraId="231B579D" w14:textId="18555A9E" w:rsidR="005D6A10" w:rsidRPr="007C7602" w:rsidRDefault="00E10E26" w:rsidP="00B20115">
      <w:pPr>
        <w:spacing w:after="0" w:line="360" w:lineRule="auto"/>
        <w:jc w:val="both"/>
        <w:rPr>
          <w:rFonts w:ascii="Book Antiqua" w:hAnsi="Book Antiqua"/>
          <w:b/>
          <w:sz w:val="24"/>
          <w:szCs w:val="24"/>
          <w:lang w:eastAsia="zh-CN"/>
        </w:rPr>
      </w:pPr>
      <w:r w:rsidRPr="007C7602">
        <w:rPr>
          <w:rFonts w:ascii="Book Antiqua" w:hAnsi="Book Antiqua"/>
          <w:b/>
          <w:sz w:val="24"/>
          <w:szCs w:val="24"/>
        </w:rPr>
        <w:t>CT SCANNING: RECOMMENDATIONS FOR THE FUTURE</w:t>
      </w:r>
    </w:p>
    <w:p w14:paraId="55F5FA1B" w14:textId="2050FDC0" w:rsidR="006D0714" w:rsidRPr="007C7602" w:rsidRDefault="000F6779" w:rsidP="00E10E26">
      <w:pPr>
        <w:spacing w:after="0" w:line="360" w:lineRule="auto"/>
        <w:jc w:val="both"/>
        <w:rPr>
          <w:rFonts w:ascii="Book Antiqua" w:hAnsi="Book Antiqua"/>
          <w:sz w:val="24"/>
          <w:szCs w:val="24"/>
          <w:lang w:eastAsia="zh-CN"/>
        </w:rPr>
      </w:pPr>
      <w:r w:rsidRPr="007C7602">
        <w:rPr>
          <w:rFonts w:ascii="Book Antiqua" w:hAnsi="Book Antiqua"/>
          <w:sz w:val="24"/>
          <w:szCs w:val="24"/>
        </w:rPr>
        <w:t>Clarity</w:t>
      </w:r>
      <w:r w:rsidR="005D6A10" w:rsidRPr="007C7602">
        <w:rPr>
          <w:rFonts w:ascii="Book Antiqua" w:hAnsi="Book Antiqua"/>
          <w:sz w:val="24"/>
          <w:szCs w:val="24"/>
        </w:rPr>
        <w:t xml:space="preserve"> regarding the association between radiation </w:t>
      </w:r>
      <w:r w:rsidR="008036BD" w:rsidRPr="007C7602">
        <w:rPr>
          <w:rFonts w:ascii="Book Antiqua" w:hAnsi="Book Antiqua"/>
          <w:sz w:val="24"/>
          <w:szCs w:val="24"/>
        </w:rPr>
        <w:t xml:space="preserve">exposure </w:t>
      </w:r>
      <w:r w:rsidR="005D6A10" w:rsidRPr="007C7602">
        <w:rPr>
          <w:rFonts w:ascii="Book Antiqua" w:hAnsi="Book Antiqua"/>
          <w:sz w:val="24"/>
          <w:szCs w:val="24"/>
        </w:rPr>
        <w:t xml:space="preserve">and oncogenesis </w:t>
      </w:r>
      <w:r w:rsidR="00A57756" w:rsidRPr="007C7602">
        <w:rPr>
          <w:rFonts w:ascii="Book Antiqua" w:hAnsi="Book Antiqua"/>
          <w:sz w:val="24"/>
          <w:szCs w:val="24"/>
        </w:rPr>
        <w:t>is, as yet, not</w:t>
      </w:r>
      <w:r w:rsidR="005D6A10" w:rsidRPr="007C7602">
        <w:rPr>
          <w:rFonts w:ascii="Book Antiqua" w:hAnsi="Book Antiqua"/>
          <w:sz w:val="24"/>
          <w:szCs w:val="24"/>
        </w:rPr>
        <w:t xml:space="preserve"> fully elucidated. However, despite this, </w:t>
      </w:r>
      <w:r w:rsidRPr="007C7602">
        <w:rPr>
          <w:rFonts w:ascii="Book Antiqua" w:hAnsi="Book Antiqua"/>
          <w:sz w:val="24"/>
          <w:szCs w:val="24"/>
        </w:rPr>
        <w:t>the</w:t>
      </w:r>
      <w:r w:rsidR="005D6A10" w:rsidRPr="007C7602">
        <w:rPr>
          <w:rFonts w:ascii="Book Antiqua" w:hAnsi="Book Antiqua"/>
          <w:sz w:val="24"/>
          <w:szCs w:val="24"/>
        </w:rPr>
        <w:t xml:space="preserve"> goal when imaging patients should </w:t>
      </w:r>
      <w:r w:rsidR="00A57756" w:rsidRPr="007C7602">
        <w:rPr>
          <w:rFonts w:ascii="Book Antiqua" w:hAnsi="Book Antiqua"/>
          <w:sz w:val="24"/>
          <w:szCs w:val="24"/>
        </w:rPr>
        <w:t>always be</w:t>
      </w:r>
      <w:r w:rsidR="005D6A10" w:rsidRPr="007C7602">
        <w:rPr>
          <w:rFonts w:ascii="Book Antiqua" w:hAnsi="Book Antiqua"/>
          <w:sz w:val="24"/>
          <w:szCs w:val="24"/>
        </w:rPr>
        <w:t xml:space="preserve"> to use a dose that is “as low as reasonably achievable”</w:t>
      </w:r>
      <w:r w:rsidR="00A57756" w:rsidRPr="007C7602">
        <w:rPr>
          <w:rFonts w:ascii="Book Antiqua" w:hAnsi="Book Antiqua"/>
          <w:sz w:val="24"/>
          <w:szCs w:val="24"/>
        </w:rPr>
        <w:t xml:space="preserve">. Imaging, </w:t>
      </w:r>
      <w:r w:rsidR="00A57756" w:rsidRPr="007C7602">
        <w:rPr>
          <w:rFonts w:ascii="Book Antiqua" w:hAnsi="Book Antiqua"/>
          <w:sz w:val="24"/>
          <w:szCs w:val="24"/>
        </w:rPr>
        <w:lastRenderedPageBreak/>
        <w:t>irrespective of</w:t>
      </w:r>
      <w:r w:rsidR="005D6A10" w:rsidRPr="007C7602">
        <w:rPr>
          <w:rFonts w:ascii="Book Antiqua" w:hAnsi="Book Antiqua"/>
          <w:sz w:val="24"/>
          <w:szCs w:val="24"/>
        </w:rPr>
        <w:t xml:space="preserve"> the risk, should only be used when the potential clinical benefit outweighs the potential risk. </w:t>
      </w:r>
      <w:r w:rsidR="006D0714" w:rsidRPr="007C7602">
        <w:rPr>
          <w:rFonts w:ascii="Book Antiqua" w:hAnsi="Book Antiqua"/>
          <w:sz w:val="24"/>
          <w:szCs w:val="24"/>
        </w:rPr>
        <w:t>The three fundamental principles of radiation which are laid out by the International Commission of Radiologic Protection include</w:t>
      </w:r>
      <w:r w:rsidR="00307874" w:rsidRPr="007C7602">
        <w:rPr>
          <w:rFonts w:ascii="Book Antiqua" w:hAnsi="Book Antiqua"/>
          <w:sz w:val="24"/>
          <w:szCs w:val="24"/>
          <w:vertAlign w:val="superscript"/>
        </w:rPr>
        <w:t>[</w:t>
      </w:r>
      <w:r w:rsidR="003C037A" w:rsidRPr="007C7602">
        <w:rPr>
          <w:rFonts w:ascii="Book Antiqua" w:hAnsi="Book Antiqua"/>
          <w:sz w:val="24"/>
          <w:szCs w:val="24"/>
        </w:rPr>
        <w:fldChar w:fldCharType="begin"/>
      </w:r>
      <w:r w:rsidR="00074B64" w:rsidRPr="007C7602">
        <w:rPr>
          <w:rFonts w:ascii="Book Antiqua" w:hAnsi="Book Antiqua"/>
          <w:sz w:val="24"/>
          <w:szCs w:val="24"/>
        </w:rPr>
        <w:instrText xml:space="preserve"> ADDIN ZOTERO_ITEM CSL_CITATION {"citationID":"6L2p5q4J","properties":{"formattedCitation":"{\\rtf \\super 142\\nosupersub{}}","plainCitation":"142"},"citationItems":[{"id":448,"uris":["http://zotero.org/users/1375475/items/4NFTPG7X"],"uri":["http://zotero.org/users/1375475/items/4NFTPG7X"],"itemData":{"id":448,"type":"article-journal","title":"The 2007 Recommendations of the International Commission on Radiological Protection. ICRP publication 103","container-title":"Annals of the ICRP","page":"1-332","volume":"37","issue":"2-4","source":"NCBI PubMed","abstract":"These revised Recommendations for a System of Radiological Protection formally replace the Commission's previous, 1990, Recommendations; and update, consolidate, and develop the additional guidance on the control of exposure from radiation sources issued since 1990. Thus, the present Recommendations update the radiation and tissue weighting factors in the quantities equivalent and effective dose and update the radiation detriment, based on the latest available scientific information of the biology and physics of radiation exposure. They maintain the Commission's three fundamental principles of radiological protection, namely justification, optimisation, and the application of dose limits, clarifying how they apply to radiation sources delivering exposure and to individuals receiving exposure. The Recommendations evolve from the previous process-based protection approach using practices and interventions by moving to an approach based on the exposure situation. They recognise planned, emergency, and existing exposure situations, and apply the fundamental principles of justification and optimisation of protection to all of these situations. They maintain the Commission's current individual dose limits for effective dose and equivalent dose from all regulated sources in planned exposure situations. They reinforce the principle of optimisation of protection, which should be applicable in a similar way to all exposure situations, subject to the following restrictions on individual doses and risks; dose and risk constraints for planned exposure situations, and reference levels for emergency and existing exposure situations. The Recommendations also include an approach for developing a framework to demonstrate radiological protection of the environment.","DOI":"10.1016/j.icrp.2007.10.003","ISSN":"0146-6453","note":"PMID: 18082557","journalAbbreviation":"Ann ICRP","language":"eng","issued":{"date-parts":[["2007"]]},"PMID":"18082557"}}],"schema":"https://github.com/citation-style-language/schema/raw/master/csl-citation.json"} </w:instrText>
      </w:r>
      <w:r w:rsidR="003C037A" w:rsidRPr="007C7602">
        <w:rPr>
          <w:rFonts w:ascii="Book Antiqua" w:hAnsi="Book Antiqua"/>
          <w:sz w:val="24"/>
          <w:szCs w:val="24"/>
        </w:rPr>
        <w:fldChar w:fldCharType="separate"/>
      </w:r>
      <w:r w:rsidR="00074B64" w:rsidRPr="007C7602">
        <w:rPr>
          <w:rFonts w:ascii="Book Antiqua" w:hAnsi="Book Antiqua"/>
          <w:sz w:val="24"/>
          <w:szCs w:val="24"/>
          <w:vertAlign w:val="superscript"/>
        </w:rPr>
        <w:t>142</w:t>
      </w:r>
      <w:r w:rsidR="003C037A" w:rsidRPr="007C7602">
        <w:rPr>
          <w:rFonts w:ascii="Book Antiqua" w:hAnsi="Book Antiqua"/>
          <w:sz w:val="24"/>
          <w:szCs w:val="24"/>
        </w:rPr>
        <w:fldChar w:fldCharType="end"/>
      </w:r>
      <w:r w:rsidR="00307874" w:rsidRPr="007C7602">
        <w:rPr>
          <w:rFonts w:ascii="Book Antiqua" w:hAnsi="Book Antiqua"/>
          <w:sz w:val="24"/>
          <w:szCs w:val="24"/>
          <w:vertAlign w:val="superscript"/>
        </w:rPr>
        <w:t>]</w:t>
      </w:r>
      <w:r w:rsidR="00E10E26" w:rsidRPr="007C7602">
        <w:rPr>
          <w:rFonts w:ascii="Book Antiqua" w:hAnsi="Book Antiqua" w:hint="eastAsia"/>
          <w:sz w:val="24"/>
          <w:szCs w:val="24"/>
          <w:lang w:eastAsia="zh-CN"/>
        </w:rPr>
        <w:t xml:space="preserve">: (1) </w:t>
      </w:r>
      <w:r w:rsidR="00E10E26" w:rsidRPr="007C7602">
        <w:rPr>
          <w:rFonts w:ascii="Book Antiqua" w:hAnsi="Book Antiqua"/>
          <w:sz w:val="24"/>
          <w:szCs w:val="24"/>
        </w:rPr>
        <w:t>justification</w:t>
      </w:r>
      <w:r w:rsidR="00E10E26" w:rsidRPr="007C7602">
        <w:rPr>
          <w:rFonts w:ascii="Book Antiqua" w:hAnsi="Book Antiqua"/>
          <w:sz w:val="24"/>
          <w:szCs w:val="24"/>
          <w:lang w:eastAsia="zh-CN"/>
        </w:rPr>
        <w:t xml:space="preserve">; (2) </w:t>
      </w:r>
      <w:r w:rsidR="00E10E26" w:rsidRPr="007C7602">
        <w:rPr>
          <w:rFonts w:ascii="Book Antiqua" w:hAnsi="Book Antiqua"/>
          <w:sz w:val="24"/>
          <w:szCs w:val="24"/>
        </w:rPr>
        <w:t>dose optimization</w:t>
      </w:r>
      <w:r w:rsidR="00E10E26" w:rsidRPr="007C7602">
        <w:rPr>
          <w:rFonts w:ascii="Book Antiqua" w:hAnsi="Book Antiqua"/>
          <w:sz w:val="24"/>
          <w:szCs w:val="24"/>
          <w:lang w:eastAsia="zh-CN"/>
        </w:rPr>
        <w:t xml:space="preserve">; and (3) </w:t>
      </w:r>
      <w:r w:rsidR="00E10E26" w:rsidRPr="007C7602">
        <w:rPr>
          <w:rFonts w:ascii="Book Antiqua" w:hAnsi="Book Antiqua"/>
          <w:sz w:val="24"/>
          <w:szCs w:val="24"/>
        </w:rPr>
        <w:t>dose limitation</w:t>
      </w:r>
      <w:r w:rsidR="00E10E26" w:rsidRPr="007C7602">
        <w:rPr>
          <w:rFonts w:ascii="Book Antiqua" w:hAnsi="Book Antiqua"/>
          <w:sz w:val="24"/>
          <w:szCs w:val="24"/>
          <w:lang w:eastAsia="zh-CN"/>
        </w:rPr>
        <w:t>.</w:t>
      </w:r>
    </w:p>
    <w:p w14:paraId="5888CF2D" w14:textId="63A40553" w:rsidR="009A4D92" w:rsidRPr="007C7602" w:rsidRDefault="000F6779" w:rsidP="00E10E26">
      <w:pPr>
        <w:spacing w:after="0" w:line="360" w:lineRule="auto"/>
        <w:ind w:firstLine="720"/>
        <w:jc w:val="both"/>
        <w:rPr>
          <w:rFonts w:ascii="Book Antiqua" w:hAnsi="Book Antiqua"/>
          <w:sz w:val="24"/>
          <w:szCs w:val="24"/>
        </w:rPr>
      </w:pPr>
      <w:r w:rsidRPr="007C7602">
        <w:rPr>
          <w:rFonts w:ascii="Book Antiqua" w:hAnsi="Book Antiqua"/>
          <w:sz w:val="24"/>
          <w:szCs w:val="24"/>
        </w:rPr>
        <w:t>T</w:t>
      </w:r>
      <w:r w:rsidR="006D0714" w:rsidRPr="007C7602">
        <w:rPr>
          <w:rFonts w:ascii="Book Antiqua" w:hAnsi="Book Antiqua"/>
          <w:sz w:val="24"/>
          <w:szCs w:val="24"/>
        </w:rPr>
        <w:t xml:space="preserve">here is a responsibility </w:t>
      </w:r>
      <w:r w:rsidR="00096EAE" w:rsidRPr="007C7602">
        <w:rPr>
          <w:rFonts w:ascii="Book Antiqua" w:hAnsi="Book Antiqua"/>
          <w:sz w:val="24"/>
          <w:szCs w:val="24"/>
        </w:rPr>
        <w:t>to adhere to these fundamental principles</w:t>
      </w:r>
      <w:r w:rsidR="006D0714" w:rsidRPr="007C7602">
        <w:rPr>
          <w:rFonts w:ascii="Book Antiqua" w:hAnsi="Book Antiqua"/>
          <w:sz w:val="24"/>
          <w:szCs w:val="24"/>
        </w:rPr>
        <w:t>.</w:t>
      </w:r>
      <w:r w:rsidR="00096EAE" w:rsidRPr="007C7602">
        <w:rPr>
          <w:rFonts w:ascii="Book Antiqua" w:hAnsi="Book Antiqua"/>
          <w:sz w:val="24"/>
          <w:szCs w:val="24"/>
        </w:rPr>
        <w:t xml:space="preserve"> </w:t>
      </w:r>
      <w:r w:rsidR="006D0714" w:rsidRPr="007C7602">
        <w:rPr>
          <w:rFonts w:ascii="Book Antiqua" w:hAnsi="Book Antiqua"/>
          <w:sz w:val="24"/>
          <w:szCs w:val="24"/>
        </w:rPr>
        <w:t xml:space="preserve">Given that it has been shown that </w:t>
      </w:r>
      <w:r w:rsidR="00123CF1" w:rsidRPr="007C7602">
        <w:rPr>
          <w:rFonts w:ascii="Book Antiqua" w:hAnsi="Book Antiqua"/>
          <w:sz w:val="24"/>
          <w:szCs w:val="24"/>
        </w:rPr>
        <w:t>low-dose protocols</w:t>
      </w:r>
      <w:r w:rsidR="006D0714" w:rsidRPr="007C7602">
        <w:rPr>
          <w:rFonts w:ascii="Book Antiqua" w:hAnsi="Book Antiqua"/>
          <w:sz w:val="24"/>
          <w:szCs w:val="24"/>
        </w:rPr>
        <w:t xml:space="preserve"> do not impact diagnostic yield</w:t>
      </w:r>
      <w:r w:rsidRPr="007C7602">
        <w:rPr>
          <w:rFonts w:ascii="Book Antiqua" w:hAnsi="Book Antiqua"/>
          <w:sz w:val="24"/>
          <w:szCs w:val="24"/>
        </w:rPr>
        <w:t>,</w:t>
      </w:r>
      <w:r w:rsidR="006D0714" w:rsidRPr="007C7602">
        <w:rPr>
          <w:rFonts w:ascii="Book Antiqua" w:hAnsi="Book Antiqua"/>
          <w:sz w:val="24"/>
          <w:szCs w:val="24"/>
        </w:rPr>
        <w:t xml:space="preserve"> </w:t>
      </w:r>
      <w:r w:rsidRPr="007C7602">
        <w:rPr>
          <w:rFonts w:ascii="Book Antiqua" w:hAnsi="Book Antiqua"/>
          <w:sz w:val="24"/>
          <w:szCs w:val="24"/>
        </w:rPr>
        <w:t>such protocols</w:t>
      </w:r>
      <w:r w:rsidR="006D0714" w:rsidRPr="007C7602">
        <w:rPr>
          <w:rFonts w:ascii="Book Antiqua" w:hAnsi="Book Antiqua"/>
          <w:sz w:val="24"/>
          <w:szCs w:val="24"/>
        </w:rPr>
        <w:t xml:space="preserve"> need to become the standard</w:t>
      </w:r>
      <w:r w:rsidR="0004426B" w:rsidRPr="007C7602">
        <w:rPr>
          <w:rFonts w:ascii="Book Antiqua" w:hAnsi="Book Antiqua"/>
          <w:sz w:val="24"/>
          <w:szCs w:val="24"/>
          <w:vertAlign w:val="superscript"/>
        </w:rPr>
        <w:t>[</w:t>
      </w:r>
      <w:r w:rsidR="00DE1F93"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esLYzihf","properties":{"formattedCitation":"{\\rtf \\super 108\\nosupersub{}}","plainCitation":"108"},"citationItems":[{"id":715,"uris":["http://zotero.org/users/1375475/items/ZTWF6KK9"],"uri":["http://zotero.org/users/1375475/items/ZTWF6KK9"],"itemData":{"id":715,"type":"article-journal","title":"Low-Dose Abdominal CT for Evaluating Suspected Appendicitis","container-title":"New England Journal of Medicine","page":"1596-1605","volume":"366","issue":"17","source":"Taylor and Francis+NEJM","abstract":"Owing to the many advantages that computed tomography (CT) has over other diagnostic tests, including ultrasonography,1–3 CT has assumed a paramount position in the evaluation of adults with suspected appendicitis. Despite historical debate,4 the increased use of CT has been consistently found to coincide with a reduction in the rate of negative (unnecessary) appendectomies without an increase in the rate of appendiceal perforations — two important reciprocal measures of quality of care that represent, respectively, a false positive diagnosis and a delayed diagnosis.5–10 The routine use of CT in patients suspected of having appendicitis has also been reported . . .","DOI":"10.1056/NEJMoa1110734","ISSN":"0028-4793","note":"PMID: 22533576","author":[{"family":"Kim","given":"Kyuseok"},{"family":"Kim","given":"Young Hoon"},{"family":"Kim","given":"So Yeon"},{"family":"Kim","given":"Suyoung"},{"family":"Lee","given":"Yoon Jin"},{"family":"Kim","given":"Kwang Pyo"},{"family":"Lee","given":"Hye Seung"},{"family":"Ahn","given":"Soyeon"},{"family":"Kim","given":"Taeyun"},{"family":"Hwang","given":"Seung-sik"},{"family":"Song","given":"Ki Jun"},{"family":"Kang","given":"Sung-Bum"},{"family":"Kim","given":"Duck-Woo"},{"family":"Park","given":"Seong Ho"},{"family":"Lee","given":"Kyoung Ho"}],"issued":{"date-parts":[["2012"]]},"accessed":{"date-parts":[["2014",5,12]]},"PMID":"22533576"}}],"schema":"https://github.com/citation-style-language/schema/raw/master/csl-citation.json"} </w:instrText>
      </w:r>
      <w:r w:rsidR="00DE1F93"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08</w:t>
      </w:r>
      <w:r w:rsidR="00DE1F93" w:rsidRPr="007C7602">
        <w:rPr>
          <w:rFonts w:ascii="Book Antiqua" w:hAnsi="Book Antiqua"/>
          <w:sz w:val="24"/>
          <w:szCs w:val="24"/>
          <w:vertAlign w:val="superscript"/>
        </w:rPr>
        <w:fldChar w:fldCharType="end"/>
      </w:r>
      <w:r w:rsidR="0004426B" w:rsidRPr="007C7602">
        <w:rPr>
          <w:rFonts w:ascii="Book Antiqua" w:hAnsi="Book Antiqua"/>
          <w:sz w:val="24"/>
          <w:szCs w:val="24"/>
          <w:vertAlign w:val="superscript"/>
        </w:rPr>
        <w:t>]</w:t>
      </w:r>
      <w:r w:rsidR="00307874" w:rsidRPr="007C7602">
        <w:rPr>
          <w:rFonts w:ascii="Book Antiqua" w:hAnsi="Book Antiqua"/>
          <w:sz w:val="24"/>
          <w:szCs w:val="24"/>
        </w:rPr>
        <w:t>.</w:t>
      </w:r>
      <w:r w:rsidR="00123CF1" w:rsidRPr="007C7602">
        <w:rPr>
          <w:rFonts w:ascii="Book Antiqua" w:hAnsi="Book Antiqua"/>
          <w:sz w:val="24"/>
          <w:szCs w:val="24"/>
        </w:rPr>
        <w:t xml:space="preserve"> </w:t>
      </w:r>
      <w:r w:rsidR="006D0714" w:rsidRPr="007C7602">
        <w:rPr>
          <w:rFonts w:ascii="Book Antiqua" w:hAnsi="Book Antiqua"/>
          <w:sz w:val="24"/>
          <w:szCs w:val="24"/>
        </w:rPr>
        <w:t xml:space="preserve">Recent data </w:t>
      </w:r>
      <w:r w:rsidRPr="007C7602">
        <w:rPr>
          <w:rFonts w:ascii="Book Antiqua" w:hAnsi="Book Antiqua"/>
          <w:sz w:val="24"/>
          <w:szCs w:val="24"/>
        </w:rPr>
        <w:t xml:space="preserve">has shown that </w:t>
      </w:r>
      <w:r w:rsidR="006D0714" w:rsidRPr="007C7602">
        <w:rPr>
          <w:rFonts w:ascii="Book Antiqua" w:hAnsi="Book Antiqua"/>
          <w:sz w:val="24"/>
          <w:szCs w:val="24"/>
        </w:rPr>
        <w:t>a</w:t>
      </w:r>
      <w:r w:rsidRPr="007C7602">
        <w:rPr>
          <w:rFonts w:ascii="Book Antiqua" w:hAnsi="Book Antiqua"/>
          <w:sz w:val="24"/>
          <w:szCs w:val="24"/>
        </w:rPr>
        <w:t xml:space="preserve"> single</w:t>
      </w:r>
      <w:r w:rsidR="006D0714" w:rsidRPr="007C7602">
        <w:rPr>
          <w:rFonts w:ascii="Book Antiqua" w:hAnsi="Book Antiqua"/>
          <w:sz w:val="24"/>
          <w:szCs w:val="24"/>
        </w:rPr>
        <w:t xml:space="preserve"> scan</w:t>
      </w:r>
      <w:r w:rsidR="00D960B5" w:rsidRPr="007C7602">
        <w:rPr>
          <w:rFonts w:ascii="Book Antiqua" w:hAnsi="Book Antiqua"/>
          <w:sz w:val="24"/>
          <w:szCs w:val="24"/>
        </w:rPr>
        <w:t xml:space="preserve"> </w:t>
      </w:r>
      <w:r w:rsidRPr="007C7602">
        <w:rPr>
          <w:rFonts w:ascii="Book Antiqua" w:hAnsi="Book Antiqua"/>
          <w:sz w:val="24"/>
          <w:szCs w:val="24"/>
        </w:rPr>
        <w:t xml:space="preserve">has low risk </w:t>
      </w:r>
      <w:r w:rsidR="00D960B5" w:rsidRPr="007C7602">
        <w:rPr>
          <w:rFonts w:ascii="Book Antiqua" w:hAnsi="Book Antiqua"/>
          <w:sz w:val="24"/>
          <w:szCs w:val="24"/>
        </w:rPr>
        <w:t xml:space="preserve">but given </w:t>
      </w:r>
      <w:r w:rsidRPr="007C7602">
        <w:rPr>
          <w:rFonts w:ascii="Book Antiqua" w:hAnsi="Book Antiqua"/>
          <w:sz w:val="24"/>
          <w:szCs w:val="24"/>
        </w:rPr>
        <w:t>CT</w:t>
      </w:r>
      <w:r w:rsidR="00D960B5" w:rsidRPr="007C7602">
        <w:rPr>
          <w:rFonts w:ascii="Book Antiqua" w:hAnsi="Book Antiqua"/>
          <w:sz w:val="24"/>
          <w:szCs w:val="24"/>
        </w:rPr>
        <w:t xml:space="preserve"> expansion </w:t>
      </w:r>
      <w:r w:rsidR="00096EAE" w:rsidRPr="007C7602">
        <w:rPr>
          <w:rFonts w:ascii="Book Antiqua" w:hAnsi="Book Antiqua"/>
          <w:sz w:val="24"/>
          <w:szCs w:val="24"/>
        </w:rPr>
        <w:t>cumulative dose</w:t>
      </w:r>
      <w:r w:rsidRPr="007C7602">
        <w:rPr>
          <w:rFonts w:ascii="Book Antiqua" w:hAnsi="Book Antiqua"/>
          <w:sz w:val="24"/>
          <w:szCs w:val="24"/>
        </w:rPr>
        <w:t>s can</w:t>
      </w:r>
      <w:r w:rsidR="00096EAE" w:rsidRPr="007C7602">
        <w:rPr>
          <w:rFonts w:ascii="Book Antiqua" w:hAnsi="Book Antiqua"/>
          <w:sz w:val="24"/>
          <w:szCs w:val="24"/>
        </w:rPr>
        <w:t xml:space="preserve"> escalate</w:t>
      </w:r>
      <w:r w:rsidR="00D960B5" w:rsidRPr="007C7602">
        <w:rPr>
          <w:rFonts w:ascii="Book Antiqua" w:hAnsi="Book Antiqua"/>
          <w:sz w:val="24"/>
          <w:szCs w:val="24"/>
        </w:rPr>
        <w:t>. The extrapolation of small carcinogenic risks in the individual to cumulative cancer figures in the population is often sensationalized by the popular media resulting in significant distress and anxiety amongst the public, which can make patient</w:t>
      </w:r>
      <w:r w:rsidR="00A57756" w:rsidRPr="007C7602">
        <w:rPr>
          <w:rFonts w:ascii="Book Antiqua" w:hAnsi="Book Antiqua"/>
          <w:sz w:val="24"/>
          <w:szCs w:val="24"/>
        </w:rPr>
        <w:t>s</w:t>
      </w:r>
      <w:r w:rsidR="00D960B5" w:rsidRPr="007C7602">
        <w:rPr>
          <w:rFonts w:ascii="Book Antiqua" w:hAnsi="Book Antiqua"/>
          <w:sz w:val="24"/>
          <w:szCs w:val="24"/>
        </w:rPr>
        <w:t xml:space="preserve"> and their families reluctant to undergo scans which may be in their best interests. </w:t>
      </w:r>
    </w:p>
    <w:p w14:paraId="4DFA2DE1" w14:textId="2C5EA430" w:rsidR="00AB1337" w:rsidRPr="007C7602" w:rsidRDefault="009A4D92" w:rsidP="00E10E26">
      <w:pPr>
        <w:spacing w:after="0" w:line="360" w:lineRule="auto"/>
        <w:ind w:firstLine="720"/>
        <w:jc w:val="both"/>
        <w:rPr>
          <w:rFonts w:ascii="Book Antiqua" w:hAnsi="Book Antiqua"/>
          <w:sz w:val="24"/>
          <w:szCs w:val="24"/>
        </w:rPr>
      </w:pPr>
      <w:r w:rsidRPr="007C7602">
        <w:rPr>
          <w:rFonts w:ascii="Book Antiqua" w:hAnsi="Book Antiqua"/>
          <w:sz w:val="24"/>
          <w:szCs w:val="24"/>
        </w:rPr>
        <w:t xml:space="preserve">The future of radiation </w:t>
      </w:r>
      <w:r w:rsidR="000F6779" w:rsidRPr="007C7602">
        <w:rPr>
          <w:rFonts w:ascii="Book Antiqua" w:hAnsi="Book Antiqua"/>
          <w:sz w:val="24"/>
          <w:szCs w:val="24"/>
        </w:rPr>
        <w:t xml:space="preserve">optimisation </w:t>
      </w:r>
      <w:r w:rsidRPr="007C7602">
        <w:rPr>
          <w:rFonts w:ascii="Book Antiqua" w:hAnsi="Book Antiqua"/>
          <w:sz w:val="24"/>
          <w:szCs w:val="24"/>
        </w:rPr>
        <w:t>will include educat</w:t>
      </w:r>
      <w:r w:rsidR="000F6779" w:rsidRPr="007C7602">
        <w:rPr>
          <w:rFonts w:ascii="Book Antiqua" w:hAnsi="Book Antiqua"/>
          <w:sz w:val="24"/>
          <w:szCs w:val="24"/>
        </w:rPr>
        <w:t>ion of</w:t>
      </w:r>
      <w:r w:rsidR="003F166F" w:rsidRPr="007C7602">
        <w:rPr>
          <w:rFonts w:ascii="Book Antiqua" w:hAnsi="Book Antiqua"/>
          <w:sz w:val="24"/>
          <w:szCs w:val="24"/>
        </w:rPr>
        <w:t xml:space="preserve"> physicians and patients</w:t>
      </w:r>
      <w:r w:rsidRPr="007C7602">
        <w:rPr>
          <w:rFonts w:ascii="Book Antiqua" w:hAnsi="Book Antiqua"/>
          <w:sz w:val="24"/>
          <w:szCs w:val="24"/>
        </w:rPr>
        <w:t>. Such initiatives include the Image Gently® and Image Wisely® campaigns. Image Gently® provide</w:t>
      </w:r>
      <w:r w:rsidR="000F6779" w:rsidRPr="007C7602">
        <w:rPr>
          <w:rFonts w:ascii="Book Antiqua" w:hAnsi="Book Antiqua"/>
          <w:sz w:val="24"/>
          <w:szCs w:val="24"/>
        </w:rPr>
        <w:t>s</w:t>
      </w:r>
      <w:r w:rsidRPr="007C7602">
        <w:rPr>
          <w:rFonts w:ascii="Book Antiqua" w:hAnsi="Book Antiqua"/>
          <w:sz w:val="24"/>
          <w:szCs w:val="24"/>
        </w:rPr>
        <w:t xml:space="preserve"> information regarding </w:t>
      </w:r>
      <w:r w:rsidR="000F6779" w:rsidRPr="007C7602">
        <w:rPr>
          <w:rFonts w:ascii="Book Antiqua" w:hAnsi="Book Antiqua"/>
          <w:sz w:val="24"/>
          <w:szCs w:val="24"/>
        </w:rPr>
        <w:t xml:space="preserve">paediatric population </w:t>
      </w:r>
      <w:r w:rsidRPr="007C7602">
        <w:rPr>
          <w:rFonts w:ascii="Book Antiqua" w:hAnsi="Book Antiqua"/>
          <w:sz w:val="24"/>
          <w:szCs w:val="24"/>
        </w:rPr>
        <w:t xml:space="preserve">radiation safety </w:t>
      </w:r>
      <w:r w:rsidR="000F6779" w:rsidRPr="007C7602">
        <w:rPr>
          <w:rFonts w:ascii="Book Antiqua" w:hAnsi="Book Antiqua"/>
          <w:sz w:val="24"/>
          <w:szCs w:val="24"/>
        </w:rPr>
        <w:t xml:space="preserve">to </w:t>
      </w:r>
      <w:r w:rsidRPr="007C7602">
        <w:rPr>
          <w:rFonts w:ascii="Book Antiqua" w:hAnsi="Book Antiqua"/>
          <w:sz w:val="24"/>
          <w:szCs w:val="24"/>
        </w:rPr>
        <w:t xml:space="preserve">parents and physicians </w:t>
      </w:r>
      <w:r w:rsidR="001843B8" w:rsidRPr="007C7602">
        <w:rPr>
          <w:rFonts w:ascii="Book Antiqua" w:hAnsi="Book Antiqua"/>
          <w:sz w:val="24"/>
          <w:szCs w:val="24"/>
        </w:rPr>
        <w:t xml:space="preserve">and </w:t>
      </w:r>
      <w:r w:rsidR="000F6779" w:rsidRPr="007C7602">
        <w:rPr>
          <w:rFonts w:ascii="Book Antiqua" w:hAnsi="Book Antiqua"/>
          <w:sz w:val="24"/>
          <w:szCs w:val="24"/>
        </w:rPr>
        <w:t>guides dose optimisation</w:t>
      </w:r>
      <w:r w:rsidR="00071954" w:rsidRPr="007C7602">
        <w:rPr>
          <w:rFonts w:ascii="Book Antiqua" w:hAnsi="Book Antiqua"/>
          <w:sz w:val="24"/>
          <w:szCs w:val="24"/>
          <w:vertAlign w:val="superscript"/>
        </w:rPr>
        <w:t>[</w:t>
      </w:r>
      <w:r w:rsidR="001843B8" w:rsidRPr="007C7602">
        <w:rPr>
          <w:rFonts w:ascii="Book Antiqua" w:hAnsi="Book Antiqua"/>
          <w:sz w:val="24"/>
          <w:szCs w:val="24"/>
          <w:vertAlign w:val="superscript"/>
        </w:rPr>
        <w:fldChar w:fldCharType="begin"/>
      </w:r>
      <w:r w:rsidR="00074B64" w:rsidRPr="007C7602">
        <w:rPr>
          <w:rFonts w:ascii="Book Antiqua" w:hAnsi="Book Antiqua"/>
          <w:sz w:val="24"/>
          <w:szCs w:val="24"/>
          <w:vertAlign w:val="superscript"/>
        </w:rPr>
        <w:instrText xml:space="preserve"> ADDIN ZOTERO_ITEM CSL_CITATION {"citationID":"RKrlsib2","properties":{"formattedCitation":"{\\rtf \\super 143\\nosupersub{}}","plainCitation":"143"},"citationItems":[{"id":871,"uris":["http://zotero.org/users/1375475/items/RKNS2TDP"],"uri":["http://zotero.org/users/1375475/items/RKNS2TDP"],"itemData":{"id":871,"type":"article-journal","title":"Image Gently: Ten Steps You Can Take to Optimize Image Quality and Lower CT Dose for Pediatric Patients","container-title":"American Journal of Roentgenology","page":"868-873","volume":"194","issue":"4","source":"ajronline.org (Atypon)","DOI":"10.2214/AJR.09.4091","ISSN":"0361-803X","shortTitle":"Image Gently","journalAbbreviation":"American Journal of Roentgenology","author":[{"family":"Strauss","given":"Keith J."},{"family":"Goske","given":"Marilyn J."},{"family":"Kaste","given":"Sue C."},{"family":"Bulas","given":"Dorothy"},{"family":"Frush","given":"Donald P."},{"family":"Butler","given":"Priscilla"},{"family":"Morrison","given":"Gregory"},{"family":"Callahan","given":"Michael J."},{"family":"Applegate","given":"Kimberly E."}],"issued":{"date-parts":[["2010",4,1]]},"accessed":{"date-parts":[["2014",5,26]]}}}],"schema":"https://github.com/citation-style-language/schema/raw/master/csl-citation.json"} </w:instrText>
      </w:r>
      <w:r w:rsidR="001843B8" w:rsidRPr="007C7602">
        <w:rPr>
          <w:rFonts w:ascii="Book Antiqua" w:hAnsi="Book Antiqua"/>
          <w:sz w:val="24"/>
          <w:szCs w:val="24"/>
          <w:vertAlign w:val="superscript"/>
        </w:rPr>
        <w:fldChar w:fldCharType="separate"/>
      </w:r>
      <w:r w:rsidR="00074B64" w:rsidRPr="007C7602">
        <w:rPr>
          <w:rFonts w:ascii="Book Antiqua" w:hAnsi="Book Antiqua"/>
          <w:sz w:val="24"/>
          <w:szCs w:val="24"/>
          <w:vertAlign w:val="superscript"/>
        </w:rPr>
        <w:t>143</w:t>
      </w:r>
      <w:r w:rsidR="001843B8" w:rsidRPr="007C7602">
        <w:rPr>
          <w:rFonts w:ascii="Book Antiqua" w:hAnsi="Book Antiqua"/>
          <w:sz w:val="24"/>
          <w:szCs w:val="24"/>
          <w:vertAlign w:val="superscript"/>
        </w:rPr>
        <w:fldChar w:fldCharType="end"/>
      </w:r>
      <w:r w:rsidR="00DB1960" w:rsidRPr="007C7602">
        <w:rPr>
          <w:rFonts w:ascii="Book Antiqua" w:hAnsi="Book Antiqua"/>
          <w:sz w:val="24"/>
          <w:szCs w:val="24"/>
          <w:vertAlign w:val="superscript"/>
        </w:rPr>
        <w:t>,</w:t>
      </w:r>
      <w:r w:rsidR="00DB1960" w:rsidRPr="007C7602">
        <w:rPr>
          <w:rFonts w:ascii="Book Antiqua" w:hAnsi="Book Antiqua"/>
          <w:sz w:val="24"/>
          <w:szCs w:val="24"/>
          <w:vertAlign w:val="superscript"/>
        </w:rPr>
        <w:fldChar w:fldCharType="begin"/>
      </w:r>
      <w:r w:rsidR="00DB1960" w:rsidRPr="007C7602">
        <w:rPr>
          <w:rFonts w:ascii="Book Antiqua" w:hAnsi="Book Antiqua"/>
          <w:sz w:val="24"/>
          <w:szCs w:val="24"/>
          <w:vertAlign w:val="superscript"/>
        </w:rPr>
        <w:instrText xml:space="preserve"> ADDIN ZOTERO_ITEM CSL_CITATION {"citationID":"P6V5Z1wi","properties":{"formattedCitation":"{\\rtf \\super 144\\nosupersub{}}","plainCitation":"144"},"citationItems":[{"id":926,"uris":["http://zotero.org/users/1375475/items/SAT5NDGQ"],"uri":["http://zotero.org/users/1375475/items/SAT5NDGQ"],"itemData":{"id":926,"type":"article-journal","title":"Image Gently: a campaign to reduce children's and adolescents' risk for cancer during adulthood","container-title":"The Journal of adolescent health: official publication of the Society for Adolescent Medicine","page":"S93-97","volume":"52","issue":"5 Suppl","source":"NCBI PubMed","abstract":"Recently, the Cancer Prevention Across the Lifespan workgroup at the Centers for Disease Control held a workshop entitled \"Identifying Opportunities for Cancer Prevention During Pre-Adolescence and Adolescence.\" With the goal of raising awareness and developing community and policy interventions to decrease risk factors for cancer, one session highlighted the danger of ionizing radiation exposure from diagnostic medical imaging. This session focused on the Image Gently campaign, which is a multidisciplinary partnership focused on increasing awareness, developing education materials, and advocating for children to protect them from unnecessary radiation. Such protection is important because emerging data suggest that preadolescents and adolescents may be at increased risk for future malignancy if they are exposed to radiation from diagnostic imaging. Many health care practitioners may not understand how to decrease children's radiation exposure; the goals of Image Gently are to increase all stakeholders' understanding of these risks and to encourage radiation reduction strategies. Clearly, diagnostic imaging is an important and necessary tool for certain medical care. Image Gently advocates methods to reduce the use of unnecessary ionizing radiation by sharing best practices of imaging protocols for children and using alternative imaging that avoids ionizing radiation. This article summarizes our recent presentation on Image Gently to this workgroup: It focuses on the risks for preadolescents and adolescents and on strategies to minimize these risks.","DOI":"10.1016/j.jadohealth.2013.03.006","ISSN":"1879-1972","note":"PMID: 23601618","shortTitle":"Image Gently","journalAbbreviation":"J Adolesc Health","language":"eng","author":[{"family":"Applegate","given":"Kimberly E"},{"family":"Cost","given":"Nicholas G"}],"issued":{"date-parts":[["2013",5]]},"PMID":"23601618"}}],"schema":"https://github.com/citation-style-language/schema/raw/master/csl-citation.json"} </w:instrText>
      </w:r>
      <w:r w:rsidR="00DB1960" w:rsidRPr="007C7602">
        <w:rPr>
          <w:rFonts w:ascii="Book Antiqua" w:hAnsi="Book Antiqua"/>
          <w:sz w:val="24"/>
          <w:szCs w:val="24"/>
          <w:vertAlign w:val="superscript"/>
        </w:rPr>
        <w:fldChar w:fldCharType="separate"/>
      </w:r>
      <w:r w:rsidR="00DB1960" w:rsidRPr="007C7602">
        <w:rPr>
          <w:rFonts w:ascii="Book Antiqua" w:hAnsi="Book Antiqua"/>
          <w:sz w:val="24"/>
          <w:szCs w:val="24"/>
          <w:vertAlign w:val="superscript"/>
        </w:rPr>
        <w:t>144</w:t>
      </w:r>
      <w:r w:rsidR="00DB1960" w:rsidRPr="007C7602">
        <w:rPr>
          <w:rFonts w:ascii="Book Antiqua" w:hAnsi="Book Antiqua"/>
          <w:sz w:val="24"/>
          <w:szCs w:val="24"/>
          <w:vertAlign w:val="superscript"/>
        </w:rPr>
        <w:fldChar w:fldCharType="end"/>
      </w:r>
      <w:r w:rsidR="00071954" w:rsidRPr="007C7602">
        <w:rPr>
          <w:rFonts w:ascii="Book Antiqua" w:hAnsi="Book Antiqua"/>
          <w:sz w:val="24"/>
          <w:szCs w:val="24"/>
          <w:vertAlign w:val="superscript"/>
        </w:rPr>
        <w:t>]</w:t>
      </w:r>
      <w:r w:rsidR="00307874" w:rsidRPr="007C7602">
        <w:rPr>
          <w:rFonts w:ascii="Book Antiqua" w:hAnsi="Book Antiqua"/>
          <w:sz w:val="24"/>
          <w:szCs w:val="24"/>
        </w:rPr>
        <w:t>.</w:t>
      </w:r>
      <w:r w:rsidRPr="007C7602">
        <w:rPr>
          <w:rFonts w:ascii="Book Antiqua" w:hAnsi="Book Antiqua"/>
          <w:sz w:val="24"/>
          <w:szCs w:val="24"/>
        </w:rPr>
        <w:t xml:space="preserve"> The Image Wisely® campaign promote</w:t>
      </w:r>
      <w:r w:rsidR="000F6779" w:rsidRPr="007C7602">
        <w:rPr>
          <w:rFonts w:ascii="Book Antiqua" w:hAnsi="Book Antiqua"/>
          <w:sz w:val="24"/>
          <w:szCs w:val="24"/>
        </w:rPr>
        <w:t>s</w:t>
      </w:r>
      <w:r w:rsidRPr="007C7602">
        <w:rPr>
          <w:rFonts w:ascii="Book Antiqua" w:hAnsi="Book Antiqua"/>
          <w:sz w:val="24"/>
          <w:szCs w:val="24"/>
        </w:rPr>
        <w:t xml:space="preserve"> radiation safety in the adult population and has developed an honour roll for facilities and associations who have pledged to “image wisely” within their practice</w:t>
      </w:r>
      <w:r w:rsidR="00071954" w:rsidRPr="007C7602">
        <w:rPr>
          <w:rFonts w:ascii="Book Antiqua" w:hAnsi="Book Antiqua"/>
          <w:sz w:val="24"/>
          <w:szCs w:val="24"/>
          <w:vertAlign w:val="superscript"/>
        </w:rPr>
        <w:t>[</w:t>
      </w:r>
      <w:r w:rsidR="003F166F" w:rsidRPr="007C7602">
        <w:rPr>
          <w:rFonts w:ascii="Book Antiqua" w:hAnsi="Book Antiqua"/>
          <w:sz w:val="24"/>
          <w:szCs w:val="24"/>
          <w:vertAlign w:val="superscript"/>
        </w:rPr>
        <w:fldChar w:fldCharType="begin"/>
      </w:r>
      <w:r w:rsidR="00DB1960" w:rsidRPr="007C7602">
        <w:rPr>
          <w:rFonts w:ascii="Book Antiqua" w:hAnsi="Book Antiqua"/>
          <w:sz w:val="24"/>
          <w:szCs w:val="24"/>
          <w:vertAlign w:val="superscript"/>
        </w:rPr>
        <w:instrText xml:space="preserve"> ADDIN ZOTERO_ITEM CSL_CITATION {"citationID":"iOtvYNuq","properties":{"formattedCitation":"{\\rtf \\super 145\\nosupersub{}}","plainCitation":"145"},"citationItems":[{"id":922,"uris":["http://zotero.org/users/1375475/items/S2J9MESX"],"uri":["http://zotero.org/users/1375475/items/S2J9MESX"],"itemData":{"id":922,"type":"article-journal","title":"Image Wisely: a campaign to increase awareness about adult radiation protection","container-title":"Radiology","page":"601-602","volume":"257","issue":"3","source":"NCBI PubMed","DOI":"10.1148/radiol.10101335","ISSN":"1527-1315","note":"PMID: 21084410","shortTitle":"Image Wisely","journalAbbreviation":"Radiology","language":"eng","author":[{"family":"Brink","given":"James A"},{"family":"Amis","given":"E Stephen, Jr"}],"issued":{"date-parts":[["2010",12]]},"PMID":"21084410"}}],"schema":"https://github.com/citation-style-language/schema/raw/master/csl-citation.json"} </w:instrText>
      </w:r>
      <w:r w:rsidR="003F166F" w:rsidRPr="007C7602">
        <w:rPr>
          <w:rFonts w:ascii="Book Antiqua" w:hAnsi="Book Antiqua"/>
          <w:sz w:val="24"/>
          <w:szCs w:val="24"/>
          <w:vertAlign w:val="superscript"/>
        </w:rPr>
        <w:fldChar w:fldCharType="separate"/>
      </w:r>
      <w:r w:rsidR="00DB1960" w:rsidRPr="007C7602">
        <w:rPr>
          <w:rFonts w:ascii="Book Antiqua" w:hAnsi="Book Antiqua"/>
          <w:sz w:val="24"/>
          <w:szCs w:val="24"/>
          <w:vertAlign w:val="superscript"/>
        </w:rPr>
        <w:t>145</w:t>
      </w:r>
      <w:r w:rsidR="003F166F" w:rsidRPr="007C7602">
        <w:rPr>
          <w:rFonts w:ascii="Book Antiqua" w:hAnsi="Book Antiqua"/>
          <w:sz w:val="24"/>
          <w:szCs w:val="24"/>
          <w:vertAlign w:val="superscript"/>
        </w:rPr>
        <w:fldChar w:fldCharType="end"/>
      </w:r>
      <w:r w:rsidR="00071954" w:rsidRPr="007C7602">
        <w:rPr>
          <w:rFonts w:ascii="Book Antiqua" w:hAnsi="Book Antiqua"/>
          <w:sz w:val="24"/>
          <w:szCs w:val="24"/>
          <w:vertAlign w:val="superscript"/>
        </w:rPr>
        <w:t>]</w:t>
      </w:r>
      <w:r w:rsidR="00307874" w:rsidRPr="007C7602">
        <w:rPr>
          <w:rFonts w:ascii="Book Antiqua" w:hAnsi="Book Antiqua"/>
          <w:sz w:val="24"/>
          <w:szCs w:val="24"/>
        </w:rPr>
        <w:t>.</w:t>
      </w:r>
      <w:r w:rsidR="009727AF" w:rsidRPr="007C7602">
        <w:rPr>
          <w:rFonts w:ascii="Book Antiqua" w:hAnsi="Book Antiqua"/>
          <w:sz w:val="24"/>
          <w:szCs w:val="24"/>
        </w:rPr>
        <w:t xml:space="preserve"> </w:t>
      </w:r>
      <w:r w:rsidR="005562C9" w:rsidRPr="007C7602">
        <w:rPr>
          <w:rFonts w:ascii="Book Antiqua" w:hAnsi="Book Antiqua"/>
          <w:sz w:val="24"/>
          <w:szCs w:val="24"/>
        </w:rPr>
        <w:t xml:space="preserve">The Image Gently® initiative has been further developed to include specific guidance on </w:t>
      </w:r>
      <w:r w:rsidR="000F6779" w:rsidRPr="007C7602">
        <w:rPr>
          <w:rFonts w:ascii="Book Antiqua" w:hAnsi="Book Antiqua"/>
          <w:sz w:val="24"/>
          <w:szCs w:val="24"/>
        </w:rPr>
        <w:t xml:space="preserve">paediatric </w:t>
      </w:r>
      <w:r w:rsidR="005562C9" w:rsidRPr="007C7602">
        <w:rPr>
          <w:rFonts w:ascii="Book Antiqua" w:hAnsi="Book Antiqua"/>
          <w:sz w:val="24"/>
          <w:szCs w:val="24"/>
        </w:rPr>
        <w:t>interventional procedures under the title of Step Lightly®</w:t>
      </w:r>
      <w:r w:rsidR="00071954" w:rsidRPr="007C7602">
        <w:rPr>
          <w:rFonts w:ascii="Book Antiqua" w:hAnsi="Book Antiqua"/>
          <w:sz w:val="24"/>
          <w:szCs w:val="24"/>
          <w:vertAlign w:val="superscript"/>
        </w:rPr>
        <w:t>[</w:t>
      </w:r>
      <w:r w:rsidR="005562C9" w:rsidRPr="007C7602">
        <w:rPr>
          <w:rFonts w:ascii="Book Antiqua" w:hAnsi="Book Antiqua"/>
          <w:sz w:val="24"/>
          <w:szCs w:val="24"/>
          <w:vertAlign w:val="superscript"/>
        </w:rPr>
        <w:fldChar w:fldCharType="begin"/>
      </w:r>
      <w:r w:rsidR="00DB1960" w:rsidRPr="007C7602">
        <w:rPr>
          <w:rFonts w:ascii="Book Antiqua" w:hAnsi="Book Antiqua"/>
          <w:sz w:val="24"/>
          <w:szCs w:val="24"/>
          <w:vertAlign w:val="superscript"/>
        </w:rPr>
        <w:instrText xml:space="preserve"> ADDIN ZOTERO_ITEM CSL_CITATION {"citationID":"261knntffu","properties":{"formattedCitation":"{\\rtf \\super 146,147\\nosupersub{}}","plainCitation":"146,147"},"citationItems":[{"id":911,"uris":["http://zotero.org/users/1375475/items/HTVQW7V8"],"uri":["http://zotero.org/users/1375475/items/HTVQW7V8"],"itemData":{"id":911,"type":"article-journal","title":"Image Gently, Step Lightly: Promoting Radiation Safety in Pediatric Interventional Radiology","container-title":"American Journal of Roentgenology","page":"W299-W301","volume":"195","issue":"4","source":"ajronline.org (Atypon)","abstract":"ABSTRACT\n                        Choose\n                    Top of pageABSTRACT &lt;&lt;The Image Gently, Step Li...Medical Safety and Proced...Additional ResourcesSummaryReferencesCITING ARTICLESOBJECTIVE. The Image Gently, Step Lightly campaign is an education and awareness campaign focusing on radiation safety in pediatric interventional radiology. To promote radiation safety by standardizing workflow and encouraging team responsibility, the campaign Website includes a procedural checklist that the medical team may use to review radiation safety steps before each pediatric interventional procedure.CONCLUSION. Use of this checklist can be an effective tool in the ongoing effort to maximize radiation safety during interventional procedures., OBJECTIVE. The Image Gently, Step Lightly campaign is an education and awareness campaign focusing on radiation safety in pediatric interventional radiology. To promote radiation safety by standardizing workflow and encouraging team responsibility, the campaign Website includes a procedural checklist that the medical team may use to review radiation safety steps before each pediatric interventional procedure.CONCLUSION. Use of this checklist can be an effective tool in the ongoing effort to maximize radiation safety during interventional procedures.","DOI":"10.2214/AJR.09.3938","ISSN":"0361-803X","shortTitle":"Image Gently, Step Lightly","journalAbbreviation":"American Journal of Roentgenology","author":[{"family":"Sidhu","given":"Manrita"},{"family":"Goske","given":"Marilyn J."},{"family":"Connolly","given":"Bairbre"},{"family":"Racadio","given":"John"},{"family":"Yoshizumi","given":"Terry T."},{"family":"Strauss","given":"Keith J."},{"family":"Coley","given":"Brian D."},{"family":"Utley","given":"Tara"}],"issued":{"date-parts":[["2010",10,1]]},"accessed":{"date-parts":[["2014",5,27]]}},"label":"page"},{"id":914,"uris":["http://zotero.org/users/1375475/items/QE43A2DC"],"uri":["http://zotero.org/users/1375475/items/QE43A2DC"],"itemData":{"id":914,"type":"article-journal","title":"Radiation safety in pediatric interventional radiology: Step Lightly","container-title":"Pediatric radiology","page":"511-513","volume":"40","issue":"4","source":"NCBI PubMed","abstract":"The \"Step Lightly\" campaign, launched in 2009, is the next phase of the \"Image Gently\" social marketing campaign, and focuses on improving radiation safety during pediatric interventional radiology procedures. Downloadable content available on the Image Gently website includes parent-friendly information about radiation dose, protocol suggestions and procedure checklists for providers, and information for referring physicians, radiologic technologists and physicists. There are also links to additional reading material and to other relevant organizations.","DOI":"10.1007/s00247-009-1514-0","ISSN":"1432-1998","note":"PMID: 20225114","shortTitle":"Radiation safety in pediatric interventional radiology","journalAbbreviation":"Pediatr Radiol","language":"eng","author":[{"family":"Sidhu","given":"Manrita"}],"issued":{"date-parts":[["2010",4]]},"PMID":"20225114"},"label":"page"}],"schema":"https://github.com/citation-style-language/schema/raw/master/csl-citation.json"} </w:instrText>
      </w:r>
      <w:r w:rsidR="005562C9" w:rsidRPr="007C7602">
        <w:rPr>
          <w:rFonts w:ascii="Book Antiqua" w:hAnsi="Book Antiqua"/>
          <w:sz w:val="24"/>
          <w:szCs w:val="24"/>
          <w:vertAlign w:val="superscript"/>
        </w:rPr>
        <w:fldChar w:fldCharType="separate"/>
      </w:r>
      <w:r w:rsidR="00DB1960" w:rsidRPr="007C7602">
        <w:rPr>
          <w:rFonts w:ascii="Book Antiqua" w:hAnsi="Book Antiqua"/>
          <w:sz w:val="24"/>
          <w:szCs w:val="24"/>
          <w:vertAlign w:val="superscript"/>
        </w:rPr>
        <w:t>146,147</w:t>
      </w:r>
      <w:r w:rsidR="005562C9" w:rsidRPr="007C7602">
        <w:rPr>
          <w:rFonts w:ascii="Book Antiqua" w:hAnsi="Book Antiqua"/>
          <w:sz w:val="24"/>
          <w:szCs w:val="24"/>
          <w:vertAlign w:val="superscript"/>
        </w:rPr>
        <w:fldChar w:fldCharType="end"/>
      </w:r>
      <w:r w:rsidR="00071954" w:rsidRPr="007C7602">
        <w:rPr>
          <w:rFonts w:ascii="Book Antiqua" w:hAnsi="Book Antiqua"/>
          <w:sz w:val="24"/>
          <w:szCs w:val="24"/>
          <w:vertAlign w:val="superscript"/>
        </w:rPr>
        <w:t>]</w:t>
      </w:r>
      <w:r w:rsidR="000F6779" w:rsidRPr="007C7602">
        <w:rPr>
          <w:rFonts w:ascii="Book Antiqua" w:hAnsi="Book Antiqua"/>
          <w:sz w:val="24"/>
          <w:szCs w:val="24"/>
        </w:rPr>
        <w:t xml:space="preserve">, In response to </w:t>
      </w:r>
      <w:r w:rsidR="009727AF" w:rsidRPr="007C7602">
        <w:rPr>
          <w:rFonts w:ascii="Book Antiqua" w:hAnsi="Book Antiqua"/>
          <w:sz w:val="24"/>
          <w:szCs w:val="24"/>
        </w:rPr>
        <w:t xml:space="preserve">the Cedar-Sinai controversy in the </w:t>
      </w:r>
      <w:r w:rsidR="00752FFF" w:rsidRPr="007C7602">
        <w:rPr>
          <w:rFonts w:ascii="Book Antiqua" w:hAnsi="Book Antiqua"/>
          <w:sz w:val="24"/>
          <w:szCs w:val="24"/>
        </w:rPr>
        <w:t>United States</w:t>
      </w:r>
      <w:r w:rsidR="009727AF" w:rsidRPr="007C7602">
        <w:rPr>
          <w:rFonts w:ascii="Book Antiqua" w:hAnsi="Book Antiqua"/>
          <w:sz w:val="24"/>
          <w:szCs w:val="24"/>
        </w:rPr>
        <w:t xml:space="preserve">, the Food and Drug Administration (FDA) </w:t>
      </w:r>
      <w:r w:rsidR="00DB1960" w:rsidRPr="007C7602">
        <w:rPr>
          <w:rFonts w:ascii="Book Antiqua" w:hAnsi="Book Antiqua"/>
          <w:sz w:val="24"/>
          <w:szCs w:val="24"/>
        </w:rPr>
        <w:t>has also</w:t>
      </w:r>
      <w:r w:rsidR="009727AF" w:rsidRPr="007C7602">
        <w:rPr>
          <w:rFonts w:ascii="Book Antiqua" w:hAnsi="Book Antiqua"/>
          <w:sz w:val="24"/>
          <w:szCs w:val="24"/>
        </w:rPr>
        <w:t xml:space="preserve"> launched a national initiative to reduce unnecessary radiation </w:t>
      </w:r>
      <w:r w:rsidR="000F6779" w:rsidRPr="007C7602">
        <w:rPr>
          <w:rFonts w:ascii="Book Antiqua" w:hAnsi="Book Antiqua"/>
          <w:sz w:val="24"/>
          <w:szCs w:val="24"/>
        </w:rPr>
        <w:t xml:space="preserve">exposure </w:t>
      </w:r>
      <w:r w:rsidR="009727AF" w:rsidRPr="007C7602">
        <w:rPr>
          <w:rFonts w:ascii="Book Antiqua" w:hAnsi="Book Antiqua"/>
          <w:sz w:val="24"/>
          <w:szCs w:val="24"/>
        </w:rPr>
        <w:t>to patients</w:t>
      </w:r>
      <w:r w:rsidR="00071954" w:rsidRPr="007C7602">
        <w:rPr>
          <w:rFonts w:ascii="Book Antiqua" w:hAnsi="Book Antiqua"/>
          <w:sz w:val="24"/>
          <w:szCs w:val="24"/>
          <w:vertAlign w:val="superscript"/>
        </w:rPr>
        <w:t>[</w:t>
      </w:r>
      <w:r w:rsidR="009727AF" w:rsidRPr="007C7602">
        <w:rPr>
          <w:rFonts w:ascii="Book Antiqua" w:hAnsi="Book Antiqua"/>
          <w:sz w:val="24"/>
          <w:szCs w:val="24"/>
          <w:vertAlign w:val="superscript"/>
        </w:rPr>
        <w:fldChar w:fldCharType="begin"/>
      </w:r>
      <w:r w:rsidR="00DB1960" w:rsidRPr="007C7602">
        <w:rPr>
          <w:rFonts w:ascii="Book Antiqua" w:hAnsi="Book Antiqua"/>
          <w:sz w:val="24"/>
          <w:szCs w:val="24"/>
          <w:vertAlign w:val="superscript"/>
        </w:rPr>
        <w:instrText xml:space="preserve"> ADDIN ZOTERO_ITEM CSL_CITATION {"citationID":"eXfZn0Wu","properties":{"formattedCitation":"{\\rtf \\super 148\\nosupersub{}}","plainCitation":"148"},"citationItems":[{"id":878,"uris":["http://zotero.org/users/1375475/items/TIB3IAGN"],"uri":["http://zotero.org/users/1375475/items/TIB3IAGN"],"itemData":{"id":878,"type":"webpage","title":"Initiative to Reduce Unnecessary Radiation Exposure from Medical Imaging - White Paper: Initiative to Reduce Unnecessary Radiation Exposure from Medical Imaging","genre":"WebContent","abstract":"White Paper: Initiative to Reduce Unnecessary Radiation Exposure from Medical Imaging","URL":"http://www.fda.gov/Radiation-EmittingProducts/RadiationSafety/RadiationDoseReduction/ucm199994.htm","note":"White Paper: Initiative to Reduce Unnecessary Radiation Exposure from Medical Imaging","shortTitle":"Initiative to Reduce Unnecessary Radiation Exposure from Medical Imaging - White Paper","language":"en","author":[{"family":"Research","given":"Center for Drug Evaluation and"}],"accessed":{"date-parts":[["2014",5,26]]}}}],"schema":"https://github.com/citation-style-language/schema/raw/master/csl-citation.json"} </w:instrText>
      </w:r>
      <w:r w:rsidR="009727AF" w:rsidRPr="007C7602">
        <w:rPr>
          <w:rFonts w:ascii="Book Antiqua" w:hAnsi="Book Antiqua"/>
          <w:sz w:val="24"/>
          <w:szCs w:val="24"/>
          <w:vertAlign w:val="superscript"/>
        </w:rPr>
        <w:fldChar w:fldCharType="separate"/>
      </w:r>
      <w:r w:rsidR="00DB1960" w:rsidRPr="007C7602">
        <w:rPr>
          <w:rFonts w:ascii="Book Antiqua" w:hAnsi="Book Antiqua"/>
          <w:sz w:val="24"/>
          <w:szCs w:val="24"/>
          <w:vertAlign w:val="superscript"/>
        </w:rPr>
        <w:t>148</w:t>
      </w:r>
      <w:r w:rsidR="009727AF" w:rsidRPr="007C7602">
        <w:rPr>
          <w:rFonts w:ascii="Book Antiqua" w:hAnsi="Book Antiqua"/>
          <w:sz w:val="24"/>
          <w:szCs w:val="24"/>
          <w:vertAlign w:val="superscript"/>
        </w:rPr>
        <w:fldChar w:fldCharType="end"/>
      </w:r>
      <w:r w:rsidR="00071954" w:rsidRPr="007C7602">
        <w:rPr>
          <w:rFonts w:ascii="Book Antiqua" w:hAnsi="Book Antiqua"/>
          <w:sz w:val="24"/>
          <w:szCs w:val="24"/>
          <w:vertAlign w:val="superscript"/>
        </w:rPr>
        <w:t>]</w:t>
      </w:r>
      <w:r w:rsidR="00307874" w:rsidRPr="007C7602">
        <w:rPr>
          <w:rFonts w:ascii="Book Antiqua" w:hAnsi="Book Antiqua"/>
          <w:sz w:val="24"/>
          <w:szCs w:val="24"/>
        </w:rPr>
        <w:t>.</w:t>
      </w:r>
      <w:r w:rsidR="00600777" w:rsidRPr="007C7602">
        <w:rPr>
          <w:rFonts w:ascii="Book Antiqua" w:hAnsi="Book Antiqua"/>
          <w:sz w:val="24"/>
          <w:szCs w:val="24"/>
        </w:rPr>
        <w:t xml:space="preserve"> </w:t>
      </w:r>
      <w:r w:rsidR="00855A30" w:rsidRPr="007C7602">
        <w:rPr>
          <w:rFonts w:ascii="Book Antiqua" w:hAnsi="Book Antiqua"/>
          <w:sz w:val="24"/>
          <w:szCs w:val="24"/>
        </w:rPr>
        <w:t>It is apparent</w:t>
      </w:r>
      <w:r w:rsidR="009727AF" w:rsidRPr="007C7602">
        <w:rPr>
          <w:rFonts w:ascii="Book Antiqua" w:hAnsi="Book Antiqua"/>
          <w:sz w:val="24"/>
          <w:szCs w:val="24"/>
        </w:rPr>
        <w:t xml:space="preserve"> that </w:t>
      </w:r>
      <w:r w:rsidR="00E37D90" w:rsidRPr="007C7602">
        <w:rPr>
          <w:rFonts w:ascii="Book Antiqua" w:hAnsi="Book Antiqua"/>
          <w:sz w:val="24"/>
          <w:szCs w:val="24"/>
        </w:rPr>
        <w:t>physicians a</w:t>
      </w:r>
      <w:r w:rsidR="009727AF" w:rsidRPr="007C7602">
        <w:rPr>
          <w:rFonts w:ascii="Book Antiqua" w:hAnsi="Book Antiqua"/>
          <w:sz w:val="24"/>
          <w:szCs w:val="24"/>
        </w:rPr>
        <w:t xml:space="preserve">re not </w:t>
      </w:r>
      <w:r w:rsidR="00E37D90" w:rsidRPr="007C7602">
        <w:rPr>
          <w:rFonts w:ascii="Book Antiqua" w:hAnsi="Book Antiqua"/>
          <w:sz w:val="24"/>
          <w:szCs w:val="24"/>
        </w:rPr>
        <w:t xml:space="preserve">effectively </w:t>
      </w:r>
      <w:r w:rsidR="009727AF" w:rsidRPr="007C7602">
        <w:rPr>
          <w:rFonts w:ascii="Book Antiqua" w:hAnsi="Book Antiqua"/>
          <w:sz w:val="24"/>
          <w:szCs w:val="24"/>
        </w:rPr>
        <w:t xml:space="preserve">discussing the potential risks of radiation exposure with </w:t>
      </w:r>
      <w:r w:rsidR="00E37D90" w:rsidRPr="007C7602">
        <w:rPr>
          <w:rFonts w:ascii="Book Antiqua" w:hAnsi="Book Antiqua"/>
          <w:sz w:val="24"/>
          <w:szCs w:val="24"/>
        </w:rPr>
        <w:t>their</w:t>
      </w:r>
      <w:r w:rsidR="009727AF" w:rsidRPr="007C7602">
        <w:rPr>
          <w:rFonts w:ascii="Book Antiqua" w:hAnsi="Book Antiqua"/>
          <w:sz w:val="24"/>
          <w:szCs w:val="24"/>
        </w:rPr>
        <w:t xml:space="preserve"> patients</w:t>
      </w:r>
      <w:r w:rsidR="00E37D90" w:rsidRPr="007C7602">
        <w:rPr>
          <w:rFonts w:ascii="Book Antiqua" w:hAnsi="Book Antiqua"/>
          <w:sz w:val="24"/>
          <w:szCs w:val="24"/>
        </w:rPr>
        <w:t>, however small</w:t>
      </w:r>
      <w:r w:rsidR="00071954" w:rsidRPr="007C7602">
        <w:rPr>
          <w:rFonts w:ascii="Book Antiqua" w:hAnsi="Book Antiqua"/>
          <w:sz w:val="24"/>
          <w:szCs w:val="24"/>
          <w:vertAlign w:val="superscript"/>
        </w:rPr>
        <w:t>[</w:t>
      </w:r>
      <w:r w:rsidR="009727AF" w:rsidRPr="007C7602">
        <w:rPr>
          <w:rFonts w:ascii="Book Antiqua" w:hAnsi="Book Antiqua"/>
          <w:sz w:val="24"/>
          <w:szCs w:val="24"/>
          <w:vertAlign w:val="superscript"/>
        </w:rPr>
        <w:fldChar w:fldCharType="begin"/>
      </w:r>
      <w:r w:rsidR="00DB1960" w:rsidRPr="007C7602">
        <w:rPr>
          <w:rFonts w:ascii="Book Antiqua" w:hAnsi="Book Antiqua"/>
          <w:sz w:val="24"/>
          <w:szCs w:val="24"/>
          <w:vertAlign w:val="superscript"/>
        </w:rPr>
        <w:instrText xml:space="preserve"> ADDIN ZOTERO_ITEM CSL_CITATION {"citationID":"K6yfoqIp","properties":{"formattedCitation":"{\\rtf \\super 149\\nosupersub{}}","plainCitation":"149"},"citationItems":[{"id":884,"uris":["http://zotero.org/users/1375475/items/X7AP6MIX"],"uri":["http://zotero.org/users/1375475/items/X7AP6MIX"],"itemData":{"id":884,"type":"article-journal","title":"Weighing the potential harms of computed tomography: Patient survey","container-title":"JAMA Internal Medicine","page":"588-590","volume":"173","issue":"7","source":"Silverchair","abstract":"Up to 1 in 3 imaging tests in the United States are ordered in situations when the expected benefits do not sufficiently exceed the risks.1 Unfortunately, studies suggest that clinicians are not well informed about the risks of medical imaging.2,3 Efforts to improve the risk communication skills of clinicians are a strategy to reduce imaging overuse (imaging that is inappropriate or discretionary). When patients are fully informed, they often opt for fewer tests and less aggressive care.4 However, the impact of current risk communication practices on patient knowledge is not well understood.","DOI":"10.1001/jamainternmed.2013.2918","ISSN":"2168-6106","shortTitle":"Weighing the potential harms of computed tomography","journalAbbreviation":"JAMA Intern Med","author":[{"family":"Caverly TJ","given":""},{"family":"Prochazka AV","given":""},{"family":"Cook-Shimanek M","given":""},{"family":"Pawlak M","given":""},{"family":"Stickrath C","given":""}],"issued":{"date-parts":[["2013",4,8]]},"accessed":{"date-parts":[["2014",5,26]]}}}],"schema":"https://github.com/citation-style-language/schema/raw/master/csl-citation.json"} </w:instrText>
      </w:r>
      <w:r w:rsidR="009727AF" w:rsidRPr="007C7602">
        <w:rPr>
          <w:rFonts w:ascii="Book Antiqua" w:hAnsi="Book Antiqua"/>
          <w:sz w:val="24"/>
          <w:szCs w:val="24"/>
          <w:vertAlign w:val="superscript"/>
        </w:rPr>
        <w:fldChar w:fldCharType="separate"/>
      </w:r>
      <w:r w:rsidR="00DB1960" w:rsidRPr="007C7602">
        <w:rPr>
          <w:rFonts w:ascii="Book Antiqua" w:hAnsi="Book Antiqua"/>
          <w:sz w:val="24"/>
          <w:szCs w:val="24"/>
          <w:vertAlign w:val="superscript"/>
        </w:rPr>
        <w:t>149</w:t>
      </w:r>
      <w:r w:rsidR="009727AF" w:rsidRPr="007C7602">
        <w:rPr>
          <w:rFonts w:ascii="Book Antiqua" w:hAnsi="Book Antiqua"/>
          <w:sz w:val="24"/>
          <w:szCs w:val="24"/>
          <w:vertAlign w:val="superscript"/>
        </w:rPr>
        <w:fldChar w:fldCharType="end"/>
      </w:r>
      <w:r w:rsidR="00071954" w:rsidRPr="007C7602">
        <w:rPr>
          <w:rFonts w:ascii="Book Antiqua" w:hAnsi="Book Antiqua"/>
          <w:sz w:val="24"/>
          <w:szCs w:val="24"/>
          <w:vertAlign w:val="superscript"/>
        </w:rPr>
        <w:t>]</w:t>
      </w:r>
      <w:r w:rsidR="00307874" w:rsidRPr="007C7602">
        <w:rPr>
          <w:rFonts w:ascii="Book Antiqua" w:hAnsi="Book Antiqua"/>
          <w:sz w:val="24"/>
          <w:szCs w:val="24"/>
        </w:rPr>
        <w:t>.</w:t>
      </w:r>
      <w:r w:rsidR="009727AF" w:rsidRPr="007C7602">
        <w:rPr>
          <w:rFonts w:ascii="Book Antiqua" w:hAnsi="Book Antiqua"/>
          <w:sz w:val="24"/>
          <w:szCs w:val="24"/>
        </w:rPr>
        <w:t xml:space="preserve"> When potential </w:t>
      </w:r>
      <w:r w:rsidR="006972C7" w:rsidRPr="007C7602">
        <w:rPr>
          <w:rFonts w:ascii="Book Antiqua" w:hAnsi="Book Antiqua"/>
          <w:sz w:val="24"/>
          <w:szCs w:val="24"/>
        </w:rPr>
        <w:t xml:space="preserve">radiation </w:t>
      </w:r>
      <w:r w:rsidR="009727AF" w:rsidRPr="007C7602">
        <w:rPr>
          <w:rFonts w:ascii="Book Antiqua" w:hAnsi="Book Antiqua"/>
          <w:sz w:val="24"/>
          <w:szCs w:val="24"/>
        </w:rPr>
        <w:t xml:space="preserve">dose </w:t>
      </w:r>
      <w:r w:rsidR="005F5C4F" w:rsidRPr="007C7602">
        <w:rPr>
          <w:rFonts w:ascii="Book Antiqua" w:hAnsi="Book Antiqua"/>
          <w:sz w:val="24"/>
          <w:szCs w:val="24"/>
        </w:rPr>
        <w:t>exposure is substantial, for example, during interventional procedures, radiation risk needs to be a component of consent prior to the procedure</w:t>
      </w:r>
      <w:r w:rsidR="00E37D90" w:rsidRPr="007C7602">
        <w:rPr>
          <w:rFonts w:ascii="Book Antiqua" w:hAnsi="Book Antiqua"/>
          <w:sz w:val="24"/>
          <w:szCs w:val="24"/>
        </w:rPr>
        <w:t>.</w:t>
      </w:r>
      <w:r w:rsidR="005F5C4F" w:rsidRPr="007C7602">
        <w:rPr>
          <w:rFonts w:ascii="Book Antiqua" w:hAnsi="Book Antiqua"/>
          <w:sz w:val="24"/>
          <w:szCs w:val="24"/>
        </w:rPr>
        <w:t xml:space="preserve"> </w:t>
      </w:r>
      <w:r w:rsidR="006972C7" w:rsidRPr="007C7602">
        <w:rPr>
          <w:rFonts w:ascii="Book Antiqua" w:hAnsi="Book Antiqua"/>
          <w:sz w:val="24"/>
          <w:szCs w:val="24"/>
        </w:rPr>
        <w:t>With i</w:t>
      </w:r>
      <w:r w:rsidR="00E37D90" w:rsidRPr="007C7602">
        <w:rPr>
          <w:rFonts w:ascii="Book Antiqua" w:hAnsi="Book Antiqua"/>
          <w:sz w:val="24"/>
          <w:szCs w:val="24"/>
        </w:rPr>
        <w:t xml:space="preserve">ncreased </w:t>
      </w:r>
      <w:r w:rsidR="006972C7" w:rsidRPr="007C7602">
        <w:rPr>
          <w:rFonts w:ascii="Book Antiqua" w:hAnsi="Book Antiqua"/>
          <w:sz w:val="24"/>
          <w:szCs w:val="24"/>
        </w:rPr>
        <w:t xml:space="preserve">prevalence of </w:t>
      </w:r>
      <w:r w:rsidR="00E37D90" w:rsidRPr="007C7602">
        <w:rPr>
          <w:rFonts w:ascii="Book Antiqua" w:hAnsi="Book Antiqua"/>
          <w:sz w:val="24"/>
          <w:szCs w:val="24"/>
        </w:rPr>
        <w:t xml:space="preserve">radiologic investigations, patient </w:t>
      </w:r>
      <w:r w:rsidR="005F5C4F" w:rsidRPr="007C7602">
        <w:rPr>
          <w:rFonts w:ascii="Book Antiqua" w:hAnsi="Book Antiqua"/>
          <w:sz w:val="24"/>
          <w:szCs w:val="24"/>
        </w:rPr>
        <w:t>educati</w:t>
      </w:r>
      <w:r w:rsidR="00E37D90" w:rsidRPr="007C7602">
        <w:rPr>
          <w:rFonts w:ascii="Book Antiqua" w:hAnsi="Book Antiqua"/>
          <w:sz w:val="24"/>
          <w:szCs w:val="24"/>
        </w:rPr>
        <w:t>o</w:t>
      </w:r>
      <w:r w:rsidR="005F5C4F" w:rsidRPr="007C7602">
        <w:rPr>
          <w:rFonts w:ascii="Book Antiqua" w:hAnsi="Book Antiqua"/>
          <w:sz w:val="24"/>
          <w:szCs w:val="24"/>
        </w:rPr>
        <w:t>n regarding the risks of radiation exposure</w:t>
      </w:r>
      <w:r w:rsidR="00E37D90" w:rsidRPr="007C7602">
        <w:rPr>
          <w:rFonts w:ascii="Book Antiqua" w:hAnsi="Book Antiqua"/>
          <w:sz w:val="24"/>
          <w:szCs w:val="24"/>
        </w:rPr>
        <w:t xml:space="preserve"> needs to be tackled by the medical community in order to accurately convey potential risk</w:t>
      </w:r>
      <w:r w:rsidR="005F5C4F" w:rsidRPr="007C7602">
        <w:rPr>
          <w:rFonts w:ascii="Book Antiqua" w:hAnsi="Book Antiqua"/>
          <w:sz w:val="24"/>
          <w:szCs w:val="24"/>
        </w:rPr>
        <w:t xml:space="preserve">. </w:t>
      </w:r>
      <w:r w:rsidRPr="007C7602">
        <w:rPr>
          <w:rFonts w:ascii="Book Antiqua" w:hAnsi="Book Antiqua"/>
          <w:sz w:val="24"/>
          <w:szCs w:val="24"/>
        </w:rPr>
        <w:t xml:space="preserve">The Interventional Radiology Patient Safety Program </w:t>
      </w:r>
      <w:r w:rsidR="006972C7" w:rsidRPr="007C7602">
        <w:rPr>
          <w:rFonts w:ascii="Book Antiqua" w:hAnsi="Book Antiqua"/>
          <w:sz w:val="24"/>
          <w:szCs w:val="24"/>
        </w:rPr>
        <w:t>among others have issued</w:t>
      </w:r>
      <w:r w:rsidR="00B91486" w:rsidRPr="007C7602">
        <w:rPr>
          <w:rFonts w:ascii="Book Antiqua" w:hAnsi="Book Antiqua"/>
          <w:sz w:val="24"/>
          <w:szCs w:val="24"/>
        </w:rPr>
        <w:t xml:space="preserve"> guidelines </w:t>
      </w:r>
      <w:r w:rsidRPr="007C7602">
        <w:rPr>
          <w:rFonts w:ascii="Book Antiqua" w:hAnsi="Book Antiqua"/>
          <w:sz w:val="24"/>
          <w:szCs w:val="24"/>
        </w:rPr>
        <w:t>result</w:t>
      </w:r>
      <w:r w:rsidR="006972C7" w:rsidRPr="007C7602">
        <w:rPr>
          <w:rFonts w:ascii="Book Antiqua" w:hAnsi="Book Antiqua"/>
          <w:sz w:val="24"/>
          <w:szCs w:val="24"/>
        </w:rPr>
        <w:t xml:space="preserve">ing </w:t>
      </w:r>
      <w:r w:rsidRPr="007C7602">
        <w:rPr>
          <w:rFonts w:ascii="Book Antiqua" w:hAnsi="Book Antiqua"/>
          <w:sz w:val="24"/>
          <w:szCs w:val="24"/>
        </w:rPr>
        <w:t>in practice modification</w:t>
      </w:r>
      <w:r w:rsidR="00B55063" w:rsidRPr="007C7602">
        <w:rPr>
          <w:rFonts w:ascii="Book Antiqua" w:hAnsi="Book Antiqua"/>
          <w:sz w:val="24"/>
          <w:szCs w:val="24"/>
        </w:rPr>
        <w:t>s</w:t>
      </w:r>
      <w:r w:rsidRPr="007C7602">
        <w:rPr>
          <w:rFonts w:ascii="Book Antiqua" w:hAnsi="Book Antiqua"/>
          <w:sz w:val="24"/>
          <w:szCs w:val="24"/>
        </w:rPr>
        <w:t xml:space="preserve"> where excessive radiation doses were being delivered intra-procedurally</w:t>
      </w:r>
      <w:r w:rsidR="00071954" w:rsidRPr="007C7602">
        <w:rPr>
          <w:rFonts w:ascii="Book Antiqua" w:hAnsi="Book Antiqua"/>
          <w:sz w:val="24"/>
          <w:szCs w:val="24"/>
          <w:vertAlign w:val="superscript"/>
        </w:rPr>
        <w:t>[</w:t>
      </w:r>
      <w:r w:rsidRPr="007C7602">
        <w:rPr>
          <w:rFonts w:ascii="Book Antiqua" w:hAnsi="Book Antiqua"/>
          <w:sz w:val="24"/>
          <w:szCs w:val="24"/>
          <w:vertAlign w:val="superscript"/>
        </w:rPr>
        <w:fldChar w:fldCharType="begin"/>
      </w:r>
      <w:r w:rsidR="00DB1960" w:rsidRPr="007C7602">
        <w:rPr>
          <w:rFonts w:ascii="Book Antiqua" w:hAnsi="Book Antiqua"/>
          <w:sz w:val="24"/>
          <w:szCs w:val="24"/>
          <w:vertAlign w:val="superscript"/>
        </w:rPr>
        <w:instrText xml:space="preserve"> ADDIN ZOTERO_ITEM CSL_CITATION {"citationID":"fTuG5J5W","properties":{"formattedCitation":"{\\rtf \\super 150\\nosupersub{}}","plainCitation":"150"},"citationItems":[{"id":500,"uris":["http://zotero.org/users/1375475/items/BXCG6CCU"],"uri":["http://zotero.org/users/1375475/items/BXCG6CCU"],"itemData":{"id":500,"type":"article-journal","title":"Quality initiatives: Establishing an interventional radiology patient radiation safety program","container-title":"Radiographics: a review publication of the Radiological Society of North America, Inc","page":"277-287","volume":"32","issue":"1","source":"NCBI PubMed","abstract":"The Interventional Radiology Patient Radiation Safety Program was created to better educate patients who are scheduled to undergo high-dose interventional radiologic procedures about the risks of radiation, better monitor the delivered doses, and reduce the risk for deterministic effects. The program combines preprocedure evaluation and counseling, intraprocedure monitoring, and postprocedure documentation and counseling with the guidelines of the National Cancer Institute and the Society of Interventional Radiology. Between July 2009, when the program was implemented, and September 2010, over 3500 interventional radiologic procedures were monitored and documented, and 63 procedures with an adjusted cumulative dose of more than 3 Gy were identified and further analyzed; four procedures were found to be outside the control limits. Additional review of these four procedures resulted in practice modifications. Anecdotal feedback from physician assistants and attending physicians indicated that the program had another positive effect: Patients who required postprocedure counseling about the potential for radiation-induced skin injuries were no longer surprised by this information. Implementation of this program is straightforward, requires little infrastructure and few resources, and may be applied in most interventional radiology practices. Supplemental material available at http://radiographics.rsna.org/lookup/suppl/doi:10.1148/rg.321115002/-/DC1.","DOI":"10.1148/rg.321115002","ISSN":"1527-1323","note":"PMID: 22095315","shortTitle":"Quality initiatives","journalAbbreviation":"Radiographics","language":"eng","author":[{"family":"Steele","given":"Joseph R"},{"family":"Jones","given":"A Kyle"},{"family":"Ninan","given":"Elizabeth P"}],"issued":{"date-parts":[["2012",2]]},"PMID":"22095315"}}],"schema":"https://github.com/citation-style-language/schema/raw/master/csl-citation.json"} </w:instrText>
      </w:r>
      <w:r w:rsidRPr="007C7602">
        <w:rPr>
          <w:rFonts w:ascii="Book Antiqua" w:hAnsi="Book Antiqua"/>
          <w:sz w:val="24"/>
          <w:szCs w:val="24"/>
          <w:vertAlign w:val="superscript"/>
        </w:rPr>
        <w:fldChar w:fldCharType="separate"/>
      </w:r>
      <w:r w:rsidR="00DB1960" w:rsidRPr="007C7602">
        <w:rPr>
          <w:rFonts w:ascii="Book Antiqua" w:hAnsi="Book Antiqua"/>
          <w:sz w:val="24"/>
          <w:szCs w:val="24"/>
          <w:vertAlign w:val="superscript"/>
        </w:rPr>
        <w:t>150</w:t>
      </w:r>
      <w:r w:rsidRPr="007C7602">
        <w:rPr>
          <w:rFonts w:ascii="Book Antiqua" w:hAnsi="Book Antiqua"/>
          <w:sz w:val="24"/>
          <w:szCs w:val="24"/>
          <w:vertAlign w:val="superscript"/>
        </w:rPr>
        <w:fldChar w:fldCharType="end"/>
      </w:r>
      <w:r w:rsidR="00B91486" w:rsidRPr="007C7602">
        <w:rPr>
          <w:rFonts w:ascii="Book Antiqua" w:hAnsi="Book Antiqua"/>
          <w:sz w:val="24"/>
          <w:szCs w:val="24"/>
          <w:vertAlign w:val="superscript"/>
        </w:rPr>
        <w:t>,</w:t>
      </w:r>
      <w:r w:rsidR="00B91486" w:rsidRPr="007C7602">
        <w:rPr>
          <w:rFonts w:ascii="Book Antiqua" w:hAnsi="Book Antiqua"/>
          <w:sz w:val="24"/>
          <w:szCs w:val="24"/>
          <w:vertAlign w:val="superscript"/>
        </w:rPr>
        <w:fldChar w:fldCharType="begin"/>
      </w:r>
      <w:r w:rsidR="00DB1960" w:rsidRPr="007C7602">
        <w:rPr>
          <w:rFonts w:ascii="Book Antiqua" w:hAnsi="Book Antiqua"/>
          <w:sz w:val="24"/>
          <w:szCs w:val="24"/>
          <w:vertAlign w:val="superscript"/>
        </w:rPr>
        <w:instrText xml:space="preserve"> ADDIN ZOTERO_ITEM CSL_CITATION {"citationID":"8bQnBSDG","properties":{"formattedCitation":"{\\rtf \\super 151\\nosupersub{}}","plainCitation":"151"},"citationItems":[{"id":909,"uris":["http://zotero.org/users/1375475/items/P3382QKT"],"uri":["http://zotero.org/users/1375475/items/P3382QKT"],"itemData":{"id":909,"type":"article-journal","title":"Clinical radiation management for fluoroscopically guided interventional procedures","container-title":"Radiology","page":"321-332","volume":"257","issue":"2","source":"NCBI PubMed","abstract":"The primary goal of radiation management in interventional radiology is to minimize the unnecessary use of radiation. Clinical radiation management minimizes radiation risk to the patient without increasing other risks, such as procedural risks. A number of factors are considered when estimating the likelihood and severity of patient radiation effects. These include demographic factors, medical history factors, and procedure factors. Important aspects of the patient's medical history include coexisting diseases and genetic factors, medication use, radiation history, and pregnancy. As appropriate, these are evaluated as part of the preprocedure patient evaluation; radiation risk to the patient is considered along with other procedural risks. Dose optimization is possible through appropriate use of the basic features of interventional fluoroscopic equipment and intelligent use of dose-reducing technology. For all fluoroscopically guided interventional procedures, it is good practice to monitor radiation dose throughout the procedure and record it in the patient's medical record. Patients who have received a clinically significant radiation dose should be followed up after the procedure for possible deterministic effects. The authors recommend including radiation management as part of the departmental quality assurance program.","DOI":"10.1148/radiol.10091269","ISSN":"1527-1315","note":"PMID: 20959547","journalAbbreviation":"Radiology","language":"eng","author":[{"family":"Miller","given":"Donald L"},{"family":"Balter","given":"Stephen"},{"family":"Schueler","given":"Beth A"},{"family":"Wagner","given":"Louis K"},{"family":"Strauss","given":"Keith J"},{"family":"Vañó","given":"Eliseo"}],"issued":{"date-parts":[["2010",11]]},"PMID":"20959547"}}],"schema":"https://github.com/citation-style-language/schema/raw/master/csl-citation.json"} </w:instrText>
      </w:r>
      <w:r w:rsidR="00B91486" w:rsidRPr="007C7602">
        <w:rPr>
          <w:rFonts w:ascii="Book Antiqua" w:hAnsi="Book Antiqua"/>
          <w:sz w:val="24"/>
          <w:szCs w:val="24"/>
          <w:vertAlign w:val="superscript"/>
        </w:rPr>
        <w:fldChar w:fldCharType="separate"/>
      </w:r>
      <w:r w:rsidR="00DB1960" w:rsidRPr="007C7602">
        <w:rPr>
          <w:rFonts w:ascii="Book Antiqua" w:hAnsi="Book Antiqua"/>
          <w:sz w:val="24"/>
          <w:szCs w:val="24"/>
          <w:vertAlign w:val="superscript"/>
        </w:rPr>
        <w:t>151</w:t>
      </w:r>
      <w:r w:rsidR="00B91486" w:rsidRPr="007C7602">
        <w:rPr>
          <w:rFonts w:ascii="Book Antiqua" w:hAnsi="Book Antiqua"/>
          <w:sz w:val="24"/>
          <w:szCs w:val="24"/>
          <w:vertAlign w:val="superscript"/>
        </w:rPr>
        <w:fldChar w:fldCharType="end"/>
      </w:r>
      <w:r w:rsidR="00071954" w:rsidRPr="007C7602">
        <w:rPr>
          <w:rFonts w:ascii="Book Antiqua" w:hAnsi="Book Antiqua"/>
          <w:sz w:val="24"/>
          <w:szCs w:val="24"/>
          <w:vertAlign w:val="superscript"/>
        </w:rPr>
        <w:t>]</w:t>
      </w:r>
      <w:r w:rsidR="00307874" w:rsidRPr="007C7602">
        <w:rPr>
          <w:rFonts w:ascii="Book Antiqua" w:hAnsi="Book Antiqua"/>
          <w:sz w:val="24"/>
          <w:szCs w:val="24"/>
        </w:rPr>
        <w:t>.</w:t>
      </w:r>
      <w:r w:rsidR="005F5C4F" w:rsidRPr="007C7602">
        <w:rPr>
          <w:rFonts w:ascii="Book Antiqua" w:hAnsi="Book Antiqua"/>
          <w:sz w:val="24"/>
          <w:szCs w:val="24"/>
        </w:rPr>
        <w:t xml:space="preserve"> </w:t>
      </w:r>
      <w:r w:rsidR="00DB1960" w:rsidRPr="007C7602">
        <w:rPr>
          <w:rFonts w:ascii="Book Antiqua" w:hAnsi="Book Antiqua"/>
          <w:sz w:val="24"/>
          <w:szCs w:val="24"/>
        </w:rPr>
        <w:lastRenderedPageBreak/>
        <w:t xml:space="preserve">Incorporating audit as standard into radiology departments can </w:t>
      </w:r>
      <w:r w:rsidR="00855A30" w:rsidRPr="007C7602">
        <w:rPr>
          <w:rFonts w:ascii="Book Antiqua" w:hAnsi="Book Antiqua"/>
          <w:sz w:val="24"/>
          <w:szCs w:val="24"/>
        </w:rPr>
        <w:t xml:space="preserve">also </w:t>
      </w:r>
      <w:r w:rsidR="00DB1960" w:rsidRPr="007C7602">
        <w:rPr>
          <w:rFonts w:ascii="Book Antiqua" w:hAnsi="Book Antiqua"/>
          <w:sz w:val="24"/>
          <w:szCs w:val="24"/>
        </w:rPr>
        <w:t>help to decrease the dose delivered to each patient</w:t>
      </w:r>
      <w:r w:rsidR="00071954" w:rsidRPr="007C7602">
        <w:rPr>
          <w:rFonts w:ascii="Book Antiqua" w:hAnsi="Book Antiqua"/>
          <w:sz w:val="24"/>
          <w:szCs w:val="24"/>
          <w:vertAlign w:val="superscript"/>
        </w:rPr>
        <w:t>[</w:t>
      </w:r>
      <w:r w:rsidR="00DB1960" w:rsidRPr="007C7602">
        <w:rPr>
          <w:rFonts w:ascii="Book Antiqua" w:hAnsi="Book Antiqua"/>
          <w:sz w:val="24"/>
          <w:szCs w:val="24"/>
          <w:vertAlign w:val="superscript"/>
        </w:rPr>
        <w:fldChar w:fldCharType="begin"/>
      </w:r>
      <w:r w:rsidR="00DB1960" w:rsidRPr="007C7602">
        <w:rPr>
          <w:rFonts w:ascii="Book Antiqua" w:hAnsi="Book Antiqua"/>
          <w:sz w:val="24"/>
          <w:szCs w:val="24"/>
          <w:vertAlign w:val="superscript"/>
        </w:rPr>
        <w:instrText xml:space="preserve"> ADDIN ZOTERO_ITEM CSL_CITATION {"citationID":"25r1qo86ff","properties":{"formattedCitation":"{\\rtf \\super 152,153\\nosupersub{}}","plainCitation":"152,153"},"citationItems":[{"id":888,"uris":["http://zotero.org/users/1375475/items/B6PIENER"],"uri":["http://zotero.org/users/1375475/items/B6PIENER"],"itemData":{"id":888,"type":"article-journal","title":"Personalized Technologist Dose Audit Feedback for Reducing Patient Radiation Exposure From CT","container-title":"Journal of the American College of Radiology","page":"300-308","volume":"11","issue":"3","source":"www.jacr.org","DOI":"10.1016/j.jacr.2013.10.017","ISSN":"1546-1440","language":"English","author":[{"family":"Miglioretti","given":"Diana L."},{"family":"Zhang","given":"Yue"},{"family":"Johnson","given":"Eric"},{"family":"Lee","given":"Choonsik"},{"family":"Morin","given":"Richard L."},{"family":"Vanneman","given":"Nicholas"},{"family":"Smith-Bindman","given":"Rebecca"}],"issued":{"date-parts":[["2014",3,1]]},"accessed":{"date-parts":[["2014",5,26]]}},"label":"page"},{"id":891,"uris":["http://zotero.org/users/1375475/items/74ZW5VVE"],"uri":["http://zotero.org/users/1375475/items/74ZW5VVE"],"itemData":{"id":891,"type":"article-journal","title":"A completed audit cycle of the lateral scan projection radiograph in CT pulmonary angiography (CTPA); the impact on scan length and radiation dose","container-title":"Clinical Radiology","page":"574-579","volume":"68","issue":"6","source":"ScienceDirect","abstract":"To investigate the effect of incorporating a lateral scan projection radiograph (topogram) in addition to the standard frontal topogram on excess scan length in computed tomography pulmonary angiography (CTPA) and to quantify the impact on effective dose.\nFifty consecutive patients referred for exclusion of pulmonary embolism who had undergone a CTPA examination with conventional frontal topogram to plan scan length (protocol A) were compared with 50 consecutive patients who had undergone a CTPA study with frontal and additional lateral topogram for planning (protocol B) in a retrospective audit. Optimal scan length was defined from lung apex to lung base. Mean excess scan length beyond these landmarks was determined. The mean organ doses to the thyroid, liver, and stomach, as well as mean effective dose, were estimated using standard conversion factors.\nThe mean excess scan length was significantly lower in protocol B compared to the protocol A cohort (19.5 ± 17.4 mm [mean ± standard deviation] versus 39.1 ± 20.4 mm, p &lt; 0.0001). The mean excess scan length below the lung bases was significantly lower in the protocol B cohort compared to the protocol A group (7.5 ± 12.7 mm versus 23 ± 16.6 mm, p &lt; 0.0001), as were the mean organ doses to the stomach (4.24 ± 0.81 mGy versus 5.22 ± 1.06 mGy, p &lt; 0.0001) and liver (5.60 ± 0.64 mGy versus 6.38 ± 0.81 mGy, p &lt; 0.0001). A non-significant reduction in over-scanning above the apices in protocol B was observed compared with protocol A (12 ± 8.8 mm versus 16.2 ± 13.6 mm, p = 0.07), which equated to lower mean thyroid organ dose in (3.28 ± 1.76 mGy versus 4.11 ± 3.11 mGy, p = 0.104).\nThe present audit indicates that incorporation of a lateral topogram into the CTPA protocol, together with radiographer education, reduces excess scan length, which significantly reduces the dose to the liver and stomach, and potentially lowers the dose to the thyroid. This simple dose-saving technique can be applied to all CT investigations of the chest on all CT systems with immediate effect.","DOI":"10.1016/j.crad.2012.11.016","ISSN":"0009-9260","journalAbbreviation":"Clinical Radiology","author":[{"family":"Rodrigues","given":"J. C. L."},{"family":"Negus","given":"I. S."},{"family":"Manghat","given":"N. E."},{"family":"Hamilton","given":"M. C. K."}],"issued":{"date-parts":[["2013",6]]},"accessed":{"date-parts":[["2014",5,26]]}},"label":"page"}],"schema":"https://github.com/citation-style-language/schema/raw/master/csl-citation.json"} </w:instrText>
      </w:r>
      <w:r w:rsidR="00DB1960" w:rsidRPr="007C7602">
        <w:rPr>
          <w:rFonts w:ascii="Book Antiqua" w:hAnsi="Book Antiqua"/>
          <w:sz w:val="24"/>
          <w:szCs w:val="24"/>
          <w:vertAlign w:val="superscript"/>
        </w:rPr>
        <w:fldChar w:fldCharType="separate"/>
      </w:r>
      <w:r w:rsidR="00DB1960" w:rsidRPr="007C7602">
        <w:rPr>
          <w:rFonts w:ascii="Book Antiqua" w:hAnsi="Book Antiqua"/>
          <w:sz w:val="24"/>
          <w:szCs w:val="24"/>
          <w:vertAlign w:val="superscript"/>
        </w:rPr>
        <w:t>152,153</w:t>
      </w:r>
      <w:r w:rsidR="00DB1960" w:rsidRPr="007C7602">
        <w:rPr>
          <w:rFonts w:ascii="Book Antiqua" w:hAnsi="Book Antiqua"/>
          <w:sz w:val="24"/>
          <w:szCs w:val="24"/>
          <w:vertAlign w:val="superscript"/>
        </w:rPr>
        <w:fldChar w:fldCharType="end"/>
      </w:r>
      <w:r w:rsidR="00071954" w:rsidRPr="007C7602">
        <w:rPr>
          <w:rFonts w:ascii="Book Antiqua" w:hAnsi="Book Antiqua"/>
          <w:sz w:val="24"/>
          <w:szCs w:val="24"/>
          <w:vertAlign w:val="superscript"/>
        </w:rPr>
        <w:t>]</w:t>
      </w:r>
      <w:r w:rsidR="00855A30" w:rsidRPr="007C7602">
        <w:rPr>
          <w:rFonts w:ascii="Book Antiqua" w:hAnsi="Book Antiqua"/>
          <w:sz w:val="24"/>
          <w:szCs w:val="24"/>
        </w:rPr>
        <w:t xml:space="preserve"> and</w:t>
      </w:r>
      <w:r w:rsidR="00DB1960" w:rsidRPr="007C7602">
        <w:rPr>
          <w:rFonts w:ascii="Book Antiqua" w:hAnsi="Book Antiqua"/>
          <w:sz w:val="24"/>
          <w:szCs w:val="24"/>
        </w:rPr>
        <w:t xml:space="preserve"> will also help when discussing these scans with our patients. The establishment of national reference levels for specific CT examinations will allow audit at a local, national and international level</w:t>
      </w:r>
      <w:r w:rsidR="00071954" w:rsidRPr="007C7602">
        <w:rPr>
          <w:rFonts w:ascii="Book Antiqua" w:hAnsi="Book Antiqua"/>
          <w:sz w:val="24"/>
          <w:szCs w:val="24"/>
          <w:vertAlign w:val="superscript"/>
        </w:rPr>
        <w:t>[</w:t>
      </w:r>
      <w:r w:rsidR="00DB1960" w:rsidRPr="007C7602">
        <w:rPr>
          <w:rFonts w:ascii="Book Antiqua" w:hAnsi="Book Antiqua"/>
          <w:sz w:val="24"/>
          <w:szCs w:val="24"/>
          <w:vertAlign w:val="superscript"/>
        </w:rPr>
        <w:fldChar w:fldCharType="begin"/>
      </w:r>
      <w:r w:rsidR="00DB1960" w:rsidRPr="007C7602">
        <w:rPr>
          <w:rFonts w:ascii="Book Antiqua" w:hAnsi="Book Antiqua"/>
          <w:sz w:val="24"/>
          <w:szCs w:val="24"/>
          <w:vertAlign w:val="superscript"/>
        </w:rPr>
        <w:instrText xml:space="preserve"> ADDIN ZOTERO_ITEM CSL_CITATION {"citationID":"171kghdvvl","properties":{"formattedCitation":"{\\rtf \\super 154\\uc0\\u8211{}157\\nosupersub{}}","plainCitation":"154–157"},"citationItems":[{"id":895,"uris":["http://zotero.org/users/1375475/items/VBK5D524"],"uri":["http://zotero.org/users/1375475/items/VBK5D524"],"itemData":{"id":895,"type":"article-journal","title":"Diagnostic reference levels from the ACR CT Accreditation Program","container-title":"Journal of the American College of Radiology: JACR","page":"795-803","volume":"8","issue":"11","source":"NCBI PubMed","abstract":"PURPOSE: The aim of this study was to assess the distribution of CT dose index (CTDI) values reported by sites undergoing ACR CT accreditation between 2002 and 2004.\nMETHODS: Weighted CTDI (CTDI(w)) values were measured and reported by sites applying for ACR CT accreditation, and the percentage of scanners with values above the 2002 ACR diagnostic reference levels (DRLs) was determined. Acquisition parameters for a site's adult head, adult abdominal, and pediatric abdominal examinations were used to calculate volume CTDI (CTDI(vol)), and the average and standard deviation were calculated by year. Histogram analysis was performed to determine 75th and 90th percentiles of CTDI(vol).\nRESULTS: Between September 2002 and December 2004, 829 scanners underwent the accreditation process. Volume CTDI values (average ± SD) for 2002, 2003, 2004, and 2002 to 2004, respectively, were 66.7 ± 23.5, 58.5 ± 17.5, 55.8 ± 15.7, and 59.1 ± 18.6 mGy for adult head examinations; 18.7 ± 8.0, 19.2 ± 8.6, 17.0 ± 7.6, and 18.4 ± 8.3 for adult abdominal examinations; and 17.2 ± 9.7, 15.9 ± 8.6, 14.0 ± 7.0, and 15.5 ± 8.4 for pediatric abdominal examinations. For 2004 data, 23.8%, 2.3%, and 6.9% of sites reported doses above the 2002 CTDI(w) reference levels, compared with 49.6%, 4.7%, and 15% for 2002 data for adult head, adult abdominal, and pediatric abdominal examinations, respectively. Seventy-fifth percentiles of CTDI(vol) were 76.8 mGy (adult head, 2002 only), 22.2 mGy (adult abdominal), and 20.0 mGy (pediatric abdominal).\nCONCLUSIONS: From 2002 to 2004, average CTDI(vol) values decreased by 10.9, 1.7, and 3.2 mGy for adult head, adult abdominal, and pediatric abdominal examinations. Effective January 1, 2008, the ACR program implemented United States-specific diagnostic reference levels of 75, 25, and 20 mGy, respectively, for the CTDI(vol) of routine adult head, adult abdominal, and pediatric abdominal CT scans.","DOI":"10.1016/j.jacr.2011.03.014","ISSN":"1558-349X","note":"PMID: 22051465","journalAbbreviation":"J Am Coll Radiol","language":"eng","author":[{"family":"McCollough","given":"Cynthia"},{"family":"Branham","given":"Theresa"},{"family":"Herlihy","given":"Vince"},{"family":"Bhargavan","given":"Mythreyi"},{"family":"Robbins","given":"Lavonne"},{"family":"Bush","given":"Krista"},{"family":"McNitt-Gray","given":"Michael"},{"family":"Payne","given":"J Thomas"},{"family":"Ruckdeschel","given":"Tom"},{"family":"Pfeiffer","given":"Doug"},{"family":"Cody","given":"Dianna"},{"family":"Zeman","given":"Robert"}],"issued":{"date-parts":[["2011",11]]},"PMID":"22051465"},"label":"page"},{"id":897,"uris":["http://zotero.org/users/1375475/items/6R5QRSTE"],"uri":["http://zotero.org/users/1375475/items/6R5QRSTE"],"itemData":{"id":897,"type":"article-journal","title":"Development of a database of organ doses for paediatric and young adult CT scans in the United Kingdom","container-title":"Radiation protection dosimetry","page":"415-426","volume":"150","issue":"4","source":"NCBI PubMed","abstract":"Despite great potential benefits, there are concerns about the possible harm from medical imaging including the risk of radiation-related cancer. There are particular concerns about computed tomography (CT) scans in children because both radiation dose and sensitivity to radiation for children are typically higher than for adults undergoing equivalent procedures. As direct empirical data on the cancer risks from CT scans are lacking, the authors are conducting a retrospective cohort study of over 240,000 children in the UK who underwent CT scans. The main objective of the study is to quantify the magnitude of the cancer risk in relation to the radiation dose from CT scans. In this paper, the methods used to estimate typical organ-specific doses delivered by CT scans to children are described. An organ dose database from Monte Carlo radiation transport-based computer simulations using a series of computational human phantoms from newborn to adults for both male and female was established. Organ doses vary with patient size and sex, examination types and CT technical settings. Therefore, information on patient age, sex and examination type from electronic radiology information systems and technical settings obtained from two national surveys in the UK were used to estimate radiation dose. Absorbed doses to the brain, thyroid, breast and red bone marrow were calculated for reference male and female individuals with the ages of newborns, 1, 5, 10, 15 and 20 y for a total of 17 different scan types in the pre- and post-2001 time periods. In general, estimated organ doses were slightly higher for females than males which might be attributed to the smaller body size of the females. The younger children received higher doses in pre-2001 period when adult CT settings were typically used for children. Paediatric-specific adjustments were assumed to be used more frequently after 2001, since then radiation doses to children have often been smaller than those to adults. The database here is the first detailed organ-specific paediatric CT scan database for the UK. As well as forming the basis for the UK study, the results and description of the methods will also serve as a key resource for paediatric CT scan studies currently underway in other countries.","DOI":"10.1093/rpd/ncr429","ISSN":"1742-3406","note":"PMID: 22228685 \nPMCID: PMC3400529","journalAbbreviation":"Radiat Prot Dosimetry","language":"eng","author":[{"family":"Kim","given":"K P"},{"family":"Berrington de González","given":"A"},{"family":"Pearce","given":"M S"},{"family":"Salotti","given":"J A"},{"family":"Parker","given":"L"},{"family":"McHugh","given":"K"},{"family":"Craft","given":"A W"},{"family":"Lee","given":"C"}],"issued":{"date-parts":[["2012",7]]},"PMID":"22228685"},"label":"page"},{"id":899,"uris":["http://zotero.org/users/1375475/items/56VGDVQE"],"uri":["http://zotero.org/users/1375475/items/56VGDVQE"],"itemData":{"id":899,"type":"article-journal","title":"Establishment of CT diagnostic reference levels in Ireland","container-title":"The British Journal of Radiology","page":"1390-1397","volume":"85","issue":"1018","source":"PubMed Central","abstract":"Objective\nTo propose Irish CT diagnostic reference levels (DRLs) by collecting radiation doses for the most commonly performed CT examinations.\n\nMethods\nA pilot study investigated the most frequent CT examinations. 40 CT sites were then asked to complete a survey booklet to allow the recording of CT parameters for each of 9 CT examinations during a 12-week period. Dose data [CT volume index (CTDIvol) and dose–length product (DLP)] on a minimum of 10 average-sized patients in each category were recorded to calculate a mean site CTDIvol and DLP value. The rounded 75th percentile was used to calculate a DRL for each site and the country by compiling all results. Results are compared with international DRL data.\n\nResults\nData were collected for 3305 patients. 30 sites responded with data for 34 scanners, representing 54% of the national total. All equipment had multislice capability (2–128 slices). DRLs are proposed using CTDIvol (mGy) and DLP (mGy cm) for CT head (66/58 and 940, respectively), sinuses (16 and 210, respectively), cervical spine (19 and 420, respectively), thorax (9/11 and 390, respectively), high resolution CT (7 and 280, respectively), CT pulmonary angiography (13 and 430, respectively), multiphase abdomen (13 and 1120, respectively), routine abdomen/pelvis (12 and 600, respectively) and trunk examinations (10/12 and 850, respectively). These values are lower than current DRLs and comparable to other international studies. Wide variations in mean doses are noted across sites.\n\nConclusions\nBaseline figures for Irish CT DRLs are provided on the most frequently performed CT examinations. The variations in dose between CT departments as well as between identical scanners suggest a large potential for optimisation of examinations.","DOI":"10.1259/bjr/15839549","ISSN":"0007-1285","note":"PMID: 22595497\nPMCID: PMC3474022","journalAbbreviation":"Br J Radiol","author":[{"family":"Foley","given":"S J"},{"family":"McEntee","given":"M F"},{"family":"Rainford","given":"L A"}],"issued":{"date-parts":[["2012",10]]},"accessed":{"date-parts":[["2014",5,26]]},"PMID":"22595497"},"label":"page"},{"id":905,"uris":["http://zotero.org/users/1375475/items/UVQPU2QI"],"uri":["http://zotero.org/users/1375475/items/UVQPU2QI"],"itemData":{"id":905,"type":"article-journal","title":"IAEA survey of paediatric computed tomography practice in 40 countries in Asia, Europe, Latin America and Africa: procedures and protocols","container-title":"European radiology","page":"623-631","volume":"23","issue":"3","source":"NCBI PubMed","abstract":"OBJECTIVE: To survey procedures and protocols in paediatric computed tomography (CT) in 40 less resourced countries.\nMETHODS: Under a project of the International Atomic Energy Agency, 146 CT facilities in 40 countries of Africa, Asia, Europe and Latin America responded to an electronic survey of CT technology, exposure parameters, CT protocols and doses.\nRESULTS: Modern MDCT systems are available in 77 % of the facilities surveyed with dedicated paediatric CT protocols available in 94 %. However, protocols for some age groups were unavailable in around 50 % of the facilities surveyed. Indication-based protocols were used in 57 % of facilities. Estimates of radiation dose using CTDI or DLP from standard CT protocols demonstrated wide variation up to a factor of 100. CTDI(vol) values for the head and chest were between two and five times those for an adult at some sites. Sedation and use of shielding were frequently reported; immobilisation was not. Records of exposure factors were kept at 49 % of sites.\nCONCLUSION: There is significant potential for improvement in CT practice and protocol use for children in less resourced countries. Dose estimates for young children varied widely. This survey provides critical baseline data for ongoing quality improvement efforts by the IAEA.","DOI":"10.1007/s00330-012-2639-3","ISSN":"1432-1084","note":"PMID: 22940731","shortTitle":"IAEA survey of paediatric computed tomography practice in 40 countries in Asia, Europe, Latin America and Africa","journalAbbreviation":"Eur Radiol","language":"eng","author":[{"family":"Vassileva","given":"Jenia"},{"family":"Rehani","given":"Madan M"},{"family":"Applegate","given":"Kimberly"},{"family":"Ahmed","given":"Nada A"},{"family":"Al-Dhuhli","given":"Humoud"},{"family":"Al-Naemi","given":"Huda M"},{"family":"Al Suwaidi","given":"Jamila Salem"},{"family":"Arandjic","given":"Danijela"},{"family":"Beganovic","given":"Adnan"},{"family":"Benavente","given":"Tony"},{"family":"Dias","given":"Simone"},{"family":"El-Nachef","given":"Leila"},{"family":"Faj","given":"Dario"},{"family":"Gamarra-Sánchez","given":"Mirtha E"},{"family":"Aguilar","given":"Juan Garcia"},{"family":"Gershan","given":"Vesna"},{"family":"Gershkevitsh","given":"Eduard"},{"family":"Gruppetta","given":"Edward"},{"family":"Hustuc","given":"Alexandru"},{"family":"Ivanovic","given":"Sonja"},{"family":"Jauhari","given":"Arif"},{"family":"Kharita","given":"Mohammad Hassan"},{"family":"Kharuzhyk","given":"Siarhei"},{"family":"Khelassi-Toutaoui","given":"Nadia"},{"family":"Khosravi","given":"Hamid Reza"},{"family":"Kostova-Lefterova","given":"Desislava"},{"family":"Kralik","given":"Ivana"},{"family":"Liu","given":"Lantao"},{"family":"Mazuoliene","given":"Jolanta"},{"family":"Mora","given":"Patricia"},{"family":"Muhogora","given":"Wilbroad"},{"family":"Muthuvelu","given":"Pirunthavany"},{"family":"Nikodemova","given":"Denisa"},{"family":"Novak","given":"Leos"},{"family":"Pallewatte","given":"Aruna S"},{"family":"Shaaban","given":"Mohamed"},{"family":"Shelly","given":"Esti"},{"family":"Stepanyan","given":"Karapet"},{"family":"Teo","given":"Eu-Leong Harvey J"},{"family":"Thelsy","given":"Naw"},{"family":"Visrutaratna","given":"Pannee"},{"family":"Zaman","given":"Areesha"},{"family":"Zontar","given":"Dejan"}],"issued":{"date-parts":[["2013",3]]},"PMID":"22940731"},"label":"page"}],"schema":"https://github.com/citation-style-language/schema/raw/master/csl-citation.json"} </w:instrText>
      </w:r>
      <w:r w:rsidR="00DB1960" w:rsidRPr="007C7602">
        <w:rPr>
          <w:rFonts w:ascii="Book Antiqua" w:hAnsi="Book Antiqua"/>
          <w:sz w:val="24"/>
          <w:szCs w:val="24"/>
          <w:vertAlign w:val="superscript"/>
        </w:rPr>
        <w:fldChar w:fldCharType="separate"/>
      </w:r>
      <w:r w:rsidR="00DB1960" w:rsidRPr="007C7602">
        <w:rPr>
          <w:rFonts w:ascii="Book Antiqua" w:hAnsi="Book Antiqua"/>
          <w:sz w:val="24"/>
          <w:szCs w:val="24"/>
          <w:vertAlign w:val="superscript"/>
        </w:rPr>
        <w:t>154</w:t>
      </w:r>
      <w:r w:rsidR="00767351" w:rsidRPr="007C7602">
        <w:rPr>
          <w:rFonts w:ascii="Book Antiqua" w:hAnsi="Book Antiqua" w:hint="eastAsia"/>
          <w:sz w:val="24"/>
          <w:szCs w:val="24"/>
          <w:vertAlign w:val="superscript"/>
          <w:lang w:eastAsia="zh-CN"/>
        </w:rPr>
        <w:t>-</w:t>
      </w:r>
      <w:r w:rsidR="00DB1960" w:rsidRPr="007C7602">
        <w:rPr>
          <w:rFonts w:ascii="Book Antiqua" w:hAnsi="Book Antiqua"/>
          <w:sz w:val="24"/>
          <w:szCs w:val="24"/>
          <w:vertAlign w:val="superscript"/>
        </w:rPr>
        <w:t>157</w:t>
      </w:r>
      <w:r w:rsidR="00DB1960" w:rsidRPr="007C7602">
        <w:rPr>
          <w:rFonts w:ascii="Book Antiqua" w:hAnsi="Book Antiqua"/>
          <w:sz w:val="24"/>
          <w:szCs w:val="24"/>
          <w:vertAlign w:val="superscript"/>
        </w:rPr>
        <w:fldChar w:fldCharType="end"/>
      </w:r>
      <w:r w:rsidR="00071954" w:rsidRPr="007C7602">
        <w:rPr>
          <w:rFonts w:ascii="Book Antiqua" w:hAnsi="Book Antiqua"/>
          <w:sz w:val="24"/>
          <w:szCs w:val="24"/>
          <w:vertAlign w:val="superscript"/>
        </w:rPr>
        <w:t>]</w:t>
      </w:r>
      <w:r w:rsidR="00307874" w:rsidRPr="007C7602">
        <w:rPr>
          <w:rFonts w:ascii="Book Antiqua" w:hAnsi="Book Antiqua"/>
          <w:sz w:val="24"/>
          <w:szCs w:val="24"/>
        </w:rPr>
        <w:t>.</w:t>
      </w:r>
      <w:r w:rsidR="00600777" w:rsidRPr="007C7602">
        <w:rPr>
          <w:rFonts w:ascii="Book Antiqua" w:hAnsi="Book Antiqua"/>
          <w:sz w:val="24"/>
          <w:szCs w:val="24"/>
        </w:rPr>
        <w:t xml:space="preserve"> </w:t>
      </w:r>
      <w:r w:rsidR="005F5C4F" w:rsidRPr="007C7602">
        <w:rPr>
          <w:rFonts w:ascii="Book Antiqua" w:hAnsi="Book Antiqua"/>
          <w:sz w:val="24"/>
          <w:szCs w:val="24"/>
        </w:rPr>
        <w:t>While controversy still exists regarding the exact oncogenic risk associated with CT scanning simply ignoring the issue is not acceptable</w:t>
      </w:r>
      <w:r w:rsidR="00DD30A3" w:rsidRPr="007C7602">
        <w:rPr>
          <w:rFonts w:ascii="Book Antiqua" w:hAnsi="Book Antiqua"/>
          <w:sz w:val="24"/>
          <w:szCs w:val="24"/>
        </w:rPr>
        <w:t xml:space="preserve"> but audit, education and reassessment are key to improved understanding and safer practices</w:t>
      </w:r>
      <w:r w:rsidR="005F5C4F" w:rsidRPr="007C7602">
        <w:rPr>
          <w:rFonts w:ascii="Book Antiqua" w:hAnsi="Book Antiqua"/>
          <w:sz w:val="24"/>
          <w:szCs w:val="24"/>
        </w:rPr>
        <w:t>.</w:t>
      </w:r>
    </w:p>
    <w:p w14:paraId="7DAA20C3" w14:textId="77777777" w:rsidR="005E3BF0" w:rsidRPr="007C7602" w:rsidRDefault="005E3BF0" w:rsidP="00B20115">
      <w:pPr>
        <w:spacing w:after="0" w:line="360" w:lineRule="auto"/>
        <w:jc w:val="both"/>
        <w:rPr>
          <w:rFonts w:ascii="Book Antiqua" w:hAnsi="Book Antiqua"/>
          <w:sz w:val="24"/>
          <w:szCs w:val="24"/>
        </w:rPr>
      </w:pPr>
    </w:p>
    <w:p w14:paraId="02B7D9DF" w14:textId="77777777" w:rsidR="005E3BF0" w:rsidRPr="007C7602" w:rsidRDefault="005E3BF0" w:rsidP="00B20115">
      <w:pPr>
        <w:spacing w:after="0" w:line="360" w:lineRule="auto"/>
        <w:jc w:val="both"/>
        <w:rPr>
          <w:rFonts w:ascii="Book Antiqua" w:hAnsi="Book Antiqua"/>
          <w:sz w:val="24"/>
          <w:szCs w:val="24"/>
        </w:rPr>
      </w:pPr>
    </w:p>
    <w:p w14:paraId="622DEB65" w14:textId="77777777" w:rsidR="005E3BF0" w:rsidRPr="007C7602" w:rsidRDefault="005E3BF0" w:rsidP="00B20115">
      <w:pPr>
        <w:spacing w:after="0" w:line="360" w:lineRule="auto"/>
        <w:jc w:val="both"/>
        <w:rPr>
          <w:rFonts w:ascii="Book Antiqua" w:hAnsi="Book Antiqua"/>
          <w:sz w:val="24"/>
          <w:szCs w:val="24"/>
        </w:rPr>
      </w:pPr>
    </w:p>
    <w:p w14:paraId="16AC620E" w14:textId="77777777" w:rsidR="005E3BF0" w:rsidRPr="007C7602" w:rsidRDefault="005E3BF0" w:rsidP="00B20115">
      <w:pPr>
        <w:spacing w:after="0" w:line="360" w:lineRule="auto"/>
        <w:jc w:val="both"/>
        <w:rPr>
          <w:rFonts w:ascii="Book Antiqua" w:hAnsi="Book Antiqua"/>
          <w:sz w:val="24"/>
          <w:szCs w:val="24"/>
        </w:rPr>
      </w:pPr>
    </w:p>
    <w:p w14:paraId="4DA08FD9" w14:textId="77777777" w:rsidR="00377632" w:rsidRPr="007C7602" w:rsidRDefault="00377632">
      <w:pPr>
        <w:spacing w:after="0" w:line="240" w:lineRule="auto"/>
        <w:rPr>
          <w:rFonts w:ascii="Book Antiqua" w:hAnsi="Book Antiqua"/>
          <w:b/>
          <w:sz w:val="24"/>
          <w:szCs w:val="24"/>
        </w:rPr>
      </w:pPr>
      <w:r w:rsidRPr="007C7602">
        <w:rPr>
          <w:rFonts w:ascii="Book Antiqua" w:hAnsi="Book Antiqua"/>
          <w:b/>
          <w:sz w:val="24"/>
          <w:szCs w:val="24"/>
        </w:rPr>
        <w:br w:type="page"/>
      </w:r>
    </w:p>
    <w:p w14:paraId="11BEE184" w14:textId="0346C92E" w:rsidR="00AB1337" w:rsidRPr="007C7602" w:rsidRDefault="00E10E26" w:rsidP="00B20115">
      <w:pPr>
        <w:spacing w:after="0" w:line="360" w:lineRule="auto"/>
        <w:jc w:val="both"/>
        <w:rPr>
          <w:rFonts w:ascii="Book Antiqua" w:hAnsi="Book Antiqua"/>
          <w:b/>
          <w:sz w:val="24"/>
          <w:szCs w:val="24"/>
        </w:rPr>
      </w:pPr>
      <w:r w:rsidRPr="007C7602">
        <w:rPr>
          <w:rFonts w:ascii="Book Antiqua" w:hAnsi="Book Antiqua"/>
          <w:b/>
          <w:sz w:val="24"/>
          <w:szCs w:val="24"/>
        </w:rPr>
        <w:lastRenderedPageBreak/>
        <w:t>REFERENCES</w:t>
      </w:r>
    </w:p>
    <w:p w14:paraId="23BB6322"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Esses D</w:t>
      </w:r>
      <w:r w:rsidRPr="007C7602">
        <w:rPr>
          <w:rFonts w:ascii="Book Antiqua" w:hAnsi="Book Antiqua"/>
          <w:sz w:val="24"/>
          <w:szCs w:val="24"/>
        </w:rPr>
        <w:t>, Birnbaum A, Bijur P, Shah S, Gleyzer A, Gallagher EJ. Ability of CT to alter decision making in elderly patients with acute abdominal pain. </w:t>
      </w:r>
      <w:r w:rsidRPr="007C7602">
        <w:rPr>
          <w:rFonts w:ascii="Book Antiqua" w:hAnsi="Book Antiqua"/>
          <w:i/>
          <w:iCs/>
          <w:sz w:val="24"/>
          <w:szCs w:val="24"/>
        </w:rPr>
        <w:t>Am J Emerg Med</w:t>
      </w:r>
      <w:r w:rsidRPr="007C7602">
        <w:rPr>
          <w:rFonts w:ascii="Book Antiqua" w:hAnsi="Book Antiqua"/>
          <w:sz w:val="24"/>
          <w:szCs w:val="24"/>
        </w:rPr>
        <w:t> 2004; </w:t>
      </w:r>
      <w:r w:rsidRPr="007C7602">
        <w:rPr>
          <w:rFonts w:ascii="Book Antiqua" w:hAnsi="Book Antiqua"/>
          <w:b/>
          <w:bCs/>
          <w:sz w:val="24"/>
          <w:szCs w:val="24"/>
        </w:rPr>
        <w:t>22</w:t>
      </w:r>
      <w:r w:rsidRPr="007C7602">
        <w:rPr>
          <w:rFonts w:ascii="Book Antiqua" w:hAnsi="Book Antiqua"/>
          <w:sz w:val="24"/>
          <w:szCs w:val="24"/>
        </w:rPr>
        <w:t>: 270-272 [PMID: 15258866 DOI: 10.1016/j.ajem.2004.04.004]</w:t>
      </w:r>
    </w:p>
    <w:p w14:paraId="66D6DE06"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ettler FA</w:t>
      </w:r>
      <w:r w:rsidRPr="007C7602">
        <w:rPr>
          <w:rFonts w:ascii="Book Antiqua" w:hAnsi="Book Antiqua"/>
          <w:sz w:val="24"/>
          <w:szCs w:val="24"/>
        </w:rPr>
        <w:t>, Thomadsen BR, Bhargavan M, Gilley DB, Gray JE, Lipoti JA, McCrohan J, Yoshizumi TT, Mahesh M. Medical radiation exposure in the U.S. in 2006: preliminary results. </w:t>
      </w:r>
      <w:r w:rsidRPr="007C7602">
        <w:rPr>
          <w:rFonts w:ascii="Book Antiqua" w:hAnsi="Book Antiqua"/>
          <w:i/>
          <w:iCs/>
          <w:sz w:val="24"/>
          <w:szCs w:val="24"/>
        </w:rPr>
        <w:t>Health Phys</w:t>
      </w:r>
      <w:r w:rsidRPr="007C7602">
        <w:rPr>
          <w:rFonts w:ascii="Book Antiqua" w:hAnsi="Book Antiqua"/>
          <w:sz w:val="24"/>
          <w:szCs w:val="24"/>
        </w:rPr>
        <w:t> 2008; </w:t>
      </w:r>
      <w:r w:rsidRPr="007C7602">
        <w:rPr>
          <w:rFonts w:ascii="Book Antiqua" w:hAnsi="Book Antiqua"/>
          <w:b/>
          <w:bCs/>
          <w:sz w:val="24"/>
          <w:szCs w:val="24"/>
        </w:rPr>
        <w:t>95</w:t>
      </w:r>
      <w:r w:rsidRPr="007C7602">
        <w:rPr>
          <w:rFonts w:ascii="Book Antiqua" w:hAnsi="Book Antiqua"/>
          <w:sz w:val="24"/>
          <w:szCs w:val="24"/>
        </w:rPr>
        <w:t>: 502-507 [PMID: 18849682 DOI: 10.1097/01.HP.0000326333.42287.a2]</w:t>
      </w:r>
    </w:p>
    <w:p w14:paraId="5C1081BE"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Hricak H</w:t>
      </w:r>
      <w:r w:rsidRPr="007C7602">
        <w:rPr>
          <w:rFonts w:ascii="Book Antiqua" w:hAnsi="Book Antiqua"/>
          <w:sz w:val="24"/>
          <w:szCs w:val="24"/>
        </w:rPr>
        <w:t>, Brenner DJ, Adelstein SJ, Frush DP, Hall EJ, Howell RW, McCollough CH, Mettler FA, Pearce MS, Suleiman OH, Thrall JH, Wagner LK. Managing radiation use in medical imaging: a multifaceted challenge. </w:t>
      </w:r>
      <w:r w:rsidRPr="007C7602">
        <w:rPr>
          <w:rFonts w:ascii="Book Antiqua" w:hAnsi="Book Antiqua"/>
          <w:i/>
          <w:iCs/>
          <w:sz w:val="24"/>
          <w:szCs w:val="24"/>
        </w:rPr>
        <w:t>Radiology</w:t>
      </w:r>
      <w:r w:rsidRPr="007C7602">
        <w:rPr>
          <w:rFonts w:ascii="Book Antiqua" w:hAnsi="Book Antiqua"/>
          <w:sz w:val="24"/>
          <w:szCs w:val="24"/>
        </w:rPr>
        <w:t> 2011; </w:t>
      </w:r>
      <w:r w:rsidRPr="007C7602">
        <w:rPr>
          <w:rFonts w:ascii="Book Antiqua" w:hAnsi="Book Antiqua"/>
          <w:b/>
          <w:bCs/>
          <w:sz w:val="24"/>
          <w:szCs w:val="24"/>
        </w:rPr>
        <w:t>258</w:t>
      </w:r>
      <w:r w:rsidRPr="007C7602">
        <w:rPr>
          <w:rFonts w:ascii="Book Antiqua" w:hAnsi="Book Antiqua"/>
          <w:sz w:val="24"/>
          <w:szCs w:val="24"/>
        </w:rPr>
        <w:t>: 889-905 [PMID: 21163918 DOI: 10.1148/radiol.10101157]</w:t>
      </w:r>
    </w:p>
    <w:p w14:paraId="004E2FA4"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van Randen A</w:t>
      </w:r>
      <w:r w:rsidRPr="007C7602">
        <w:rPr>
          <w:rFonts w:ascii="Book Antiqua" w:hAnsi="Book Antiqua"/>
          <w:sz w:val="24"/>
          <w:szCs w:val="24"/>
        </w:rPr>
        <w:t>, Bipat S, Zwinderman AH, Ubbink DT, Stoker J, Boermeester MA. Acute appendicitis: meta-analysis of diagnostic performance of CT and graded compression US related to prevalence of disease. </w:t>
      </w:r>
      <w:r w:rsidRPr="007C7602">
        <w:rPr>
          <w:rFonts w:ascii="Book Antiqua" w:hAnsi="Book Antiqua"/>
          <w:i/>
          <w:iCs/>
          <w:sz w:val="24"/>
          <w:szCs w:val="24"/>
        </w:rPr>
        <w:t>Radiology</w:t>
      </w:r>
      <w:r w:rsidRPr="007C7602">
        <w:rPr>
          <w:rFonts w:ascii="Book Antiqua" w:hAnsi="Book Antiqua"/>
          <w:sz w:val="24"/>
          <w:szCs w:val="24"/>
        </w:rPr>
        <w:t> 2008; </w:t>
      </w:r>
      <w:r w:rsidRPr="007C7602">
        <w:rPr>
          <w:rFonts w:ascii="Book Antiqua" w:hAnsi="Book Antiqua"/>
          <w:b/>
          <w:bCs/>
          <w:sz w:val="24"/>
          <w:szCs w:val="24"/>
        </w:rPr>
        <w:t>249</w:t>
      </w:r>
      <w:r w:rsidRPr="007C7602">
        <w:rPr>
          <w:rFonts w:ascii="Book Antiqua" w:hAnsi="Book Antiqua"/>
          <w:sz w:val="24"/>
          <w:szCs w:val="24"/>
        </w:rPr>
        <w:t>: 97-106 [PMID: 18682583 DOI: 10.1148/radiol.2483071652]</w:t>
      </w:r>
    </w:p>
    <w:p w14:paraId="52866358"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Rosen MP</w:t>
      </w:r>
      <w:r w:rsidRPr="007C7602">
        <w:rPr>
          <w:rFonts w:ascii="Book Antiqua" w:hAnsi="Book Antiqua"/>
          <w:sz w:val="24"/>
          <w:szCs w:val="24"/>
        </w:rPr>
        <w:t>, Sands DZ, Longmaid HE, Reynolds KF, Wagner M, Raptopoulos V. Impact of abdominal CT on the management of patients presenting to the emergency department with acute abdominal pain. </w:t>
      </w:r>
      <w:r w:rsidRPr="007C7602">
        <w:rPr>
          <w:rFonts w:ascii="Book Antiqua" w:hAnsi="Book Antiqua"/>
          <w:i/>
          <w:iCs/>
          <w:sz w:val="24"/>
          <w:szCs w:val="24"/>
        </w:rPr>
        <w:t>AJR Am J Roentgenol</w:t>
      </w:r>
      <w:r w:rsidRPr="007C7602">
        <w:rPr>
          <w:rFonts w:ascii="Book Antiqua" w:hAnsi="Book Antiqua"/>
          <w:sz w:val="24"/>
          <w:szCs w:val="24"/>
        </w:rPr>
        <w:t> 2000; </w:t>
      </w:r>
      <w:r w:rsidRPr="007C7602">
        <w:rPr>
          <w:rFonts w:ascii="Book Antiqua" w:hAnsi="Book Antiqua"/>
          <w:b/>
          <w:bCs/>
          <w:sz w:val="24"/>
          <w:szCs w:val="24"/>
        </w:rPr>
        <w:t>174</w:t>
      </w:r>
      <w:r w:rsidRPr="007C7602">
        <w:rPr>
          <w:rFonts w:ascii="Book Antiqua" w:hAnsi="Book Antiqua"/>
          <w:sz w:val="24"/>
          <w:szCs w:val="24"/>
        </w:rPr>
        <w:t>: 1391-1396 [PMID: 10789801 DOI: 10.2214/ajr.174.5.1741391]</w:t>
      </w:r>
    </w:p>
    <w:p w14:paraId="089E0CBA"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Rosen MP</w:t>
      </w:r>
      <w:r w:rsidRPr="007C7602">
        <w:rPr>
          <w:rFonts w:ascii="Book Antiqua" w:hAnsi="Book Antiqua"/>
          <w:sz w:val="24"/>
          <w:szCs w:val="24"/>
        </w:rPr>
        <w:t>, Siewert B, Sands DZ, Bromberg R, Edlow J, Raptopoulos V. Value of abdominal CT in the emergency department for patients with abdominal pain. </w:t>
      </w:r>
      <w:r w:rsidRPr="007C7602">
        <w:rPr>
          <w:rFonts w:ascii="Book Antiqua" w:hAnsi="Book Antiqua"/>
          <w:i/>
          <w:iCs/>
          <w:sz w:val="24"/>
          <w:szCs w:val="24"/>
        </w:rPr>
        <w:t>Eur Radiol</w:t>
      </w:r>
      <w:r w:rsidRPr="007C7602">
        <w:rPr>
          <w:rFonts w:ascii="Book Antiqua" w:hAnsi="Book Antiqua"/>
          <w:sz w:val="24"/>
          <w:szCs w:val="24"/>
        </w:rPr>
        <w:t> 2003; </w:t>
      </w:r>
      <w:r w:rsidRPr="007C7602">
        <w:rPr>
          <w:rFonts w:ascii="Book Antiqua" w:hAnsi="Book Antiqua"/>
          <w:b/>
          <w:bCs/>
          <w:sz w:val="24"/>
          <w:szCs w:val="24"/>
        </w:rPr>
        <w:t>13</w:t>
      </w:r>
      <w:r w:rsidRPr="007C7602">
        <w:rPr>
          <w:rFonts w:ascii="Book Antiqua" w:hAnsi="Book Antiqua"/>
          <w:sz w:val="24"/>
          <w:szCs w:val="24"/>
        </w:rPr>
        <w:t>: 418-424 [PMID: 12599010]</w:t>
      </w:r>
    </w:p>
    <w:p w14:paraId="325AF0B2"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mith-Bindman R</w:t>
      </w:r>
      <w:r w:rsidRPr="007C7602">
        <w:rPr>
          <w:rFonts w:ascii="Book Antiqua" w:hAnsi="Book Antiqua"/>
          <w:sz w:val="24"/>
          <w:szCs w:val="24"/>
        </w:rPr>
        <w:t>, Miglioretti DL, Johnson E, Lee C, Feigelson HS, Flynn M, Greenlee RT, Kruger RL, Hornbrook MC, Roblin D, Solberg LI, Vanneman N, Weinmann S, Williams AE. Use of diagnostic imaging studies and associated radiation exposure for patients enrolled in large integrated health care systems, 1996-2010. </w:t>
      </w:r>
      <w:r w:rsidRPr="007C7602">
        <w:rPr>
          <w:rFonts w:ascii="Book Antiqua" w:hAnsi="Book Antiqua"/>
          <w:i/>
          <w:iCs/>
          <w:sz w:val="24"/>
          <w:szCs w:val="24"/>
        </w:rPr>
        <w:t>JAMA</w:t>
      </w:r>
      <w:r w:rsidRPr="007C7602">
        <w:rPr>
          <w:rFonts w:ascii="Book Antiqua" w:hAnsi="Book Antiqua"/>
          <w:sz w:val="24"/>
          <w:szCs w:val="24"/>
        </w:rPr>
        <w:t> 2012; </w:t>
      </w:r>
      <w:r w:rsidRPr="007C7602">
        <w:rPr>
          <w:rFonts w:ascii="Book Antiqua" w:hAnsi="Book Antiqua"/>
          <w:b/>
          <w:bCs/>
          <w:sz w:val="24"/>
          <w:szCs w:val="24"/>
        </w:rPr>
        <w:t>307</w:t>
      </w:r>
      <w:r w:rsidRPr="007C7602">
        <w:rPr>
          <w:rFonts w:ascii="Book Antiqua" w:hAnsi="Book Antiqua"/>
          <w:sz w:val="24"/>
          <w:szCs w:val="24"/>
        </w:rPr>
        <w:t>: 2400-2409 [PMID: 22692172 DOI: 10.1001/jama.2012.5960]</w:t>
      </w:r>
    </w:p>
    <w:p w14:paraId="65D0AE2F"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sz w:val="24"/>
          <w:szCs w:val="24"/>
        </w:rPr>
        <w:lastRenderedPageBreak/>
        <w:t>IMV 2006 CT Market Summary Report. Des Plains, IL: IMV Medical Information Division, 2006</w:t>
      </w:r>
    </w:p>
    <w:p w14:paraId="11B732E5"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Fazel R</w:t>
      </w:r>
      <w:r w:rsidRPr="007C7602">
        <w:rPr>
          <w:rFonts w:ascii="Book Antiqua" w:hAnsi="Book Antiqua"/>
          <w:sz w:val="24"/>
          <w:szCs w:val="24"/>
        </w:rPr>
        <w:t>, Krumholz HM, Wang Y, Ross JS, Chen J, Ting HH, Shah ND, Nasir K, Einstein AJ, Nallamothu BK. Exposure to low-dose ionizing radiation from medical imaging procedures. </w:t>
      </w:r>
      <w:r w:rsidRPr="007C7602">
        <w:rPr>
          <w:rFonts w:ascii="Book Antiqua" w:hAnsi="Book Antiqua"/>
          <w:i/>
          <w:iCs/>
          <w:sz w:val="24"/>
          <w:szCs w:val="24"/>
        </w:rPr>
        <w:t>N Engl J Med</w:t>
      </w:r>
      <w:r w:rsidRPr="007C7602">
        <w:rPr>
          <w:rFonts w:ascii="Book Antiqua" w:hAnsi="Book Antiqua"/>
          <w:sz w:val="24"/>
          <w:szCs w:val="24"/>
        </w:rPr>
        <w:t> 2009; </w:t>
      </w:r>
      <w:r w:rsidRPr="007C7602">
        <w:rPr>
          <w:rFonts w:ascii="Book Antiqua" w:hAnsi="Book Antiqua"/>
          <w:b/>
          <w:bCs/>
          <w:sz w:val="24"/>
          <w:szCs w:val="24"/>
        </w:rPr>
        <w:t>361</w:t>
      </w:r>
      <w:r w:rsidRPr="007C7602">
        <w:rPr>
          <w:rFonts w:ascii="Book Antiqua" w:hAnsi="Book Antiqua"/>
          <w:sz w:val="24"/>
          <w:szCs w:val="24"/>
        </w:rPr>
        <w:t>: 849-857 [PMID: 19710483 DOI: 10.1056/NEJMoa0901249]</w:t>
      </w:r>
    </w:p>
    <w:p w14:paraId="3C282B4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ettler FA</w:t>
      </w:r>
      <w:r w:rsidRPr="007C7602">
        <w:rPr>
          <w:rFonts w:ascii="Book Antiqua" w:hAnsi="Book Antiqua"/>
          <w:sz w:val="24"/>
          <w:szCs w:val="24"/>
        </w:rPr>
        <w:t>, Bhargavan M, Faulkner K, Gilley DB, Gray JE, Ibbott GS, Lipoti JA, Mahesh M, McCrohan JL, Stabin MG, Thomadsen BR, Yoshizumi TT. Radiologic and nuclear medicine studies in the United States and worldwide: frequency, radiation dose, and comparison with other radiation sources--1950-2007. </w:t>
      </w:r>
      <w:r w:rsidRPr="007C7602">
        <w:rPr>
          <w:rFonts w:ascii="Book Antiqua" w:hAnsi="Book Antiqua"/>
          <w:i/>
          <w:iCs/>
          <w:sz w:val="24"/>
          <w:szCs w:val="24"/>
        </w:rPr>
        <w:t>Radiology</w:t>
      </w:r>
      <w:r w:rsidRPr="007C7602">
        <w:rPr>
          <w:rFonts w:ascii="Book Antiqua" w:hAnsi="Book Antiqua"/>
          <w:sz w:val="24"/>
          <w:szCs w:val="24"/>
        </w:rPr>
        <w:t> 2009; </w:t>
      </w:r>
      <w:r w:rsidRPr="007C7602">
        <w:rPr>
          <w:rFonts w:ascii="Book Antiqua" w:hAnsi="Book Antiqua"/>
          <w:b/>
          <w:bCs/>
          <w:sz w:val="24"/>
          <w:szCs w:val="24"/>
        </w:rPr>
        <w:t>253</w:t>
      </w:r>
      <w:r w:rsidRPr="007C7602">
        <w:rPr>
          <w:rFonts w:ascii="Book Antiqua" w:hAnsi="Book Antiqua"/>
          <w:sz w:val="24"/>
          <w:szCs w:val="24"/>
        </w:rPr>
        <w:t>: 520-531 [PMID: 19789227 DOI: 10.1148/radiol.2532082010]</w:t>
      </w:r>
    </w:p>
    <w:p w14:paraId="6C11CD9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ettler FA</w:t>
      </w:r>
      <w:r w:rsidRPr="007C7602">
        <w:rPr>
          <w:rFonts w:ascii="Book Antiqua" w:hAnsi="Book Antiqua"/>
          <w:sz w:val="24"/>
          <w:szCs w:val="24"/>
        </w:rPr>
        <w:t>, Wiest PW, Locken JA, Kelsey CA. CT scanning: patterns of use and dose. </w:t>
      </w:r>
      <w:r w:rsidRPr="007C7602">
        <w:rPr>
          <w:rFonts w:ascii="Book Antiqua" w:hAnsi="Book Antiqua"/>
          <w:i/>
          <w:iCs/>
          <w:sz w:val="24"/>
          <w:szCs w:val="24"/>
        </w:rPr>
        <w:t>J Radiol Prot</w:t>
      </w:r>
      <w:r w:rsidRPr="007C7602">
        <w:rPr>
          <w:rFonts w:ascii="Book Antiqua" w:hAnsi="Book Antiqua"/>
          <w:sz w:val="24"/>
          <w:szCs w:val="24"/>
        </w:rPr>
        <w:t> 2000; </w:t>
      </w:r>
      <w:r w:rsidRPr="007C7602">
        <w:rPr>
          <w:rFonts w:ascii="Book Antiqua" w:hAnsi="Book Antiqua"/>
          <w:b/>
          <w:bCs/>
          <w:sz w:val="24"/>
          <w:szCs w:val="24"/>
        </w:rPr>
        <w:t>20</w:t>
      </w:r>
      <w:r w:rsidRPr="007C7602">
        <w:rPr>
          <w:rFonts w:ascii="Book Antiqua" w:hAnsi="Book Antiqua"/>
          <w:sz w:val="24"/>
          <w:szCs w:val="24"/>
        </w:rPr>
        <w:t>: 353-359 [PMID: 11140709 DOI: 10.1088/0952-4746/20/4/301]</w:t>
      </w:r>
    </w:p>
    <w:p w14:paraId="0209D30F"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chauer DA</w:t>
      </w:r>
      <w:r w:rsidRPr="007C7602">
        <w:rPr>
          <w:rFonts w:ascii="Book Antiqua" w:hAnsi="Book Antiqua"/>
          <w:sz w:val="24"/>
          <w:szCs w:val="24"/>
        </w:rPr>
        <w:t>, Linton OW. National Council on Radiation Protection and Measurements report shows substantial medical exposure increase. </w:t>
      </w:r>
      <w:r w:rsidRPr="007C7602">
        <w:rPr>
          <w:rFonts w:ascii="Book Antiqua" w:hAnsi="Book Antiqua"/>
          <w:i/>
          <w:iCs/>
          <w:sz w:val="24"/>
          <w:szCs w:val="24"/>
        </w:rPr>
        <w:t>Radiology</w:t>
      </w:r>
      <w:r w:rsidRPr="007C7602">
        <w:rPr>
          <w:rFonts w:ascii="Book Antiqua" w:hAnsi="Book Antiqua"/>
          <w:sz w:val="24"/>
          <w:szCs w:val="24"/>
        </w:rPr>
        <w:t> 2009; </w:t>
      </w:r>
      <w:r w:rsidRPr="007C7602">
        <w:rPr>
          <w:rFonts w:ascii="Book Antiqua" w:hAnsi="Book Antiqua"/>
          <w:b/>
          <w:bCs/>
          <w:sz w:val="24"/>
          <w:szCs w:val="24"/>
        </w:rPr>
        <w:t>253</w:t>
      </w:r>
      <w:r w:rsidRPr="007C7602">
        <w:rPr>
          <w:rFonts w:ascii="Book Antiqua" w:hAnsi="Book Antiqua"/>
          <w:sz w:val="24"/>
          <w:szCs w:val="24"/>
        </w:rPr>
        <w:t>: 293-296 [PMID: 19864524 DOI: 10.1148/radiol.2532090494]</w:t>
      </w:r>
    </w:p>
    <w:p w14:paraId="4DF2A3D1"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Tsapaki V</w:t>
      </w:r>
      <w:r w:rsidRPr="007C7602">
        <w:rPr>
          <w:rFonts w:ascii="Book Antiqua" w:hAnsi="Book Antiqua"/>
          <w:sz w:val="24"/>
          <w:szCs w:val="24"/>
        </w:rPr>
        <w:t>, Ahmed NA, AlSuwaidi JS, Beganovic A, Benider A, BenOmrane L, Borisova R, Economides S, El-Nachef L, Faj D, Hovhannesyan A, Kharita MH, Khelassi-Toutaoui N, Manatrakul N, Mirsaidov I, Shaaban M, Ursulean I, Wambani JS, Zaman A, Ziliukas J, Zontar D, Rehani MM. Radiation exposure to patients during interventional procedures in 20 countries: initial IAEA project results. </w:t>
      </w:r>
      <w:r w:rsidRPr="007C7602">
        <w:rPr>
          <w:rFonts w:ascii="Book Antiqua" w:hAnsi="Book Antiqua"/>
          <w:i/>
          <w:iCs/>
          <w:sz w:val="24"/>
          <w:szCs w:val="24"/>
        </w:rPr>
        <w:t>AJR Am J Roentgenol</w:t>
      </w:r>
      <w:r w:rsidRPr="007C7602">
        <w:rPr>
          <w:rFonts w:ascii="Book Antiqua" w:hAnsi="Book Antiqua"/>
          <w:sz w:val="24"/>
          <w:szCs w:val="24"/>
        </w:rPr>
        <w:t> 2009; </w:t>
      </w:r>
      <w:r w:rsidRPr="007C7602">
        <w:rPr>
          <w:rFonts w:ascii="Book Antiqua" w:hAnsi="Book Antiqua"/>
          <w:b/>
          <w:bCs/>
          <w:sz w:val="24"/>
          <w:szCs w:val="24"/>
        </w:rPr>
        <w:t>193</w:t>
      </w:r>
      <w:r w:rsidRPr="007C7602">
        <w:rPr>
          <w:rFonts w:ascii="Book Antiqua" w:hAnsi="Book Antiqua"/>
          <w:sz w:val="24"/>
          <w:szCs w:val="24"/>
        </w:rPr>
        <w:t>: 559-569 [PMID: 19620457 DOI: 10.2214/AJR.08.2115]</w:t>
      </w:r>
    </w:p>
    <w:p w14:paraId="708359B3"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ettler FA</w:t>
      </w:r>
      <w:r w:rsidRPr="007C7602">
        <w:rPr>
          <w:rFonts w:ascii="Book Antiqua" w:hAnsi="Book Antiqua"/>
          <w:sz w:val="24"/>
          <w:szCs w:val="24"/>
        </w:rPr>
        <w:t>, Bhargavan M, Thomadsen BR, Gilley DB, Lipoti JA, Mahesh M, McCrohan J, Yoshizumi TT. Nuclear medicine exposure in the United States, 2005-2007: preliminary results. </w:t>
      </w:r>
      <w:r w:rsidRPr="007C7602">
        <w:rPr>
          <w:rFonts w:ascii="Book Antiqua" w:hAnsi="Book Antiqua"/>
          <w:i/>
          <w:iCs/>
          <w:sz w:val="24"/>
          <w:szCs w:val="24"/>
        </w:rPr>
        <w:t>Semin Nucl Med</w:t>
      </w:r>
      <w:r w:rsidRPr="007C7602">
        <w:rPr>
          <w:rFonts w:ascii="Book Antiqua" w:hAnsi="Book Antiqua"/>
          <w:sz w:val="24"/>
          <w:szCs w:val="24"/>
        </w:rPr>
        <w:t> 2008; </w:t>
      </w:r>
      <w:r w:rsidRPr="007C7602">
        <w:rPr>
          <w:rFonts w:ascii="Book Antiqua" w:hAnsi="Book Antiqua"/>
          <w:b/>
          <w:bCs/>
          <w:sz w:val="24"/>
          <w:szCs w:val="24"/>
        </w:rPr>
        <w:t>38</w:t>
      </w:r>
      <w:r w:rsidRPr="007C7602">
        <w:rPr>
          <w:rFonts w:ascii="Book Antiqua" w:hAnsi="Book Antiqua"/>
          <w:sz w:val="24"/>
          <w:szCs w:val="24"/>
        </w:rPr>
        <w:t>: 384-391 [PMID: 18662559 DOI: 10.1053/j.semnuclmed.2008.05.004]</w:t>
      </w:r>
    </w:p>
    <w:p w14:paraId="7A151186"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lastRenderedPageBreak/>
        <w:t>Heiken JP</w:t>
      </w:r>
      <w:r w:rsidRPr="007C7602">
        <w:rPr>
          <w:rFonts w:ascii="Book Antiqua" w:hAnsi="Book Antiqua"/>
          <w:sz w:val="24"/>
          <w:szCs w:val="24"/>
        </w:rPr>
        <w:t>, Peterson CM, Menias CO. Virtual colonoscopy for colorectal cancer screening: current status. </w:t>
      </w:r>
      <w:r w:rsidRPr="007C7602">
        <w:rPr>
          <w:rFonts w:ascii="Book Antiqua" w:hAnsi="Book Antiqua"/>
          <w:i/>
          <w:iCs/>
          <w:sz w:val="24"/>
          <w:szCs w:val="24"/>
        </w:rPr>
        <w:t>Cancer Imaging</w:t>
      </w:r>
      <w:r w:rsidRPr="007C7602">
        <w:rPr>
          <w:rFonts w:ascii="Book Antiqua" w:hAnsi="Book Antiqua"/>
          <w:sz w:val="24"/>
          <w:szCs w:val="24"/>
        </w:rPr>
        <w:t> 2005; </w:t>
      </w:r>
      <w:r w:rsidRPr="007C7602">
        <w:rPr>
          <w:rFonts w:ascii="Book Antiqua" w:hAnsi="Book Antiqua"/>
          <w:b/>
          <w:bCs/>
          <w:sz w:val="24"/>
          <w:szCs w:val="24"/>
        </w:rPr>
        <w:t>5 Spec No A</w:t>
      </w:r>
      <w:r w:rsidRPr="007C7602">
        <w:rPr>
          <w:rFonts w:ascii="Book Antiqua" w:hAnsi="Book Antiqua"/>
          <w:sz w:val="24"/>
          <w:szCs w:val="24"/>
        </w:rPr>
        <w:t>: S133-S139 [PMID: 16361129 DOI: 10.1102/1470-7330.2005.0108]</w:t>
      </w:r>
    </w:p>
    <w:p w14:paraId="154E384B"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Henschke CI</w:t>
      </w:r>
      <w:r w:rsidRPr="007C7602">
        <w:rPr>
          <w:rFonts w:ascii="Book Antiqua" w:hAnsi="Book Antiqua"/>
          <w:sz w:val="24"/>
          <w:szCs w:val="24"/>
        </w:rPr>
        <w:t>, Yankelevitz DF, Libby DM, Pasmantier MW, Smith JP, Miettinen OS. Survival of patients with stage I lung cancer detected on CT screening. </w:t>
      </w:r>
      <w:r w:rsidRPr="007C7602">
        <w:rPr>
          <w:rFonts w:ascii="Book Antiqua" w:hAnsi="Book Antiqua"/>
          <w:i/>
          <w:iCs/>
          <w:sz w:val="24"/>
          <w:szCs w:val="24"/>
        </w:rPr>
        <w:t>N Engl J Med</w:t>
      </w:r>
      <w:r w:rsidRPr="007C7602">
        <w:rPr>
          <w:rFonts w:ascii="Book Antiqua" w:hAnsi="Book Antiqua"/>
          <w:sz w:val="24"/>
          <w:szCs w:val="24"/>
        </w:rPr>
        <w:t> 2006; </w:t>
      </w:r>
      <w:r w:rsidRPr="007C7602">
        <w:rPr>
          <w:rFonts w:ascii="Book Antiqua" w:hAnsi="Book Antiqua"/>
          <w:b/>
          <w:bCs/>
          <w:sz w:val="24"/>
          <w:szCs w:val="24"/>
        </w:rPr>
        <w:t>355</w:t>
      </w:r>
      <w:r w:rsidRPr="007C7602">
        <w:rPr>
          <w:rFonts w:ascii="Book Antiqua" w:hAnsi="Book Antiqua"/>
          <w:sz w:val="24"/>
          <w:szCs w:val="24"/>
        </w:rPr>
        <w:t>: 1763-1771 [PMID: 17065637 DOI: 10.1056/NEJMoa060476]</w:t>
      </w:r>
    </w:p>
    <w:p w14:paraId="74D25D66"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Dempster B</w:t>
      </w:r>
      <w:r w:rsidRPr="007C7602">
        <w:rPr>
          <w:rFonts w:ascii="Book Antiqua" w:hAnsi="Book Antiqua"/>
          <w:sz w:val="24"/>
          <w:szCs w:val="24"/>
        </w:rPr>
        <w:t>. National rationing of MRI in Australia has impact on use of CT. </w:t>
      </w:r>
      <w:r w:rsidRPr="007C7602">
        <w:rPr>
          <w:rFonts w:ascii="Book Antiqua" w:hAnsi="Book Antiqua"/>
          <w:i/>
          <w:iCs/>
          <w:sz w:val="24"/>
          <w:szCs w:val="24"/>
        </w:rPr>
        <w:t>BMJ</w:t>
      </w:r>
      <w:r w:rsidRPr="007C7602">
        <w:rPr>
          <w:rFonts w:ascii="Book Antiqua" w:hAnsi="Book Antiqua"/>
          <w:sz w:val="24"/>
          <w:szCs w:val="24"/>
        </w:rPr>
        <w:t> 2013; </w:t>
      </w:r>
      <w:r w:rsidRPr="007C7602">
        <w:rPr>
          <w:rFonts w:ascii="Book Antiqua" w:hAnsi="Book Antiqua"/>
          <w:b/>
          <w:bCs/>
          <w:sz w:val="24"/>
          <w:szCs w:val="24"/>
        </w:rPr>
        <w:t>346</w:t>
      </w:r>
      <w:r w:rsidRPr="007C7602">
        <w:rPr>
          <w:rFonts w:ascii="Book Antiqua" w:hAnsi="Book Antiqua"/>
          <w:sz w:val="24"/>
          <w:szCs w:val="24"/>
        </w:rPr>
        <w:t>: f3929 [PMID: 23778283 DOI: 10.1136/bmj.f3929]</w:t>
      </w:r>
    </w:p>
    <w:p w14:paraId="45560F2F"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Freudenberg LS</w:t>
      </w:r>
      <w:r w:rsidRPr="007C7602">
        <w:rPr>
          <w:rFonts w:ascii="Book Antiqua" w:hAnsi="Book Antiqua"/>
          <w:sz w:val="24"/>
          <w:szCs w:val="24"/>
        </w:rPr>
        <w:t>, Beyer T. Subjective perception of radiation risk. </w:t>
      </w:r>
      <w:r w:rsidRPr="007C7602">
        <w:rPr>
          <w:rFonts w:ascii="Book Antiqua" w:hAnsi="Book Antiqua"/>
          <w:i/>
          <w:iCs/>
          <w:sz w:val="24"/>
          <w:szCs w:val="24"/>
        </w:rPr>
        <w:t>J Nucl Med</w:t>
      </w:r>
      <w:r w:rsidRPr="007C7602">
        <w:rPr>
          <w:rFonts w:ascii="Book Antiqua" w:hAnsi="Book Antiqua"/>
          <w:sz w:val="24"/>
          <w:szCs w:val="24"/>
        </w:rPr>
        <w:t> 2011; </w:t>
      </w:r>
      <w:r w:rsidRPr="007C7602">
        <w:rPr>
          <w:rFonts w:ascii="Book Antiqua" w:hAnsi="Book Antiqua"/>
          <w:b/>
          <w:bCs/>
          <w:sz w:val="24"/>
          <w:szCs w:val="24"/>
        </w:rPr>
        <w:t>52 Suppl 2</w:t>
      </w:r>
      <w:r w:rsidRPr="007C7602">
        <w:rPr>
          <w:rFonts w:ascii="Book Antiqua" w:hAnsi="Book Antiqua"/>
          <w:sz w:val="24"/>
          <w:szCs w:val="24"/>
        </w:rPr>
        <w:t>: 29S-35S [PMID: 22144552 DOI: 10.2967/jnumed.110.085720]</w:t>
      </w:r>
    </w:p>
    <w:p w14:paraId="119164F4"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Royal HD</w:t>
      </w:r>
      <w:r w:rsidRPr="007C7602">
        <w:rPr>
          <w:rFonts w:ascii="Book Antiqua" w:hAnsi="Book Antiqua"/>
          <w:sz w:val="24"/>
          <w:szCs w:val="24"/>
        </w:rPr>
        <w:t>. Effects of low level radiation-what's new? </w:t>
      </w:r>
      <w:r w:rsidRPr="007C7602">
        <w:rPr>
          <w:rFonts w:ascii="Book Antiqua" w:hAnsi="Book Antiqua"/>
          <w:i/>
          <w:iCs/>
          <w:sz w:val="24"/>
          <w:szCs w:val="24"/>
        </w:rPr>
        <w:t>Semin Nucl Med</w:t>
      </w:r>
      <w:r w:rsidRPr="007C7602">
        <w:rPr>
          <w:rFonts w:ascii="Book Antiqua" w:hAnsi="Book Antiqua"/>
          <w:sz w:val="24"/>
          <w:szCs w:val="24"/>
        </w:rPr>
        <w:t> 2008; </w:t>
      </w:r>
      <w:r w:rsidRPr="007C7602">
        <w:rPr>
          <w:rFonts w:ascii="Book Antiqua" w:hAnsi="Book Antiqua"/>
          <w:b/>
          <w:bCs/>
          <w:sz w:val="24"/>
          <w:szCs w:val="24"/>
        </w:rPr>
        <w:t>38</w:t>
      </w:r>
      <w:r w:rsidRPr="007C7602">
        <w:rPr>
          <w:rFonts w:ascii="Book Antiqua" w:hAnsi="Book Antiqua"/>
          <w:sz w:val="24"/>
          <w:szCs w:val="24"/>
        </w:rPr>
        <w:t>: 392-402 [PMID: 18662560 DOI: 10.1053/j.semnuclmed.2008.05.006]</w:t>
      </w:r>
    </w:p>
    <w:p w14:paraId="11DAA72E" w14:textId="77777777" w:rsidR="00377632" w:rsidRPr="007C7602" w:rsidRDefault="00377632" w:rsidP="00377632">
      <w:pPr>
        <w:pStyle w:val="Bibliography"/>
        <w:numPr>
          <w:ilvl w:val="0"/>
          <w:numId w:val="13"/>
        </w:numPr>
        <w:tabs>
          <w:tab w:val="clear" w:pos="624"/>
          <w:tab w:val="left" w:pos="426"/>
        </w:tabs>
        <w:spacing w:after="0" w:line="360" w:lineRule="auto"/>
        <w:jc w:val="both"/>
        <w:rPr>
          <w:rFonts w:ascii="Book Antiqua" w:hAnsi="Book Antiqua"/>
          <w:sz w:val="24"/>
          <w:szCs w:val="24"/>
        </w:rPr>
      </w:pPr>
      <w:r w:rsidRPr="007C7602">
        <w:rPr>
          <w:rFonts w:ascii="Book Antiqua" w:hAnsi="Book Antiqua"/>
          <w:sz w:val="24"/>
          <w:szCs w:val="24"/>
        </w:rPr>
        <w:t>Health Effects of Exposure to Low Levels of Ionizing Radiations: Time for Reassessment? Washington (DC): National Academies Press (US); 1998</w:t>
      </w:r>
      <w:r w:rsidRPr="007C7602">
        <w:rPr>
          <w:rFonts w:ascii="Book Antiqua" w:hAnsi="Book Antiqua" w:hint="eastAsia"/>
          <w:sz w:val="24"/>
          <w:szCs w:val="24"/>
        </w:rPr>
        <w:t xml:space="preserve"> [</w:t>
      </w:r>
      <w:r w:rsidRPr="007C7602">
        <w:rPr>
          <w:rFonts w:ascii="Book Antiqua" w:hAnsi="Book Antiqua"/>
          <w:sz w:val="24"/>
          <w:szCs w:val="24"/>
        </w:rPr>
        <w:t>PMID:</w:t>
      </w:r>
      <w:r w:rsidRPr="007C7602">
        <w:rPr>
          <w:rFonts w:ascii="Book Antiqua" w:hAnsi="Book Antiqua" w:hint="eastAsia"/>
          <w:sz w:val="24"/>
          <w:szCs w:val="24"/>
        </w:rPr>
        <w:t xml:space="preserve"> </w:t>
      </w:r>
      <w:r w:rsidRPr="007C7602">
        <w:rPr>
          <w:rFonts w:ascii="Book Antiqua" w:hAnsi="Book Antiqua"/>
          <w:sz w:val="24"/>
          <w:szCs w:val="24"/>
        </w:rPr>
        <w:t>25101445</w:t>
      </w:r>
      <w:r w:rsidRPr="007C7602">
        <w:rPr>
          <w:rFonts w:ascii="Book Antiqua" w:hAnsi="Book Antiqua" w:hint="eastAsia"/>
          <w:sz w:val="24"/>
          <w:szCs w:val="24"/>
        </w:rPr>
        <w:t>]</w:t>
      </w:r>
    </w:p>
    <w:p w14:paraId="0C4C4E94"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Cardis E</w:t>
      </w:r>
      <w:r w:rsidRPr="007C7602">
        <w:rPr>
          <w:rFonts w:ascii="Book Antiqua" w:hAnsi="Book Antiqua"/>
          <w:sz w:val="24"/>
          <w:szCs w:val="24"/>
        </w:rPr>
        <w:t>, Vrijheid M, Blettner M, Gilbert E, Hakama M, Hill C, Howe G, Kaldor J, Muirhead CR, Schubauer-Berigan M, Yoshimura T, Bermann F, Cowper G, Fix J, Hacker C, Heinmiller B, Marshall M, Thierry-Chef I, Utterback D, Ahn YO, Amoros E, Ashmore P, Auvinen A, Bae JM, Bernar J, Biau A, Combalot E, Deboodt P, Diez Sacristan A, Eklöf M, Engels H, Engholm G, Gulis G, Habib RR, Holan K, Hyvonen H, Kerekes A, Kurtinaitis J, Malker H, Martuzzi M, Mastauskas A, Monnet A, Moser M, Pearce MS, Richardson DB, Rodriguez-Artalejo F, Rogel A, Tardy H, Telle-Lamberton M, Turai I, Usel M, Veress K. The 15-Country Collaborative Study of Cancer Risk among Radiation Workers in the Nuclear Industry: estimates of radiation-related cancer risks. </w:t>
      </w:r>
      <w:r w:rsidRPr="007C7602">
        <w:rPr>
          <w:rFonts w:ascii="Book Antiqua" w:hAnsi="Book Antiqua"/>
          <w:i/>
          <w:iCs/>
          <w:sz w:val="24"/>
          <w:szCs w:val="24"/>
        </w:rPr>
        <w:t>Radiat Res</w:t>
      </w:r>
      <w:r w:rsidRPr="007C7602">
        <w:rPr>
          <w:rFonts w:ascii="Book Antiqua" w:hAnsi="Book Antiqua"/>
          <w:sz w:val="24"/>
          <w:szCs w:val="24"/>
        </w:rPr>
        <w:t> 2007; </w:t>
      </w:r>
      <w:r w:rsidRPr="007C7602">
        <w:rPr>
          <w:rFonts w:ascii="Book Antiqua" w:hAnsi="Book Antiqua"/>
          <w:b/>
          <w:bCs/>
          <w:sz w:val="24"/>
          <w:szCs w:val="24"/>
        </w:rPr>
        <w:t>167</w:t>
      </w:r>
      <w:r w:rsidRPr="007C7602">
        <w:rPr>
          <w:rFonts w:ascii="Book Antiqua" w:hAnsi="Book Antiqua"/>
          <w:sz w:val="24"/>
          <w:szCs w:val="24"/>
        </w:rPr>
        <w:t>: 396-416 [PMID: 17388693 DOI: 10.1667/RR0553.1]</w:t>
      </w:r>
    </w:p>
    <w:p w14:paraId="666F4673"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Prêtre R</w:t>
      </w:r>
      <w:r w:rsidRPr="007C7602">
        <w:rPr>
          <w:rFonts w:ascii="Book Antiqua" w:hAnsi="Book Antiqua"/>
          <w:sz w:val="24"/>
          <w:szCs w:val="24"/>
        </w:rPr>
        <w:t>, Bauersfeld U. Minimally invasive implantation of a cardioverter in children. </w:t>
      </w:r>
      <w:r w:rsidRPr="007C7602">
        <w:rPr>
          <w:rFonts w:ascii="Book Antiqua" w:hAnsi="Book Antiqua"/>
          <w:i/>
          <w:iCs/>
          <w:sz w:val="24"/>
          <w:szCs w:val="24"/>
        </w:rPr>
        <w:t>J Thorac Cardiovasc Surg</w:t>
      </w:r>
      <w:r w:rsidRPr="007C7602">
        <w:rPr>
          <w:rFonts w:ascii="Book Antiqua" w:hAnsi="Book Antiqua"/>
          <w:sz w:val="24"/>
          <w:szCs w:val="24"/>
        </w:rPr>
        <w:t> 2008; </w:t>
      </w:r>
      <w:r w:rsidRPr="007C7602">
        <w:rPr>
          <w:rFonts w:ascii="Book Antiqua" w:hAnsi="Book Antiqua"/>
          <w:b/>
          <w:bCs/>
          <w:sz w:val="24"/>
          <w:szCs w:val="24"/>
        </w:rPr>
        <w:t>136</w:t>
      </w:r>
      <w:r w:rsidRPr="007C7602">
        <w:rPr>
          <w:rFonts w:ascii="Book Antiqua" w:hAnsi="Book Antiqua"/>
          <w:sz w:val="24"/>
          <w:szCs w:val="24"/>
        </w:rPr>
        <w:t>: 239-240 [PMID: 18603104 DOI: 10.1056/NEJMra072149]</w:t>
      </w:r>
    </w:p>
    <w:p w14:paraId="55EE9CF1"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Berrington de González A</w:t>
      </w:r>
      <w:r w:rsidRPr="007C7602">
        <w:rPr>
          <w:rFonts w:ascii="Book Antiqua" w:hAnsi="Book Antiqua"/>
          <w:sz w:val="24"/>
          <w:szCs w:val="24"/>
        </w:rPr>
        <w:t xml:space="preserve">, Mahesh M, Kim KP, Bhargavan M, Lewis R, Mettler F, Land C. Projected cancer risks from computed tomographic scans </w:t>
      </w:r>
      <w:r w:rsidRPr="007C7602">
        <w:rPr>
          <w:rFonts w:ascii="Book Antiqua" w:hAnsi="Book Antiqua"/>
          <w:sz w:val="24"/>
          <w:szCs w:val="24"/>
        </w:rPr>
        <w:lastRenderedPageBreak/>
        <w:t>performed in the United States in 2007. </w:t>
      </w:r>
      <w:r w:rsidRPr="007C7602">
        <w:rPr>
          <w:rFonts w:ascii="Book Antiqua" w:hAnsi="Book Antiqua"/>
          <w:i/>
          <w:iCs/>
          <w:sz w:val="24"/>
          <w:szCs w:val="24"/>
        </w:rPr>
        <w:t>Arch Intern Med</w:t>
      </w:r>
      <w:r w:rsidRPr="007C7602">
        <w:rPr>
          <w:rFonts w:ascii="Book Antiqua" w:hAnsi="Book Antiqua"/>
          <w:sz w:val="24"/>
          <w:szCs w:val="24"/>
        </w:rPr>
        <w:t> 2009; </w:t>
      </w:r>
      <w:r w:rsidRPr="007C7602">
        <w:rPr>
          <w:rFonts w:ascii="Book Antiqua" w:hAnsi="Book Antiqua"/>
          <w:b/>
          <w:bCs/>
          <w:sz w:val="24"/>
          <w:szCs w:val="24"/>
        </w:rPr>
        <w:t>169</w:t>
      </w:r>
      <w:r w:rsidRPr="007C7602">
        <w:rPr>
          <w:rFonts w:ascii="Book Antiqua" w:hAnsi="Book Antiqua"/>
          <w:sz w:val="24"/>
          <w:szCs w:val="24"/>
        </w:rPr>
        <w:t>: 2071-2077 [PMID: 20008689 DOI: 10.1001/archinternmed.2009.440]</w:t>
      </w:r>
    </w:p>
    <w:p w14:paraId="3E07AA5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Hatch M</w:t>
      </w:r>
      <w:r w:rsidRPr="007C7602">
        <w:rPr>
          <w:rFonts w:ascii="Book Antiqua" w:hAnsi="Book Antiqua"/>
          <w:sz w:val="24"/>
          <w:szCs w:val="24"/>
        </w:rPr>
        <w:t>, Ron E, Bouville A, Zablotska L, Howe G. The Chernobyl disaster: cancer following the accident at the Chernobyl nuclear power plant. </w:t>
      </w:r>
      <w:r w:rsidRPr="007C7602">
        <w:rPr>
          <w:rFonts w:ascii="Book Antiqua" w:hAnsi="Book Antiqua"/>
          <w:i/>
          <w:iCs/>
          <w:sz w:val="24"/>
          <w:szCs w:val="24"/>
        </w:rPr>
        <w:t>Epidemiol Rev</w:t>
      </w:r>
      <w:r w:rsidRPr="007C7602">
        <w:rPr>
          <w:rFonts w:ascii="Book Antiqua" w:hAnsi="Book Antiqua"/>
          <w:sz w:val="24"/>
          <w:szCs w:val="24"/>
        </w:rPr>
        <w:t> 2005; </w:t>
      </w:r>
      <w:r w:rsidRPr="007C7602">
        <w:rPr>
          <w:rFonts w:ascii="Book Antiqua" w:hAnsi="Book Antiqua"/>
          <w:b/>
          <w:bCs/>
          <w:sz w:val="24"/>
          <w:szCs w:val="24"/>
        </w:rPr>
        <w:t>27</w:t>
      </w:r>
      <w:r w:rsidRPr="007C7602">
        <w:rPr>
          <w:rFonts w:ascii="Book Antiqua" w:hAnsi="Book Antiqua"/>
          <w:sz w:val="24"/>
          <w:szCs w:val="24"/>
        </w:rPr>
        <w:t>: 56-66 [PMID: 15958427 DOI: 10.1093/epirev/mxi012]</w:t>
      </w:r>
    </w:p>
    <w:p w14:paraId="471F58F9"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Preston DL</w:t>
      </w:r>
      <w:r w:rsidRPr="007C7602">
        <w:rPr>
          <w:rFonts w:ascii="Book Antiqua" w:hAnsi="Book Antiqua"/>
          <w:sz w:val="24"/>
          <w:szCs w:val="24"/>
        </w:rPr>
        <w:t>, Ron E, Tokuoka S, Funamoto S, Nishi N, Soda M, Mabuchi K, Kodama K. Solid cancer incidence in atomic bomb survivors: 1958-1998. </w:t>
      </w:r>
      <w:r w:rsidRPr="007C7602">
        <w:rPr>
          <w:rFonts w:ascii="Book Antiqua" w:hAnsi="Book Antiqua"/>
          <w:i/>
          <w:iCs/>
          <w:sz w:val="24"/>
          <w:szCs w:val="24"/>
        </w:rPr>
        <w:t>Radiat Res</w:t>
      </w:r>
      <w:r w:rsidRPr="007C7602">
        <w:rPr>
          <w:rFonts w:ascii="Book Antiqua" w:hAnsi="Book Antiqua"/>
          <w:sz w:val="24"/>
          <w:szCs w:val="24"/>
        </w:rPr>
        <w:t> 2007; </w:t>
      </w:r>
      <w:r w:rsidRPr="007C7602">
        <w:rPr>
          <w:rFonts w:ascii="Book Antiqua" w:hAnsi="Book Antiqua"/>
          <w:b/>
          <w:bCs/>
          <w:sz w:val="24"/>
          <w:szCs w:val="24"/>
        </w:rPr>
        <w:t>168</w:t>
      </w:r>
      <w:r w:rsidRPr="007C7602">
        <w:rPr>
          <w:rFonts w:ascii="Book Antiqua" w:hAnsi="Book Antiqua"/>
          <w:sz w:val="24"/>
          <w:szCs w:val="24"/>
        </w:rPr>
        <w:t>: 1-64 [PMID: 17722996 DOI: 10.1667/RR0763.1]</w:t>
      </w:r>
    </w:p>
    <w:p w14:paraId="18A52239"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Berrington de González A</w:t>
      </w:r>
      <w:r w:rsidRPr="007C7602">
        <w:rPr>
          <w:rFonts w:ascii="Book Antiqua" w:hAnsi="Book Antiqua"/>
          <w:sz w:val="24"/>
          <w:szCs w:val="24"/>
        </w:rPr>
        <w:t>, Darby S. Risk of cancer from diagnostic X-rays: estimates for the UK and 14 other countries. </w:t>
      </w:r>
      <w:r w:rsidRPr="007C7602">
        <w:rPr>
          <w:rFonts w:ascii="Book Antiqua" w:hAnsi="Book Antiqua"/>
          <w:i/>
          <w:iCs/>
          <w:sz w:val="24"/>
          <w:szCs w:val="24"/>
        </w:rPr>
        <w:t>Lancet</w:t>
      </w:r>
      <w:r w:rsidRPr="007C7602">
        <w:rPr>
          <w:rFonts w:ascii="Book Antiqua" w:hAnsi="Book Antiqua"/>
          <w:sz w:val="24"/>
          <w:szCs w:val="24"/>
        </w:rPr>
        <w:t> 2004; </w:t>
      </w:r>
      <w:r w:rsidRPr="007C7602">
        <w:rPr>
          <w:rFonts w:ascii="Book Antiqua" w:hAnsi="Book Antiqua"/>
          <w:b/>
          <w:bCs/>
          <w:sz w:val="24"/>
          <w:szCs w:val="24"/>
        </w:rPr>
        <w:t>363</w:t>
      </w:r>
      <w:r w:rsidRPr="007C7602">
        <w:rPr>
          <w:rFonts w:ascii="Book Antiqua" w:hAnsi="Book Antiqua"/>
          <w:sz w:val="24"/>
          <w:szCs w:val="24"/>
        </w:rPr>
        <w:t>: 345-351 [PMID: 15070562 DOI: 10.1016/S0140-6736(04)15433-0]</w:t>
      </w:r>
    </w:p>
    <w:p w14:paraId="121EAF6A"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Tubiana M</w:t>
      </w:r>
      <w:r w:rsidRPr="007C7602">
        <w:rPr>
          <w:rFonts w:ascii="Book Antiqua" w:hAnsi="Book Antiqua"/>
          <w:sz w:val="24"/>
          <w:szCs w:val="24"/>
        </w:rPr>
        <w:t>. Dose-effect relationship and estimation of the carcinogenic effects of low doses of ionizing radiation: the joint report of the Académie des Sciences (Paris) and of the Académie Nationale de Médecine. </w:t>
      </w:r>
      <w:r w:rsidRPr="007C7602">
        <w:rPr>
          <w:rFonts w:ascii="Book Antiqua" w:hAnsi="Book Antiqua"/>
          <w:i/>
          <w:iCs/>
          <w:sz w:val="24"/>
          <w:szCs w:val="24"/>
        </w:rPr>
        <w:t>Int J Radiat Oncol Biol Phys</w:t>
      </w:r>
      <w:r w:rsidRPr="007C7602">
        <w:rPr>
          <w:rFonts w:ascii="Book Antiqua" w:hAnsi="Book Antiqua"/>
          <w:sz w:val="24"/>
          <w:szCs w:val="24"/>
        </w:rPr>
        <w:t> 2005; </w:t>
      </w:r>
      <w:r w:rsidRPr="007C7602">
        <w:rPr>
          <w:rFonts w:ascii="Book Antiqua" w:hAnsi="Book Antiqua"/>
          <w:b/>
          <w:bCs/>
          <w:sz w:val="24"/>
          <w:szCs w:val="24"/>
        </w:rPr>
        <w:t>63</w:t>
      </w:r>
      <w:r w:rsidRPr="007C7602">
        <w:rPr>
          <w:rFonts w:ascii="Book Antiqua" w:hAnsi="Book Antiqua"/>
          <w:sz w:val="24"/>
          <w:szCs w:val="24"/>
        </w:rPr>
        <w:t>: 317-319 [PMID: 16168825 DOI: 10.1016/j.ijrobp.2005.06.013]</w:t>
      </w:r>
    </w:p>
    <w:p w14:paraId="3E3C2CA8"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Hendee WR</w:t>
      </w:r>
      <w:r w:rsidRPr="007C7602">
        <w:rPr>
          <w:rFonts w:ascii="Book Antiqua" w:hAnsi="Book Antiqua"/>
          <w:sz w:val="24"/>
          <w:szCs w:val="24"/>
        </w:rPr>
        <w:t>, O'Connor MK. Radiation risks of medical imaging: separating fact from fantasy. </w:t>
      </w:r>
      <w:r w:rsidRPr="007C7602">
        <w:rPr>
          <w:rFonts w:ascii="Book Antiqua" w:hAnsi="Book Antiqua"/>
          <w:i/>
          <w:iCs/>
          <w:sz w:val="24"/>
          <w:szCs w:val="24"/>
        </w:rPr>
        <w:t>Radiology</w:t>
      </w:r>
      <w:r w:rsidRPr="007C7602">
        <w:rPr>
          <w:rFonts w:ascii="Book Antiqua" w:hAnsi="Book Antiqua"/>
          <w:sz w:val="24"/>
          <w:szCs w:val="24"/>
        </w:rPr>
        <w:t> 2012; </w:t>
      </w:r>
      <w:r w:rsidRPr="007C7602">
        <w:rPr>
          <w:rFonts w:ascii="Book Antiqua" w:hAnsi="Book Antiqua"/>
          <w:b/>
          <w:bCs/>
          <w:sz w:val="24"/>
          <w:szCs w:val="24"/>
        </w:rPr>
        <w:t>264</w:t>
      </w:r>
      <w:r w:rsidRPr="007C7602">
        <w:rPr>
          <w:rFonts w:ascii="Book Antiqua" w:hAnsi="Book Antiqua"/>
          <w:sz w:val="24"/>
          <w:szCs w:val="24"/>
        </w:rPr>
        <w:t>: 312-321 [PMID: 22821690 DOI: 10.1148/radiol.12112678]</w:t>
      </w:r>
    </w:p>
    <w:p w14:paraId="2589F6E2"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Doss M</w:t>
      </w:r>
      <w:r w:rsidRPr="007C7602">
        <w:rPr>
          <w:rFonts w:ascii="Book Antiqua" w:hAnsi="Book Antiqua"/>
          <w:sz w:val="24"/>
          <w:szCs w:val="24"/>
        </w:rPr>
        <w:t>. Shifting the paradigm in radiation safety. </w:t>
      </w:r>
      <w:r w:rsidRPr="007C7602">
        <w:rPr>
          <w:rFonts w:ascii="Book Antiqua" w:hAnsi="Book Antiqua"/>
          <w:i/>
          <w:iCs/>
          <w:sz w:val="24"/>
          <w:szCs w:val="24"/>
        </w:rPr>
        <w:t>Dose Response</w:t>
      </w:r>
      <w:r w:rsidRPr="007C7602">
        <w:rPr>
          <w:rFonts w:ascii="Book Antiqua" w:hAnsi="Book Antiqua"/>
          <w:sz w:val="24"/>
          <w:szCs w:val="24"/>
        </w:rPr>
        <w:t> 2012; </w:t>
      </w:r>
      <w:r w:rsidRPr="007C7602">
        <w:rPr>
          <w:rFonts w:ascii="Book Antiqua" w:hAnsi="Book Antiqua"/>
          <w:b/>
          <w:bCs/>
          <w:sz w:val="24"/>
          <w:szCs w:val="24"/>
        </w:rPr>
        <w:t>10</w:t>
      </w:r>
      <w:r w:rsidRPr="007C7602">
        <w:rPr>
          <w:rFonts w:ascii="Book Antiqua" w:hAnsi="Book Antiqua"/>
          <w:sz w:val="24"/>
          <w:szCs w:val="24"/>
        </w:rPr>
        <w:t>: 562-583 [PMID: 23304105 DOI: 10.2203/dose-response.11-056.Doss]</w:t>
      </w:r>
    </w:p>
    <w:p w14:paraId="38D10B6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Doss M</w:t>
      </w:r>
      <w:r w:rsidRPr="007C7602">
        <w:rPr>
          <w:rFonts w:ascii="Book Antiqua" w:hAnsi="Book Antiqua"/>
          <w:sz w:val="24"/>
          <w:szCs w:val="24"/>
        </w:rPr>
        <w:t>. Linear No-Threshold Model VS. Radiation Hormesis. </w:t>
      </w:r>
      <w:r w:rsidRPr="007C7602">
        <w:rPr>
          <w:rFonts w:ascii="Book Antiqua" w:hAnsi="Book Antiqua"/>
          <w:i/>
          <w:iCs/>
          <w:sz w:val="24"/>
          <w:szCs w:val="24"/>
        </w:rPr>
        <w:t>Dose Response</w:t>
      </w:r>
      <w:r w:rsidRPr="007C7602">
        <w:rPr>
          <w:rFonts w:ascii="Book Antiqua" w:hAnsi="Book Antiqua"/>
          <w:sz w:val="24"/>
          <w:szCs w:val="24"/>
        </w:rPr>
        <w:t> 2013; </w:t>
      </w:r>
      <w:r w:rsidRPr="007C7602">
        <w:rPr>
          <w:rFonts w:ascii="Book Antiqua" w:hAnsi="Book Antiqua"/>
          <w:b/>
          <w:bCs/>
          <w:sz w:val="24"/>
          <w:szCs w:val="24"/>
        </w:rPr>
        <w:t>11</w:t>
      </w:r>
      <w:r w:rsidRPr="007C7602">
        <w:rPr>
          <w:rFonts w:ascii="Book Antiqua" w:hAnsi="Book Antiqua"/>
          <w:sz w:val="24"/>
          <w:szCs w:val="24"/>
        </w:rPr>
        <w:t>: 480-497 [PMID: 24298226 DOI: 10.2203/dose-response.13-005.Doss]</w:t>
      </w:r>
    </w:p>
    <w:p w14:paraId="46AE4275"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sz w:val="24"/>
          <w:szCs w:val="24"/>
        </w:rPr>
        <w:t>Report of the United Nations Scientific Committee on the Effects of Atomic Radiation 2010. [accessed 2013 Mar 1]. Available from: URL: http: //www.unscear.org/docs/reports/2010/UNSCEAR_2010_Report_M.pdf</w:t>
      </w:r>
    </w:p>
    <w:p w14:paraId="26386184"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Tubiana M</w:t>
      </w:r>
      <w:r w:rsidRPr="007C7602">
        <w:rPr>
          <w:rFonts w:ascii="Book Antiqua" w:hAnsi="Book Antiqua"/>
          <w:sz w:val="24"/>
          <w:szCs w:val="24"/>
        </w:rPr>
        <w:t>, Feinendegen LE, Yang C, Kaminski JM. The linear no-threshold relationship is inconsistent with radiation biologic and experimental data. </w:t>
      </w:r>
      <w:r w:rsidRPr="007C7602">
        <w:rPr>
          <w:rFonts w:ascii="Book Antiqua" w:hAnsi="Book Antiqua"/>
          <w:i/>
          <w:iCs/>
          <w:sz w:val="24"/>
          <w:szCs w:val="24"/>
        </w:rPr>
        <w:t>Radiology</w:t>
      </w:r>
      <w:r w:rsidRPr="007C7602">
        <w:rPr>
          <w:rFonts w:ascii="Book Antiqua" w:hAnsi="Book Antiqua"/>
          <w:sz w:val="24"/>
          <w:szCs w:val="24"/>
        </w:rPr>
        <w:t> 2009; </w:t>
      </w:r>
      <w:r w:rsidRPr="007C7602">
        <w:rPr>
          <w:rFonts w:ascii="Book Antiqua" w:hAnsi="Book Antiqua"/>
          <w:b/>
          <w:bCs/>
          <w:sz w:val="24"/>
          <w:szCs w:val="24"/>
        </w:rPr>
        <w:t>251</w:t>
      </w:r>
      <w:r w:rsidRPr="007C7602">
        <w:rPr>
          <w:rFonts w:ascii="Book Antiqua" w:hAnsi="Book Antiqua"/>
          <w:sz w:val="24"/>
          <w:szCs w:val="24"/>
        </w:rPr>
        <w:t>: 13-22 [PMID: 19332842 DOI: 10.1148/radiol.2511080671]</w:t>
      </w:r>
    </w:p>
    <w:p w14:paraId="5C01C4B7"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lastRenderedPageBreak/>
        <w:t>Scott BR</w:t>
      </w:r>
      <w:r w:rsidRPr="007C7602">
        <w:rPr>
          <w:rFonts w:ascii="Book Antiqua" w:hAnsi="Book Antiqua"/>
          <w:sz w:val="24"/>
          <w:szCs w:val="24"/>
        </w:rPr>
        <w:t>. Low-dose radiation risk extrapolation fallacy associated with the linear-no-threshold model. </w:t>
      </w:r>
      <w:r w:rsidRPr="007C7602">
        <w:rPr>
          <w:rFonts w:ascii="Book Antiqua" w:hAnsi="Book Antiqua"/>
          <w:i/>
          <w:iCs/>
          <w:sz w:val="24"/>
          <w:szCs w:val="24"/>
        </w:rPr>
        <w:t>Hum Exp Toxicol</w:t>
      </w:r>
      <w:r w:rsidRPr="007C7602">
        <w:rPr>
          <w:rFonts w:ascii="Book Antiqua" w:hAnsi="Book Antiqua"/>
          <w:sz w:val="24"/>
          <w:szCs w:val="24"/>
        </w:rPr>
        <w:t> 2008; </w:t>
      </w:r>
      <w:r w:rsidRPr="007C7602">
        <w:rPr>
          <w:rFonts w:ascii="Book Antiqua" w:hAnsi="Book Antiqua"/>
          <w:b/>
          <w:bCs/>
          <w:sz w:val="24"/>
          <w:szCs w:val="24"/>
        </w:rPr>
        <w:t>27</w:t>
      </w:r>
      <w:r w:rsidRPr="007C7602">
        <w:rPr>
          <w:rFonts w:ascii="Book Antiqua" w:hAnsi="Book Antiqua"/>
          <w:sz w:val="24"/>
          <w:szCs w:val="24"/>
        </w:rPr>
        <w:t>: 163-168 [PMID: 18480143 DOI: 10.1177/0960327107083410]</w:t>
      </w:r>
    </w:p>
    <w:p w14:paraId="4AE4906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Calabrese EJ</w:t>
      </w:r>
      <w:r w:rsidRPr="007C7602">
        <w:rPr>
          <w:rFonts w:ascii="Book Antiqua" w:hAnsi="Book Antiqua"/>
          <w:sz w:val="24"/>
          <w:szCs w:val="24"/>
        </w:rPr>
        <w:t>. Muller's Nobel lecture on dose-response for ionizing radiation: ideology or science? </w:t>
      </w:r>
      <w:r w:rsidRPr="007C7602">
        <w:rPr>
          <w:rFonts w:ascii="Book Antiqua" w:hAnsi="Book Antiqua"/>
          <w:i/>
          <w:iCs/>
          <w:sz w:val="24"/>
          <w:szCs w:val="24"/>
        </w:rPr>
        <w:t>Arch Toxicol</w:t>
      </w:r>
      <w:r w:rsidRPr="007C7602">
        <w:rPr>
          <w:rFonts w:ascii="Book Antiqua" w:hAnsi="Book Antiqua"/>
          <w:sz w:val="24"/>
          <w:szCs w:val="24"/>
        </w:rPr>
        <w:t> 2011; </w:t>
      </w:r>
      <w:r w:rsidRPr="007C7602">
        <w:rPr>
          <w:rFonts w:ascii="Book Antiqua" w:hAnsi="Book Antiqua"/>
          <w:b/>
          <w:bCs/>
          <w:sz w:val="24"/>
          <w:szCs w:val="24"/>
        </w:rPr>
        <w:t>85</w:t>
      </w:r>
      <w:r w:rsidRPr="007C7602">
        <w:rPr>
          <w:rFonts w:ascii="Book Antiqua" w:hAnsi="Book Antiqua"/>
          <w:sz w:val="24"/>
          <w:szCs w:val="24"/>
        </w:rPr>
        <w:t>: 1495-1498 [PMID: 21717110 DOI: 10.1007/s00204-011-0728-8]</w:t>
      </w:r>
    </w:p>
    <w:p w14:paraId="3D85674F"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sz w:val="24"/>
          <w:szCs w:val="24"/>
        </w:rPr>
        <w:t>Health Physics Society.</w:t>
      </w:r>
      <w:r w:rsidRPr="007C7602">
        <w:rPr>
          <w:rFonts w:ascii="Book Antiqua" w:hAnsi="Book Antiqua"/>
          <w:sz w:val="24"/>
          <w:szCs w:val="24"/>
        </w:rPr>
        <w:t xml:space="preserve"> Position statement of Health Physics Society. Radiation risk in perspective. Available from: URL: http: //hps.org/documents/radiationrisk.pdf</w:t>
      </w:r>
    </w:p>
    <w:p w14:paraId="41D92701"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ettler FA</w:t>
      </w:r>
      <w:r w:rsidRPr="007C7602">
        <w:rPr>
          <w:rFonts w:ascii="Book Antiqua" w:hAnsi="Book Antiqua"/>
          <w:sz w:val="24"/>
          <w:szCs w:val="24"/>
        </w:rPr>
        <w:t>, Huda W, Yoshizumi TT, Mahesh M. Effective doses in radiology and diagnostic nuclear medicine: a catalog. </w:t>
      </w:r>
      <w:r w:rsidRPr="007C7602">
        <w:rPr>
          <w:rFonts w:ascii="Book Antiqua" w:hAnsi="Book Antiqua"/>
          <w:i/>
          <w:iCs/>
          <w:sz w:val="24"/>
          <w:szCs w:val="24"/>
        </w:rPr>
        <w:t>Radiology</w:t>
      </w:r>
      <w:r w:rsidRPr="007C7602">
        <w:rPr>
          <w:rFonts w:ascii="Book Antiqua" w:hAnsi="Book Antiqua"/>
          <w:sz w:val="24"/>
          <w:szCs w:val="24"/>
        </w:rPr>
        <w:t> 2008; </w:t>
      </w:r>
      <w:r w:rsidRPr="007C7602">
        <w:rPr>
          <w:rFonts w:ascii="Book Antiqua" w:hAnsi="Book Antiqua"/>
          <w:b/>
          <w:bCs/>
          <w:sz w:val="24"/>
          <w:szCs w:val="24"/>
        </w:rPr>
        <w:t>248</w:t>
      </w:r>
      <w:r w:rsidRPr="007C7602">
        <w:rPr>
          <w:rFonts w:ascii="Book Antiqua" w:hAnsi="Book Antiqua"/>
          <w:sz w:val="24"/>
          <w:szCs w:val="24"/>
        </w:rPr>
        <w:t>: 254-263 [PMID: 18566177 DOI: 10.1148/radiol.2481071451]</w:t>
      </w:r>
    </w:p>
    <w:p w14:paraId="42BA1B05"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Doss M</w:t>
      </w:r>
      <w:r w:rsidRPr="007C7602">
        <w:rPr>
          <w:rFonts w:ascii="Book Antiqua" w:hAnsi="Book Antiqua"/>
          <w:sz w:val="24"/>
          <w:szCs w:val="24"/>
        </w:rPr>
        <w:t>. Linear no-threshold model may not be appropriate for estimating cancer risk from CT. </w:t>
      </w:r>
      <w:r w:rsidRPr="007C7602">
        <w:rPr>
          <w:rFonts w:ascii="Book Antiqua" w:hAnsi="Book Antiqua"/>
          <w:i/>
          <w:iCs/>
          <w:sz w:val="24"/>
          <w:szCs w:val="24"/>
        </w:rPr>
        <w:t>Radiology</w:t>
      </w:r>
      <w:r w:rsidRPr="007C7602">
        <w:rPr>
          <w:rFonts w:ascii="Book Antiqua" w:hAnsi="Book Antiqua"/>
          <w:sz w:val="24"/>
          <w:szCs w:val="24"/>
        </w:rPr>
        <w:t> 2014; </w:t>
      </w:r>
      <w:r w:rsidRPr="007C7602">
        <w:rPr>
          <w:rFonts w:ascii="Book Antiqua" w:hAnsi="Book Antiqua"/>
          <w:b/>
          <w:bCs/>
          <w:sz w:val="24"/>
          <w:szCs w:val="24"/>
        </w:rPr>
        <w:t>270</w:t>
      </w:r>
      <w:r w:rsidRPr="007C7602">
        <w:rPr>
          <w:rFonts w:ascii="Book Antiqua" w:hAnsi="Book Antiqua"/>
          <w:sz w:val="24"/>
          <w:szCs w:val="24"/>
        </w:rPr>
        <w:t>: 307-308 [PMID: 24354381 DOI: 10.1148/radiol.13131661]</w:t>
      </w:r>
    </w:p>
    <w:p w14:paraId="78AB577E"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Bernstein CN</w:t>
      </w:r>
      <w:r w:rsidRPr="007C7602">
        <w:rPr>
          <w:rFonts w:ascii="Book Antiqua" w:hAnsi="Book Antiqua"/>
          <w:sz w:val="24"/>
          <w:szCs w:val="24"/>
        </w:rPr>
        <w:t>, Blanchard JF, Kliewer E, Wajda A. Cancer risk in patients with inflammatory bowel disease: a population-based study. </w:t>
      </w:r>
      <w:r w:rsidRPr="007C7602">
        <w:rPr>
          <w:rFonts w:ascii="Book Antiqua" w:hAnsi="Book Antiqua"/>
          <w:i/>
          <w:iCs/>
          <w:sz w:val="24"/>
          <w:szCs w:val="24"/>
        </w:rPr>
        <w:t>Cancer</w:t>
      </w:r>
      <w:r w:rsidRPr="007C7602">
        <w:rPr>
          <w:rFonts w:ascii="Book Antiqua" w:hAnsi="Book Antiqua"/>
          <w:sz w:val="24"/>
          <w:szCs w:val="24"/>
        </w:rPr>
        <w:t> 2001; </w:t>
      </w:r>
      <w:r w:rsidRPr="007C7602">
        <w:rPr>
          <w:rFonts w:ascii="Book Antiqua" w:hAnsi="Book Antiqua"/>
          <w:b/>
          <w:bCs/>
          <w:sz w:val="24"/>
          <w:szCs w:val="24"/>
        </w:rPr>
        <w:t>91</w:t>
      </w:r>
      <w:r w:rsidRPr="007C7602">
        <w:rPr>
          <w:rFonts w:ascii="Book Antiqua" w:hAnsi="Book Antiqua"/>
          <w:sz w:val="24"/>
          <w:szCs w:val="24"/>
        </w:rPr>
        <w:t>: 854-862 [PMID: 11241255]</w:t>
      </w:r>
    </w:p>
    <w:p w14:paraId="60488451"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Desmond AN</w:t>
      </w:r>
      <w:r w:rsidRPr="007C7602">
        <w:rPr>
          <w:rFonts w:ascii="Book Antiqua" w:hAnsi="Book Antiqua"/>
          <w:sz w:val="24"/>
          <w:szCs w:val="24"/>
        </w:rPr>
        <w:t>, O'Regan K, Curran C, McWilliams S, Fitzgerald T, Maher MM, Shanahan F. Crohn's disease: factors associated with exposure to high levels of diagnostic radiation. </w:t>
      </w:r>
      <w:r w:rsidRPr="007C7602">
        <w:rPr>
          <w:rFonts w:ascii="Book Antiqua" w:hAnsi="Book Antiqua"/>
          <w:i/>
          <w:iCs/>
          <w:sz w:val="24"/>
          <w:szCs w:val="24"/>
        </w:rPr>
        <w:t>Gut</w:t>
      </w:r>
      <w:r w:rsidRPr="007C7602">
        <w:rPr>
          <w:rFonts w:ascii="Book Antiqua" w:hAnsi="Book Antiqua"/>
          <w:sz w:val="24"/>
          <w:szCs w:val="24"/>
        </w:rPr>
        <w:t> 2008; </w:t>
      </w:r>
      <w:r w:rsidRPr="007C7602">
        <w:rPr>
          <w:rFonts w:ascii="Book Antiqua" w:hAnsi="Book Antiqua"/>
          <w:b/>
          <w:bCs/>
          <w:sz w:val="24"/>
          <w:szCs w:val="24"/>
        </w:rPr>
        <w:t>57</w:t>
      </w:r>
      <w:r w:rsidRPr="007C7602">
        <w:rPr>
          <w:rFonts w:ascii="Book Antiqua" w:hAnsi="Book Antiqua"/>
          <w:sz w:val="24"/>
          <w:szCs w:val="24"/>
        </w:rPr>
        <w:t>: 1524-1529 [PMID: 18443021 DOI: 10.1136/gut.2008.151415]</w:t>
      </w:r>
    </w:p>
    <w:p w14:paraId="590907E4"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Kinsella SM</w:t>
      </w:r>
      <w:r w:rsidRPr="007C7602">
        <w:rPr>
          <w:rFonts w:ascii="Book Antiqua" w:hAnsi="Book Antiqua"/>
          <w:sz w:val="24"/>
          <w:szCs w:val="24"/>
        </w:rPr>
        <w:t>, Coyle JP, Long EB, McWilliams SR, Maher MM, Clarkson MR, Eustace JA. Maintenance hemodialysis patients have high cumulative radiation exposure. </w:t>
      </w:r>
      <w:r w:rsidRPr="007C7602">
        <w:rPr>
          <w:rFonts w:ascii="Book Antiqua" w:hAnsi="Book Antiqua"/>
          <w:i/>
          <w:iCs/>
          <w:sz w:val="24"/>
          <w:szCs w:val="24"/>
        </w:rPr>
        <w:t>Kidney Int</w:t>
      </w:r>
      <w:r w:rsidRPr="007C7602">
        <w:rPr>
          <w:rFonts w:ascii="Book Antiqua" w:hAnsi="Book Antiqua"/>
          <w:sz w:val="24"/>
          <w:szCs w:val="24"/>
        </w:rPr>
        <w:t> 2010; </w:t>
      </w:r>
      <w:r w:rsidRPr="007C7602">
        <w:rPr>
          <w:rFonts w:ascii="Book Antiqua" w:hAnsi="Book Antiqua"/>
          <w:b/>
          <w:bCs/>
          <w:sz w:val="24"/>
          <w:szCs w:val="24"/>
        </w:rPr>
        <w:t>78</w:t>
      </w:r>
      <w:r w:rsidRPr="007C7602">
        <w:rPr>
          <w:rFonts w:ascii="Book Antiqua" w:hAnsi="Book Antiqua"/>
          <w:sz w:val="24"/>
          <w:szCs w:val="24"/>
        </w:rPr>
        <w:t>: 789-793 [PMID: 20592715 DOI: 10.1038/ki.2010.196]</w:t>
      </w:r>
    </w:p>
    <w:p w14:paraId="4A80A851"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Kim PK</w:t>
      </w:r>
      <w:r w:rsidRPr="007C7602">
        <w:rPr>
          <w:rFonts w:ascii="Book Antiqua" w:hAnsi="Book Antiqua"/>
          <w:sz w:val="24"/>
          <w:szCs w:val="24"/>
        </w:rPr>
        <w:t>, Gracias VH, Maidment AD, O'Shea M, Reilly PM, Schwab CW. Cumulative radiation dose caused by radiologic studies in critically ill trauma patients. </w:t>
      </w:r>
      <w:r w:rsidRPr="007C7602">
        <w:rPr>
          <w:rFonts w:ascii="Book Antiqua" w:hAnsi="Book Antiqua"/>
          <w:i/>
          <w:iCs/>
          <w:sz w:val="24"/>
          <w:szCs w:val="24"/>
        </w:rPr>
        <w:t>J Trauma</w:t>
      </w:r>
      <w:r w:rsidRPr="007C7602">
        <w:rPr>
          <w:rFonts w:ascii="Book Antiqua" w:hAnsi="Book Antiqua"/>
          <w:sz w:val="24"/>
          <w:szCs w:val="24"/>
        </w:rPr>
        <w:t> 2004; </w:t>
      </w:r>
      <w:r w:rsidRPr="007C7602">
        <w:rPr>
          <w:rFonts w:ascii="Book Antiqua" w:hAnsi="Book Antiqua"/>
          <w:b/>
          <w:bCs/>
          <w:sz w:val="24"/>
          <w:szCs w:val="24"/>
        </w:rPr>
        <w:t>57</w:t>
      </w:r>
      <w:r w:rsidRPr="007C7602">
        <w:rPr>
          <w:rFonts w:ascii="Book Antiqua" w:hAnsi="Book Antiqua"/>
          <w:sz w:val="24"/>
          <w:szCs w:val="24"/>
        </w:rPr>
        <w:t>: 510-514 [PMID: 15454795 DOI: 10.1097/01.TA.0000141028.97753.67]</w:t>
      </w:r>
    </w:p>
    <w:p w14:paraId="44C61A3F"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Pearce MS</w:t>
      </w:r>
      <w:r w:rsidRPr="007C7602">
        <w:rPr>
          <w:rFonts w:ascii="Book Antiqua" w:hAnsi="Book Antiqua"/>
          <w:sz w:val="24"/>
          <w:szCs w:val="24"/>
        </w:rPr>
        <w:t xml:space="preserve">, Salotti JA, Little MP, McHugh K, Lee C, Kim KP, Howe NL, Ronckers CM, Rajaraman P, Sir Craft AW, Parker L, Berrington de González A. </w:t>
      </w:r>
      <w:r w:rsidRPr="007C7602">
        <w:rPr>
          <w:rFonts w:ascii="Book Antiqua" w:hAnsi="Book Antiqua"/>
          <w:sz w:val="24"/>
          <w:szCs w:val="24"/>
        </w:rPr>
        <w:lastRenderedPageBreak/>
        <w:t>Radiation exposure from CT scans in childhood and subsequent risk of leukaemia and brain tumours: a retrospective cohort study. </w:t>
      </w:r>
      <w:r w:rsidRPr="007C7602">
        <w:rPr>
          <w:rFonts w:ascii="Book Antiqua" w:hAnsi="Book Antiqua"/>
          <w:i/>
          <w:iCs/>
          <w:sz w:val="24"/>
          <w:szCs w:val="24"/>
        </w:rPr>
        <w:t>Lancet</w:t>
      </w:r>
      <w:r w:rsidRPr="007C7602">
        <w:rPr>
          <w:rFonts w:ascii="Book Antiqua" w:hAnsi="Book Antiqua"/>
          <w:sz w:val="24"/>
          <w:szCs w:val="24"/>
        </w:rPr>
        <w:t> 2012; </w:t>
      </w:r>
      <w:r w:rsidRPr="007C7602">
        <w:rPr>
          <w:rFonts w:ascii="Book Antiqua" w:hAnsi="Book Antiqua"/>
          <w:b/>
          <w:bCs/>
          <w:sz w:val="24"/>
          <w:szCs w:val="24"/>
        </w:rPr>
        <w:t>380</w:t>
      </w:r>
      <w:r w:rsidRPr="007C7602">
        <w:rPr>
          <w:rFonts w:ascii="Book Antiqua" w:hAnsi="Book Antiqua"/>
          <w:sz w:val="24"/>
          <w:szCs w:val="24"/>
        </w:rPr>
        <w:t>: 499-505 [PMID: 22681860 DOI: 10.1016/S0140-6736(12)60815-0]</w:t>
      </w:r>
    </w:p>
    <w:p w14:paraId="7EE9AF29"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Noshchenko AG</w:t>
      </w:r>
      <w:r w:rsidRPr="007C7602">
        <w:rPr>
          <w:rFonts w:ascii="Book Antiqua" w:hAnsi="Book Antiqua"/>
          <w:sz w:val="24"/>
          <w:szCs w:val="24"/>
        </w:rPr>
        <w:t>, Bondar OY, Drozdova VD. Radiation-induced leukemia among children aged 0-5 years at the time of the Chernobyl accident. </w:t>
      </w:r>
      <w:r w:rsidRPr="007C7602">
        <w:rPr>
          <w:rFonts w:ascii="Book Antiqua" w:hAnsi="Book Antiqua"/>
          <w:i/>
          <w:iCs/>
          <w:sz w:val="24"/>
          <w:szCs w:val="24"/>
        </w:rPr>
        <w:t>Int J Cancer</w:t>
      </w:r>
      <w:r w:rsidRPr="007C7602">
        <w:rPr>
          <w:rFonts w:ascii="Book Antiqua" w:hAnsi="Book Antiqua"/>
          <w:sz w:val="24"/>
          <w:szCs w:val="24"/>
        </w:rPr>
        <w:t> 2010; </w:t>
      </w:r>
      <w:r w:rsidRPr="007C7602">
        <w:rPr>
          <w:rFonts w:ascii="Book Antiqua" w:hAnsi="Book Antiqua"/>
          <w:b/>
          <w:bCs/>
          <w:sz w:val="24"/>
          <w:szCs w:val="24"/>
        </w:rPr>
        <w:t>127</w:t>
      </w:r>
      <w:r w:rsidRPr="007C7602">
        <w:rPr>
          <w:rFonts w:ascii="Book Antiqua" w:hAnsi="Book Antiqua"/>
          <w:sz w:val="24"/>
          <w:szCs w:val="24"/>
        </w:rPr>
        <w:t>: 412-426 [PMID: 19688829 DOI: 10.1002/ijc.24834]</w:t>
      </w:r>
    </w:p>
    <w:p w14:paraId="65F1B4A6"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Ron E</w:t>
      </w:r>
      <w:r w:rsidRPr="007C7602">
        <w:rPr>
          <w:rFonts w:ascii="Book Antiqua" w:hAnsi="Book Antiqua"/>
          <w:sz w:val="24"/>
          <w:szCs w:val="24"/>
        </w:rPr>
        <w:t>, Modan B, Boice JD, Alfandary E, Stovall M, Chetrit A, Katz L. Tumors of the brain and nervous system after radiotherapy in childhood. </w:t>
      </w:r>
      <w:r w:rsidRPr="007C7602">
        <w:rPr>
          <w:rFonts w:ascii="Book Antiqua" w:hAnsi="Book Antiqua"/>
          <w:i/>
          <w:iCs/>
          <w:sz w:val="24"/>
          <w:szCs w:val="24"/>
        </w:rPr>
        <w:t>N Engl J Med</w:t>
      </w:r>
      <w:r w:rsidRPr="007C7602">
        <w:rPr>
          <w:rFonts w:ascii="Book Antiqua" w:hAnsi="Book Antiqua"/>
          <w:sz w:val="24"/>
          <w:szCs w:val="24"/>
        </w:rPr>
        <w:t> 1988; </w:t>
      </w:r>
      <w:r w:rsidRPr="007C7602">
        <w:rPr>
          <w:rFonts w:ascii="Book Antiqua" w:hAnsi="Book Antiqua"/>
          <w:b/>
          <w:bCs/>
          <w:sz w:val="24"/>
          <w:szCs w:val="24"/>
        </w:rPr>
        <w:t>319</w:t>
      </w:r>
      <w:r w:rsidRPr="007C7602">
        <w:rPr>
          <w:rFonts w:ascii="Book Antiqua" w:hAnsi="Book Antiqua"/>
          <w:sz w:val="24"/>
          <w:szCs w:val="24"/>
        </w:rPr>
        <w:t>: 1033-1039 [PMID: 3173432 DOI: 10.1056/NEJM198810203191601]</w:t>
      </w:r>
    </w:p>
    <w:p w14:paraId="04AC2EC8"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athews JD</w:t>
      </w:r>
      <w:r w:rsidRPr="007C7602">
        <w:rPr>
          <w:rFonts w:ascii="Book Antiqua" w:hAnsi="Book Antiqua"/>
          <w:sz w:val="24"/>
          <w:szCs w:val="24"/>
        </w:rPr>
        <w:t>, Forsythe AV, Brady Z, Butler MW, Goergen SK, Byrnes GB, Giles GG, Wallace AB, Anderson PR, Guiver TA, McGale P, Cain TM, Dowty JG, Bickerstaffe AC, Darby SC. Cancer risk in 680,000 people exposed to computed tomography scans in childhood or adolescence: data linkage study of 11 million Australians. </w:t>
      </w:r>
      <w:r w:rsidRPr="007C7602">
        <w:rPr>
          <w:rFonts w:ascii="Book Antiqua" w:hAnsi="Book Antiqua"/>
          <w:i/>
          <w:iCs/>
          <w:sz w:val="24"/>
          <w:szCs w:val="24"/>
        </w:rPr>
        <w:t>BMJ</w:t>
      </w:r>
      <w:r w:rsidRPr="007C7602">
        <w:rPr>
          <w:rFonts w:ascii="Book Antiqua" w:hAnsi="Book Antiqua"/>
          <w:sz w:val="24"/>
          <w:szCs w:val="24"/>
        </w:rPr>
        <w:t> 2013; </w:t>
      </w:r>
      <w:r w:rsidRPr="007C7602">
        <w:rPr>
          <w:rFonts w:ascii="Book Antiqua" w:hAnsi="Book Antiqua"/>
          <w:b/>
          <w:bCs/>
          <w:sz w:val="24"/>
          <w:szCs w:val="24"/>
        </w:rPr>
        <w:t>346</w:t>
      </w:r>
      <w:r w:rsidRPr="007C7602">
        <w:rPr>
          <w:rFonts w:ascii="Book Antiqua" w:hAnsi="Book Antiqua"/>
          <w:sz w:val="24"/>
          <w:szCs w:val="24"/>
        </w:rPr>
        <w:t>: f2360 [PMID: 23694687 DOI: 10.1136/bmj.f2360]</w:t>
      </w:r>
    </w:p>
    <w:p w14:paraId="5C8B6667"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Huda W</w:t>
      </w:r>
      <w:r w:rsidRPr="007C7602">
        <w:rPr>
          <w:rFonts w:ascii="Book Antiqua" w:hAnsi="Book Antiqua"/>
          <w:sz w:val="24"/>
          <w:szCs w:val="24"/>
        </w:rPr>
        <w:t>, Atherton JV, Ware DE, Cumming WA. An approach for the estimation of effective radiation dose at CT in pediatric patients. </w:t>
      </w:r>
      <w:r w:rsidRPr="007C7602">
        <w:rPr>
          <w:rFonts w:ascii="Book Antiqua" w:hAnsi="Book Antiqua"/>
          <w:i/>
          <w:iCs/>
          <w:sz w:val="24"/>
          <w:szCs w:val="24"/>
        </w:rPr>
        <w:t>Radiology</w:t>
      </w:r>
      <w:r w:rsidRPr="007C7602">
        <w:rPr>
          <w:rFonts w:ascii="Book Antiqua" w:hAnsi="Book Antiqua"/>
          <w:sz w:val="24"/>
          <w:szCs w:val="24"/>
        </w:rPr>
        <w:t> 1997; </w:t>
      </w:r>
      <w:r w:rsidRPr="007C7602">
        <w:rPr>
          <w:rFonts w:ascii="Book Antiqua" w:hAnsi="Book Antiqua"/>
          <w:b/>
          <w:bCs/>
          <w:sz w:val="24"/>
          <w:szCs w:val="24"/>
        </w:rPr>
        <w:t>203</w:t>
      </w:r>
      <w:r w:rsidRPr="007C7602">
        <w:rPr>
          <w:rFonts w:ascii="Book Antiqua" w:hAnsi="Book Antiqua"/>
          <w:sz w:val="24"/>
          <w:szCs w:val="24"/>
        </w:rPr>
        <w:t>: 417-422 [PMID: 9114097 DOI: 10.1148/radiology.203.2.9114097]</w:t>
      </w:r>
    </w:p>
    <w:p w14:paraId="6AE45CA6"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Ware DE</w:t>
      </w:r>
      <w:r w:rsidRPr="007C7602">
        <w:rPr>
          <w:rFonts w:ascii="Book Antiqua" w:hAnsi="Book Antiqua"/>
          <w:sz w:val="24"/>
          <w:szCs w:val="24"/>
        </w:rPr>
        <w:t>, Huda W, Mergo PJ, Litwiller AL. Radiation effective doses to patients undergoing abdominal CT examinations. </w:t>
      </w:r>
      <w:r w:rsidRPr="007C7602">
        <w:rPr>
          <w:rFonts w:ascii="Book Antiqua" w:hAnsi="Book Antiqua"/>
          <w:i/>
          <w:iCs/>
          <w:sz w:val="24"/>
          <w:szCs w:val="24"/>
        </w:rPr>
        <w:t>Radiology</w:t>
      </w:r>
      <w:r w:rsidRPr="007C7602">
        <w:rPr>
          <w:rFonts w:ascii="Book Antiqua" w:hAnsi="Book Antiqua"/>
          <w:sz w:val="24"/>
          <w:szCs w:val="24"/>
        </w:rPr>
        <w:t> 1999; </w:t>
      </w:r>
      <w:r w:rsidRPr="007C7602">
        <w:rPr>
          <w:rFonts w:ascii="Book Antiqua" w:hAnsi="Book Antiqua"/>
          <w:b/>
          <w:bCs/>
          <w:sz w:val="24"/>
          <w:szCs w:val="24"/>
        </w:rPr>
        <w:t>210</w:t>
      </w:r>
      <w:r w:rsidRPr="007C7602">
        <w:rPr>
          <w:rFonts w:ascii="Book Antiqua" w:hAnsi="Book Antiqua"/>
          <w:sz w:val="24"/>
          <w:szCs w:val="24"/>
        </w:rPr>
        <w:t>: 645-650 [PMID: 10207462 DOI: 0.1148/radiology.210.3.r99mr05645]</w:t>
      </w:r>
    </w:p>
    <w:p w14:paraId="55C34756"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Brenner DJ</w:t>
      </w:r>
      <w:r w:rsidRPr="007C7602">
        <w:rPr>
          <w:rFonts w:ascii="Book Antiqua" w:hAnsi="Book Antiqua"/>
          <w:sz w:val="24"/>
          <w:szCs w:val="24"/>
        </w:rPr>
        <w:t>, Doll R, Goodhead DT, Hall EJ, Land CE, Little JB, Lubin JH, Preston DL, Preston RJ, Puskin JS, Ron E, Sachs RK, Samet JM, Setlow RB, Zaider M. Cancer risks attributable to low doses of ionizing radiation: assessing what we really know. </w:t>
      </w:r>
      <w:r w:rsidRPr="007C7602">
        <w:rPr>
          <w:rFonts w:ascii="Book Antiqua" w:hAnsi="Book Antiqua"/>
          <w:i/>
          <w:iCs/>
          <w:sz w:val="24"/>
          <w:szCs w:val="24"/>
        </w:rPr>
        <w:t>Proc Natl Acad Sci U S A</w:t>
      </w:r>
      <w:r w:rsidRPr="007C7602">
        <w:rPr>
          <w:rFonts w:ascii="Book Antiqua" w:hAnsi="Book Antiqua"/>
          <w:sz w:val="24"/>
          <w:szCs w:val="24"/>
        </w:rPr>
        <w:t> 2003; </w:t>
      </w:r>
      <w:r w:rsidRPr="007C7602">
        <w:rPr>
          <w:rFonts w:ascii="Book Antiqua" w:hAnsi="Book Antiqua"/>
          <w:b/>
          <w:bCs/>
          <w:sz w:val="24"/>
          <w:szCs w:val="24"/>
        </w:rPr>
        <w:t>100</w:t>
      </w:r>
      <w:r w:rsidRPr="007C7602">
        <w:rPr>
          <w:rFonts w:ascii="Book Antiqua" w:hAnsi="Book Antiqua"/>
          <w:sz w:val="24"/>
          <w:szCs w:val="24"/>
        </w:rPr>
        <w:t>: 13761-13766 [PMID: 14610281 DOI: 10.1073/pnas.2235592100]</w:t>
      </w:r>
    </w:p>
    <w:p w14:paraId="3F9491D2"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Huang WY</w:t>
      </w:r>
      <w:r w:rsidRPr="007C7602">
        <w:rPr>
          <w:rFonts w:ascii="Book Antiqua" w:hAnsi="Book Antiqua"/>
          <w:sz w:val="24"/>
          <w:szCs w:val="24"/>
        </w:rPr>
        <w:t>, Muo CH, Lin CY, Jen YM, Yang MH, Lin JC, Sung FC, Kao CH. Paediatric head CT scan and subsequent risk of malignancy and benign brain tumour: a nation-wide population-based cohort study. </w:t>
      </w:r>
      <w:r w:rsidRPr="007C7602">
        <w:rPr>
          <w:rFonts w:ascii="Book Antiqua" w:hAnsi="Book Antiqua"/>
          <w:i/>
          <w:iCs/>
          <w:sz w:val="24"/>
          <w:szCs w:val="24"/>
        </w:rPr>
        <w:t>Br J Cancer</w:t>
      </w:r>
      <w:r w:rsidRPr="007C7602">
        <w:rPr>
          <w:rFonts w:ascii="Book Antiqua" w:hAnsi="Book Antiqua"/>
          <w:sz w:val="24"/>
          <w:szCs w:val="24"/>
        </w:rPr>
        <w:t> 2014; </w:t>
      </w:r>
      <w:r w:rsidRPr="007C7602">
        <w:rPr>
          <w:rFonts w:ascii="Book Antiqua" w:hAnsi="Book Antiqua"/>
          <w:b/>
          <w:bCs/>
          <w:sz w:val="24"/>
          <w:szCs w:val="24"/>
        </w:rPr>
        <w:t>110</w:t>
      </w:r>
      <w:r w:rsidRPr="007C7602">
        <w:rPr>
          <w:rFonts w:ascii="Book Antiqua" w:hAnsi="Book Antiqua"/>
          <w:sz w:val="24"/>
          <w:szCs w:val="24"/>
        </w:rPr>
        <w:t>: 2354-2360 [PMID: 24569470 DOI: 10.1038/bjc.2014.103]</w:t>
      </w:r>
    </w:p>
    <w:p w14:paraId="41AB0E7D"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Hall EJ</w:t>
      </w:r>
      <w:r w:rsidRPr="007C7602">
        <w:rPr>
          <w:rFonts w:ascii="Book Antiqua" w:hAnsi="Book Antiqua"/>
          <w:sz w:val="24"/>
          <w:szCs w:val="24"/>
        </w:rPr>
        <w:t>. Invited editorial: CT scanning; risk versus benefit. </w:t>
      </w:r>
      <w:r w:rsidRPr="007C7602">
        <w:rPr>
          <w:rFonts w:ascii="Book Antiqua" w:hAnsi="Book Antiqua"/>
          <w:i/>
          <w:iCs/>
          <w:sz w:val="24"/>
          <w:szCs w:val="24"/>
        </w:rPr>
        <w:t>J Radiol Prot</w:t>
      </w:r>
      <w:r w:rsidRPr="007C7602">
        <w:rPr>
          <w:rFonts w:ascii="Book Antiqua" w:hAnsi="Book Antiqua"/>
          <w:sz w:val="24"/>
          <w:szCs w:val="24"/>
        </w:rPr>
        <w:t> 2000; </w:t>
      </w:r>
      <w:r w:rsidRPr="007C7602">
        <w:rPr>
          <w:rFonts w:ascii="Book Antiqua" w:hAnsi="Book Antiqua"/>
          <w:b/>
          <w:bCs/>
          <w:sz w:val="24"/>
          <w:szCs w:val="24"/>
        </w:rPr>
        <w:t>20</w:t>
      </w:r>
      <w:r w:rsidRPr="007C7602">
        <w:rPr>
          <w:rFonts w:ascii="Book Antiqua" w:hAnsi="Book Antiqua"/>
          <w:sz w:val="24"/>
          <w:szCs w:val="24"/>
        </w:rPr>
        <w:t>: 347-348 [PMID: 11140707 DOI: 10.1088/0952-4746/20/4/001]</w:t>
      </w:r>
    </w:p>
    <w:p w14:paraId="5A57AC26"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lastRenderedPageBreak/>
        <w:t>Miglioretti DL</w:t>
      </w:r>
      <w:r w:rsidRPr="007C7602">
        <w:rPr>
          <w:rFonts w:ascii="Book Antiqua" w:hAnsi="Book Antiqua"/>
          <w:sz w:val="24"/>
          <w:szCs w:val="24"/>
        </w:rPr>
        <w:t>, Johnson E, Williams A, Greenlee RT, Weinmann S, Solberg LI, Feigelson HS, Roblin D, Flynn MJ, Vanneman N, Smith-Bindman R. The use of computed tomography in pediatrics and the associated radiation exposure and estimated cancer risk. </w:t>
      </w:r>
      <w:r w:rsidRPr="007C7602">
        <w:rPr>
          <w:rFonts w:ascii="Book Antiqua" w:hAnsi="Book Antiqua"/>
          <w:i/>
          <w:iCs/>
          <w:sz w:val="24"/>
          <w:szCs w:val="24"/>
        </w:rPr>
        <w:t>JAMA Pediatr</w:t>
      </w:r>
      <w:r w:rsidRPr="007C7602">
        <w:rPr>
          <w:rFonts w:ascii="Book Antiqua" w:hAnsi="Book Antiqua"/>
          <w:sz w:val="24"/>
          <w:szCs w:val="24"/>
        </w:rPr>
        <w:t> 2013; </w:t>
      </w:r>
      <w:r w:rsidRPr="007C7602">
        <w:rPr>
          <w:rFonts w:ascii="Book Antiqua" w:hAnsi="Book Antiqua"/>
          <w:b/>
          <w:bCs/>
          <w:sz w:val="24"/>
          <w:szCs w:val="24"/>
        </w:rPr>
        <w:t>167</w:t>
      </w:r>
      <w:r w:rsidRPr="007C7602">
        <w:rPr>
          <w:rFonts w:ascii="Book Antiqua" w:hAnsi="Book Antiqua"/>
          <w:sz w:val="24"/>
          <w:szCs w:val="24"/>
        </w:rPr>
        <w:t>: 700-707 [PMID: 23754213 DOI: 10.1001/jamapediatrics.2013.311]</w:t>
      </w:r>
    </w:p>
    <w:p w14:paraId="7074065E"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Coren ME</w:t>
      </w:r>
      <w:r w:rsidRPr="007C7602">
        <w:rPr>
          <w:rFonts w:ascii="Book Antiqua" w:hAnsi="Book Antiqua"/>
          <w:sz w:val="24"/>
          <w:szCs w:val="24"/>
        </w:rPr>
        <w:t>, Ng V, Rubens M, Rosenthal M, Bush A. The value of ultrafast computed tomography in the investigation of pediatric chest disease. </w:t>
      </w:r>
      <w:r w:rsidRPr="007C7602">
        <w:rPr>
          <w:rFonts w:ascii="Book Antiqua" w:hAnsi="Book Antiqua"/>
          <w:i/>
          <w:iCs/>
          <w:sz w:val="24"/>
          <w:szCs w:val="24"/>
        </w:rPr>
        <w:t>Pediatr Pulmonol</w:t>
      </w:r>
      <w:r w:rsidRPr="007C7602">
        <w:rPr>
          <w:rFonts w:ascii="Book Antiqua" w:hAnsi="Book Antiqua"/>
          <w:sz w:val="24"/>
          <w:szCs w:val="24"/>
        </w:rPr>
        <w:t> 1998; </w:t>
      </w:r>
      <w:r w:rsidRPr="007C7602">
        <w:rPr>
          <w:rFonts w:ascii="Book Antiqua" w:hAnsi="Book Antiqua"/>
          <w:b/>
          <w:bCs/>
          <w:sz w:val="24"/>
          <w:szCs w:val="24"/>
        </w:rPr>
        <w:t>26</w:t>
      </w:r>
      <w:r w:rsidRPr="007C7602">
        <w:rPr>
          <w:rFonts w:ascii="Book Antiqua" w:hAnsi="Book Antiqua"/>
          <w:sz w:val="24"/>
          <w:szCs w:val="24"/>
        </w:rPr>
        <w:t>: 389-395 [PMID: 9888213 DOI: 10.1002/(SICI)1099-0496]</w:t>
      </w:r>
    </w:p>
    <w:p w14:paraId="2E2538D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White KS</w:t>
      </w:r>
      <w:r w:rsidRPr="007C7602">
        <w:rPr>
          <w:rFonts w:ascii="Book Antiqua" w:hAnsi="Book Antiqua"/>
          <w:sz w:val="24"/>
          <w:szCs w:val="24"/>
        </w:rPr>
        <w:t>. Invited article: helical/spiral CT scanning: a pediatric radiology perspective. </w:t>
      </w:r>
      <w:r w:rsidRPr="007C7602">
        <w:rPr>
          <w:rFonts w:ascii="Book Antiqua" w:hAnsi="Book Antiqua"/>
          <w:i/>
          <w:iCs/>
          <w:sz w:val="24"/>
          <w:szCs w:val="24"/>
        </w:rPr>
        <w:t>Pediatr Radiol</w:t>
      </w:r>
      <w:r w:rsidRPr="007C7602">
        <w:rPr>
          <w:rFonts w:ascii="Book Antiqua" w:hAnsi="Book Antiqua"/>
          <w:sz w:val="24"/>
          <w:szCs w:val="24"/>
        </w:rPr>
        <w:t> 1996; </w:t>
      </w:r>
      <w:r w:rsidRPr="007C7602">
        <w:rPr>
          <w:rFonts w:ascii="Book Antiqua" w:hAnsi="Book Antiqua"/>
          <w:b/>
          <w:bCs/>
          <w:sz w:val="24"/>
          <w:szCs w:val="24"/>
        </w:rPr>
        <w:t>26</w:t>
      </w:r>
      <w:r w:rsidRPr="007C7602">
        <w:rPr>
          <w:rFonts w:ascii="Book Antiqua" w:hAnsi="Book Antiqua"/>
          <w:sz w:val="24"/>
          <w:szCs w:val="24"/>
        </w:rPr>
        <w:t>: 5-14 [PMID: 8598996 DOI: 10.1007/BF01403695]</w:t>
      </w:r>
    </w:p>
    <w:p w14:paraId="6501565B"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Raja AS</w:t>
      </w:r>
      <w:r w:rsidRPr="007C7602">
        <w:rPr>
          <w:rFonts w:ascii="Book Antiqua" w:hAnsi="Book Antiqua"/>
          <w:sz w:val="24"/>
          <w:szCs w:val="24"/>
        </w:rPr>
        <w:t>, Wright C, Sodickson AD, Zane RD, Schiff GD, Hanson R, Baeyens PF, Khorasani R. Negative appendectomy rate in the era of CT: an 18-year perspective. </w:t>
      </w:r>
      <w:r w:rsidRPr="007C7602">
        <w:rPr>
          <w:rFonts w:ascii="Book Antiqua" w:hAnsi="Book Antiqua"/>
          <w:i/>
          <w:iCs/>
          <w:sz w:val="24"/>
          <w:szCs w:val="24"/>
        </w:rPr>
        <w:t>Radiology</w:t>
      </w:r>
      <w:r w:rsidRPr="007C7602">
        <w:rPr>
          <w:rFonts w:ascii="Book Antiqua" w:hAnsi="Book Antiqua"/>
          <w:sz w:val="24"/>
          <w:szCs w:val="24"/>
        </w:rPr>
        <w:t> 2010; </w:t>
      </w:r>
      <w:r w:rsidRPr="007C7602">
        <w:rPr>
          <w:rFonts w:ascii="Book Antiqua" w:hAnsi="Book Antiqua"/>
          <w:b/>
          <w:bCs/>
          <w:sz w:val="24"/>
          <w:szCs w:val="24"/>
        </w:rPr>
        <w:t>256</w:t>
      </w:r>
      <w:r w:rsidRPr="007C7602">
        <w:rPr>
          <w:rFonts w:ascii="Book Antiqua" w:hAnsi="Book Antiqua"/>
          <w:sz w:val="24"/>
          <w:szCs w:val="24"/>
        </w:rPr>
        <w:t>: 460-465 [PMID: 20529988 DOI: 10.1148/radiol.10091570]</w:t>
      </w:r>
    </w:p>
    <w:p w14:paraId="7F5AD63E"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sz w:val="24"/>
          <w:szCs w:val="24"/>
        </w:rPr>
        <w:t>Johnson AM</w:t>
      </w:r>
      <w:r w:rsidRPr="007C7602">
        <w:rPr>
          <w:rFonts w:ascii="Book Antiqua" w:hAnsi="Book Antiqua"/>
          <w:sz w:val="24"/>
          <w:szCs w:val="24"/>
        </w:rPr>
        <w:t xml:space="preserve">, Dahn CM, Cadiz LA. Deficiencies in physician knowledge of the risks of imaging in pregnancy. </w:t>
      </w:r>
      <w:r w:rsidRPr="007C7602">
        <w:rPr>
          <w:rFonts w:ascii="Book Antiqua" w:hAnsi="Book Antiqua"/>
          <w:i/>
          <w:sz w:val="24"/>
          <w:szCs w:val="24"/>
        </w:rPr>
        <w:t>Obstet Gynecol</w:t>
      </w:r>
      <w:r w:rsidRPr="007C7602">
        <w:rPr>
          <w:rFonts w:ascii="Book Antiqua" w:hAnsi="Book Antiqua"/>
          <w:sz w:val="24"/>
          <w:szCs w:val="24"/>
        </w:rPr>
        <w:t xml:space="preserve"> 2014; </w:t>
      </w:r>
      <w:r w:rsidRPr="007C7602">
        <w:rPr>
          <w:rFonts w:ascii="Book Antiqua" w:hAnsi="Book Antiqua"/>
          <w:b/>
          <w:sz w:val="24"/>
          <w:szCs w:val="24"/>
        </w:rPr>
        <w:t>123</w:t>
      </w:r>
      <w:r w:rsidRPr="007C7602">
        <w:rPr>
          <w:rFonts w:ascii="Book Antiqua" w:hAnsi="Book Antiqua"/>
          <w:sz w:val="24"/>
          <w:szCs w:val="24"/>
        </w:rPr>
        <w:t xml:space="preserve"> Suppl 1: 58S</w:t>
      </w:r>
      <w:r w:rsidRPr="007C7602">
        <w:rPr>
          <w:rFonts w:ascii="Book Antiqua" w:hAnsi="Book Antiqua" w:hint="eastAsia"/>
          <w:sz w:val="24"/>
          <w:szCs w:val="24"/>
        </w:rPr>
        <w:t xml:space="preserve"> </w:t>
      </w:r>
      <w:r w:rsidRPr="007C7602">
        <w:rPr>
          <w:rFonts w:ascii="Book Antiqua" w:hAnsi="Book Antiqua"/>
          <w:sz w:val="24"/>
          <w:szCs w:val="24"/>
        </w:rPr>
        <w:t>[DOI: 10.1097/01.AOG.0000447356.77081.e5]</w:t>
      </w:r>
    </w:p>
    <w:p w14:paraId="5ADA0C05"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Ratnapalan S</w:t>
      </w:r>
      <w:r w:rsidRPr="007C7602">
        <w:rPr>
          <w:rFonts w:ascii="Book Antiqua" w:hAnsi="Book Antiqua"/>
          <w:sz w:val="24"/>
          <w:szCs w:val="24"/>
        </w:rPr>
        <w:t>, Bona N, Chandra K, Koren G. Physicians' perceptions of teratogenic risk associated with radiography and CT during early pregnancy. </w:t>
      </w:r>
      <w:r w:rsidRPr="007C7602">
        <w:rPr>
          <w:rFonts w:ascii="Book Antiqua" w:hAnsi="Book Antiqua"/>
          <w:i/>
          <w:iCs/>
          <w:sz w:val="24"/>
          <w:szCs w:val="24"/>
        </w:rPr>
        <w:t>AJR Am J Roentgenol</w:t>
      </w:r>
      <w:r w:rsidRPr="007C7602">
        <w:rPr>
          <w:rFonts w:ascii="Book Antiqua" w:hAnsi="Book Antiqua"/>
          <w:sz w:val="24"/>
          <w:szCs w:val="24"/>
        </w:rPr>
        <w:t> 2004; </w:t>
      </w:r>
      <w:r w:rsidRPr="007C7602">
        <w:rPr>
          <w:rFonts w:ascii="Book Antiqua" w:hAnsi="Book Antiqua"/>
          <w:b/>
          <w:bCs/>
          <w:sz w:val="24"/>
          <w:szCs w:val="24"/>
        </w:rPr>
        <w:t>182</w:t>
      </w:r>
      <w:r w:rsidRPr="007C7602">
        <w:rPr>
          <w:rFonts w:ascii="Book Antiqua" w:hAnsi="Book Antiqua"/>
          <w:sz w:val="24"/>
          <w:szCs w:val="24"/>
        </w:rPr>
        <w:t>: 1107-1109 [PMID: 15100102 DOI: 10.2214/ajr.182.5.1821107]</w:t>
      </w:r>
    </w:p>
    <w:p w14:paraId="7A0C13A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Brent RL</w:t>
      </w:r>
      <w:r w:rsidRPr="007C7602">
        <w:rPr>
          <w:rFonts w:ascii="Book Antiqua" w:hAnsi="Book Antiqua"/>
          <w:sz w:val="24"/>
          <w:szCs w:val="24"/>
        </w:rPr>
        <w:t>. The effect of embryonic and fetal exposure to x-ray, microwaves, and ultrasound: counseling the pregnant and nonpregnant patient about these risks. </w:t>
      </w:r>
      <w:r w:rsidRPr="007C7602">
        <w:rPr>
          <w:rFonts w:ascii="Book Antiqua" w:hAnsi="Book Antiqua"/>
          <w:i/>
          <w:iCs/>
          <w:sz w:val="24"/>
          <w:szCs w:val="24"/>
        </w:rPr>
        <w:t>Semin Oncol</w:t>
      </w:r>
      <w:r w:rsidRPr="007C7602">
        <w:rPr>
          <w:rFonts w:ascii="Book Antiqua" w:hAnsi="Book Antiqua"/>
          <w:sz w:val="24"/>
          <w:szCs w:val="24"/>
        </w:rPr>
        <w:t> 1989; </w:t>
      </w:r>
      <w:r w:rsidRPr="007C7602">
        <w:rPr>
          <w:rFonts w:ascii="Book Antiqua" w:hAnsi="Book Antiqua"/>
          <w:b/>
          <w:bCs/>
          <w:sz w:val="24"/>
          <w:szCs w:val="24"/>
        </w:rPr>
        <w:t>16</w:t>
      </w:r>
      <w:r w:rsidRPr="007C7602">
        <w:rPr>
          <w:rFonts w:ascii="Book Antiqua" w:hAnsi="Book Antiqua"/>
          <w:sz w:val="24"/>
          <w:szCs w:val="24"/>
        </w:rPr>
        <w:t>: 347-368 [PMID: 2678486]</w:t>
      </w:r>
    </w:p>
    <w:p w14:paraId="3C59CBF9"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Yamazaki JN</w:t>
      </w:r>
      <w:r w:rsidRPr="007C7602">
        <w:rPr>
          <w:rFonts w:ascii="Book Antiqua" w:hAnsi="Book Antiqua"/>
          <w:sz w:val="24"/>
          <w:szCs w:val="24"/>
        </w:rPr>
        <w:t>, Schull WJ. Perinatal loss and neurological abnormalities among children of the atomic bomb. Nagasaki and Hiroshima revisited, 1949 to 1989. </w:t>
      </w:r>
      <w:r w:rsidRPr="007C7602">
        <w:rPr>
          <w:rFonts w:ascii="Book Antiqua" w:hAnsi="Book Antiqua"/>
          <w:i/>
          <w:iCs/>
          <w:sz w:val="24"/>
          <w:szCs w:val="24"/>
        </w:rPr>
        <w:t>JAMA</w:t>
      </w:r>
      <w:r w:rsidRPr="007C7602">
        <w:rPr>
          <w:rFonts w:ascii="Book Antiqua" w:hAnsi="Book Antiqua"/>
          <w:sz w:val="24"/>
          <w:szCs w:val="24"/>
        </w:rPr>
        <w:t> 1990; </w:t>
      </w:r>
      <w:r w:rsidRPr="007C7602">
        <w:rPr>
          <w:rFonts w:ascii="Book Antiqua" w:hAnsi="Book Antiqua"/>
          <w:b/>
          <w:bCs/>
          <w:sz w:val="24"/>
          <w:szCs w:val="24"/>
        </w:rPr>
        <w:t>264</w:t>
      </w:r>
      <w:r w:rsidRPr="007C7602">
        <w:rPr>
          <w:rFonts w:ascii="Book Antiqua" w:hAnsi="Book Antiqua"/>
          <w:sz w:val="24"/>
          <w:szCs w:val="24"/>
        </w:rPr>
        <w:t>: 605-609 [PMID: 2366301 DOI: 10.1001/jama.264.5.605]</w:t>
      </w:r>
    </w:p>
    <w:p w14:paraId="5BF2EA0B"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chull WJ</w:t>
      </w:r>
      <w:r w:rsidRPr="007C7602">
        <w:rPr>
          <w:rFonts w:ascii="Book Antiqua" w:hAnsi="Book Antiqua"/>
          <w:sz w:val="24"/>
          <w:szCs w:val="24"/>
        </w:rPr>
        <w:t>, Otake M. Cognitive function and prenatal exposure to ionizing radiation. </w:t>
      </w:r>
      <w:r w:rsidRPr="007C7602">
        <w:rPr>
          <w:rFonts w:ascii="Book Antiqua" w:hAnsi="Book Antiqua"/>
          <w:i/>
          <w:iCs/>
          <w:sz w:val="24"/>
          <w:szCs w:val="24"/>
        </w:rPr>
        <w:t>Teratology</w:t>
      </w:r>
      <w:r w:rsidRPr="007C7602">
        <w:rPr>
          <w:rFonts w:ascii="Book Antiqua" w:hAnsi="Book Antiqua"/>
          <w:sz w:val="24"/>
          <w:szCs w:val="24"/>
        </w:rPr>
        <w:t> 1999; </w:t>
      </w:r>
      <w:r w:rsidRPr="007C7602">
        <w:rPr>
          <w:rFonts w:ascii="Book Antiqua" w:hAnsi="Book Antiqua"/>
          <w:b/>
          <w:bCs/>
          <w:sz w:val="24"/>
          <w:szCs w:val="24"/>
        </w:rPr>
        <w:t>59</w:t>
      </w:r>
      <w:r w:rsidRPr="007C7602">
        <w:rPr>
          <w:rFonts w:ascii="Book Antiqua" w:hAnsi="Book Antiqua"/>
          <w:sz w:val="24"/>
          <w:szCs w:val="24"/>
        </w:rPr>
        <w:t>: 222-226 [PMID: 10331523 DOI: 10.1002/(SICI)1096-9926]</w:t>
      </w:r>
    </w:p>
    <w:p w14:paraId="110998FE"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lastRenderedPageBreak/>
        <w:t>Chen MM</w:t>
      </w:r>
      <w:r w:rsidRPr="007C7602">
        <w:rPr>
          <w:rFonts w:ascii="Book Antiqua" w:hAnsi="Book Antiqua"/>
          <w:sz w:val="24"/>
          <w:szCs w:val="24"/>
        </w:rPr>
        <w:t>, Coakley FV, Kaimal A, Laros RK. Guidelines for computed tomography and magnetic resonance imaging use during pregnancy and lactation. </w:t>
      </w:r>
      <w:r w:rsidRPr="007C7602">
        <w:rPr>
          <w:rFonts w:ascii="Book Antiqua" w:hAnsi="Book Antiqua"/>
          <w:i/>
          <w:iCs/>
          <w:sz w:val="24"/>
          <w:szCs w:val="24"/>
        </w:rPr>
        <w:t>Obstet Gynecol</w:t>
      </w:r>
      <w:r w:rsidRPr="007C7602">
        <w:rPr>
          <w:rFonts w:ascii="Book Antiqua" w:hAnsi="Book Antiqua"/>
          <w:sz w:val="24"/>
          <w:szCs w:val="24"/>
        </w:rPr>
        <w:t> 2008; </w:t>
      </w:r>
      <w:r w:rsidRPr="007C7602">
        <w:rPr>
          <w:rFonts w:ascii="Book Antiqua" w:hAnsi="Book Antiqua"/>
          <w:b/>
          <w:bCs/>
          <w:sz w:val="24"/>
          <w:szCs w:val="24"/>
        </w:rPr>
        <w:t>112</w:t>
      </w:r>
      <w:r w:rsidRPr="007C7602">
        <w:rPr>
          <w:rFonts w:ascii="Book Antiqua" w:hAnsi="Book Antiqua"/>
          <w:sz w:val="24"/>
          <w:szCs w:val="24"/>
        </w:rPr>
        <w:t>: 333-340 [PMID: 18669732 DOI: 10.1097/AOG.0b013e318180a505]</w:t>
      </w:r>
    </w:p>
    <w:p w14:paraId="383EF874"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eastAsia="Times New Roman" w:hAnsi="Book Antiqua"/>
          <w:b/>
          <w:bCs/>
          <w:sz w:val="24"/>
          <w:szCs w:val="24"/>
        </w:rPr>
        <w:t>Dauer LT</w:t>
      </w:r>
      <w:r w:rsidRPr="007C7602">
        <w:rPr>
          <w:rFonts w:ascii="Book Antiqua" w:eastAsia="Times New Roman" w:hAnsi="Book Antiqua"/>
          <w:sz w:val="24"/>
          <w:szCs w:val="24"/>
        </w:rPr>
        <w:t>, Thornton RH, Miller DL, Damilakis J, Dixon RG, Marx MV, Schueler BA, Vañó E, Venkatesan A, Bartal G, Tsetis D, Cardella JF. Radiation management for interventions using fluoroscopic or computed tomographic guidance during pregnancy: a joint guideline of the Society of Interventional Radiology and the Cardiovascular and Interventional Radiological Society of Europe with Endorsement by the Canadian Interventional Radiology Association. </w:t>
      </w:r>
      <w:r w:rsidRPr="007C7602">
        <w:rPr>
          <w:rFonts w:ascii="Book Antiqua" w:eastAsia="Times New Roman" w:hAnsi="Book Antiqua"/>
          <w:i/>
          <w:iCs/>
          <w:sz w:val="24"/>
          <w:szCs w:val="24"/>
        </w:rPr>
        <w:t>J Vasc Interv Radiol</w:t>
      </w:r>
      <w:r w:rsidRPr="007C7602">
        <w:rPr>
          <w:rFonts w:ascii="Book Antiqua" w:eastAsia="Times New Roman" w:hAnsi="Book Antiqua"/>
          <w:sz w:val="24"/>
          <w:szCs w:val="24"/>
        </w:rPr>
        <w:t> 2012; </w:t>
      </w:r>
      <w:r w:rsidRPr="007C7602">
        <w:rPr>
          <w:rFonts w:ascii="Book Antiqua" w:eastAsia="Times New Roman" w:hAnsi="Book Antiqua"/>
          <w:b/>
          <w:bCs/>
          <w:sz w:val="24"/>
          <w:szCs w:val="24"/>
        </w:rPr>
        <w:t>23</w:t>
      </w:r>
      <w:r w:rsidRPr="007C7602">
        <w:rPr>
          <w:rFonts w:ascii="Book Antiqua" w:eastAsia="Times New Roman" w:hAnsi="Book Antiqua"/>
          <w:sz w:val="24"/>
          <w:szCs w:val="24"/>
        </w:rPr>
        <w:t>: 19-32 [PMID: 22112899 DOI: 10.1016/j.jvir.2011.09.007]</w:t>
      </w:r>
    </w:p>
    <w:p w14:paraId="62CE4C1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eastAsia="Times New Roman" w:hAnsi="Book Antiqua"/>
          <w:b/>
          <w:bCs/>
          <w:sz w:val="24"/>
          <w:szCs w:val="24"/>
        </w:rPr>
        <w:t>Leung AN</w:t>
      </w:r>
      <w:r w:rsidRPr="007C7602">
        <w:rPr>
          <w:rFonts w:ascii="Book Antiqua" w:eastAsia="Times New Roman" w:hAnsi="Book Antiqua"/>
          <w:sz w:val="24"/>
          <w:szCs w:val="24"/>
        </w:rPr>
        <w:t>, Bull TM, Jaeschke R, Lockwood CJ, Boiselle PM, Hurwitz LM, James AH, McCullough LB, Menda Y, Paidas MJ, Royal HD, Tapson VF, Winer-Muram HT, Chervenak FA, Cody DD, McNitt-Gray MF, Stave CD, Tuttle BD. American Thoracic Society documents: an official American Thoracic Society/Society of Thoracic Radiology Clinical Practice Guideline--Evaluation of Suspected Pulmonary Embolism in Pregnancy. </w:t>
      </w:r>
      <w:r w:rsidRPr="007C7602">
        <w:rPr>
          <w:rFonts w:ascii="Book Antiqua" w:eastAsia="Times New Roman" w:hAnsi="Book Antiqua"/>
          <w:i/>
          <w:iCs/>
          <w:sz w:val="24"/>
          <w:szCs w:val="24"/>
        </w:rPr>
        <w:t>Radiology</w:t>
      </w:r>
      <w:r w:rsidRPr="007C7602">
        <w:rPr>
          <w:rFonts w:ascii="Book Antiqua" w:eastAsia="Times New Roman" w:hAnsi="Book Antiqua"/>
          <w:sz w:val="24"/>
          <w:szCs w:val="24"/>
        </w:rPr>
        <w:t> 2012; </w:t>
      </w:r>
      <w:r w:rsidRPr="007C7602">
        <w:rPr>
          <w:rFonts w:ascii="Book Antiqua" w:eastAsia="Times New Roman" w:hAnsi="Book Antiqua"/>
          <w:b/>
          <w:bCs/>
          <w:sz w:val="24"/>
          <w:szCs w:val="24"/>
        </w:rPr>
        <w:t>262</w:t>
      </w:r>
      <w:r w:rsidRPr="007C7602">
        <w:rPr>
          <w:rFonts w:ascii="Book Antiqua" w:eastAsia="Times New Roman" w:hAnsi="Book Antiqua"/>
          <w:sz w:val="24"/>
          <w:szCs w:val="24"/>
        </w:rPr>
        <w:t>: 635-646 [PMID: 22282185 DOI: 10.1148/radiol.11114045]</w:t>
      </w:r>
    </w:p>
    <w:p w14:paraId="1F4AC37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Ames Castro M</w:t>
      </w:r>
      <w:r w:rsidRPr="007C7602">
        <w:rPr>
          <w:rFonts w:ascii="Book Antiqua" w:hAnsi="Book Antiqua"/>
          <w:sz w:val="24"/>
          <w:szCs w:val="24"/>
        </w:rPr>
        <w:t>, Shipp TD, Castro EE, Ouzounian J, Rao P. The use of helical computed tomography in pregnancy for the diagnosis of acute appendicitis. </w:t>
      </w:r>
      <w:r w:rsidRPr="007C7602">
        <w:rPr>
          <w:rFonts w:ascii="Book Antiqua" w:hAnsi="Book Antiqua"/>
          <w:i/>
          <w:iCs/>
          <w:sz w:val="24"/>
          <w:szCs w:val="24"/>
        </w:rPr>
        <w:t>Am J Obstet Gynecol</w:t>
      </w:r>
      <w:r w:rsidRPr="007C7602">
        <w:rPr>
          <w:rFonts w:ascii="Book Antiqua" w:hAnsi="Book Antiqua"/>
          <w:sz w:val="24"/>
          <w:szCs w:val="24"/>
        </w:rPr>
        <w:t> 2001; </w:t>
      </w:r>
      <w:r w:rsidRPr="007C7602">
        <w:rPr>
          <w:rFonts w:ascii="Book Antiqua" w:hAnsi="Book Antiqua"/>
          <w:b/>
          <w:bCs/>
          <w:sz w:val="24"/>
          <w:szCs w:val="24"/>
        </w:rPr>
        <w:t>184</w:t>
      </w:r>
      <w:r w:rsidRPr="007C7602">
        <w:rPr>
          <w:rFonts w:ascii="Book Antiqua" w:hAnsi="Book Antiqua"/>
          <w:sz w:val="24"/>
          <w:szCs w:val="24"/>
        </w:rPr>
        <w:t>: 954-957 [PMID: 11303204 DOI: 10.1067/mob.2001.111721]</w:t>
      </w:r>
    </w:p>
    <w:p w14:paraId="12385D6E"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Wagner LK</w:t>
      </w:r>
      <w:r w:rsidRPr="007C7602">
        <w:rPr>
          <w:rFonts w:ascii="Book Antiqua" w:hAnsi="Book Antiqua"/>
          <w:sz w:val="24"/>
          <w:szCs w:val="24"/>
        </w:rPr>
        <w:t>, Huda W. When a pregnant woman with suspected appendicitis is referred for a CT scan, what should a radiologist do to minimize potential radiation risks? </w:t>
      </w:r>
      <w:r w:rsidRPr="007C7602">
        <w:rPr>
          <w:rFonts w:ascii="Book Antiqua" w:hAnsi="Book Antiqua"/>
          <w:i/>
          <w:iCs/>
          <w:sz w:val="24"/>
          <w:szCs w:val="24"/>
        </w:rPr>
        <w:t>Pediatr Radiol</w:t>
      </w:r>
      <w:r w:rsidRPr="007C7602">
        <w:rPr>
          <w:rFonts w:ascii="Book Antiqua" w:hAnsi="Book Antiqua"/>
          <w:sz w:val="24"/>
          <w:szCs w:val="24"/>
        </w:rPr>
        <w:t> 2004; </w:t>
      </w:r>
      <w:r w:rsidRPr="007C7602">
        <w:rPr>
          <w:rFonts w:ascii="Book Antiqua" w:hAnsi="Book Antiqua"/>
          <w:b/>
          <w:bCs/>
          <w:sz w:val="24"/>
          <w:szCs w:val="24"/>
        </w:rPr>
        <w:t>34</w:t>
      </w:r>
      <w:r w:rsidRPr="007C7602">
        <w:rPr>
          <w:rFonts w:ascii="Book Antiqua" w:hAnsi="Book Antiqua"/>
          <w:sz w:val="24"/>
          <w:szCs w:val="24"/>
        </w:rPr>
        <w:t>: 589-590 [PMID: 15164139 DOI: 10.1007/s00247-004-1206-8]</w:t>
      </w:r>
    </w:p>
    <w:p w14:paraId="17651237" w14:textId="5D29DE20"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sz w:val="24"/>
          <w:szCs w:val="24"/>
        </w:rPr>
        <w:t>The Associated Press</w:t>
      </w:r>
      <w:r w:rsidRPr="007C7602">
        <w:rPr>
          <w:rFonts w:ascii="Book Antiqua" w:hAnsi="Book Antiqua"/>
          <w:sz w:val="24"/>
          <w:szCs w:val="24"/>
        </w:rPr>
        <w:t>. Report Links Increased Cancer Risk to CT Scans</w:t>
      </w:r>
      <w:r w:rsidRPr="007C7602">
        <w:rPr>
          <w:rFonts w:ascii="Book Antiqua" w:hAnsi="Book Antiqua" w:hint="eastAsia"/>
          <w:sz w:val="24"/>
          <w:szCs w:val="24"/>
        </w:rPr>
        <w:t>.</w:t>
      </w:r>
      <w:r w:rsidRPr="007C7602">
        <w:rPr>
          <w:rFonts w:ascii="Book Antiqua" w:hAnsi="Book Antiqua"/>
          <w:sz w:val="24"/>
          <w:szCs w:val="24"/>
        </w:rPr>
        <w:t xml:space="preserve"> N. Y. Times. 2007</w:t>
      </w:r>
      <w:r w:rsidR="007A1D11" w:rsidRPr="007C7602">
        <w:rPr>
          <w:rFonts w:ascii="Book Antiqua" w:hAnsi="Book Antiqua" w:hint="eastAsia"/>
          <w:sz w:val="24"/>
          <w:szCs w:val="24"/>
          <w:lang w:eastAsia="zh-CN"/>
        </w:rPr>
        <w:t>.</w:t>
      </w:r>
      <w:r w:rsidRPr="007C7602">
        <w:rPr>
          <w:rFonts w:ascii="Book Antiqua" w:hAnsi="Book Antiqua"/>
          <w:sz w:val="24"/>
          <w:szCs w:val="24"/>
        </w:rPr>
        <w:t xml:space="preserve"> [</w:t>
      </w:r>
      <w:r w:rsidRPr="007C7602">
        <w:rPr>
          <w:rFonts w:ascii="Book Antiqua" w:hAnsi="Book Antiqua" w:hint="eastAsia"/>
          <w:sz w:val="24"/>
          <w:szCs w:val="24"/>
        </w:rPr>
        <w:t>accessed</w:t>
      </w:r>
      <w:r w:rsidRPr="007C7602">
        <w:rPr>
          <w:rFonts w:ascii="Book Antiqua" w:hAnsi="Book Antiqua"/>
          <w:sz w:val="24"/>
          <w:szCs w:val="24"/>
        </w:rPr>
        <w:t xml:space="preserve"> 2014 May 13]</w:t>
      </w:r>
      <w:r w:rsidR="007A1D11" w:rsidRPr="007C7602">
        <w:rPr>
          <w:rFonts w:ascii="Book Antiqua" w:hAnsi="Book Antiqua" w:hint="eastAsia"/>
          <w:sz w:val="24"/>
          <w:szCs w:val="24"/>
          <w:lang w:eastAsia="zh-CN"/>
        </w:rPr>
        <w:t>.</w:t>
      </w:r>
      <w:r w:rsidRPr="007C7602">
        <w:rPr>
          <w:rFonts w:ascii="Book Antiqua" w:hAnsi="Book Antiqua"/>
          <w:sz w:val="24"/>
          <w:szCs w:val="24"/>
        </w:rPr>
        <w:t xml:space="preserve"> Available from:</w:t>
      </w:r>
      <w:r w:rsidRPr="007C7602">
        <w:rPr>
          <w:rFonts w:ascii="Book Antiqua" w:hAnsi="Book Antiqua" w:hint="eastAsia"/>
          <w:sz w:val="24"/>
          <w:szCs w:val="24"/>
        </w:rPr>
        <w:t xml:space="preserve"> URL:</w:t>
      </w:r>
      <w:r w:rsidRPr="007C7602">
        <w:rPr>
          <w:rFonts w:ascii="Book Antiqua" w:hAnsi="Book Antiqua"/>
          <w:sz w:val="24"/>
          <w:szCs w:val="24"/>
        </w:rPr>
        <w:t xml:space="preserve"> http: //www.nytimes.com/2007/11/29/us/29scan.html</w:t>
      </w:r>
    </w:p>
    <w:p w14:paraId="1B7885E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sz w:val="24"/>
          <w:szCs w:val="24"/>
        </w:rPr>
        <w:t>Sternberg S</w:t>
      </w:r>
      <w:r w:rsidRPr="007C7602">
        <w:rPr>
          <w:rFonts w:ascii="Book Antiqua" w:hAnsi="Book Antiqua"/>
          <w:sz w:val="24"/>
          <w:szCs w:val="24"/>
        </w:rPr>
        <w:t>. CT scans in children linked to cancer later. USA Today. 2001</w:t>
      </w:r>
    </w:p>
    <w:p w14:paraId="79B49732"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lastRenderedPageBreak/>
        <w:t>Schenkman L</w:t>
      </w:r>
      <w:r w:rsidRPr="007C7602">
        <w:rPr>
          <w:rFonts w:ascii="Book Antiqua" w:hAnsi="Book Antiqua"/>
          <w:sz w:val="24"/>
          <w:szCs w:val="24"/>
        </w:rPr>
        <w:t>. Radiology. Second thoughts about CT imaging. </w:t>
      </w:r>
      <w:r w:rsidRPr="007C7602">
        <w:rPr>
          <w:rFonts w:ascii="Book Antiqua" w:hAnsi="Book Antiqua"/>
          <w:i/>
          <w:iCs/>
          <w:sz w:val="24"/>
          <w:szCs w:val="24"/>
        </w:rPr>
        <w:t>Science</w:t>
      </w:r>
      <w:r w:rsidRPr="007C7602">
        <w:rPr>
          <w:rFonts w:ascii="Book Antiqua" w:hAnsi="Book Antiqua"/>
          <w:sz w:val="24"/>
          <w:szCs w:val="24"/>
        </w:rPr>
        <w:t> 2011; </w:t>
      </w:r>
      <w:r w:rsidRPr="007C7602">
        <w:rPr>
          <w:rFonts w:ascii="Book Antiqua" w:hAnsi="Book Antiqua"/>
          <w:b/>
          <w:bCs/>
          <w:sz w:val="24"/>
          <w:szCs w:val="24"/>
        </w:rPr>
        <w:t>331</w:t>
      </w:r>
      <w:r w:rsidRPr="007C7602">
        <w:rPr>
          <w:rFonts w:ascii="Book Antiqua" w:hAnsi="Book Antiqua"/>
          <w:sz w:val="24"/>
          <w:szCs w:val="24"/>
        </w:rPr>
        <w:t>: 1002-1004 [PMID: 21350139 DOI: 10.1126/science.331.6020.1002]</w:t>
      </w:r>
    </w:p>
    <w:p w14:paraId="20195B8B" w14:textId="09E645AA"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sz w:val="24"/>
          <w:szCs w:val="24"/>
        </w:rPr>
        <w:t>Zarembo A</w:t>
      </w:r>
      <w:r w:rsidRPr="007C7602">
        <w:rPr>
          <w:rFonts w:ascii="Book Antiqua" w:hAnsi="Book Antiqua"/>
          <w:sz w:val="24"/>
          <w:szCs w:val="24"/>
        </w:rPr>
        <w:t>. Cedars-Sinai radiation overdoses went unseen at several points</w:t>
      </w:r>
      <w:r w:rsidRPr="007C7602">
        <w:rPr>
          <w:rFonts w:ascii="Book Antiqua" w:hAnsi="Book Antiqua" w:hint="eastAsia"/>
          <w:sz w:val="24"/>
          <w:szCs w:val="24"/>
        </w:rPr>
        <w:t>.</w:t>
      </w:r>
      <w:r w:rsidRPr="007C7602">
        <w:rPr>
          <w:rFonts w:ascii="Book Antiqua" w:hAnsi="Book Antiqua"/>
          <w:sz w:val="24"/>
          <w:szCs w:val="24"/>
        </w:rPr>
        <w:t xml:space="preserve"> Los Angel. Times. 2009</w:t>
      </w:r>
      <w:r w:rsidR="007A1D11" w:rsidRPr="007C7602">
        <w:rPr>
          <w:rFonts w:ascii="Book Antiqua" w:hAnsi="Book Antiqua" w:hint="eastAsia"/>
          <w:sz w:val="24"/>
          <w:szCs w:val="24"/>
          <w:lang w:eastAsia="zh-CN"/>
        </w:rPr>
        <w:t>.</w:t>
      </w:r>
      <w:r w:rsidRPr="007C7602">
        <w:rPr>
          <w:rFonts w:ascii="Book Antiqua" w:hAnsi="Book Antiqua"/>
          <w:sz w:val="24"/>
          <w:szCs w:val="24"/>
        </w:rPr>
        <w:t xml:space="preserve"> [</w:t>
      </w:r>
      <w:r w:rsidRPr="007C7602">
        <w:rPr>
          <w:rFonts w:ascii="Book Antiqua" w:hAnsi="Book Antiqua" w:hint="eastAsia"/>
          <w:sz w:val="24"/>
          <w:szCs w:val="24"/>
        </w:rPr>
        <w:t>accessed</w:t>
      </w:r>
      <w:r w:rsidRPr="007C7602">
        <w:rPr>
          <w:rFonts w:ascii="Book Antiqua" w:hAnsi="Book Antiqua"/>
          <w:sz w:val="24"/>
          <w:szCs w:val="24"/>
        </w:rPr>
        <w:t xml:space="preserve"> 2014 May 26]</w:t>
      </w:r>
      <w:r w:rsidR="007A1D11" w:rsidRPr="007C7602">
        <w:rPr>
          <w:rFonts w:ascii="Book Antiqua" w:hAnsi="Book Antiqua" w:hint="eastAsia"/>
          <w:sz w:val="24"/>
          <w:szCs w:val="24"/>
          <w:lang w:eastAsia="zh-CN"/>
        </w:rPr>
        <w:t>.</w:t>
      </w:r>
      <w:r w:rsidRPr="007C7602">
        <w:rPr>
          <w:rFonts w:ascii="Book Antiqua" w:hAnsi="Book Antiqua"/>
          <w:sz w:val="24"/>
          <w:szCs w:val="24"/>
        </w:rPr>
        <w:t xml:space="preserve"> Available from: </w:t>
      </w:r>
      <w:r w:rsidRPr="007C7602">
        <w:rPr>
          <w:rFonts w:ascii="Book Antiqua" w:hAnsi="Book Antiqua" w:hint="eastAsia"/>
          <w:sz w:val="24"/>
          <w:szCs w:val="24"/>
        </w:rPr>
        <w:t xml:space="preserve">URL: </w:t>
      </w:r>
      <w:r w:rsidRPr="007C7602">
        <w:rPr>
          <w:rFonts w:ascii="Book Antiqua" w:hAnsi="Book Antiqua"/>
          <w:sz w:val="24"/>
          <w:szCs w:val="24"/>
        </w:rPr>
        <w:t>http: //articles.latimes.com/2009/oct/14/local/me-cedars-sinai14</w:t>
      </w:r>
    </w:p>
    <w:p w14:paraId="07D99913"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Baumann BM</w:t>
      </w:r>
      <w:r w:rsidRPr="007C7602">
        <w:rPr>
          <w:rFonts w:ascii="Book Antiqua" w:hAnsi="Book Antiqua"/>
          <w:sz w:val="24"/>
          <w:szCs w:val="24"/>
        </w:rPr>
        <w:t>, Chen EH, Mills AM, Glaspey L, Thompson NM, Jones MK, Farner MC. Patient perceptions of computed tomographic imaging and their understanding of radiation risk and exposure. </w:t>
      </w:r>
      <w:r w:rsidRPr="007C7602">
        <w:rPr>
          <w:rFonts w:ascii="Book Antiqua" w:hAnsi="Book Antiqua"/>
          <w:i/>
          <w:iCs/>
          <w:sz w:val="24"/>
          <w:szCs w:val="24"/>
        </w:rPr>
        <w:t>Ann Emerg Med</w:t>
      </w:r>
      <w:r w:rsidRPr="007C7602">
        <w:rPr>
          <w:rFonts w:ascii="Book Antiqua" w:hAnsi="Book Antiqua"/>
          <w:sz w:val="24"/>
          <w:szCs w:val="24"/>
        </w:rPr>
        <w:t> 2011; </w:t>
      </w:r>
      <w:r w:rsidRPr="007C7602">
        <w:rPr>
          <w:rFonts w:ascii="Book Antiqua" w:hAnsi="Book Antiqua"/>
          <w:b/>
          <w:bCs/>
          <w:sz w:val="24"/>
          <w:szCs w:val="24"/>
        </w:rPr>
        <w:t>58</w:t>
      </w:r>
      <w:r w:rsidRPr="007C7602">
        <w:rPr>
          <w:rFonts w:ascii="Book Antiqua" w:hAnsi="Book Antiqua"/>
          <w:sz w:val="24"/>
          <w:szCs w:val="24"/>
        </w:rPr>
        <w:t>: 1-7.e2 [PMID: 21146900 DOI: 10.1016/j.annemergmed.2010.10.018]</w:t>
      </w:r>
    </w:p>
    <w:p w14:paraId="41D21C82"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Lee CI</w:t>
      </w:r>
      <w:r w:rsidRPr="007C7602">
        <w:rPr>
          <w:rFonts w:ascii="Book Antiqua" w:hAnsi="Book Antiqua"/>
          <w:sz w:val="24"/>
          <w:szCs w:val="24"/>
        </w:rPr>
        <w:t>, Haims AH, Monico EP, Brink JA, Forman HP. Diagnostic CT scans: assessment of patient, physician, and radiologist awareness of radiation dose and possible risks. </w:t>
      </w:r>
      <w:r w:rsidRPr="007C7602">
        <w:rPr>
          <w:rFonts w:ascii="Book Antiqua" w:hAnsi="Book Antiqua"/>
          <w:i/>
          <w:iCs/>
          <w:sz w:val="24"/>
          <w:szCs w:val="24"/>
        </w:rPr>
        <w:t>Radiology</w:t>
      </w:r>
      <w:r w:rsidRPr="007C7602">
        <w:rPr>
          <w:rFonts w:ascii="Book Antiqua" w:hAnsi="Book Antiqua"/>
          <w:sz w:val="24"/>
          <w:szCs w:val="24"/>
        </w:rPr>
        <w:t> 2004; </w:t>
      </w:r>
      <w:r w:rsidRPr="007C7602">
        <w:rPr>
          <w:rFonts w:ascii="Book Antiqua" w:hAnsi="Book Antiqua"/>
          <w:b/>
          <w:bCs/>
          <w:sz w:val="24"/>
          <w:szCs w:val="24"/>
        </w:rPr>
        <w:t>231</w:t>
      </w:r>
      <w:r w:rsidRPr="007C7602">
        <w:rPr>
          <w:rFonts w:ascii="Book Antiqua" w:hAnsi="Book Antiqua"/>
          <w:sz w:val="24"/>
          <w:szCs w:val="24"/>
        </w:rPr>
        <w:t>: 393-398 [PMID: 15031431 DOI: 10.1148/radiol.2312030767]</w:t>
      </w:r>
    </w:p>
    <w:p w14:paraId="349C8051"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Brenner D</w:t>
      </w:r>
      <w:r w:rsidRPr="007C7602">
        <w:rPr>
          <w:rFonts w:ascii="Book Antiqua" w:hAnsi="Book Antiqua"/>
          <w:sz w:val="24"/>
          <w:szCs w:val="24"/>
        </w:rPr>
        <w:t>, Elliston C, Hall E, Berdon W. Estimated risks of radiation-induced fatal cancer from pediatric CT. </w:t>
      </w:r>
      <w:r w:rsidRPr="007C7602">
        <w:rPr>
          <w:rFonts w:ascii="Book Antiqua" w:hAnsi="Book Antiqua"/>
          <w:i/>
          <w:iCs/>
          <w:sz w:val="24"/>
          <w:szCs w:val="24"/>
        </w:rPr>
        <w:t>AJR Am J Roentgenol</w:t>
      </w:r>
      <w:r w:rsidRPr="007C7602">
        <w:rPr>
          <w:rFonts w:ascii="Book Antiqua" w:hAnsi="Book Antiqua"/>
          <w:sz w:val="24"/>
          <w:szCs w:val="24"/>
        </w:rPr>
        <w:t> 2001; </w:t>
      </w:r>
      <w:r w:rsidRPr="007C7602">
        <w:rPr>
          <w:rFonts w:ascii="Book Antiqua" w:hAnsi="Book Antiqua"/>
          <w:b/>
          <w:bCs/>
          <w:sz w:val="24"/>
          <w:szCs w:val="24"/>
        </w:rPr>
        <w:t>176</w:t>
      </w:r>
      <w:r w:rsidRPr="007C7602">
        <w:rPr>
          <w:rFonts w:ascii="Book Antiqua" w:hAnsi="Book Antiqua"/>
          <w:sz w:val="24"/>
          <w:szCs w:val="24"/>
        </w:rPr>
        <w:t>: 289-296 [PMID: 11159059 DOI: 10.2214/ajr.176.2.1760289]</w:t>
      </w:r>
    </w:p>
    <w:p w14:paraId="72F37C23"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Frush DP</w:t>
      </w:r>
      <w:r w:rsidRPr="007C7602">
        <w:rPr>
          <w:rFonts w:ascii="Book Antiqua" w:hAnsi="Book Antiqua"/>
          <w:sz w:val="24"/>
          <w:szCs w:val="24"/>
        </w:rPr>
        <w:t>. Responsible use of CT. </w:t>
      </w:r>
      <w:r w:rsidRPr="007C7602">
        <w:rPr>
          <w:rFonts w:ascii="Book Antiqua" w:hAnsi="Book Antiqua"/>
          <w:i/>
          <w:iCs/>
          <w:sz w:val="24"/>
          <w:szCs w:val="24"/>
        </w:rPr>
        <w:t>Radiology</w:t>
      </w:r>
      <w:r w:rsidRPr="007C7602">
        <w:rPr>
          <w:rFonts w:ascii="Book Antiqua" w:hAnsi="Book Antiqua"/>
          <w:sz w:val="24"/>
          <w:szCs w:val="24"/>
        </w:rPr>
        <w:t> 2003; </w:t>
      </w:r>
      <w:r w:rsidRPr="007C7602">
        <w:rPr>
          <w:rFonts w:ascii="Book Antiqua" w:hAnsi="Book Antiqua"/>
          <w:b/>
          <w:bCs/>
          <w:sz w:val="24"/>
          <w:szCs w:val="24"/>
        </w:rPr>
        <w:t>229</w:t>
      </w:r>
      <w:r w:rsidRPr="007C7602">
        <w:rPr>
          <w:rFonts w:ascii="Book Antiqua" w:hAnsi="Book Antiqua"/>
          <w:sz w:val="24"/>
          <w:szCs w:val="24"/>
        </w:rPr>
        <w:t>: 289-291 [PMID: 14519883 DOI: 10.1148/radiol.2291030373]</w:t>
      </w:r>
    </w:p>
    <w:p w14:paraId="01EE4D52"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Larson DB</w:t>
      </w:r>
      <w:r w:rsidRPr="007C7602">
        <w:rPr>
          <w:rFonts w:ascii="Book Antiqua" w:hAnsi="Book Antiqua"/>
          <w:sz w:val="24"/>
          <w:szCs w:val="24"/>
        </w:rPr>
        <w:t>, Rader SB, Forman HP, Fenton LZ. Informing parents about CT radiation exposure in children: it's OK to tell them. </w:t>
      </w:r>
      <w:r w:rsidRPr="007C7602">
        <w:rPr>
          <w:rFonts w:ascii="Book Antiqua" w:hAnsi="Book Antiqua"/>
          <w:i/>
          <w:iCs/>
          <w:sz w:val="24"/>
          <w:szCs w:val="24"/>
        </w:rPr>
        <w:t>AJR Am J Roentgenol</w:t>
      </w:r>
      <w:r w:rsidRPr="007C7602">
        <w:rPr>
          <w:rFonts w:ascii="Book Antiqua" w:hAnsi="Book Antiqua"/>
          <w:sz w:val="24"/>
          <w:szCs w:val="24"/>
        </w:rPr>
        <w:t> 2007; </w:t>
      </w:r>
      <w:r w:rsidRPr="007C7602">
        <w:rPr>
          <w:rFonts w:ascii="Book Antiqua" w:hAnsi="Book Antiqua"/>
          <w:b/>
          <w:bCs/>
          <w:sz w:val="24"/>
          <w:szCs w:val="24"/>
        </w:rPr>
        <w:t>189</w:t>
      </w:r>
      <w:r w:rsidRPr="007C7602">
        <w:rPr>
          <w:rFonts w:ascii="Book Antiqua" w:hAnsi="Book Antiqua"/>
          <w:sz w:val="24"/>
          <w:szCs w:val="24"/>
        </w:rPr>
        <w:t>: 271-275 [PMID: 17646450 DOI: 10.2214/AJR.07.2248]</w:t>
      </w:r>
    </w:p>
    <w:p w14:paraId="2E18E6FB"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Gunderman RB</w:t>
      </w:r>
      <w:r w:rsidRPr="007C7602">
        <w:rPr>
          <w:rFonts w:ascii="Book Antiqua" w:hAnsi="Book Antiqua"/>
          <w:sz w:val="24"/>
          <w:szCs w:val="24"/>
        </w:rPr>
        <w:t>, Applegate KE. Managing risk: threat or opportunity? </w:t>
      </w:r>
      <w:r w:rsidRPr="007C7602">
        <w:rPr>
          <w:rFonts w:ascii="Book Antiqua" w:hAnsi="Book Antiqua"/>
          <w:i/>
          <w:iCs/>
          <w:sz w:val="24"/>
          <w:szCs w:val="24"/>
        </w:rPr>
        <w:t>AJR Am J Roentgenol</w:t>
      </w:r>
      <w:r w:rsidRPr="007C7602">
        <w:rPr>
          <w:rFonts w:ascii="Book Antiqua" w:hAnsi="Book Antiqua"/>
          <w:sz w:val="24"/>
          <w:szCs w:val="24"/>
        </w:rPr>
        <w:t> 2005; </w:t>
      </w:r>
      <w:r w:rsidRPr="007C7602">
        <w:rPr>
          <w:rFonts w:ascii="Book Antiqua" w:hAnsi="Book Antiqua"/>
          <w:b/>
          <w:bCs/>
          <w:sz w:val="24"/>
          <w:szCs w:val="24"/>
        </w:rPr>
        <w:t>185</w:t>
      </w:r>
      <w:r w:rsidRPr="007C7602">
        <w:rPr>
          <w:rFonts w:ascii="Book Antiqua" w:hAnsi="Book Antiqua"/>
          <w:sz w:val="24"/>
          <w:szCs w:val="24"/>
        </w:rPr>
        <w:t>: 43-45 [PMID: 15972396 DOI: 10.2214/ajr.185.1.01850043]</w:t>
      </w:r>
    </w:p>
    <w:p w14:paraId="0C61FAC3"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Earnest F</w:t>
      </w:r>
      <w:r w:rsidRPr="007C7602">
        <w:rPr>
          <w:rFonts w:ascii="Book Antiqua" w:hAnsi="Book Antiqua"/>
          <w:sz w:val="24"/>
          <w:szCs w:val="24"/>
        </w:rPr>
        <w:t>, Swensen SJ, Zink FE. Respecting patient autonomy: screening at CT and informed consent. </w:t>
      </w:r>
      <w:r w:rsidRPr="007C7602">
        <w:rPr>
          <w:rFonts w:ascii="Book Antiqua" w:hAnsi="Book Antiqua"/>
          <w:i/>
          <w:iCs/>
          <w:sz w:val="24"/>
          <w:szCs w:val="24"/>
        </w:rPr>
        <w:t>Radiology</w:t>
      </w:r>
      <w:r w:rsidRPr="007C7602">
        <w:rPr>
          <w:rFonts w:ascii="Book Antiqua" w:hAnsi="Book Antiqua"/>
          <w:sz w:val="24"/>
          <w:szCs w:val="24"/>
        </w:rPr>
        <w:t> 2003; </w:t>
      </w:r>
      <w:r w:rsidRPr="007C7602">
        <w:rPr>
          <w:rFonts w:ascii="Book Antiqua" w:hAnsi="Book Antiqua"/>
          <w:b/>
          <w:bCs/>
          <w:sz w:val="24"/>
          <w:szCs w:val="24"/>
        </w:rPr>
        <w:t>226</w:t>
      </w:r>
      <w:r w:rsidRPr="007C7602">
        <w:rPr>
          <w:rFonts w:ascii="Book Antiqua" w:hAnsi="Book Antiqua"/>
          <w:sz w:val="24"/>
          <w:szCs w:val="24"/>
        </w:rPr>
        <w:t>: 633-634 [PMID: 12616014 DOI: 10.1148/radiol.2263020626]</w:t>
      </w:r>
    </w:p>
    <w:p w14:paraId="25DDD193"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Linton OW</w:t>
      </w:r>
      <w:r w:rsidRPr="007C7602">
        <w:rPr>
          <w:rFonts w:ascii="Book Antiqua" w:hAnsi="Book Antiqua"/>
          <w:sz w:val="24"/>
          <w:szCs w:val="24"/>
        </w:rPr>
        <w:t>, Mettler FA. National conference on dose reduction in CT, with an emphasis on pediatric patients. </w:t>
      </w:r>
      <w:r w:rsidRPr="007C7602">
        <w:rPr>
          <w:rFonts w:ascii="Book Antiqua" w:hAnsi="Book Antiqua"/>
          <w:i/>
          <w:iCs/>
          <w:sz w:val="24"/>
          <w:szCs w:val="24"/>
        </w:rPr>
        <w:t>AJR Am J Roentgenol</w:t>
      </w:r>
      <w:r w:rsidRPr="007C7602">
        <w:rPr>
          <w:rFonts w:ascii="Book Antiqua" w:hAnsi="Book Antiqua"/>
          <w:sz w:val="24"/>
          <w:szCs w:val="24"/>
        </w:rPr>
        <w:t> 2003; </w:t>
      </w:r>
      <w:r w:rsidRPr="007C7602">
        <w:rPr>
          <w:rFonts w:ascii="Book Antiqua" w:hAnsi="Book Antiqua"/>
          <w:b/>
          <w:bCs/>
          <w:sz w:val="24"/>
          <w:szCs w:val="24"/>
        </w:rPr>
        <w:t>181</w:t>
      </w:r>
      <w:r w:rsidRPr="007C7602">
        <w:rPr>
          <w:rFonts w:ascii="Book Antiqua" w:hAnsi="Book Antiqua"/>
          <w:sz w:val="24"/>
          <w:szCs w:val="24"/>
        </w:rPr>
        <w:t>: 321-329 [PMID: 12876005 DOI: 10.2214/ajr.181.2.1810321]</w:t>
      </w:r>
    </w:p>
    <w:p w14:paraId="49BDB9D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lastRenderedPageBreak/>
        <w:t>Kalra MK</w:t>
      </w:r>
      <w:r w:rsidRPr="007C7602">
        <w:rPr>
          <w:rFonts w:ascii="Book Antiqua" w:hAnsi="Book Antiqua"/>
          <w:sz w:val="24"/>
          <w:szCs w:val="24"/>
        </w:rPr>
        <w:t>, Maher MM, Toth TL, Hamberg LM, Blake MA, Shepard JA, Saini S. Strategies for CT radiation dose optimization. </w:t>
      </w:r>
      <w:r w:rsidRPr="007C7602">
        <w:rPr>
          <w:rFonts w:ascii="Book Antiqua" w:hAnsi="Book Antiqua"/>
          <w:i/>
          <w:iCs/>
          <w:sz w:val="24"/>
          <w:szCs w:val="24"/>
        </w:rPr>
        <w:t>Radiology</w:t>
      </w:r>
      <w:r w:rsidRPr="007C7602">
        <w:rPr>
          <w:rFonts w:ascii="Book Antiqua" w:hAnsi="Book Antiqua"/>
          <w:sz w:val="24"/>
          <w:szCs w:val="24"/>
        </w:rPr>
        <w:t> 2004; </w:t>
      </w:r>
      <w:r w:rsidRPr="007C7602">
        <w:rPr>
          <w:rFonts w:ascii="Book Antiqua" w:hAnsi="Book Antiqua"/>
          <w:b/>
          <w:bCs/>
          <w:sz w:val="24"/>
          <w:szCs w:val="24"/>
        </w:rPr>
        <w:t>230</w:t>
      </w:r>
      <w:r w:rsidRPr="007C7602">
        <w:rPr>
          <w:rFonts w:ascii="Book Antiqua" w:hAnsi="Book Antiqua"/>
          <w:sz w:val="24"/>
          <w:szCs w:val="24"/>
        </w:rPr>
        <w:t>: 619-628 [PMID: 14739312 DOI: 10.1148/radiol.2303021726]</w:t>
      </w:r>
    </w:p>
    <w:p w14:paraId="0E90156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oye JA</w:t>
      </w:r>
      <w:r w:rsidRPr="007C7602">
        <w:rPr>
          <w:rFonts w:ascii="Book Antiqua" w:hAnsi="Book Antiqua"/>
          <w:sz w:val="24"/>
          <w:szCs w:val="24"/>
        </w:rPr>
        <w:t>, Paterson A. A survey of awareness of radiation dose among health professionals in Northern Ireland. </w:t>
      </w:r>
      <w:r w:rsidRPr="007C7602">
        <w:rPr>
          <w:rFonts w:ascii="Book Antiqua" w:hAnsi="Book Antiqua"/>
          <w:i/>
          <w:iCs/>
          <w:sz w:val="24"/>
          <w:szCs w:val="24"/>
        </w:rPr>
        <w:t>Br J Radiol</w:t>
      </w:r>
      <w:r w:rsidRPr="007C7602">
        <w:rPr>
          <w:rFonts w:ascii="Book Antiqua" w:hAnsi="Book Antiqua"/>
          <w:sz w:val="24"/>
          <w:szCs w:val="24"/>
        </w:rPr>
        <w:t> 2008; </w:t>
      </w:r>
      <w:r w:rsidRPr="007C7602">
        <w:rPr>
          <w:rFonts w:ascii="Book Antiqua" w:hAnsi="Book Antiqua"/>
          <w:b/>
          <w:bCs/>
          <w:sz w:val="24"/>
          <w:szCs w:val="24"/>
        </w:rPr>
        <w:t>81</w:t>
      </w:r>
      <w:r w:rsidRPr="007C7602">
        <w:rPr>
          <w:rFonts w:ascii="Book Antiqua" w:hAnsi="Book Antiqua"/>
          <w:sz w:val="24"/>
          <w:szCs w:val="24"/>
        </w:rPr>
        <w:t>: 725-729 [PMID: 18591196 DOI: 10.1259/bjr/94101717]</w:t>
      </w:r>
    </w:p>
    <w:p w14:paraId="4890BF4B"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hiralkar S</w:t>
      </w:r>
      <w:r w:rsidRPr="007C7602">
        <w:rPr>
          <w:rFonts w:ascii="Book Antiqua" w:hAnsi="Book Antiqua"/>
          <w:sz w:val="24"/>
          <w:szCs w:val="24"/>
        </w:rPr>
        <w:t>, Rennie A, Snow M, Galland RB, Lewis MH, Gower-Thomas K. Doctors' knowledge of radiation exposure: questionnaire study. </w:t>
      </w:r>
      <w:r w:rsidRPr="007C7602">
        <w:rPr>
          <w:rFonts w:ascii="Book Antiqua" w:hAnsi="Book Antiqua"/>
          <w:i/>
          <w:iCs/>
          <w:sz w:val="24"/>
          <w:szCs w:val="24"/>
        </w:rPr>
        <w:t>BMJ</w:t>
      </w:r>
      <w:r w:rsidRPr="007C7602">
        <w:rPr>
          <w:rFonts w:ascii="Book Antiqua" w:hAnsi="Book Antiqua"/>
          <w:sz w:val="24"/>
          <w:szCs w:val="24"/>
        </w:rPr>
        <w:t> 2003; </w:t>
      </w:r>
      <w:r w:rsidRPr="007C7602">
        <w:rPr>
          <w:rFonts w:ascii="Book Antiqua" w:hAnsi="Book Antiqua"/>
          <w:b/>
          <w:bCs/>
          <w:sz w:val="24"/>
          <w:szCs w:val="24"/>
        </w:rPr>
        <w:t>327</w:t>
      </w:r>
      <w:r w:rsidRPr="007C7602">
        <w:rPr>
          <w:rFonts w:ascii="Book Antiqua" w:hAnsi="Book Antiqua"/>
          <w:sz w:val="24"/>
          <w:szCs w:val="24"/>
        </w:rPr>
        <w:t>: 371-372 [PMID: 12919987 DOI: 10.1136/bmj.327.7411.371]</w:t>
      </w:r>
    </w:p>
    <w:p w14:paraId="74077BA8"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Krille L</w:t>
      </w:r>
      <w:r w:rsidRPr="007C7602">
        <w:rPr>
          <w:rFonts w:ascii="Book Antiqua" w:hAnsi="Book Antiqua"/>
          <w:sz w:val="24"/>
          <w:szCs w:val="24"/>
        </w:rPr>
        <w:t>, Hammer GP, Merzenich H, Zeeb H. Systematic review on physician's knowledge about radiation doses and radiation risks of computed tomography. </w:t>
      </w:r>
      <w:r w:rsidRPr="007C7602">
        <w:rPr>
          <w:rFonts w:ascii="Book Antiqua" w:hAnsi="Book Antiqua"/>
          <w:i/>
          <w:iCs/>
          <w:sz w:val="24"/>
          <w:szCs w:val="24"/>
        </w:rPr>
        <w:t>Eur J Radiol</w:t>
      </w:r>
      <w:r w:rsidRPr="007C7602">
        <w:rPr>
          <w:rFonts w:ascii="Book Antiqua" w:hAnsi="Book Antiqua"/>
          <w:sz w:val="24"/>
          <w:szCs w:val="24"/>
        </w:rPr>
        <w:t> 2010; </w:t>
      </w:r>
      <w:r w:rsidRPr="007C7602">
        <w:rPr>
          <w:rFonts w:ascii="Book Antiqua" w:hAnsi="Book Antiqua"/>
          <w:b/>
          <w:bCs/>
          <w:sz w:val="24"/>
          <w:szCs w:val="24"/>
        </w:rPr>
        <w:t>76</w:t>
      </w:r>
      <w:r w:rsidRPr="007C7602">
        <w:rPr>
          <w:rFonts w:ascii="Book Antiqua" w:hAnsi="Book Antiqua"/>
          <w:sz w:val="24"/>
          <w:szCs w:val="24"/>
        </w:rPr>
        <w:t>: 36-41 [PMID: 20837382 DOI: 10.1016/j.ejrad.2010.08.025]</w:t>
      </w:r>
    </w:p>
    <w:p w14:paraId="5E1FCCF2"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Rice HE</w:t>
      </w:r>
      <w:r w:rsidRPr="007C7602">
        <w:rPr>
          <w:rFonts w:ascii="Book Antiqua" w:hAnsi="Book Antiqua"/>
          <w:sz w:val="24"/>
          <w:szCs w:val="24"/>
        </w:rPr>
        <w:t>, Frush DP, Harker MJ, Farmer D, Waldhausen JH. Peer assessment of pediatric surgeons for potential risks of radiation exposure from computed tomography scans. </w:t>
      </w:r>
      <w:r w:rsidRPr="007C7602">
        <w:rPr>
          <w:rFonts w:ascii="Book Antiqua" w:hAnsi="Book Antiqua"/>
          <w:i/>
          <w:iCs/>
          <w:sz w:val="24"/>
          <w:szCs w:val="24"/>
        </w:rPr>
        <w:t>J Pediatr Surg</w:t>
      </w:r>
      <w:r w:rsidRPr="007C7602">
        <w:rPr>
          <w:rFonts w:ascii="Book Antiqua" w:hAnsi="Book Antiqua"/>
          <w:sz w:val="24"/>
          <w:szCs w:val="24"/>
        </w:rPr>
        <w:t> 2007; </w:t>
      </w:r>
      <w:r w:rsidRPr="007C7602">
        <w:rPr>
          <w:rFonts w:ascii="Book Antiqua" w:hAnsi="Book Antiqua"/>
          <w:b/>
          <w:bCs/>
          <w:sz w:val="24"/>
          <w:szCs w:val="24"/>
        </w:rPr>
        <w:t>42</w:t>
      </w:r>
      <w:r w:rsidRPr="007C7602">
        <w:rPr>
          <w:rFonts w:ascii="Book Antiqua" w:hAnsi="Book Antiqua"/>
          <w:sz w:val="24"/>
          <w:szCs w:val="24"/>
        </w:rPr>
        <w:t>: 1157-1164 [PMID: 17618874 DOI: 10.1016/j.jpedsurg.2007.02.007]</w:t>
      </w:r>
    </w:p>
    <w:p w14:paraId="050655EE"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sz w:val="24"/>
          <w:szCs w:val="24"/>
        </w:rPr>
        <w:t>Arslanoğlu A</w:t>
      </w:r>
      <w:r w:rsidRPr="007C7602">
        <w:rPr>
          <w:rFonts w:ascii="Book Antiqua" w:hAnsi="Book Antiqua"/>
          <w:sz w:val="24"/>
          <w:szCs w:val="24"/>
        </w:rPr>
        <w:t xml:space="preserve">, Bilgin S, Kubal Z, Ceyhan MN, Ilhan MN, Maral I. Doctors’ and intern doctors’ knowledge about patients’ ionizing radiation exposure doses during common radiological examinations. </w:t>
      </w:r>
      <w:r w:rsidRPr="007C7602">
        <w:rPr>
          <w:rFonts w:ascii="Book Antiqua" w:hAnsi="Book Antiqua"/>
          <w:i/>
          <w:sz w:val="24"/>
          <w:szCs w:val="24"/>
        </w:rPr>
        <w:t>Diagn Interv Radiol</w:t>
      </w:r>
      <w:r w:rsidRPr="007C7602">
        <w:rPr>
          <w:rFonts w:ascii="Book Antiqua" w:hAnsi="Book Antiqua"/>
          <w:sz w:val="24"/>
          <w:szCs w:val="24"/>
        </w:rPr>
        <w:t xml:space="preserve"> 2007; </w:t>
      </w:r>
      <w:r w:rsidRPr="007C7602">
        <w:rPr>
          <w:rFonts w:ascii="Book Antiqua" w:hAnsi="Book Antiqua"/>
          <w:b/>
          <w:sz w:val="24"/>
          <w:szCs w:val="24"/>
        </w:rPr>
        <w:t>13</w:t>
      </w:r>
      <w:r w:rsidRPr="007C7602">
        <w:rPr>
          <w:rFonts w:ascii="Book Antiqua" w:hAnsi="Book Antiqua"/>
          <w:sz w:val="24"/>
          <w:szCs w:val="24"/>
        </w:rPr>
        <w:t>: 53</w:t>
      </w:r>
      <w:r w:rsidRPr="007C7602">
        <w:rPr>
          <w:rFonts w:ascii="Book Antiqua" w:hAnsi="Book Antiqua" w:hint="eastAsia"/>
          <w:sz w:val="24"/>
          <w:szCs w:val="24"/>
        </w:rPr>
        <w:t>-5</w:t>
      </w:r>
      <w:r w:rsidRPr="007C7602">
        <w:rPr>
          <w:rFonts w:ascii="Book Antiqua" w:hAnsi="Book Antiqua"/>
          <w:sz w:val="24"/>
          <w:szCs w:val="24"/>
        </w:rPr>
        <w:t>5</w:t>
      </w:r>
    </w:p>
    <w:p w14:paraId="5F1B4228"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Keijzers GB</w:t>
      </w:r>
      <w:r w:rsidRPr="007C7602">
        <w:rPr>
          <w:rFonts w:ascii="Book Antiqua" w:hAnsi="Book Antiqua"/>
          <w:sz w:val="24"/>
          <w:szCs w:val="24"/>
        </w:rPr>
        <w:t>, Britton CJ. Doctors' knowledge of patient radiation exposure from diagnostic imaging requested in the emergency department. </w:t>
      </w:r>
      <w:r w:rsidRPr="007C7602">
        <w:rPr>
          <w:rFonts w:ascii="Book Antiqua" w:hAnsi="Book Antiqua"/>
          <w:i/>
          <w:iCs/>
          <w:sz w:val="24"/>
          <w:szCs w:val="24"/>
        </w:rPr>
        <w:t>Med J Aust</w:t>
      </w:r>
      <w:r w:rsidRPr="007C7602">
        <w:rPr>
          <w:rFonts w:ascii="Book Antiqua" w:hAnsi="Book Antiqua"/>
          <w:sz w:val="24"/>
          <w:szCs w:val="24"/>
        </w:rPr>
        <w:t> 2010; </w:t>
      </w:r>
      <w:r w:rsidRPr="007C7602">
        <w:rPr>
          <w:rFonts w:ascii="Book Antiqua" w:hAnsi="Book Antiqua"/>
          <w:b/>
          <w:bCs/>
          <w:sz w:val="24"/>
          <w:szCs w:val="24"/>
        </w:rPr>
        <w:t>193</w:t>
      </w:r>
      <w:r w:rsidRPr="007C7602">
        <w:rPr>
          <w:rFonts w:ascii="Book Antiqua" w:hAnsi="Book Antiqua"/>
          <w:sz w:val="24"/>
          <w:szCs w:val="24"/>
        </w:rPr>
        <w:t>: 450-453 [PMID: 20955121]</w:t>
      </w:r>
    </w:p>
    <w:p w14:paraId="33C5E94D"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catarige JC</w:t>
      </w:r>
      <w:r w:rsidRPr="007C7602">
        <w:rPr>
          <w:rFonts w:ascii="Book Antiqua" w:hAnsi="Book Antiqua"/>
          <w:sz w:val="24"/>
          <w:szCs w:val="24"/>
        </w:rPr>
        <w:t>, Diette GB, Haponik EF, Merriman B, Fishman EK. Availability, requesting practices, and barriers to referral for high-resolution CT of the lungs: results of a survey of U.S. pulmonologists. </w:t>
      </w:r>
      <w:r w:rsidRPr="007C7602">
        <w:rPr>
          <w:rFonts w:ascii="Book Antiqua" w:hAnsi="Book Antiqua"/>
          <w:i/>
          <w:iCs/>
          <w:sz w:val="24"/>
          <w:szCs w:val="24"/>
        </w:rPr>
        <w:t>Acad Radiol</w:t>
      </w:r>
      <w:r w:rsidRPr="007C7602">
        <w:rPr>
          <w:rFonts w:ascii="Book Antiqua" w:hAnsi="Book Antiqua"/>
          <w:sz w:val="24"/>
          <w:szCs w:val="24"/>
        </w:rPr>
        <w:t> 2002; </w:t>
      </w:r>
      <w:r w:rsidRPr="007C7602">
        <w:rPr>
          <w:rFonts w:ascii="Book Antiqua" w:hAnsi="Book Antiqua"/>
          <w:b/>
          <w:bCs/>
          <w:sz w:val="24"/>
          <w:szCs w:val="24"/>
        </w:rPr>
        <w:t>9</w:t>
      </w:r>
      <w:r w:rsidRPr="007C7602">
        <w:rPr>
          <w:rFonts w:ascii="Book Antiqua" w:hAnsi="Book Antiqua"/>
          <w:sz w:val="24"/>
          <w:szCs w:val="24"/>
        </w:rPr>
        <w:t>: 1370-1377 [PMID: 12553347 DOI: 10.1016/S1076-6332(03)80663-3]</w:t>
      </w:r>
    </w:p>
    <w:p w14:paraId="4A93F09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ubramaniam R</w:t>
      </w:r>
      <w:r w:rsidRPr="007C7602">
        <w:rPr>
          <w:rFonts w:ascii="Book Antiqua" w:hAnsi="Book Antiqua"/>
          <w:sz w:val="24"/>
          <w:szCs w:val="24"/>
        </w:rPr>
        <w:t>, Hall T, Chou T, Sheehan D. Radiology knowledge in new medical graduates in New Zealand. </w:t>
      </w:r>
      <w:r w:rsidRPr="007C7602">
        <w:rPr>
          <w:rFonts w:ascii="Book Antiqua" w:hAnsi="Book Antiqua"/>
          <w:i/>
          <w:iCs/>
          <w:sz w:val="24"/>
          <w:szCs w:val="24"/>
        </w:rPr>
        <w:t>N Z Med J</w:t>
      </w:r>
      <w:r w:rsidRPr="007C7602">
        <w:rPr>
          <w:rFonts w:ascii="Book Antiqua" w:hAnsi="Book Antiqua"/>
          <w:sz w:val="24"/>
          <w:szCs w:val="24"/>
        </w:rPr>
        <w:t> 2005; </w:t>
      </w:r>
      <w:r w:rsidRPr="007C7602">
        <w:rPr>
          <w:rFonts w:ascii="Book Antiqua" w:hAnsi="Book Antiqua"/>
          <w:b/>
          <w:bCs/>
          <w:sz w:val="24"/>
          <w:szCs w:val="24"/>
        </w:rPr>
        <w:t>118</w:t>
      </w:r>
      <w:r w:rsidRPr="007C7602">
        <w:rPr>
          <w:rFonts w:ascii="Book Antiqua" w:hAnsi="Book Antiqua"/>
          <w:sz w:val="24"/>
          <w:szCs w:val="24"/>
        </w:rPr>
        <w:t>: U1699 [PMID: 16258575]</w:t>
      </w:r>
    </w:p>
    <w:p w14:paraId="28826F02"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sz w:val="24"/>
          <w:szCs w:val="24"/>
        </w:rPr>
        <w:lastRenderedPageBreak/>
        <w:t>An assessment of medical students' awareness of radiation exposures associated with diagnostic imaging investigations. </w:t>
      </w:r>
      <w:r w:rsidRPr="007C7602">
        <w:rPr>
          <w:rFonts w:ascii="Book Antiqua" w:hAnsi="Book Antiqua"/>
          <w:i/>
          <w:iCs/>
          <w:sz w:val="24"/>
          <w:szCs w:val="24"/>
        </w:rPr>
        <w:t>Insights Imaging</w:t>
      </w:r>
      <w:r w:rsidRPr="007C7602">
        <w:rPr>
          <w:rFonts w:ascii="Book Antiqua" w:hAnsi="Book Antiqua"/>
          <w:sz w:val="24"/>
          <w:szCs w:val="24"/>
        </w:rPr>
        <w:t> 2010; </w:t>
      </w:r>
      <w:r w:rsidRPr="007C7602">
        <w:rPr>
          <w:rFonts w:ascii="Book Antiqua" w:hAnsi="Book Antiqua"/>
          <w:b/>
          <w:bCs/>
          <w:sz w:val="24"/>
          <w:szCs w:val="24"/>
        </w:rPr>
        <w:t>1</w:t>
      </w:r>
      <w:r w:rsidRPr="007C7602">
        <w:rPr>
          <w:rFonts w:ascii="Book Antiqua" w:hAnsi="Book Antiqua"/>
          <w:sz w:val="24"/>
          <w:szCs w:val="24"/>
        </w:rPr>
        <w:t>: 86-92 [PMID: 22347909 DOI: 10.1007/s13244-010-0009-8]</w:t>
      </w:r>
    </w:p>
    <w:p w14:paraId="2EE96D81"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adigh G</w:t>
      </w:r>
      <w:r w:rsidRPr="007C7602">
        <w:rPr>
          <w:rFonts w:ascii="Book Antiqua" w:hAnsi="Book Antiqua"/>
          <w:sz w:val="24"/>
          <w:szCs w:val="24"/>
        </w:rPr>
        <w:t>, Khan R, Kassin MT, Applegate KE. Radiation safety knowledge and perceptions among residents: a potential improvement opportunity for graduate medical education in the United States. </w:t>
      </w:r>
      <w:r w:rsidRPr="007C7602">
        <w:rPr>
          <w:rFonts w:ascii="Book Antiqua" w:hAnsi="Book Antiqua"/>
          <w:i/>
          <w:iCs/>
          <w:sz w:val="24"/>
          <w:szCs w:val="24"/>
        </w:rPr>
        <w:t>Acad Radiol</w:t>
      </w:r>
      <w:r w:rsidRPr="007C7602">
        <w:rPr>
          <w:rFonts w:ascii="Book Antiqua" w:hAnsi="Book Antiqua"/>
          <w:sz w:val="24"/>
          <w:szCs w:val="24"/>
        </w:rPr>
        <w:t> 2014; </w:t>
      </w:r>
      <w:r w:rsidRPr="007C7602">
        <w:rPr>
          <w:rFonts w:ascii="Book Antiqua" w:hAnsi="Book Antiqua"/>
          <w:b/>
          <w:bCs/>
          <w:sz w:val="24"/>
          <w:szCs w:val="24"/>
        </w:rPr>
        <w:t>21</w:t>
      </w:r>
      <w:r w:rsidRPr="007C7602">
        <w:rPr>
          <w:rFonts w:ascii="Book Antiqua" w:hAnsi="Book Antiqua"/>
          <w:sz w:val="24"/>
          <w:szCs w:val="24"/>
        </w:rPr>
        <w:t>: 869-878 [PMID: 24713540 DOI: 10.1016/j.acra.2014.01.016]</w:t>
      </w:r>
    </w:p>
    <w:p w14:paraId="4C1AB62B"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cCollough CH</w:t>
      </w:r>
      <w:r w:rsidRPr="007C7602">
        <w:rPr>
          <w:rFonts w:ascii="Book Antiqua" w:hAnsi="Book Antiqua"/>
          <w:sz w:val="24"/>
          <w:szCs w:val="24"/>
        </w:rPr>
        <w:t>. CT dose: how to measure, how to reduce. </w:t>
      </w:r>
      <w:r w:rsidRPr="007C7602">
        <w:rPr>
          <w:rFonts w:ascii="Book Antiqua" w:hAnsi="Book Antiqua"/>
          <w:i/>
          <w:iCs/>
          <w:sz w:val="24"/>
          <w:szCs w:val="24"/>
        </w:rPr>
        <w:t>Health Phys</w:t>
      </w:r>
      <w:r w:rsidRPr="007C7602">
        <w:rPr>
          <w:rFonts w:ascii="Book Antiqua" w:hAnsi="Book Antiqua"/>
          <w:sz w:val="24"/>
          <w:szCs w:val="24"/>
        </w:rPr>
        <w:t> 2008; </w:t>
      </w:r>
      <w:r w:rsidRPr="007C7602">
        <w:rPr>
          <w:rFonts w:ascii="Book Antiqua" w:hAnsi="Book Antiqua"/>
          <w:b/>
          <w:bCs/>
          <w:sz w:val="24"/>
          <w:szCs w:val="24"/>
        </w:rPr>
        <w:t>95</w:t>
      </w:r>
      <w:r w:rsidRPr="007C7602">
        <w:rPr>
          <w:rFonts w:ascii="Book Antiqua" w:hAnsi="Book Antiqua"/>
          <w:sz w:val="24"/>
          <w:szCs w:val="24"/>
        </w:rPr>
        <w:t>: 508-517 [PMID: 18849683 DOI: 10.1097/01.HP.0000326343.35884.03]</w:t>
      </w:r>
    </w:p>
    <w:p w14:paraId="37CB7453"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mith-Bindman R</w:t>
      </w:r>
      <w:r w:rsidRPr="007C7602">
        <w:rPr>
          <w:rFonts w:ascii="Book Antiqua" w:hAnsi="Book Antiqua"/>
          <w:sz w:val="24"/>
          <w:szCs w:val="24"/>
        </w:rPr>
        <w:t>, Lipson J, Marcus R, Kim KP, Mahesh M, Gould R, Berrington de González A, Miglioretti DL. Radiation dose associated with common computed tomography examinations and the associated lifetime attributable risk of cancer. </w:t>
      </w:r>
      <w:r w:rsidRPr="007C7602">
        <w:rPr>
          <w:rFonts w:ascii="Book Antiqua" w:hAnsi="Book Antiqua"/>
          <w:i/>
          <w:iCs/>
          <w:sz w:val="24"/>
          <w:szCs w:val="24"/>
        </w:rPr>
        <w:t>Arch Intern Med</w:t>
      </w:r>
      <w:r w:rsidRPr="007C7602">
        <w:rPr>
          <w:rFonts w:ascii="Book Antiqua" w:hAnsi="Book Antiqua"/>
          <w:sz w:val="24"/>
          <w:szCs w:val="24"/>
        </w:rPr>
        <w:t> 2009; </w:t>
      </w:r>
      <w:r w:rsidRPr="007C7602">
        <w:rPr>
          <w:rFonts w:ascii="Book Antiqua" w:hAnsi="Book Antiqua"/>
          <w:b/>
          <w:bCs/>
          <w:sz w:val="24"/>
          <w:szCs w:val="24"/>
        </w:rPr>
        <w:t>169</w:t>
      </w:r>
      <w:r w:rsidRPr="007C7602">
        <w:rPr>
          <w:rFonts w:ascii="Book Antiqua" w:hAnsi="Book Antiqua"/>
          <w:sz w:val="24"/>
          <w:szCs w:val="24"/>
        </w:rPr>
        <w:t>: 2078-2086 [PMID: 20008690 DOI: 10.1001/archinternmed.2009.427]</w:t>
      </w:r>
    </w:p>
    <w:p w14:paraId="133A72CA"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Durán A</w:t>
      </w:r>
      <w:r w:rsidRPr="007C7602">
        <w:rPr>
          <w:rFonts w:ascii="Book Antiqua" w:hAnsi="Book Antiqua"/>
          <w:sz w:val="24"/>
          <w:szCs w:val="24"/>
        </w:rPr>
        <w:t>, Hian SK, Miller DL, Le Heron J, Padovani R, Vano E. A summary of recommendations for occupational radiation protection in interventional cardiology. </w:t>
      </w:r>
      <w:r w:rsidRPr="007C7602">
        <w:rPr>
          <w:rFonts w:ascii="Book Antiqua" w:hAnsi="Book Antiqua"/>
          <w:i/>
          <w:iCs/>
          <w:sz w:val="24"/>
          <w:szCs w:val="24"/>
        </w:rPr>
        <w:t>Catheter Cardiovasc Interv</w:t>
      </w:r>
      <w:r w:rsidRPr="007C7602">
        <w:rPr>
          <w:rFonts w:ascii="Book Antiqua" w:hAnsi="Book Antiqua"/>
          <w:sz w:val="24"/>
          <w:szCs w:val="24"/>
        </w:rPr>
        <w:t> 2013; </w:t>
      </w:r>
      <w:r w:rsidRPr="007C7602">
        <w:rPr>
          <w:rFonts w:ascii="Book Antiqua" w:hAnsi="Book Antiqua"/>
          <w:b/>
          <w:bCs/>
          <w:sz w:val="24"/>
          <w:szCs w:val="24"/>
        </w:rPr>
        <w:t>81</w:t>
      </w:r>
      <w:r w:rsidRPr="007C7602">
        <w:rPr>
          <w:rFonts w:ascii="Book Antiqua" w:hAnsi="Book Antiqua"/>
          <w:sz w:val="24"/>
          <w:szCs w:val="24"/>
        </w:rPr>
        <w:t>: 562-567 [PMID: 22718285 DOI: 10.1002/ccd.24520]</w:t>
      </w:r>
    </w:p>
    <w:p w14:paraId="445272AB"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iller DL</w:t>
      </w:r>
      <w:r w:rsidRPr="007C7602">
        <w:rPr>
          <w:rFonts w:ascii="Book Antiqua" w:hAnsi="Book Antiqua"/>
          <w:sz w:val="24"/>
          <w:szCs w:val="24"/>
        </w:rPr>
        <w:t>, Vañó E, Bartal G, Balter S, Dixon R, Padovani R, Schueler B, Cardella JF, de Baère T. Occupational radiation protection in interventional radiology: a joint guideline of the Cardiovascular and Interventional Radiology Society of Europe and the Society of Interventional Radiology. </w:t>
      </w:r>
      <w:r w:rsidRPr="007C7602">
        <w:rPr>
          <w:rFonts w:ascii="Book Antiqua" w:hAnsi="Book Antiqua"/>
          <w:i/>
          <w:iCs/>
          <w:sz w:val="24"/>
          <w:szCs w:val="24"/>
        </w:rPr>
        <w:t>Cardiovasc Intervent Radiol</w:t>
      </w:r>
      <w:r w:rsidRPr="007C7602">
        <w:rPr>
          <w:rFonts w:ascii="Book Antiqua" w:hAnsi="Book Antiqua"/>
          <w:sz w:val="24"/>
          <w:szCs w:val="24"/>
        </w:rPr>
        <w:t> 2010; </w:t>
      </w:r>
      <w:r w:rsidRPr="007C7602">
        <w:rPr>
          <w:rFonts w:ascii="Book Antiqua" w:hAnsi="Book Antiqua"/>
          <w:b/>
          <w:bCs/>
          <w:sz w:val="24"/>
          <w:szCs w:val="24"/>
        </w:rPr>
        <w:t>33</w:t>
      </w:r>
      <w:r w:rsidRPr="007C7602">
        <w:rPr>
          <w:rFonts w:ascii="Book Antiqua" w:hAnsi="Book Antiqua"/>
          <w:sz w:val="24"/>
          <w:szCs w:val="24"/>
        </w:rPr>
        <w:t>: 230-239 [PMID: 20020300 DOI: 10.1007/s00270-009-9756-7]</w:t>
      </w:r>
    </w:p>
    <w:p w14:paraId="2A05E84F"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cCollough CH</w:t>
      </w:r>
      <w:r w:rsidRPr="007C7602">
        <w:rPr>
          <w:rFonts w:ascii="Book Antiqua" w:hAnsi="Book Antiqua"/>
          <w:sz w:val="24"/>
          <w:szCs w:val="24"/>
        </w:rPr>
        <w:t>, Primak AN, Braun N, Kofler J, Yu L, Christner J. Strategies for reducing radiation dose in CT. </w:t>
      </w:r>
      <w:r w:rsidRPr="007C7602">
        <w:rPr>
          <w:rFonts w:ascii="Book Antiqua" w:hAnsi="Book Antiqua"/>
          <w:i/>
          <w:iCs/>
          <w:sz w:val="24"/>
          <w:szCs w:val="24"/>
        </w:rPr>
        <w:t>Radiol Clin North Am</w:t>
      </w:r>
      <w:r w:rsidRPr="007C7602">
        <w:rPr>
          <w:rFonts w:ascii="Book Antiqua" w:hAnsi="Book Antiqua"/>
          <w:sz w:val="24"/>
          <w:szCs w:val="24"/>
        </w:rPr>
        <w:t> 2009; </w:t>
      </w:r>
      <w:r w:rsidRPr="007C7602">
        <w:rPr>
          <w:rFonts w:ascii="Book Antiqua" w:hAnsi="Book Antiqua"/>
          <w:b/>
          <w:bCs/>
          <w:sz w:val="24"/>
          <w:szCs w:val="24"/>
        </w:rPr>
        <w:t>47</w:t>
      </w:r>
      <w:r w:rsidRPr="007C7602">
        <w:rPr>
          <w:rFonts w:ascii="Book Antiqua" w:hAnsi="Book Antiqua"/>
          <w:sz w:val="24"/>
          <w:szCs w:val="24"/>
        </w:rPr>
        <w:t>: 27-40 [PMID: 19195532 DOI: 10.1016/j.rcl.2008.10.006]</w:t>
      </w:r>
    </w:p>
    <w:p w14:paraId="3FADDE8A"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Nickoloff EL</w:t>
      </w:r>
      <w:r w:rsidRPr="007C7602">
        <w:rPr>
          <w:rFonts w:ascii="Book Antiqua" w:hAnsi="Book Antiqua"/>
          <w:sz w:val="24"/>
          <w:szCs w:val="24"/>
        </w:rPr>
        <w:t>, Alderson PO. Radiation exposures to patients from CT: reality, public perception, and policy. </w:t>
      </w:r>
      <w:r w:rsidRPr="007C7602">
        <w:rPr>
          <w:rFonts w:ascii="Book Antiqua" w:hAnsi="Book Antiqua"/>
          <w:i/>
          <w:iCs/>
          <w:sz w:val="24"/>
          <w:szCs w:val="24"/>
        </w:rPr>
        <w:t>AJR Am J Roentgenol</w:t>
      </w:r>
      <w:r w:rsidRPr="007C7602">
        <w:rPr>
          <w:rFonts w:ascii="Book Antiqua" w:hAnsi="Book Antiqua"/>
          <w:sz w:val="24"/>
          <w:szCs w:val="24"/>
        </w:rPr>
        <w:t> 2001; </w:t>
      </w:r>
      <w:r w:rsidRPr="007C7602">
        <w:rPr>
          <w:rFonts w:ascii="Book Antiqua" w:hAnsi="Book Antiqua"/>
          <w:b/>
          <w:bCs/>
          <w:sz w:val="24"/>
          <w:szCs w:val="24"/>
        </w:rPr>
        <w:t>177</w:t>
      </w:r>
      <w:r w:rsidRPr="007C7602">
        <w:rPr>
          <w:rFonts w:ascii="Book Antiqua" w:hAnsi="Book Antiqua"/>
          <w:sz w:val="24"/>
          <w:szCs w:val="24"/>
        </w:rPr>
        <w:t>: 285-287 [PMID: 11461846 DOI: 10.2214/ajr.177.2.1770285]</w:t>
      </w:r>
    </w:p>
    <w:p w14:paraId="0C3F24AF"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lastRenderedPageBreak/>
        <w:t>McCollough CH</w:t>
      </w:r>
      <w:r w:rsidRPr="007C7602">
        <w:rPr>
          <w:rFonts w:ascii="Book Antiqua" w:hAnsi="Book Antiqua"/>
          <w:sz w:val="24"/>
          <w:szCs w:val="24"/>
        </w:rPr>
        <w:t>, Bruesewitz MR, Kofler JM. CT dose reduction and dose management tools: overview of available options. </w:t>
      </w:r>
      <w:r w:rsidRPr="007C7602">
        <w:rPr>
          <w:rFonts w:ascii="Book Antiqua" w:hAnsi="Book Antiqua"/>
          <w:i/>
          <w:iCs/>
          <w:sz w:val="24"/>
          <w:szCs w:val="24"/>
        </w:rPr>
        <w:t>Radiographics</w:t>
      </w:r>
      <w:r w:rsidRPr="007C7602">
        <w:rPr>
          <w:rFonts w:ascii="Book Antiqua" w:hAnsi="Book Antiqua"/>
          <w:sz w:val="24"/>
          <w:szCs w:val="24"/>
        </w:rPr>
        <w:t> </w:t>
      </w:r>
      <w:r w:rsidRPr="007C7602">
        <w:rPr>
          <w:rFonts w:ascii="Book Antiqua" w:hAnsi="Book Antiqua" w:hint="eastAsia"/>
          <w:sz w:val="24"/>
          <w:szCs w:val="24"/>
        </w:rPr>
        <w:t>2006</w:t>
      </w:r>
      <w:r w:rsidRPr="007C7602">
        <w:rPr>
          <w:rFonts w:ascii="Book Antiqua" w:hAnsi="Book Antiqua"/>
          <w:sz w:val="24"/>
          <w:szCs w:val="24"/>
        </w:rPr>
        <w:t>; </w:t>
      </w:r>
      <w:r w:rsidRPr="007C7602">
        <w:rPr>
          <w:rFonts w:ascii="Book Antiqua" w:hAnsi="Book Antiqua"/>
          <w:b/>
          <w:bCs/>
          <w:sz w:val="24"/>
          <w:szCs w:val="24"/>
        </w:rPr>
        <w:t>26</w:t>
      </w:r>
      <w:r w:rsidRPr="007C7602">
        <w:rPr>
          <w:rFonts w:ascii="Book Antiqua" w:hAnsi="Book Antiqua"/>
          <w:sz w:val="24"/>
          <w:szCs w:val="24"/>
        </w:rPr>
        <w:t>: 503-512 [PMID: 16549613 DOI: 10.1148/rg.262055138]</w:t>
      </w:r>
    </w:p>
    <w:p w14:paraId="6D6F0B2A"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Donnelly LF</w:t>
      </w:r>
      <w:r w:rsidRPr="007C7602">
        <w:rPr>
          <w:rFonts w:ascii="Book Antiqua" w:hAnsi="Book Antiqua"/>
          <w:sz w:val="24"/>
          <w:szCs w:val="24"/>
        </w:rPr>
        <w:t>, Emery KH, Brody AS, Laor T, Gylys-Morin VM, Anton CG, Thomas SR, Frush DP. Minimizing radiation dose for pediatric body applications of single-detector helical CT: strategies at a large Children's Hospital. </w:t>
      </w:r>
      <w:r w:rsidRPr="007C7602">
        <w:rPr>
          <w:rFonts w:ascii="Book Antiqua" w:hAnsi="Book Antiqua"/>
          <w:i/>
          <w:iCs/>
          <w:sz w:val="24"/>
          <w:szCs w:val="24"/>
        </w:rPr>
        <w:t>AJR Am J Roentgenol</w:t>
      </w:r>
      <w:r w:rsidRPr="007C7602">
        <w:rPr>
          <w:rFonts w:ascii="Book Antiqua" w:hAnsi="Book Antiqua"/>
          <w:sz w:val="24"/>
          <w:szCs w:val="24"/>
        </w:rPr>
        <w:t> 2001; </w:t>
      </w:r>
      <w:r w:rsidRPr="007C7602">
        <w:rPr>
          <w:rFonts w:ascii="Book Antiqua" w:hAnsi="Book Antiqua"/>
          <w:b/>
          <w:bCs/>
          <w:sz w:val="24"/>
          <w:szCs w:val="24"/>
        </w:rPr>
        <w:t>176</w:t>
      </w:r>
      <w:r w:rsidRPr="007C7602">
        <w:rPr>
          <w:rFonts w:ascii="Book Antiqua" w:hAnsi="Book Antiqua"/>
          <w:sz w:val="24"/>
          <w:szCs w:val="24"/>
        </w:rPr>
        <w:t>: 303-306 [PMID: 11159061 DOI: 10.2214/ajr.176.2.1760303]</w:t>
      </w:r>
    </w:p>
    <w:p w14:paraId="580C2FEF"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Boone JM</w:t>
      </w:r>
      <w:r w:rsidRPr="007C7602">
        <w:rPr>
          <w:rFonts w:ascii="Book Antiqua" w:hAnsi="Book Antiqua"/>
          <w:sz w:val="24"/>
          <w:szCs w:val="24"/>
        </w:rPr>
        <w:t>, Geraghty EM, Seibert JA, Wootton-Gorges SL. Dose reduction in pediatric CT: a rational approach. </w:t>
      </w:r>
      <w:r w:rsidRPr="007C7602">
        <w:rPr>
          <w:rFonts w:ascii="Book Antiqua" w:hAnsi="Book Antiqua"/>
          <w:i/>
          <w:iCs/>
          <w:sz w:val="24"/>
          <w:szCs w:val="24"/>
        </w:rPr>
        <w:t>Radiology</w:t>
      </w:r>
      <w:r w:rsidRPr="007C7602">
        <w:rPr>
          <w:rFonts w:ascii="Book Antiqua" w:hAnsi="Book Antiqua"/>
          <w:sz w:val="24"/>
          <w:szCs w:val="24"/>
        </w:rPr>
        <w:t> 2003; </w:t>
      </w:r>
      <w:r w:rsidRPr="007C7602">
        <w:rPr>
          <w:rFonts w:ascii="Book Antiqua" w:hAnsi="Book Antiqua"/>
          <w:b/>
          <w:bCs/>
          <w:sz w:val="24"/>
          <w:szCs w:val="24"/>
        </w:rPr>
        <w:t>228</w:t>
      </w:r>
      <w:r w:rsidRPr="007C7602">
        <w:rPr>
          <w:rFonts w:ascii="Book Antiqua" w:hAnsi="Book Antiqua"/>
          <w:sz w:val="24"/>
          <w:szCs w:val="24"/>
        </w:rPr>
        <w:t>: 352-360 [PMID: 12893897 DOI: 10.1148/radiol.2282020471]</w:t>
      </w:r>
    </w:p>
    <w:p w14:paraId="6697D065"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Jakobs TF</w:t>
      </w:r>
      <w:r w:rsidRPr="007C7602">
        <w:rPr>
          <w:rFonts w:ascii="Book Antiqua" w:hAnsi="Book Antiqua"/>
          <w:sz w:val="24"/>
          <w:szCs w:val="24"/>
        </w:rPr>
        <w:t>, Becker CR, Ohnesorge B, Flohr T, Suess C, Schoepf UJ, Reiser MF. Multislice helical CT of the heart with retrospective ECG gating: reduction of radiation exposure by ECG-controlled tube current modulation. </w:t>
      </w:r>
      <w:r w:rsidRPr="007C7602">
        <w:rPr>
          <w:rFonts w:ascii="Book Antiqua" w:hAnsi="Book Antiqua"/>
          <w:i/>
          <w:iCs/>
          <w:sz w:val="24"/>
          <w:szCs w:val="24"/>
        </w:rPr>
        <w:t>Eur Radiol</w:t>
      </w:r>
      <w:r w:rsidRPr="007C7602">
        <w:rPr>
          <w:rFonts w:ascii="Book Antiqua" w:hAnsi="Book Antiqua"/>
          <w:sz w:val="24"/>
          <w:szCs w:val="24"/>
        </w:rPr>
        <w:t> 2002; </w:t>
      </w:r>
      <w:r w:rsidRPr="007C7602">
        <w:rPr>
          <w:rFonts w:ascii="Book Antiqua" w:hAnsi="Book Antiqua"/>
          <w:b/>
          <w:bCs/>
          <w:sz w:val="24"/>
          <w:szCs w:val="24"/>
        </w:rPr>
        <w:t>12</w:t>
      </w:r>
      <w:r w:rsidRPr="007C7602">
        <w:rPr>
          <w:rFonts w:ascii="Book Antiqua" w:hAnsi="Book Antiqua"/>
          <w:sz w:val="24"/>
          <w:szCs w:val="24"/>
        </w:rPr>
        <w:t>: 1081-1086 [PMID: 11976849 DOI: 10.1007/s00330-001-1278-x]</w:t>
      </w:r>
    </w:p>
    <w:p w14:paraId="69229419"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Brisse HJ</w:t>
      </w:r>
      <w:r w:rsidRPr="007C7602">
        <w:rPr>
          <w:rFonts w:ascii="Book Antiqua" w:hAnsi="Book Antiqua"/>
          <w:sz w:val="24"/>
          <w:szCs w:val="24"/>
        </w:rPr>
        <w:t>, Robilliard M, Savignoni A, Pierrat N, Gaboriaud G, De Rycke Y, Neuenschwander S, Aubert B, Rosenwald JC. Assessment of organ absorbed doses and estimation of effective doses from pediatric anthropomorphic phantom measurements for multi-detector row CT with and without automatic exposure control. </w:t>
      </w:r>
      <w:r w:rsidRPr="007C7602">
        <w:rPr>
          <w:rFonts w:ascii="Book Antiqua" w:hAnsi="Book Antiqua"/>
          <w:i/>
          <w:iCs/>
          <w:sz w:val="24"/>
          <w:szCs w:val="24"/>
        </w:rPr>
        <w:t>Health Phys</w:t>
      </w:r>
      <w:r w:rsidRPr="007C7602">
        <w:rPr>
          <w:rFonts w:ascii="Book Antiqua" w:hAnsi="Book Antiqua"/>
          <w:sz w:val="24"/>
          <w:szCs w:val="24"/>
        </w:rPr>
        <w:t> 2009; </w:t>
      </w:r>
      <w:r w:rsidRPr="007C7602">
        <w:rPr>
          <w:rFonts w:ascii="Book Antiqua" w:hAnsi="Book Antiqua"/>
          <w:b/>
          <w:bCs/>
          <w:sz w:val="24"/>
          <w:szCs w:val="24"/>
        </w:rPr>
        <w:t>97</w:t>
      </w:r>
      <w:r w:rsidRPr="007C7602">
        <w:rPr>
          <w:rFonts w:ascii="Book Antiqua" w:hAnsi="Book Antiqua"/>
          <w:sz w:val="24"/>
          <w:szCs w:val="24"/>
        </w:rPr>
        <w:t>: 303-314 [PMID: 19741359 DOI: 10.1097/HP.0b013e3181ad00ed]</w:t>
      </w:r>
    </w:p>
    <w:p w14:paraId="6E986203"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Yu L</w:t>
      </w:r>
      <w:r w:rsidRPr="007C7602">
        <w:rPr>
          <w:rFonts w:ascii="Book Antiqua" w:hAnsi="Book Antiqua"/>
          <w:sz w:val="24"/>
          <w:szCs w:val="24"/>
        </w:rPr>
        <w:t>, Li H, Fletcher JG, McCollough CH. Automatic selection of tube potential for radiation dose reduction in CT: a general strategy. </w:t>
      </w:r>
      <w:r w:rsidRPr="007C7602">
        <w:rPr>
          <w:rFonts w:ascii="Book Antiqua" w:hAnsi="Book Antiqua"/>
          <w:i/>
          <w:iCs/>
          <w:sz w:val="24"/>
          <w:szCs w:val="24"/>
        </w:rPr>
        <w:t>Med Phys</w:t>
      </w:r>
      <w:r w:rsidRPr="007C7602">
        <w:rPr>
          <w:rFonts w:ascii="Book Antiqua" w:hAnsi="Book Antiqua"/>
          <w:sz w:val="24"/>
          <w:szCs w:val="24"/>
        </w:rPr>
        <w:t> 2010; </w:t>
      </w:r>
      <w:r w:rsidRPr="007C7602">
        <w:rPr>
          <w:rFonts w:ascii="Book Antiqua" w:hAnsi="Book Antiqua"/>
          <w:b/>
          <w:bCs/>
          <w:sz w:val="24"/>
          <w:szCs w:val="24"/>
        </w:rPr>
        <w:t>37</w:t>
      </w:r>
      <w:r w:rsidRPr="007C7602">
        <w:rPr>
          <w:rFonts w:ascii="Book Antiqua" w:hAnsi="Book Antiqua"/>
          <w:sz w:val="24"/>
          <w:szCs w:val="24"/>
        </w:rPr>
        <w:t>: 234-243 [PMID: 20175486 DOI: 10.1118/1.3264614]</w:t>
      </w:r>
    </w:p>
    <w:p w14:paraId="66F5129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Flohr TG</w:t>
      </w:r>
      <w:r w:rsidRPr="007C7602">
        <w:rPr>
          <w:rFonts w:ascii="Book Antiqua" w:hAnsi="Book Antiqua"/>
          <w:sz w:val="24"/>
          <w:szCs w:val="24"/>
        </w:rPr>
        <w:t>, Leng S, Yu L, Aiimendinger T, Bruder H, Petersilka M, Eusemann CD, Stierstorfer K, Schmidt B, McCollough CH. Dual-source spiral CT with pitch up to 3.2 and 75 ms temporal resolution: image reconstruction and assessment of image quality. </w:t>
      </w:r>
      <w:r w:rsidRPr="007C7602">
        <w:rPr>
          <w:rFonts w:ascii="Book Antiqua" w:hAnsi="Book Antiqua"/>
          <w:i/>
          <w:iCs/>
          <w:sz w:val="24"/>
          <w:szCs w:val="24"/>
        </w:rPr>
        <w:t>Med Phys</w:t>
      </w:r>
      <w:r w:rsidRPr="007C7602">
        <w:rPr>
          <w:rFonts w:ascii="Book Antiqua" w:hAnsi="Book Antiqua"/>
          <w:sz w:val="24"/>
          <w:szCs w:val="24"/>
        </w:rPr>
        <w:t> 2009; </w:t>
      </w:r>
      <w:r w:rsidRPr="007C7602">
        <w:rPr>
          <w:rFonts w:ascii="Book Antiqua" w:hAnsi="Book Antiqua"/>
          <w:b/>
          <w:bCs/>
          <w:sz w:val="24"/>
          <w:szCs w:val="24"/>
        </w:rPr>
        <w:t>36</w:t>
      </w:r>
      <w:r w:rsidRPr="007C7602">
        <w:rPr>
          <w:rFonts w:ascii="Book Antiqua" w:hAnsi="Book Antiqua"/>
          <w:sz w:val="24"/>
          <w:szCs w:val="24"/>
        </w:rPr>
        <w:t>: 5641-5653 [PMID: 20095277 DOI: 10.1118/1.3259739]</w:t>
      </w:r>
    </w:p>
    <w:p w14:paraId="62D7DEB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ilva AC</w:t>
      </w:r>
      <w:r w:rsidRPr="007C7602">
        <w:rPr>
          <w:rFonts w:ascii="Book Antiqua" w:hAnsi="Book Antiqua"/>
          <w:sz w:val="24"/>
          <w:szCs w:val="24"/>
        </w:rPr>
        <w:t xml:space="preserve">, Lawder HJ, Hara A, Kujak J, Pavlicek W. Innovations in CT dose reduction strategy: application of the adaptive statistical iterative </w:t>
      </w:r>
      <w:r w:rsidRPr="007C7602">
        <w:rPr>
          <w:rFonts w:ascii="Book Antiqua" w:hAnsi="Book Antiqua"/>
          <w:sz w:val="24"/>
          <w:szCs w:val="24"/>
        </w:rPr>
        <w:lastRenderedPageBreak/>
        <w:t>reconstruction algorithm. </w:t>
      </w:r>
      <w:r w:rsidRPr="007C7602">
        <w:rPr>
          <w:rFonts w:ascii="Book Antiqua" w:hAnsi="Book Antiqua"/>
          <w:i/>
          <w:iCs/>
          <w:sz w:val="24"/>
          <w:szCs w:val="24"/>
        </w:rPr>
        <w:t>AJR Am J Roentgenol</w:t>
      </w:r>
      <w:r w:rsidRPr="007C7602">
        <w:rPr>
          <w:rFonts w:ascii="Book Antiqua" w:hAnsi="Book Antiqua"/>
          <w:sz w:val="24"/>
          <w:szCs w:val="24"/>
        </w:rPr>
        <w:t> 2010; </w:t>
      </w:r>
      <w:r w:rsidRPr="007C7602">
        <w:rPr>
          <w:rFonts w:ascii="Book Antiqua" w:hAnsi="Book Antiqua"/>
          <w:b/>
          <w:bCs/>
          <w:sz w:val="24"/>
          <w:szCs w:val="24"/>
        </w:rPr>
        <w:t>194</w:t>
      </w:r>
      <w:r w:rsidRPr="007C7602">
        <w:rPr>
          <w:rFonts w:ascii="Book Antiqua" w:hAnsi="Book Antiqua"/>
          <w:sz w:val="24"/>
          <w:szCs w:val="24"/>
        </w:rPr>
        <w:t>: 191-199 [PMID: 20028923 DOI: 10.2214/AJR.09.2953]</w:t>
      </w:r>
    </w:p>
    <w:p w14:paraId="0E88BA0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Prakash P</w:t>
      </w:r>
      <w:r w:rsidRPr="007C7602">
        <w:rPr>
          <w:rFonts w:ascii="Book Antiqua" w:hAnsi="Book Antiqua"/>
          <w:sz w:val="24"/>
          <w:szCs w:val="24"/>
        </w:rPr>
        <w:t>, Kalra MK, Kambadakone AK, Pien H, Hsieh J, Blake MA, Sahani DV. Reducing abdominal CT radiation dose with adaptive statistical iterative reconstruction technique. </w:t>
      </w:r>
      <w:r w:rsidRPr="007C7602">
        <w:rPr>
          <w:rFonts w:ascii="Book Antiqua" w:hAnsi="Book Antiqua"/>
          <w:i/>
          <w:iCs/>
          <w:sz w:val="24"/>
          <w:szCs w:val="24"/>
        </w:rPr>
        <w:t>Invest Radiol</w:t>
      </w:r>
      <w:r w:rsidRPr="007C7602">
        <w:rPr>
          <w:rFonts w:ascii="Book Antiqua" w:hAnsi="Book Antiqua"/>
          <w:sz w:val="24"/>
          <w:szCs w:val="24"/>
        </w:rPr>
        <w:t> 2010; </w:t>
      </w:r>
      <w:r w:rsidRPr="007C7602">
        <w:rPr>
          <w:rFonts w:ascii="Book Antiqua" w:hAnsi="Book Antiqua"/>
          <w:b/>
          <w:bCs/>
          <w:sz w:val="24"/>
          <w:szCs w:val="24"/>
        </w:rPr>
        <w:t>45</w:t>
      </w:r>
      <w:r w:rsidRPr="007C7602">
        <w:rPr>
          <w:rFonts w:ascii="Book Antiqua" w:hAnsi="Book Antiqua"/>
          <w:sz w:val="24"/>
          <w:szCs w:val="24"/>
        </w:rPr>
        <w:t>: 202-210 [PMID: 20177389 DOI: 10.1097/RLI.ob013e3181dzfeec]</w:t>
      </w:r>
    </w:p>
    <w:p w14:paraId="2E545476"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Thibault JB</w:t>
      </w:r>
      <w:r w:rsidRPr="007C7602">
        <w:rPr>
          <w:rFonts w:ascii="Book Antiqua" w:hAnsi="Book Antiqua"/>
          <w:sz w:val="24"/>
          <w:szCs w:val="24"/>
        </w:rPr>
        <w:t>, Sauer KD, Bouman CA, Hsieh J. A three-dimensional statistical approach to improved image quality for multislice helical CT. </w:t>
      </w:r>
      <w:r w:rsidRPr="007C7602">
        <w:rPr>
          <w:rFonts w:ascii="Book Antiqua" w:hAnsi="Book Antiqua"/>
          <w:i/>
          <w:iCs/>
          <w:sz w:val="24"/>
          <w:szCs w:val="24"/>
        </w:rPr>
        <w:t>Med Phys</w:t>
      </w:r>
      <w:r w:rsidRPr="007C7602">
        <w:rPr>
          <w:rFonts w:ascii="Book Antiqua" w:hAnsi="Book Antiqua"/>
          <w:sz w:val="24"/>
          <w:szCs w:val="24"/>
        </w:rPr>
        <w:t> 2007; </w:t>
      </w:r>
      <w:r w:rsidRPr="007C7602">
        <w:rPr>
          <w:rFonts w:ascii="Book Antiqua" w:hAnsi="Book Antiqua"/>
          <w:b/>
          <w:bCs/>
          <w:sz w:val="24"/>
          <w:szCs w:val="24"/>
        </w:rPr>
        <w:t>34</w:t>
      </w:r>
      <w:r w:rsidRPr="007C7602">
        <w:rPr>
          <w:rFonts w:ascii="Book Antiqua" w:hAnsi="Book Antiqua"/>
          <w:sz w:val="24"/>
          <w:szCs w:val="24"/>
        </w:rPr>
        <w:t>: 4526-4544 [PMID: 18072519 DOI: 10.1118/1.2789499]</w:t>
      </w:r>
    </w:p>
    <w:p w14:paraId="7439112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endrik AM</w:t>
      </w:r>
      <w:r w:rsidRPr="007C7602">
        <w:rPr>
          <w:rFonts w:ascii="Book Antiqua" w:hAnsi="Book Antiqua"/>
          <w:sz w:val="24"/>
          <w:szCs w:val="24"/>
        </w:rPr>
        <w:t>, Vonken EJ, Rutten A, Viergever MA, van Ginneken B. Noise reduction in computed tomography scans using 3-d anisotropic hybrid diffusion with continuous switch. </w:t>
      </w:r>
      <w:r w:rsidRPr="007C7602">
        <w:rPr>
          <w:rFonts w:ascii="Book Antiqua" w:hAnsi="Book Antiqua"/>
          <w:i/>
          <w:iCs/>
          <w:sz w:val="24"/>
          <w:szCs w:val="24"/>
        </w:rPr>
        <w:t>IEEE Trans Med Imaging</w:t>
      </w:r>
      <w:r w:rsidRPr="007C7602">
        <w:rPr>
          <w:rFonts w:ascii="Book Antiqua" w:hAnsi="Book Antiqua"/>
          <w:sz w:val="24"/>
          <w:szCs w:val="24"/>
        </w:rPr>
        <w:t> 2009; </w:t>
      </w:r>
      <w:r w:rsidRPr="007C7602">
        <w:rPr>
          <w:rFonts w:ascii="Book Antiqua" w:hAnsi="Book Antiqua"/>
          <w:b/>
          <w:bCs/>
          <w:sz w:val="24"/>
          <w:szCs w:val="24"/>
        </w:rPr>
        <w:t>28</w:t>
      </w:r>
      <w:r w:rsidRPr="007C7602">
        <w:rPr>
          <w:rFonts w:ascii="Book Antiqua" w:hAnsi="Book Antiqua"/>
          <w:sz w:val="24"/>
          <w:szCs w:val="24"/>
        </w:rPr>
        <w:t>: 1585-1594 [PMID: 19783496 DOI: 10.1109/TMI.2009.2022368]</w:t>
      </w:r>
    </w:p>
    <w:p w14:paraId="4C52E5C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Paul NS</w:t>
      </w:r>
      <w:r w:rsidRPr="007C7602">
        <w:rPr>
          <w:rFonts w:ascii="Book Antiqua" w:hAnsi="Book Antiqua"/>
          <w:sz w:val="24"/>
          <w:szCs w:val="24"/>
        </w:rPr>
        <w:t>, Blobel J, Prezelj E, Burey P, Ursani A, Menezes RJ, Kashani H, Siewerdsen JH. The reduction of image noise and streak artifact in the thoracic inlet during low dose and ultra-low dose thoracic CT. </w:t>
      </w:r>
      <w:r w:rsidRPr="007C7602">
        <w:rPr>
          <w:rFonts w:ascii="Book Antiqua" w:hAnsi="Book Antiqua"/>
          <w:i/>
          <w:iCs/>
          <w:sz w:val="24"/>
          <w:szCs w:val="24"/>
        </w:rPr>
        <w:t>Phys Med Biol</w:t>
      </w:r>
      <w:r w:rsidRPr="007C7602">
        <w:rPr>
          <w:rFonts w:ascii="Book Antiqua" w:hAnsi="Book Antiqua"/>
          <w:sz w:val="24"/>
          <w:szCs w:val="24"/>
        </w:rPr>
        <w:t> 2010; </w:t>
      </w:r>
      <w:r w:rsidRPr="007C7602">
        <w:rPr>
          <w:rFonts w:ascii="Book Antiqua" w:hAnsi="Book Antiqua"/>
          <w:b/>
          <w:bCs/>
          <w:sz w:val="24"/>
          <w:szCs w:val="24"/>
        </w:rPr>
        <w:t>55</w:t>
      </w:r>
      <w:r w:rsidRPr="007C7602">
        <w:rPr>
          <w:rFonts w:ascii="Book Antiqua" w:hAnsi="Book Antiqua"/>
          <w:sz w:val="24"/>
          <w:szCs w:val="24"/>
        </w:rPr>
        <w:t>: 1363-1380 [PMID: 20145292 DOI: 10.1088/0031-9155/55/5/007]</w:t>
      </w:r>
    </w:p>
    <w:p w14:paraId="23468F9D"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O'Connor OJ</w:t>
      </w:r>
      <w:r w:rsidRPr="007C7602">
        <w:rPr>
          <w:rFonts w:ascii="Book Antiqua" w:hAnsi="Book Antiqua"/>
          <w:sz w:val="24"/>
          <w:szCs w:val="24"/>
        </w:rPr>
        <w:t>, Vandeleur M, McGarrigle AM, Moore N, McWilliams SR, McSweeney SE, O'Neill M, Ni Chroinin M, Maher MM. Development of low-dose protocols for thin-section CT assessment of cystic fibrosis in pediatric patients. </w:t>
      </w:r>
      <w:r w:rsidRPr="007C7602">
        <w:rPr>
          <w:rFonts w:ascii="Book Antiqua" w:hAnsi="Book Antiqua"/>
          <w:i/>
          <w:iCs/>
          <w:sz w:val="24"/>
          <w:szCs w:val="24"/>
        </w:rPr>
        <w:t>Radiology</w:t>
      </w:r>
      <w:r w:rsidRPr="007C7602">
        <w:rPr>
          <w:rFonts w:ascii="Book Antiqua" w:hAnsi="Book Antiqua"/>
          <w:sz w:val="24"/>
          <w:szCs w:val="24"/>
        </w:rPr>
        <w:t> 2010; </w:t>
      </w:r>
      <w:r w:rsidRPr="007C7602">
        <w:rPr>
          <w:rFonts w:ascii="Book Antiqua" w:hAnsi="Book Antiqua"/>
          <w:b/>
          <w:bCs/>
          <w:sz w:val="24"/>
          <w:szCs w:val="24"/>
        </w:rPr>
        <w:t>257</w:t>
      </w:r>
      <w:r w:rsidRPr="007C7602">
        <w:rPr>
          <w:rFonts w:ascii="Book Antiqua" w:hAnsi="Book Antiqua"/>
          <w:sz w:val="24"/>
          <w:szCs w:val="24"/>
        </w:rPr>
        <w:t>: 820-829 [PMID: 20876388 DOI: 10.1148/radiol.10100278]</w:t>
      </w:r>
    </w:p>
    <w:p w14:paraId="65003EF8"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Huda W</w:t>
      </w:r>
      <w:r w:rsidRPr="007C7602">
        <w:rPr>
          <w:rFonts w:ascii="Book Antiqua" w:hAnsi="Book Antiqua"/>
          <w:sz w:val="24"/>
          <w:szCs w:val="24"/>
        </w:rPr>
        <w:t>. Radiation doses and risks in chest computed tomography examinations. </w:t>
      </w:r>
      <w:r w:rsidRPr="007C7602">
        <w:rPr>
          <w:rFonts w:ascii="Book Antiqua" w:hAnsi="Book Antiqua"/>
          <w:i/>
          <w:iCs/>
          <w:sz w:val="24"/>
          <w:szCs w:val="24"/>
        </w:rPr>
        <w:t>Proc Am Thorac Soc</w:t>
      </w:r>
      <w:r w:rsidRPr="007C7602">
        <w:rPr>
          <w:rFonts w:ascii="Book Antiqua" w:hAnsi="Book Antiqua"/>
          <w:sz w:val="24"/>
          <w:szCs w:val="24"/>
        </w:rPr>
        <w:t> 2007; </w:t>
      </w:r>
      <w:r w:rsidRPr="007C7602">
        <w:rPr>
          <w:rFonts w:ascii="Book Antiqua" w:hAnsi="Book Antiqua"/>
          <w:b/>
          <w:bCs/>
          <w:sz w:val="24"/>
          <w:szCs w:val="24"/>
        </w:rPr>
        <w:t>4</w:t>
      </w:r>
      <w:r w:rsidRPr="007C7602">
        <w:rPr>
          <w:rFonts w:ascii="Book Antiqua" w:hAnsi="Book Antiqua"/>
          <w:sz w:val="24"/>
          <w:szCs w:val="24"/>
        </w:rPr>
        <w:t>: 316-320 [PMID: 17652493 DOI: 10.1513/pats.200611-172HT]</w:t>
      </w:r>
    </w:p>
    <w:p w14:paraId="557C8E21"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Kim K</w:t>
      </w:r>
      <w:r w:rsidRPr="007C7602">
        <w:rPr>
          <w:rFonts w:ascii="Book Antiqua" w:hAnsi="Book Antiqua"/>
          <w:sz w:val="24"/>
          <w:szCs w:val="24"/>
        </w:rPr>
        <w:t>, Kim YH, Kim SY, Kim S, Lee YJ, Kim KP, Lee HS, Ahn S, Kim T, Hwang SS, Song KJ, Kang SB, Kim DW, Park SH, Lee KH. Low-dose abdominal CT for evaluating suspected appendicitis. </w:t>
      </w:r>
      <w:r w:rsidRPr="007C7602">
        <w:rPr>
          <w:rFonts w:ascii="Book Antiqua" w:hAnsi="Book Antiqua"/>
          <w:i/>
          <w:iCs/>
          <w:sz w:val="24"/>
          <w:szCs w:val="24"/>
        </w:rPr>
        <w:t>N Engl J Med</w:t>
      </w:r>
      <w:r w:rsidRPr="007C7602">
        <w:rPr>
          <w:rFonts w:ascii="Book Antiqua" w:hAnsi="Book Antiqua"/>
          <w:sz w:val="24"/>
          <w:szCs w:val="24"/>
        </w:rPr>
        <w:t> 2012; </w:t>
      </w:r>
      <w:r w:rsidRPr="007C7602">
        <w:rPr>
          <w:rFonts w:ascii="Book Antiqua" w:hAnsi="Book Antiqua"/>
          <w:b/>
          <w:bCs/>
          <w:sz w:val="24"/>
          <w:szCs w:val="24"/>
        </w:rPr>
        <w:t>366</w:t>
      </w:r>
      <w:r w:rsidRPr="007C7602">
        <w:rPr>
          <w:rFonts w:ascii="Book Antiqua" w:hAnsi="Book Antiqua"/>
          <w:sz w:val="24"/>
          <w:szCs w:val="24"/>
        </w:rPr>
        <w:t>: 1596-1605 [PMID: 22533576 DOI: 10.1056/NEJMoa1110734]</w:t>
      </w:r>
    </w:p>
    <w:p w14:paraId="26656041"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Kim SY</w:t>
      </w:r>
      <w:r w:rsidRPr="007C7602">
        <w:rPr>
          <w:rFonts w:ascii="Book Antiqua" w:hAnsi="Book Antiqua"/>
          <w:sz w:val="24"/>
          <w:szCs w:val="24"/>
        </w:rPr>
        <w:t xml:space="preserve">, Lee KH, Kim K, Kim TY, Lee HS, Hwang SS, Song KJ, Kang HS, Kim YH, Rhee JE. Acute appendicitis in young adults: low- versus standard-radiation-dose contrast-enhanced abdominal CT for </w:t>
      </w:r>
      <w:r w:rsidRPr="007C7602">
        <w:rPr>
          <w:rFonts w:ascii="Book Antiqua" w:hAnsi="Book Antiqua"/>
          <w:sz w:val="24"/>
          <w:szCs w:val="24"/>
        </w:rPr>
        <w:lastRenderedPageBreak/>
        <w:t>diagnosis. </w:t>
      </w:r>
      <w:r w:rsidRPr="007C7602">
        <w:rPr>
          <w:rFonts w:ascii="Book Antiqua" w:hAnsi="Book Antiqua"/>
          <w:i/>
          <w:iCs/>
          <w:sz w:val="24"/>
          <w:szCs w:val="24"/>
        </w:rPr>
        <w:t>Radiology</w:t>
      </w:r>
      <w:r w:rsidRPr="007C7602">
        <w:rPr>
          <w:rFonts w:ascii="Book Antiqua" w:hAnsi="Book Antiqua"/>
          <w:sz w:val="24"/>
          <w:szCs w:val="24"/>
        </w:rPr>
        <w:t> 2011; </w:t>
      </w:r>
      <w:r w:rsidRPr="007C7602">
        <w:rPr>
          <w:rFonts w:ascii="Book Antiqua" w:hAnsi="Book Antiqua"/>
          <w:b/>
          <w:bCs/>
          <w:sz w:val="24"/>
          <w:szCs w:val="24"/>
        </w:rPr>
        <w:t>260</w:t>
      </w:r>
      <w:r w:rsidRPr="007C7602">
        <w:rPr>
          <w:rFonts w:ascii="Book Antiqua" w:hAnsi="Book Antiqua"/>
          <w:sz w:val="24"/>
          <w:szCs w:val="24"/>
        </w:rPr>
        <w:t>: 437-445 [PMID: 21633052 DOI: 10.1148/radiol.11102247]</w:t>
      </w:r>
    </w:p>
    <w:p w14:paraId="1A2A7668"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Hidajat N</w:t>
      </w:r>
      <w:r w:rsidRPr="007C7602">
        <w:rPr>
          <w:rFonts w:ascii="Book Antiqua" w:hAnsi="Book Antiqua"/>
          <w:sz w:val="24"/>
          <w:szCs w:val="24"/>
        </w:rPr>
        <w:t>, Mäurer J, Schröder RJ, Wolf M, Vogl T, Felix R. Radiation exposure in spiral computed tomography. Dose distribution and dose reduction. </w:t>
      </w:r>
      <w:r w:rsidRPr="007C7602">
        <w:rPr>
          <w:rFonts w:ascii="Book Antiqua" w:hAnsi="Book Antiqua"/>
          <w:i/>
          <w:iCs/>
          <w:sz w:val="24"/>
          <w:szCs w:val="24"/>
        </w:rPr>
        <w:t>Invest Radiol</w:t>
      </w:r>
      <w:r w:rsidRPr="007C7602">
        <w:rPr>
          <w:rFonts w:ascii="Book Antiqua" w:hAnsi="Book Antiqua"/>
          <w:sz w:val="24"/>
          <w:szCs w:val="24"/>
        </w:rPr>
        <w:t> 1999; </w:t>
      </w:r>
      <w:r w:rsidRPr="007C7602">
        <w:rPr>
          <w:rFonts w:ascii="Book Antiqua" w:hAnsi="Book Antiqua"/>
          <w:b/>
          <w:bCs/>
          <w:sz w:val="24"/>
          <w:szCs w:val="24"/>
        </w:rPr>
        <w:t>34</w:t>
      </w:r>
      <w:r w:rsidRPr="007C7602">
        <w:rPr>
          <w:rFonts w:ascii="Book Antiqua" w:hAnsi="Book Antiqua"/>
          <w:sz w:val="24"/>
          <w:szCs w:val="24"/>
        </w:rPr>
        <w:t>: 51-57 [PMID: 9888054 DOI: 10.1097/00004424-199901000-00008]</w:t>
      </w:r>
    </w:p>
    <w:p w14:paraId="6A0D309F"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Goldman LW</w:t>
      </w:r>
      <w:r w:rsidRPr="007C7602">
        <w:rPr>
          <w:rFonts w:ascii="Book Antiqua" w:hAnsi="Book Antiqua"/>
          <w:sz w:val="24"/>
          <w:szCs w:val="24"/>
        </w:rPr>
        <w:t>. Principles of CT: radiation dose and image quality. </w:t>
      </w:r>
      <w:r w:rsidRPr="007C7602">
        <w:rPr>
          <w:rFonts w:ascii="Book Antiqua" w:hAnsi="Book Antiqua"/>
          <w:i/>
          <w:iCs/>
          <w:sz w:val="24"/>
          <w:szCs w:val="24"/>
        </w:rPr>
        <w:t>J Nucl Med Technol</w:t>
      </w:r>
      <w:r w:rsidRPr="007C7602">
        <w:rPr>
          <w:rFonts w:ascii="Book Antiqua" w:hAnsi="Book Antiqua"/>
          <w:sz w:val="24"/>
          <w:szCs w:val="24"/>
        </w:rPr>
        <w:t> 2007; </w:t>
      </w:r>
      <w:r w:rsidRPr="007C7602">
        <w:rPr>
          <w:rFonts w:ascii="Book Antiqua" w:hAnsi="Book Antiqua"/>
          <w:b/>
          <w:bCs/>
          <w:sz w:val="24"/>
          <w:szCs w:val="24"/>
        </w:rPr>
        <w:t>35</w:t>
      </w:r>
      <w:r w:rsidRPr="007C7602">
        <w:rPr>
          <w:rFonts w:ascii="Book Antiqua" w:hAnsi="Book Antiqua"/>
          <w:sz w:val="24"/>
          <w:szCs w:val="24"/>
        </w:rPr>
        <w:t>: 213-25; quiz 226-8 [PMID: 18006597 DOI: 10.2967/jnmt.106.037846]</w:t>
      </w:r>
    </w:p>
    <w:p w14:paraId="170F307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Kalra MK</w:t>
      </w:r>
      <w:r w:rsidRPr="007C7602">
        <w:rPr>
          <w:rFonts w:ascii="Book Antiqua" w:hAnsi="Book Antiqua"/>
          <w:sz w:val="24"/>
          <w:szCs w:val="24"/>
        </w:rPr>
        <w:t>, Maher MM, Toth TL, Kamath RS, Halpern EF, Saini S. Radiation from "extra" images acquired with abdominal and/or pelvic CT: effect of automatic tube current modulation. </w:t>
      </w:r>
      <w:r w:rsidRPr="007C7602">
        <w:rPr>
          <w:rFonts w:ascii="Book Antiqua" w:hAnsi="Book Antiqua"/>
          <w:i/>
          <w:iCs/>
          <w:sz w:val="24"/>
          <w:szCs w:val="24"/>
        </w:rPr>
        <w:t>Radiology</w:t>
      </w:r>
      <w:r w:rsidRPr="007C7602">
        <w:rPr>
          <w:rFonts w:ascii="Book Antiqua" w:hAnsi="Book Antiqua"/>
          <w:sz w:val="24"/>
          <w:szCs w:val="24"/>
        </w:rPr>
        <w:t> 2004; </w:t>
      </w:r>
      <w:r w:rsidRPr="007C7602">
        <w:rPr>
          <w:rFonts w:ascii="Book Antiqua" w:hAnsi="Book Antiqua"/>
          <w:b/>
          <w:bCs/>
          <w:sz w:val="24"/>
          <w:szCs w:val="24"/>
        </w:rPr>
        <w:t>232</w:t>
      </w:r>
      <w:r w:rsidRPr="007C7602">
        <w:rPr>
          <w:rFonts w:ascii="Book Antiqua" w:hAnsi="Book Antiqua"/>
          <w:sz w:val="24"/>
          <w:szCs w:val="24"/>
        </w:rPr>
        <w:t>: 409-414 [PMID: 15286312 DOI: 10.1148/radiol.2322031151]</w:t>
      </w:r>
    </w:p>
    <w:p w14:paraId="3CC3CE07"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Kolditz D</w:t>
      </w:r>
      <w:r w:rsidRPr="007C7602">
        <w:rPr>
          <w:rFonts w:ascii="Book Antiqua" w:hAnsi="Book Antiqua"/>
          <w:sz w:val="24"/>
          <w:szCs w:val="24"/>
        </w:rPr>
        <w:t>, Kyriakou Y, Kalender WA. Volume-of-interest (VOI) imaging in C-arm flat-detector CT for high image quality at reduced dose. </w:t>
      </w:r>
      <w:r w:rsidRPr="007C7602">
        <w:rPr>
          <w:rFonts w:ascii="Book Antiqua" w:hAnsi="Book Antiqua"/>
          <w:i/>
          <w:iCs/>
          <w:sz w:val="24"/>
          <w:szCs w:val="24"/>
        </w:rPr>
        <w:t>Med Phys</w:t>
      </w:r>
      <w:r w:rsidRPr="007C7602">
        <w:rPr>
          <w:rFonts w:ascii="Book Antiqua" w:hAnsi="Book Antiqua"/>
          <w:sz w:val="24"/>
          <w:szCs w:val="24"/>
        </w:rPr>
        <w:t> 2010; </w:t>
      </w:r>
      <w:r w:rsidRPr="007C7602">
        <w:rPr>
          <w:rFonts w:ascii="Book Antiqua" w:hAnsi="Book Antiqua"/>
          <w:b/>
          <w:bCs/>
          <w:sz w:val="24"/>
          <w:szCs w:val="24"/>
        </w:rPr>
        <w:t>37</w:t>
      </w:r>
      <w:r w:rsidRPr="007C7602">
        <w:rPr>
          <w:rFonts w:ascii="Book Antiqua" w:hAnsi="Book Antiqua"/>
          <w:sz w:val="24"/>
          <w:szCs w:val="24"/>
        </w:rPr>
        <w:t>: 2719-2730 [PMID: 20632582 DOI: 10.1118/1.3427641]</w:t>
      </w:r>
    </w:p>
    <w:p w14:paraId="3EC3B93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istrom CL</w:t>
      </w:r>
      <w:r w:rsidRPr="007C7602">
        <w:rPr>
          <w:rFonts w:ascii="Book Antiqua" w:hAnsi="Book Antiqua"/>
          <w:sz w:val="24"/>
          <w:szCs w:val="24"/>
        </w:rPr>
        <w:t>, Dang PA, Weilburg JB, Dreyer KJ, Rosenthal DI, Thrall JH. Effect of computerized order entry with integrated decision support on the growth of outpatient procedure volumes: seven-year time series analysis. </w:t>
      </w:r>
      <w:r w:rsidRPr="007C7602">
        <w:rPr>
          <w:rFonts w:ascii="Book Antiqua" w:hAnsi="Book Antiqua"/>
          <w:i/>
          <w:iCs/>
          <w:sz w:val="24"/>
          <w:szCs w:val="24"/>
        </w:rPr>
        <w:t>Radiology</w:t>
      </w:r>
      <w:r w:rsidRPr="007C7602">
        <w:rPr>
          <w:rFonts w:ascii="Book Antiqua" w:hAnsi="Book Antiqua"/>
          <w:sz w:val="24"/>
          <w:szCs w:val="24"/>
        </w:rPr>
        <w:t> 2009; </w:t>
      </w:r>
      <w:r w:rsidRPr="007C7602">
        <w:rPr>
          <w:rFonts w:ascii="Book Antiqua" w:hAnsi="Book Antiqua"/>
          <w:b/>
          <w:bCs/>
          <w:sz w:val="24"/>
          <w:szCs w:val="24"/>
        </w:rPr>
        <w:t>251</w:t>
      </w:r>
      <w:r w:rsidRPr="007C7602">
        <w:rPr>
          <w:rFonts w:ascii="Book Antiqua" w:hAnsi="Book Antiqua"/>
          <w:sz w:val="24"/>
          <w:szCs w:val="24"/>
        </w:rPr>
        <w:t>: 147-155 [PMID: 19221058 DOI: 10.1148/radiol.2511081174]</w:t>
      </w:r>
    </w:p>
    <w:p w14:paraId="75A612B4"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Rosenthal DI</w:t>
      </w:r>
      <w:r w:rsidRPr="007C7602">
        <w:rPr>
          <w:rFonts w:ascii="Book Antiqua" w:hAnsi="Book Antiqua"/>
          <w:sz w:val="24"/>
          <w:szCs w:val="24"/>
        </w:rPr>
        <w:t>, Weilburg JB, Schultz T, Miller JC, Nixon V, Dreyer KJ, Thrall JH. Radiology order entry with decision support: initial clinical experience. </w:t>
      </w:r>
      <w:r w:rsidRPr="007C7602">
        <w:rPr>
          <w:rFonts w:ascii="Book Antiqua" w:hAnsi="Book Antiqua"/>
          <w:i/>
          <w:iCs/>
          <w:sz w:val="24"/>
          <w:szCs w:val="24"/>
        </w:rPr>
        <w:t>J Am Coll Radiol</w:t>
      </w:r>
      <w:r w:rsidRPr="007C7602">
        <w:rPr>
          <w:rFonts w:ascii="Book Antiqua" w:hAnsi="Book Antiqua"/>
          <w:sz w:val="24"/>
          <w:szCs w:val="24"/>
        </w:rPr>
        <w:t> 2006; </w:t>
      </w:r>
      <w:r w:rsidRPr="007C7602">
        <w:rPr>
          <w:rFonts w:ascii="Book Antiqua" w:hAnsi="Book Antiqua"/>
          <w:b/>
          <w:bCs/>
          <w:sz w:val="24"/>
          <w:szCs w:val="24"/>
        </w:rPr>
        <w:t>3</w:t>
      </w:r>
      <w:r w:rsidRPr="007C7602">
        <w:rPr>
          <w:rFonts w:ascii="Book Antiqua" w:hAnsi="Book Antiqua"/>
          <w:sz w:val="24"/>
          <w:szCs w:val="24"/>
        </w:rPr>
        <w:t>: 799-806 [PMID: 17412171 DOI: 10.1016/j.jacr.2006.05.006]</w:t>
      </w:r>
    </w:p>
    <w:p w14:paraId="7F287068"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Caoili EM</w:t>
      </w:r>
      <w:r w:rsidRPr="007C7602">
        <w:rPr>
          <w:rFonts w:ascii="Book Antiqua" w:hAnsi="Book Antiqua"/>
          <w:sz w:val="24"/>
          <w:szCs w:val="24"/>
        </w:rPr>
        <w:t>. Imaging of the urinary tract using multidetector computed tomography urography. </w:t>
      </w:r>
      <w:r w:rsidRPr="007C7602">
        <w:rPr>
          <w:rFonts w:ascii="Book Antiqua" w:hAnsi="Book Antiqua"/>
          <w:i/>
          <w:iCs/>
          <w:sz w:val="24"/>
          <w:szCs w:val="24"/>
        </w:rPr>
        <w:t>Semin Urol Oncol</w:t>
      </w:r>
      <w:r w:rsidRPr="007C7602">
        <w:rPr>
          <w:rFonts w:ascii="Book Antiqua" w:hAnsi="Book Antiqua"/>
          <w:sz w:val="24"/>
          <w:szCs w:val="24"/>
        </w:rPr>
        <w:t> 2002; </w:t>
      </w:r>
      <w:r w:rsidRPr="007C7602">
        <w:rPr>
          <w:rFonts w:ascii="Book Antiqua" w:hAnsi="Book Antiqua"/>
          <w:b/>
          <w:bCs/>
          <w:sz w:val="24"/>
          <w:szCs w:val="24"/>
        </w:rPr>
        <w:t>20</w:t>
      </w:r>
      <w:r w:rsidRPr="007C7602">
        <w:rPr>
          <w:rFonts w:ascii="Book Antiqua" w:hAnsi="Book Antiqua"/>
          <w:sz w:val="24"/>
          <w:szCs w:val="24"/>
        </w:rPr>
        <w:t>: 174-179 [PMID: 12215971 DOI: 10.1053/suro.2002.35331]</w:t>
      </w:r>
    </w:p>
    <w:p w14:paraId="4D6D5113"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Nawfel RD</w:t>
      </w:r>
      <w:r w:rsidRPr="007C7602">
        <w:rPr>
          <w:rFonts w:ascii="Book Antiqua" w:hAnsi="Book Antiqua"/>
          <w:sz w:val="24"/>
          <w:szCs w:val="24"/>
        </w:rPr>
        <w:t>, Judy PF, Schleipman AR, Silverman SG. Patient radiation dose at CT urography and conventional urography. </w:t>
      </w:r>
      <w:r w:rsidRPr="007C7602">
        <w:rPr>
          <w:rFonts w:ascii="Book Antiqua" w:hAnsi="Book Antiqua"/>
          <w:i/>
          <w:iCs/>
          <w:sz w:val="24"/>
          <w:szCs w:val="24"/>
        </w:rPr>
        <w:t>Radiology</w:t>
      </w:r>
      <w:r w:rsidRPr="007C7602">
        <w:rPr>
          <w:rFonts w:ascii="Book Antiqua" w:hAnsi="Book Antiqua"/>
          <w:sz w:val="24"/>
          <w:szCs w:val="24"/>
        </w:rPr>
        <w:t> 2004; </w:t>
      </w:r>
      <w:r w:rsidRPr="007C7602">
        <w:rPr>
          <w:rFonts w:ascii="Book Antiqua" w:hAnsi="Book Antiqua"/>
          <w:b/>
          <w:bCs/>
          <w:sz w:val="24"/>
          <w:szCs w:val="24"/>
        </w:rPr>
        <w:t>232</w:t>
      </w:r>
      <w:r w:rsidRPr="007C7602">
        <w:rPr>
          <w:rFonts w:ascii="Book Antiqua" w:hAnsi="Book Antiqua"/>
          <w:sz w:val="24"/>
          <w:szCs w:val="24"/>
        </w:rPr>
        <w:t>: 126-132 [PMID: 15220498 DOI: 10.1148/radiol.2321030222]</w:t>
      </w:r>
    </w:p>
    <w:p w14:paraId="75CC1327"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Chow LC</w:t>
      </w:r>
      <w:r w:rsidRPr="007C7602">
        <w:rPr>
          <w:rFonts w:ascii="Book Antiqua" w:hAnsi="Book Antiqua"/>
          <w:sz w:val="24"/>
          <w:szCs w:val="24"/>
        </w:rPr>
        <w:t>, Kwan SW, Olcott EW, Sommer G. Split-bolus MDCT urography with synchronous nephrographic and excretory phase enhancement. </w:t>
      </w:r>
      <w:r w:rsidRPr="007C7602">
        <w:rPr>
          <w:rFonts w:ascii="Book Antiqua" w:hAnsi="Book Antiqua"/>
          <w:i/>
          <w:iCs/>
          <w:sz w:val="24"/>
          <w:szCs w:val="24"/>
        </w:rPr>
        <w:t>AJR Am J Roentgenol</w:t>
      </w:r>
      <w:r w:rsidRPr="007C7602">
        <w:rPr>
          <w:rFonts w:ascii="Book Antiqua" w:hAnsi="Book Antiqua"/>
          <w:sz w:val="24"/>
          <w:szCs w:val="24"/>
        </w:rPr>
        <w:t> 2007; </w:t>
      </w:r>
      <w:r w:rsidRPr="007C7602">
        <w:rPr>
          <w:rFonts w:ascii="Book Antiqua" w:hAnsi="Book Antiqua"/>
          <w:b/>
          <w:bCs/>
          <w:sz w:val="24"/>
          <w:szCs w:val="24"/>
        </w:rPr>
        <w:t>189</w:t>
      </w:r>
      <w:r w:rsidRPr="007C7602">
        <w:rPr>
          <w:rFonts w:ascii="Book Antiqua" w:hAnsi="Book Antiqua"/>
          <w:sz w:val="24"/>
          <w:szCs w:val="24"/>
        </w:rPr>
        <w:t>: 314-322 [PMID: 17646456 DOI: 10.2214/AJR.07.2288]</w:t>
      </w:r>
    </w:p>
    <w:p w14:paraId="3107A36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lastRenderedPageBreak/>
        <w:t>Hadley JL</w:t>
      </w:r>
      <w:r w:rsidRPr="007C7602">
        <w:rPr>
          <w:rFonts w:ascii="Book Antiqua" w:hAnsi="Book Antiqua"/>
          <w:sz w:val="24"/>
          <w:szCs w:val="24"/>
        </w:rPr>
        <w:t>, Agola J, Wong P. Potential impact of the American College of Radiology appropriateness criteria on CT for trauma. </w:t>
      </w:r>
      <w:r w:rsidRPr="007C7602">
        <w:rPr>
          <w:rFonts w:ascii="Book Antiqua" w:hAnsi="Book Antiqua"/>
          <w:i/>
          <w:iCs/>
          <w:sz w:val="24"/>
          <w:szCs w:val="24"/>
        </w:rPr>
        <w:t>AJR Am J Roentgenol</w:t>
      </w:r>
      <w:r w:rsidRPr="007C7602">
        <w:rPr>
          <w:rFonts w:ascii="Book Antiqua" w:hAnsi="Book Antiqua"/>
          <w:sz w:val="24"/>
          <w:szCs w:val="24"/>
        </w:rPr>
        <w:t> 2006; </w:t>
      </w:r>
      <w:r w:rsidRPr="007C7602">
        <w:rPr>
          <w:rFonts w:ascii="Book Antiqua" w:hAnsi="Book Antiqua"/>
          <w:b/>
          <w:bCs/>
          <w:sz w:val="24"/>
          <w:szCs w:val="24"/>
        </w:rPr>
        <w:t>186</w:t>
      </w:r>
      <w:r w:rsidRPr="007C7602">
        <w:rPr>
          <w:rFonts w:ascii="Book Antiqua" w:hAnsi="Book Antiqua"/>
          <w:sz w:val="24"/>
          <w:szCs w:val="24"/>
        </w:rPr>
        <w:t>: 937-942 [PMID: 16554560 DOI: 10.2214/AJR.05.0041]</w:t>
      </w:r>
    </w:p>
    <w:p w14:paraId="0D15416D"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tein SC</w:t>
      </w:r>
      <w:r w:rsidRPr="007C7602">
        <w:rPr>
          <w:rFonts w:ascii="Book Antiqua" w:hAnsi="Book Antiqua"/>
          <w:sz w:val="24"/>
          <w:szCs w:val="24"/>
        </w:rPr>
        <w:t>, Fabbri A, Servadei F, Glick HA. A critical comparison of clinical decision instruments for computed tomographic scanning in mild closed traumatic brain injury in adolescents and adults. </w:t>
      </w:r>
      <w:r w:rsidRPr="007C7602">
        <w:rPr>
          <w:rFonts w:ascii="Book Antiqua" w:hAnsi="Book Antiqua"/>
          <w:i/>
          <w:iCs/>
          <w:sz w:val="24"/>
          <w:szCs w:val="24"/>
        </w:rPr>
        <w:t>Ann Emerg Med</w:t>
      </w:r>
      <w:r w:rsidRPr="007C7602">
        <w:rPr>
          <w:rFonts w:ascii="Book Antiqua" w:hAnsi="Book Antiqua"/>
          <w:sz w:val="24"/>
          <w:szCs w:val="24"/>
        </w:rPr>
        <w:t> 2009; </w:t>
      </w:r>
      <w:r w:rsidRPr="007C7602">
        <w:rPr>
          <w:rFonts w:ascii="Book Antiqua" w:hAnsi="Book Antiqua"/>
          <w:b/>
          <w:bCs/>
          <w:sz w:val="24"/>
          <w:szCs w:val="24"/>
        </w:rPr>
        <w:t>53</w:t>
      </w:r>
      <w:r w:rsidRPr="007C7602">
        <w:rPr>
          <w:rFonts w:ascii="Book Antiqua" w:hAnsi="Book Antiqua"/>
          <w:sz w:val="24"/>
          <w:szCs w:val="24"/>
        </w:rPr>
        <w:t>: 180-188 [PMID: 18339447 DOI: 10.1016/j.annemergmed.2008.01.002]</w:t>
      </w:r>
    </w:p>
    <w:p w14:paraId="037BA84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Kuppermann N</w:t>
      </w:r>
      <w:r w:rsidRPr="007C7602">
        <w:rPr>
          <w:rFonts w:ascii="Book Antiqua" w:hAnsi="Book Antiqua"/>
          <w:sz w:val="24"/>
          <w:szCs w:val="24"/>
        </w:rPr>
        <w:t>, Holmes JF, Dayan PS, Hoyle JD, Atabaki SM, Holubkov R, Nadel FM, Monroe D, Stanley RM, Borgialli DA, Badawy MK, Schunk JE, Quayle KS, Mahajan P, Lichenstein R, Lillis KA, Tunik MG, Jacobs ES, Callahan JM, Gorelick MH, Glass TF, Lee LK, Bachman MC, Cooper A, Powell EC, Gerardi MJ, Melville KA, Muizelaar JP, Wisner DH, Zuspan SJ, Dean JM, Wootton-Gorges SL. Identification of children at very low risk of clinically-important brain injuries after head trauma: a prospective cohort study. </w:t>
      </w:r>
      <w:r w:rsidRPr="007C7602">
        <w:rPr>
          <w:rFonts w:ascii="Book Antiqua" w:hAnsi="Book Antiqua"/>
          <w:i/>
          <w:iCs/>
          <w:sz w:val="24"/>
          <w:szCs w:val="24"/>
        </w:rPr>
        <w:t>Lancet</w:t>
      </w:r>
      <w:r w:rsidRPr="007C7602">
        <w:rPr>
          <w:rFonts w:ascii="Book Antiqua" w:hAnsi="Book Antiqua"/>
          <w:sz w:val="24"/>
          <w:szCs w:val="24"/>
        </w:rPr>
        <w:t> 2009; </w:t>
      </w:r>
      <w:r w:rsidRPr="007C7602">
        <w:rPr>
          <w:rFonts w:ascii="Book Antiqua" w:hAnsi="Book Antiqua"/>
          <w:b/>
          <w:bCs/>
          <w:sz w:val="24"/>
          <w:szCs w:val="24"/>
        </w:rPr>
        <w:t>374</w:t>
      </w:r>
      <w:r w:rsidRPr="007C7602">
        <w:rPr>
          <w:rFonts w:ascii="Book Antiqua" w:hAnsi="Book Antiqua"/>
          <w:sz w:val="24"/>
          <w:szCs w:val="24"/>
        </w:rPr>
        <w:t>: 1160-1170 [PMID: 19758692 DOI: 10.1016/S0140-6736(09)61558-0]</w:t>
      </w:r>
    </w:p>
    <w:p w14:paraId="39F254D3"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sz w:val="24"/>
          <w:szCs w:val="24"/>
        </w:rPr>
        <w:t>Slovis T</w:t>
      </w:r>
      <w:r w:rsidRPr="007C7602">
        <w:rPr>
          <w:rFonts w:ascii="Book Antiqua" w:hAnsi="Book Antiqua"/>
          <w:sz w:val="24"/>
          <w:szCs w:val="24"/>
        </w:rPr>
        <w:t xml:space="preserve">, Berdon W. Panel Discussion. </w:t>
      </w:r>
      <w:r w:rsidRPr="007C7602">
        <w:rPr>
          <w:rFonts w:ascii="Book Antiqua" w:hAnsi="Book Antiqua"/>
          <w:i/>
          <w:sz w:val="24"/>
          <w:szCs w:val="24"/>
        </w:rPr>
        <w:t>Pediatr Radiol</w:t>
      </w:r>
      <w:r w:rsidRPr="007C7602">
        <w:rPr>
          <w:rFonts w:ascii="Book Antiqua" w:hAnsi="Book Antiqua"/>
          <w:sz w:val="24"/>
          <w:szCs w:val="24"/>
        </w:rPr>
        <w:t xml:space="preserve"> 2002; </w:t>
      </w:r>
      <w:r w:rsidRPr="007C7602">
        <w:rPr>
          <w:rFonts w:ascii="Book Antiqua" w:hAnsi="Book Antiqua"/>
          <w:b/>
          <w:sz w:val="24"/>
          <w:szCs w:val="24"/>
        </w:rPr>
        <w:t>32</w:t>
      </w:r>
      <w:r w:rsidRPr="007C7602">
        <w:rPr>
          <w:rFonts w:ascii="Book Antiqua" w:hAnsi="Book Antiqua"/>
          <w:sz w:val="24"/>
          <w:szCs w:val="24"/>
        </w:rPr>
        <w:t>: 242-244 [DOI: 10.1007/s00247-002-0674-y ]</w:t>
      </w:r>
    </w:p>
    <w:p w14:paraId="20ACF7A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tephen AE</w:t>
      </w:r>
      <w:r w:rsidRPr="007C7602">
        <w:rPr>
          <w:rFonts w:ascii="Book Antiqua" w:hAnsi="Book Antiqua"/>
          <w:sz w:val="24"/>
          <w:szCs w:val="24"/>
        </w:rPr>
        <w:t>, Segev DL, Ryan DP, Mullins ME, Kim SH, Schnitzer JJ, Doody DP. The diagnosis of acute appendicitis in a pediatric population: to CT or not to CT. </w:t>
      </w:r>
      <w:r w:rsidRPr="007C7602">
        <w:rPr>
          <w:rFonts w:ascii="Book Antiqua" w:hAnsi="Book Antiqua"/>
          <w:i/>
          <w:iCs/>
          <w:sz w:val="24"/>
          <w:szCs w:val="24"/>
        </w:rPr>
        <w:t>J Pediatr Surg</w:t>
      </w:r>
      <w:r w:rsidRPr="007C7602">
        <w:rPr>
          <w:rFonts w:ascii="Book Antiqua" w:hAnsi="Book Antiqua"/>
          <w:sz w:val="24"/>
          <w:szCs w:val="24"/>
        </w:rPr>
        <w:t> 2003; </w:t>
      </w:r>
      <w:r w:rsidRPr="007C7602">
        <w:rPr>
          <w:rFonts w:ascii="Book Antiqua" w:hAnsi="Book Antiqua"/>
          <w:b/>
          <w:bCs/>
          <w:sz w:val="24"/>
          <w:szCs w:val="24"/>
        </w:rPr>
        <w:t>38</w:t>
      </w:r>
      <w:r w:rsidRPr="007C7602">
        <w:rPr>
          <w:rFonts w:ascii="Book Antiqua" w:hAnsi="Book Antiqua"/>
          <w:sz w:val="24"/>
          <w:szCs w:val="24"/>
        </w:rPr>
        <w:t>: 367-71; discsussion 367-71 [PMID: 12632351 DOI: 10.1053/jpsu.2003.50110]</w:t>
      </w:r>
    </w:p>
    <w:p w14:paraId="26A467DA"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Ginde AA</w:t>
      </w:r>
      <w:r w:rsidRPr="007C7602">
        <w:rPr>
          <w:rFonts w:ascii="Book Antiqua" w:hAnsi="Book Antiqua"/>
          <w:sz w:val="24"/>
          <w:szCs w:val="24"/>
        </w:rPr>
        <w:t>, Foianini A, Renner DM, Valley M, Camargo CA. Availability and quality of computed tomography and magnetic resonance imaging equipment in U.S. emergency departments. </w:t>
      </w:r>
      <w:r w:rsidRPr="007C7602">
        <w:rPr>
          <w:rFonts w:ascii="Book Antiqua" w:hAnsi="Book Antiqua"/>
          <w:i/>
          <w:iCs/>
          <w:sz w:val="24"/>
          <w:szCs w:val="24"/>
        </w:rPr>
        <w:t>Acad Emerg Med</w:t>
      </w:r>
      <w:r w:rsidRPr="007C7602">
        <w:rPr>
          <w:rFonts w:ascii="Book Antiqua" w:hAnsi="Book Antiqua"/>
          <w:sz w:val="24"/>
          <w:szCs w:val="24"/>
        </w:rPr>
        <w:t> 2008; </w:t>
      </w:r>
      <w:r w:rsidRPr="007C7602">
        <w:rPr>
          <w:rFonts w:ascii="Book Antiqua" w:hAnsi="Book Antiqua"/>
          <w:b/>
          <w:bCs/>
          <w:sz w:val="24"/>
          <w:szCs w:val="24"/>
        </w:rPr>
        <w:t>15</w:t>
      </w:r>
      <w:r w:rsidRPr="007C7602">
        <w:rPr>
          <w:rFonts w:ascii="Book Antiqua" w:hAnsi="Book Antiqua"/>
          <w:sz w:val="24"/>
          <w:szCs w:val="24"/>
        </w:rPr>
        <w:t>: 780-783 [PMID: 18783491 DOI: 10.1111/j.1553-2712.2008.00192.x]</w:t>
      </w:r>
    </w:p>
    <w:p w14:paraId="0C30EEEA"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Broder JS</w:t>
      </w:r>
      <w:r w:rsidRPr="007C7602">
        <w:rPr>
          <w:rFonts w:ascii="Book Antiqua" w:hAnsi="Book Antiqua"/>
          <w:sz w:val="24"/>
          <w:szCs w:val="24"/>
        </w:rPr>
        <w:t>. CT utilization: the emergency department perspective. </w:t>
      </w:r>
      <w:r w:rsidRPr="007C7602">
        <w:rPr>
          <w:rFonts w:ascii="Book Antiqua" w:hAnsi="Book Antiqua"/>
          <w:i/>
          <w:iCs/>
          <w:sz w:val="24"/>
          <w:szCs w:val="24"/>
        </w:rPr>
        <w:t>Pediatr Radiol</w:t>
      </w:r>
      <w:r w:rsidRPr="007C7602">
        <w:rPr>
          <w:rFonts w:ascii="Book Antiqua" w:hAnsi="Book Antiqua"/>
          <w:sz w:val="24"/>
          <w:szCs w:val="24"/>
        </w:rPr>
        <w:t> 2008; </w:t>
      </w:r>
      <w:r w:rsidRPr="007C7602">
        <w:rPr>
          <w:rFonts w:ascii="Book Antiqua" w:hAnsi="Book Antiqua"/>
          <w:b/>
          <w:bCs/>
          <w:sz w:val="24"/>
          <w:szCs w:val="24"/>
        </w:rPr>
        <w:t>38 Suppl 4</w:t>
      </w:r>
      <w:r w:rsidRPr="007C7602">
        <w:rPr>
          <w:rFonts w:ascii="Book Antiqua" w:hAnsi="Book Antiqua"/>
          <w:sz w:val="24"/>
          <w:szCs w:val="24"/>
        </w:rPr>
        <w:t>: S664-S669 [PMID: 18813918 DOI: 10.1007/s00247-008-0892-z]</w:t>
      </w:r>
    </w:p>
    <w:p w14:paraId="4C4A3CE1"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van Randen A</w:t>
      </w:r>
      <w:r w:rsidRPr="007C7602">
        <w:rPr>
          <w:rFonts w:ascii="Book Antiqua" w:hAnsi="Book Antiqua"/>
          <w:sz w:val="24"/>
          <w:szCs w:val="24"/>
        </w:rPr>
        <w:t xml:space="preserve">, Laméris W, van Es HW, van Heesewijk HP, van Ramshorst B, Ten Hove W, Bouma WH, van Leeuwen MS, van Keulen EM, Bossuyt PM, Stoker J, Boermeester MA. A comparison of the accuracy of ultrasound and </w:t>
      </w:r>
      <w:r w:rsidRPr="007C7602">
        <w:rPr>
          <w:rFonts w:ascii="Book Antiqua" w:hAnsi="Book Antiqua"/>
          <w:sz w:val="24"/>
          <w:szCs w:val="24"/>
        </w:rPr>
        <w:lastRenderedPageBreak/>
        <w:t>computed tomography in common diagnoses causing acute abdominal pain. </w:t>
      </w:r>
      <w:r w:rsidRPr="007C7602">
        <w:rPr>
          <w:rFonts w:ascii="Book Antiqua" w:hAnsi="Book Antiqua"/>
          <w:i/>
          <w:iCs/>
          <w:sz w:val="24"/>
          <w:szCs w:val="24"/>
        </w:rPr>
        <w:t>Eur Radiol</w:t>
      </w:r>
      <w:r w:rsidRPr="007C7602">
        <w:rPr>
          <w:rFonts w:ascii="Book Antiqua" w:hAnsi="Book Antiqua"/>
          <w:sz w:val="24"/>
          <w:szCs w:val="24"/>
        </w:rPr>
        <w:t> 2011; </w:t>
      </w:r>
      <w:r w:rsidRPr="007C7602">
        <w:rPr>
          <w:rFonts w:ascii="Book Antiqua" w:hAnsi="Book Antiqua"/>
          <w:b/>
          <w:bCs/>
          <w:sz w:val="24"/>
          <w:szCs w:val="24"/>
        </w:rPr>
        <w:t>21</w:t>
      </w:r>
      <w:r w:rsidRPr="007C7602">
        <w:rPr>
          <w:rFonts w:ascii="Book Antiqua" w:hAnsi="Book Antiqua"/>
          <w:sz w:val="24"/>
          <w:szCs w:val="24"/>
        </w:rPr>
        <w:t>: 1535-1545 [PMID: 21365197 DOI: 10.1007/s00330-011-2087-5]</w:t>
      </w:r>
    </w:p>
    <w:p w14:paraId="570E7494"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Lehnert BE</w:t>
      </w:r>
      <w:r w:rsidRPr="007C7602">
        <w:rPr>
          <w:rFonts w:ascii="Book Antiqua" w:hAnsi="Book Antiqua"/>
          <w:sz w:val="24"/>
          <w:szCs w:val="24"/>
        </w:rPr>
        <w:t>, Bree RL. Analysis of appropriateness of outpatient CT and MRI referred from primary care clinics at an academic medical center: how critical is the need for improved decision support? </w:t>
      </w:r>
      <w:r w:rsidRPr="007C7602">
        <w:rPr>
          <w:rFonts w:ascii="Book Antiqua" w:hAnsi="Book Antiqua"/>
          <w:i/>
          <w:iCs/>
          <w:sz w:val="24"/>
          <w:szCs w:val="24"/>
        </w:rPr>
        <w:t>J Am Coll Radiol</w:t>
      </w:r>
      <w:r w:rsidRPr="007C7602">
        <w:rPr>
          <w:rFonts w:ascii="Book Antiqua" w:hAnsi="Book Antiqua"/>
          <w:sz w:val="24"/>
          <w:szCs w:val="24"/>
        </w:rPr>
        <w:t> 2010; </w:t>
      </w:r>
      <w:r w:rsidRPr="007C7602">
        <w:rPr>
          <w:rFonts w:ascii="Book Antiqua" w:hAnsi="Book Antiqua"/>
          <w:b/>
          <w:bCs/>
          <w:sz w:val="24"/>
          <w:szCs w:val="24"/>
        </w:rPr>
        <w:t>7</w:t>
      </w:r>
      <w:r w:rsidRPr="007C7602">
        <w:rPr>
          <w:rFonts w:ascii="Book Antiqua" w:hAnsi="Book Antiqua"/>
          <w:sz w:val="24"/>
          <w:szCs w:val="24"/>
        </w:rPr>
        <w:t>: 192-197 [PMID: 20193924 DOI: 10.1016/j.jacr.2009.11.010]</w:t>
      </w:r>
    </w:p>
    <w:p w14:paraId="609B40B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Larson PA</w:t>
      </w:r>
      <w:r w:rsidRPr="007C7602">
        <w:rPr>
          <w:rFonts w:ascii="Book Antiqua" w:hAnsi="Book Antiqua"/>
          <w:sz w:val="24"/>
          <w:szCs w:val="24"/>
        </w:rPr>
        <w:t>, Bettman MA, Waldrip C. Ionizing radiation in abdominal CT and the ACR Appropriateness Criteria®. </w:t>
      </w:r>
      <w:r w:rsidRPr="007C7602">
        <w:rPr>
          <w:rFonts w:ascii="Book Antiqua" w:hAnsi="Book Antiqua"/>
          <w:i/>
          <w:iCs/>
          <w:sz w:val="24"/>
          <w:szCs w:val="24"/>
        </w:rPr>
        <w:t>J Am Coll Radiol</w:t>
      </w:r>
      <w:r w:rsidRPr="007C7602">
        <w:rPr>
          <w:rFonts w:ascii="Book Antiqua" w:hAnsi="Book Antiqua"/>
          <w:sz w:val="24"/>
          <w:szCs w:val="24"/>
        </w:rPr>
        <w:t> 2012; </w:t>
      </w:r>
      <w:r w:rsidRPr="007C7602">
        <w:rPr>
          <w:rFonts w:ascii="Book Antiqua" w:hAnsi="Book Antiqua"/>
          <w:b/>
          <w:bCs/>
          <w:sz w:val="24"/>
          <w:szCs w:val="24"/>
        </w:rPr>
        <w:t>9</w:t>
      </w:r>
      <w:r w:rsidRPr="007C7602">
        <w:rPr>
          <w:rFonts w:ascii="Book Antiqua" w:hAnsi="Book Antiqua"/>
          <w:sz w:val="24"/>
          <w:szCs w:val="24"/>
        </w:rPr>
        <w:t>: 298; author reply 298-299 [PMID: 22469388 DOI: 10.1016/j.jacr.2011.12.031]</w:t>
      </w:r>
    </w:p>
    <w:p w14:paraId="3F0F4683"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Robinson JD</w:t>
      </w:r>
      <w:r w:rsidRPr="007C7602">
        <w:rPr>
          <w:rFonts w:ascii="Book Antiqua" w:hAnsi="Book Antiqua"/>
          <w:sz w:val="24"/>
          <w:szCs w:val="24"/>
        </w:rPr>
        <w:t>, Hippe DS, Hiatt MD. The effect of a no-denial policy on imaging utilization. </w:t>
      </w:r>
      <w:r w:rsidRPr="007C7602">
        <w:rPr>
          <w:rFonts w:ascii="Book Antiqua" w:hAnsi="Book Antiqua"/>
          <w:i/>
          <w:iCs/>
          <w:sz w:val="24"/>
          <w:szCs w:val="24"/>
        </w:rPr>
        <w:t>J Am Coll Radiol</w:t>
      </w:r>
      <w:r w:rsidRPr="007C7602">
        <w:rPr>
          <w:rFonts w:ascii="Book Antiqua" w:hAnsi="Book Antiqua"/>
          <w:sz w:val="24"/>
          <w:szCs w:val="24"/>
        </w:rPr>
        <w:t> 2013; </w:t>
      </w:r>
      <w:r w:rsidRPr="007C7602">
        <w:rPr>
          <w:rFonts w:ascii="Book Antiqua" w:hAnsi="Book Antiqua"/>
          <w:b/>
          <w:bCs/>
          <w:sz w:val="24"/>
          <w:szCs w:val="24"/>
        </w:rPr>
        <w:t>10</w:t>
      </w:r>
      <w:r w:rsidRPr="007C7602">
        <w:rPr>
          <w:rFonts w:ascii="Book Antiqua" w:hAnsi="Book Antiqua"/>
          <w:sz w:val="24"/>
          <w:szCs w:val="24"/>
        </w:rPr>
        <w:t>: 501-506 [PMID: 23632131 DOI: 10.1016/j.jacr.2013.01.022]</w:t>
      </w:r>
    </w:p>
    <w:p w14:paraId="4810DDBD"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Zondervan RL</w:t>
      </w:r>
      <w:r w:rsidRPr="007C7602">
        <w:rPr>
          <w:rFonts w:ascii="Book Antiqua" w:hAnsi="Book Antiqua"/>
          <w:sz w:val="24"/>
          <w:szCs w:val="24"/>
        </w:rPr>
        <w:t>, Hahn PF, Sadow CA, Liu B, Lee SI. Body CT scanning in young adults: examination indications, patient outcomes, and risk of radiation-induced cancer. </w:t>
      </w:r>
      <w:r w:rsidRPr="007C7602">
        <w:rPr>
          <w:rFonts w:ascii="Book Antiqua" w:hAnsi="Book Antiqua"/>
          <w:i/>
          <w:iCs/>
          <w:sz w:val="24"/>
          <w:szCs w:val="24"/>
        </w:rPr>
        <w:t>Radiology</w:t>
      </w:r>
      <w:r w:rsidRPr="007C7602">
        <w:rPr>
          <w:rFonts w:ascii="Book Antiqua" w:hAnsi="Book Antiqua"/>
          <w:sz w:val="24"/>
          <w:szCs w:val="24"/>
        </w:rPr>
        <w:t> 2013; </w:t>
      </w:r>
      <w:r w:rsidRPr="007C7602">
        <w:rPr>
          <w:rFonts w:ascii="Book Antiqua" w:hAnsi="Book Antiqua"/>
          <w:b/>
          <w:bCs/>
          <w:sz w:val="24"/>
          <w:szCs w:val="24"/>
        </w:rPr>
        <w:t>267</w:t>
      </w:r>
      <w:r w:rsidRPr="007C7602">
        <w:rPr>
          <w:rFonts w:ascii="Book Antiqua" w:hAnsi="Book Antiqua"/>
          <w:sz w:val="24"/>
          <w:szCs w:val="24"/>
        </w:rPr>
        <w:t>: 460-469 [PMID: 23386731 DOI: 10.1148/radiol.12121324]</w:t>
      </w:r>
    </w:p>
    <w:p w14:paraId="4A1786CF"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Wall BF</w:t>
      </w:r>
      <w:r w:rsidRPr="007C7602">
        <w:rPr>
          <w:rFonts w:ascii="Book Antiqua" w:hAnsi="Book Antiqua"/>
          <w:sz w:val="24"/>
          <w:szCs w:val="24"/>
        </w:rPr>
        <w:t>, Kendall GM, Edwards AA, Bouffler S, Muirhead CR, Meara JR. What are the risks from medical X-rays and other low dose radiation? </w:t>
      </w:r>
      <w:r w:rsidRPr="007C7602">
        <w:rPr>
          <w:rFonts w:ascii="Book Antiqua" w:hAnsi="Book Antiqua"/>
          <w:i/>
          <w:iCs/>
          <w:sz w:val="24"/>
          <w:szCs w:val="24"/>
        </w:rPr>
        <w:t>Br J Radiol</w:t>
      </w:r>
      <w:r w:rsidRPr="007C7602">
        <w:rPr>
          <w:rFonts w:ascii="Book Antiqua" w:hAnsi="Book Antiqua"/>
          <w:sz w:val="24"/>
          <w:szCs w:val="24"/>
        </w:rPr>
        <w:t> 2006; </w:t>
      </w:r>
      <w:r w:rsidRPr="007C7602">
        <w:rPr>
          <w:rFonts w:ascii="Book Antiqua" w:hAnsi="Book Antiqua"/>
          <w:b/>
          <w:bCs/>
          <w:sz w:val="24"/>
          <w:szCs w:val="24"/>
        </w:rPr>
        <w:t>79</w:t>
      </w:r>
      <w:r w:rsidRPr="007C7602">
        <w:rPr>
          <w:rFonts w:ascii="Book Antiqua" w:hAnsi="Book Antiqua"/>
          <w:sz w:val="24"/>
          <w:szCs w:val="24"/>
        </w:rPr>
        <w:t>: 285-294 [PMID: 16585719 DOI: 10.1259/bjr/55733882]</w:t>
      </w:r>
    </w:p>
    <w:p w14:paraId="039B834D"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sz w:val="24"/>
          <w:szCs w:val="24"/>
        </w:rPr>
        <w:t>ICRP Publication 105. Radiation protection in medicine. </w:t>
      </w:r>
      <w:r w:rsidRPr="007C7602">
        <w:rPr>
          <w:rFonts w:ascii="Book Antiqua" w:hAnsi="Book Antiqua"/>
          <w:i/>
          <w:iCs/>
          <w:sz w:val="24"/>
          <w:szCs w:val="24"/>
        </w:rPr>
        <w:t>Ann ICRP</w:t>
      </w:r>
      <w:r w:rsidRPr="007C7602">
        <w:rPr>
          <w:rFonts w:ascii="Book Antiqua" w:hAnsi="Book Antiqua"/>
          <w:sz w:val="24"/>
          <w:szCs w:val="24"/>
        </w:rPr>
        <w:t> 2007; </w:t>
      </w:r>
      <w:r w:rsidRPr="007C7602">
        <w:rPr>
          <w:rFonts w:ascii="Book Antiqua" w:hAnsi="Book Antiqua"/>
          <w:b/>
          <w:bCs/>
          <w:sz w:val="24"/>
          <w:szCs w:val="24"/>
        </w:rPr>
        <w:t>37</w:t>
      </w:r>
      <w:r w:rsidRPr="007C7602">
        <w:rPr>
          <w:rFonts w:ascii="Book Antiqua" w:hAnsi="Book Antiqua"/>
          <w:sz w:val="24"/>
          <w:szCs w:val="24"/>
        </w:rPr>
        <w:t>: 1-63 [PMID: 18762065 DOI: 10.1016/j.icrp.2008.07.001]</w:t>
      </w:r>
    </w:p>
    <w:p w14:paraId="0008DB1F"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Ronckers CM</w:t>
      </w:r>
      <w:r w:rsidRPr="007C7602">
        <w:rPr>
          <w:rFonts w:ascii="Book Antiqua" w:hAnsi="Book Antiqua"/>
          <w:sz w:val="24"/>
          <w:szCs w:val="24"/>
        </w:rPr>
        <w:t>, Doody MM, Lonstein JE, Stovall M, Land CE. Multiple diagnostic X-rays for spine deformities and risk of breast cancer. </w:t>
      </w:r>
      <w:r w:rsidRPr="007C7602">
        <w:rPr>
          <w:rFonts w:ascii="Book Antiqua" w:hAnsi="Book Antiqua"/>
          <w:i/>
          <w:iCs/>
          <w:sz w:val="24"/>
          <w:szCs w:val="24"/>
        </w:rPr>
        <w:t>Cancer Epidemiol Biomarkers Prev</w:t>
      </w:r>
      <w:r w:rsidRPr="007C7602">
        <w:rPr>
          <w:rFonts w:ascii="Book Antiqua" w:hAnsi="Book Antiqua"/>
          <w:sz w:val="24"/>
          <w:szCs w:val="24"/>
        </w:rPr>
        <w:t> 2008; </w:t>
      </w:r>
      <w:r w:rsidRPr="007C7602">
        <w:rPr>
          <w:rFonts w:ascii="Book Antiqua" w:hAnsi="Book Antiqua"/>
          <w:b/>
          <w:bCs/>
          <w:sz w:val="24"/>
          <w:szCs w:val="24"/>
        </w:rPr>
        <w:t>17</w:t>
      </w:r>
      <w:r w:rsidRPr="007C7602">
        <w:rPr>
          <w:rFonts w:ascii="Book Antiqua" w:hAnsi="Book Antiqua"/>
          <w:sz w:val="24"/>
          <w:szCs w:val="24"/>
        </w:rPr>
        <w:t>: 605-613 [PMID: 18349278 DOI: 10.1158/1055-9965.EPI-07-2628]</w:t>
      </w:r>
    </w:p>
    <w:p w14:paraId="6ECAE5F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Flint-Richter P</w:t>
      </w:r>
      <w:r w:rsidRPr="007C7602">
        <w:rPr>
          <w:rFonts w:ascii="Book Antiqua" w:hAnsi="Book Antiqua"/>
          <w:sz w:val="24"/>
          <w:szCs w:val="24"/>
        </w:rPr>
        <w:t>, Sadetzki S. Genetic predisposition for the development of radiation-associated meningioma: an epidemiological study. </w:t>
      </w:r>
      <w:r w:rsidRPr="007C7602">
        <w:rPr>
          <w:rFonts w:ascii="Book Antiqua" w:hAnsi="Book Antiqua"/>
          <w:i/>
          <w:iCs/>
          <w:sz w:val="24"/>
          <w:szCs w:val="24"/>
        </w:rPr>
        <w:t>Lancet Oncol</w:t>
      </w:r>
      <w:r w:rsidRPr="007C7602">
        <w:rPr>
          <w:rFonts w:ascii="Book Antiqua" w:hAnsi="Book Antiqua"/>
          <w:sz w:val="24"/>
          <w:szCs w:val="24"/>
        </w:rPr>
        <w:t> 2007; </w:t>
      </w:r>
      <w:r w:rsidRPr="007C7602">
        <w:rPr>
          <w:rFonts w:ascii="Book Antiqua" w:hAnsi="Book Antiqua"/>
          <w:b/>
          <w:bCs/>
          <w:sz w:val="24"/>
          <w:szCs w:val="24"/>
        </w:rPr>
        <w:t>8</w:t>
      </w:r>
      <w:r w:rsidRPr="007C7602">
        <w:rPr>
          <w:rFonts w:ascii="Book Antiqua" w:hAnsi="Book Antiqua"/>
          <w:sz w:val="24"/>
          <w:szCs w:val="24"/>
        </w:rPr>
        <w:t>: 403-410 [PMID: 17466897 DOI: 10.1016/S1470-2045(07)70107-9]</w:t>
      </w:r>
    </w:p>
    <w:p w14:paraId="78E4126F"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Jansen-van der Weide MC</w:t>
      </w:r>
      <w:r w:rsidRPr="007C7602">
        <w:rPr>
          <w:rFonts w:ascii="Book Antiqua" w:hAnsi="Book Antiqua"/>
          <w:sz w:val="24"/>
          <w:szCs w:val="24"/>
        </w:rPr>
        <w:t xml:space="preserve">, Greuter MJ, Jansen L, Oosterwijk JC, Pijnappel RM, de Bock GH. Exposure to low-dose radiation and the risk of breast cancer </w:t>
      </w:r>
      <w:r w:rsidRPr="007C7602">
        <w:rPr>
          <w:rFonts w:ascii="Book Antiqua" w:hAnsi="Book Antiqua"/>
          <w:sz w:val="24"/>
          <w:szCs w:val="24"/>
        </w:rPr>
        <w:lastRenderedPageBreak/>
        <w:t>among women with a familial or genetic predisposition: a meta-analysis. </w:t>
      </w:r>
      <w:r w:rsidRPr="007C7602">
        <w:rPr>
          <w:rFonts w:ascii="Book Antiqua" w:hAnsi="Book Antiqua"/>
          <w:i/>
          <w:iCs/>
          <w:sz w:val="24"/>
          <w:szCs w:val="24"/>
        </w:rPr>
        <w:t>Eur Radiol</w:t>
      </w:r>
      <w:r w:rsidRPr="007C7602">
        <w:rPr>
          <w:rFonts w:ascii="Book Antiqua" w:hAnsi="Book Antiqua"/>
          <w:sz w:val="24"/>
          <w:szCs w:val="24"/>
        </w:rPr>
        <w:t> 2010; </w:t>
      </w:r>
      <w:r w:rsidRPr="007C7602">
        <w:rPr>
          <w:rFonts w:ascii="Book Antiqua" w:hAnsi="Book Antiqua"/>
          <w:b/>
          <w:bCs/>
          <w:sz w:val="24"/>
          <w:szCs w:val="24"/>
        </w:rPr>
        <w:t>20</w:t>
      </w:r>
      <w:r w:rsidRPr="007C7602">
        <w:rPr>
          <w:rFonts w:ascii="Book Antiqua" w:hAnsi="Book Antiqua"/>
          <w:sz w:val="24"/>
          <w:szCs w:val="24"/>
        </w:rPr>
        <w:t>: 2547-2556 [PMID: 20582702 DOI: 10.1007/s00330-010-1839-y]</w:t>
      </w:r>
    </w:p>
    <w:p w14:paraId="60A42987"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Brenner DJ</w:t>
      </w:r>
      <w:r w:rsidRPr="007C7602">
        <w:rPr>
          <w:rFonts w:ascii="Book Antiqua" w:hAnsi="Book Antiqua"/>
          <w:sz w:val="24"/>
          <w:szCs w:val="24"/>
        </w:rPr>
        <w:t>, Shuryak I, Einstein AJ. Impact of reduced patient life expectancy on potential cancer risks from radiologic imaging. </w:t>
      </w:r>
      <w:r w:rsidRPr="007C7602">
        <w:rPr>
          <w:rFonts w:ascii="Book Antiqua" w:hAnsi="Book Antiqua"/>
          <w:i/>
          <w:iCs/>
          <w:sz w:val="24"/>
          <w:szCs w:val="24"/>
        </w:rPr>
        <w:t>Radiology</w:t>
      </w:r>
      <w:r w:rsidRPr="007C7602">
        <w:rPr>
          <w:rFonts w:ascii="Book Antiqua" w:hAnsi="Book Antiqua"/>
          <w:sz w:val="24"/>
          <w:szCs w:val="24"/>
        </w:rPr>
        <w:t> 2011; </w:t>
      </w:r>
      <w:r w:rsidRPr="007C7602">
        <w:rPr>
          <w:rFonts w:ascii="Book Antiqua" w:hAnsi="Book Antiqua"/>
          <w:b/>
          <w:bCs/>
          <w:sz w:val="24"/>
          <w:szCs w:val="24"/>
        </w:rPr>
        <w:t>261</w:t>
      </w:r>
      <w:r w:rsidRPr="007C7602">
        <w:rPr>
          <w:rFonts w:ascii="Book Antiqua" w:hAnsi="Book Antiqua"/>
          <w:sz w:val="24"/>
          <w:szCs w:val="24"/>
        </w:rPr>
        <w:t>: 193-198 [PMID: 21771956 DOI: 10.1148/radiol.11102452]</w:t>
      </w:r>
    </w:p>
    <w:p w14:paraId="14DA0DF7"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Einstein AJ</w:t>
      </w:r>
      <w:r w:rsidRPr="007C7602">
        <w:rPr>
          <w:rFonts w:ascii="Book Antiqua" w:hAnsi="Book Antiqua"/>
          <w:sz w:val="24"/>
          <w:szCs w:val="24"/>
        </w:rPr>
        <w:t>, Henzlova MJ, Rajagopalan S. Estimating risk of cancer associated with radiation exposure from 64-slice computed tomography coronary angiography. </w:t>
      </w:r>
      <w:r w:rsidRPr="007C7602">
        <w:rPr>
          <w:rFonts w:ascii="Book Antiqua" w:hAnsi="Book Antiqua"/>
          <w:i/>
          <w:iCs/>
          <w:sz w:val="24"/>
          <w:szCs w:val="24"/>
        </w:rPr>
        <w:t>JAMA</w:t>
      </w:r>
      <w:r w:rsidRPr="007C7602">
        <w:rPr>
          <w:rFonts w:ascii="Book Antiqua" w:hAnsi="Book Antiqua"/>
          <w:sz w:val="24"/>
          <w:szCs w:val="24"/>
        </w:rPr>
        <w:t> 2007; </w:t>
      </w:r>
      <w:r w:rsidRPr="007C7602">
        <w:rPr>
          <w:rFonts w:ascii="Book Antiqua" w:hAnsi="Book Antiqua"/>
          <w:b/>
          <w:bCs/>
          <w:sz w:val="24"/>
          <w:szCs w:val="24"/>
        </w:rPr>
        <w:t>298</w:t>
      </w:r>
      <w:r w:rsidRPr="007C7602">
        <w:rPr>
          <w:rFonts w:ascii="Book Antiqua" w:hAnsi="Book Antiqua"/>
          <w:sz w:val="24"/>
          <w:szCs w:val="24"/>
        </w:rPr>
        <w:t>: 317-323 [PMID: 17635892 DOI: 10.1001/jama.298.3.317]</w:t>
      </w:r>
    </w:p>
    <w:p w14:paraId="0C56821E"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uirhead CR</w:t>
      </w:r>
      <w:r w:rsidRPr="007C7602">
        <w:rPr>
          <w:rFonts w:ascii="Book Antiqua" w:hAnsi="Book Antiqua"/>
          <w:sz w:val="24"/>
          <w:szCs w:val="24"/>
        </w:rPr>
        <w:t>, O'Hagan JA, Haylock RG, Phillipson MA, Willcock T, Berridge GL, Zhang W. Mortality and cancer incidence following occupational radiation exposure: third analysis of the National Registry for Radiation Workers. </w:t>
      </w:r>
      <w:r w:rsidRPr="007C7602">
        <w:rPr>
          <w:rFonts w:ascii="Book Antiqua" w:hAnsi="Book Antiqua"/>
          <w:i/>
          <w:iCs/>
          <w:sz w:val="24"/>
          <w:szCs w:val="24"/>
        </w:rPr>
        <w:t>Br J Cancer</w:t>
      </w:r>
      <w:r w:rsidRPr="007C7602">
        <w:rPr>
          <w:rFonts w:ascii="Book Antiqua" w:hAnsi="Book Antiqua"/>
          <w:sz w:val="24"/>
          <w:szCs w:val="24"/>
        </w:rPr>
        <w:t> 2009; </w:t>
      </w:r>
      <w:r w:rsidRPr="007C7602">
        <w:rPr>
          <w:rFonts w:ascii="Book Antiqua" w:hAnsi="Book Antiqua"/>
          <w:b/>
          <w:bCs/>
          <w:sz w:val="24"/>
          <w:szCs w:val="24"/>
        </w:rPr>
        <w:t>100</w:t>
      </w:r>
      <w:r w:rsidRPr="007C7602">
        <w:rPr>
          <w:rFonts w:ascii="Book Antiqua" w:hAnsi="Book Antiqua"/>
          <w:sz w:val="24"/>
          <w:szCs w:val="24"/>
        </w:rPr>
        <w:t>: 206-212 [PMID: 19127272 DOI: 10.1038/sj.bjc.6604825]</w:t>
      </w:r>
    </w:p>
    <w:p w14:paraId="6DCA7404"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Little MP</w:t>
      </w:r>
      <w:r w:rsidRPr="007C7602">
        <w:rPr>
          <w:rFonts w:ascii="Book Antiqua" w:hAnsi="Book Antiqua"/>
          <w:sz w:val="24"/>
          <w:szCs w:val="24"/>
        </w:rPr>
        <w:t>, Boice JD. Comparison of breast cancer incidence in the Massachusetts tuberculosis fluoroscopy cohort and in the Japanese atomic bomb survivors. </w:t>
      </w:r>
      <w:r w:rsidRPr="007C7602">
        <w:rPr>
          <w:rFonts w:ascii="Book Antiqua" w:hAnsi="Book Antiqua"/>
          <w:i/>
          <w:iCs/>
          <w:sz w:val="24"/>
          <w:szCs w:val="24"/>
        </w:rPr>
        <w:t>Radiat Res</w:t>
      </w:r>
      <w:r w:rsidRPr="007C7602">
        <w:rPr>
          <w:rFonts w:ascii="Book Antiqua" w:hAnsi="Book Antiqua"/>
          <w:sz w:val="24"/>
          <w:szCs w:val="24"/>
        </w:rPr>
        <w:t> 1999; </w:t>
      </w:r>
      <w:r w:rsidRPr="007C7602">
        <w:rPr>
          <w:rFonts w:ascii="Book Antiqua" w:hAnsi="Book Antiqua"/>
          <w:b/>
          <w:bCs/>
          <w:sz w:val="24"/>
          <w:szCs w:val="24"/>
        </w:rPr>
        <w:t>151</w:t>
      </w:r>
      <w:r w:rsidRPr="007C7602">
        <w:rPr>
          <w:rFonts w:ascii="Book Antiqua" w:hAnsi="Book Antiqua"/>
          <w:sz w:val="24"/>
          <w:szCs w:val="24"/>
        </w:rPr>
        <w:t>: 218-224 [PMID: 9952307]</w:t>
      </w:r>
    </w:p>
    <w:p w14:paraId="0AD1A35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Brenner DJ</w:t>
      </w:r>
      <w:r w:rsidRPr="007C7602">
        <w:rPr>
          <w:rFonts w:ascii="Book Antiqua" w:hAnsi="Book Antiqua"/>
          <w:sz w:val="24"/>
          <w:szCs w:val="24"/>
        </w:rPr>
        <w:t>. Does fractionation decrease the risk of breast cancer induced by low-LET radiation? </w:t>
      </w:r>
      <w:r w:rsidRPr="007C7602">
        <w:rPr>
          <w:rFonts w:ascii="Book Antiqua" w:hAnsi="Book Antiqua"/>
          <w:i/>
          <w:iCs/>
          <w:sz w:val="24"/>
          <w:szCs w:val="24"/>
        </w:rPr>
        <w:t>Radiat Res</w:t>
      </w:r>
      <w:r w:rsidRPr="007C7602">
        <w:rPr>
          <w:rFonts w:ascii="Book Antiqua" w:hAnsi="Book Antiqua"/>
          <w:sz w:val="24"/>
          <w:szCs w:val="24"/>
        </w:rPr>
        <w:t> 1999; </w:t>
      </w:r>
      <w:r w:rsidRPr="007C7602">
        <w:rPr>
          <w:rFonts w:ascii="Book Antiqua" w:hAnsi="Book Antiqua"/>
          <w:b/>
          <w:bCs/>
          <w:sz w:val="24"/>
          <w:szCs w:val="24"/>
        </w:rPr>
        <w:t>151</w:t>
      </w:r>
      <w:r w:rsidRPr="007C7602">
        <w:rPr>
          <w:rFonts w:ascii="Book Antiqua" w:hAnsi="Book Antiqua"/>
          <w:sz w:val="24"/>
          <w:szCs w:val="24"/>
        </w:rPr>
        <w:t>: 225-229 [PMID: 9952308 DOI: 10.2307/3579774]</w:t>
      </w:r>
    </w:p>
    <w:p w14:paraId="2774B519"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Townsend BA</w:t>
      </w:r>
      <w:r w:rsidRPr="007C7602">
        <w:rPr>
          <w:rFonts w:ascii="Book Antiqua" w:hAnsi="Book Antiqua"/>
          <w:sz w:val="24"/>
          <w:szCs w:val="24"/>
        </w:rPr>
        <w:t>, Callahan MJ, Zurakowski D, Taylor GA. Has pediatric CT at children's hospitals reached its peak? </w:t>
      </w:r>
      <w:r w:rsidRPr="007C7602">
        <w:rPr>
          <w:rFonts w:ascii="Book Antiqua" w:hAnsi="Book Antiqua"/>
          <w:i/>
          <w:iCs/>
          <w:sz w:val="24"/>
          <w:szCs w:val="24"/>
        </w:rPr>
        <w:t>AJR Am J Roentgenol</w:t>
      </w:r>
      <w:r w:rsidRPr="007C7602">
        <w:rPr>
          <w:rFonts w:ascii="Book Antiqua" w:hAnsi="Book Antiqua"/>
          <w:sz w:val="24"/>
          <w:szCs w:val="24"/>
        </w:rPr>
        <w:t> 2010; </w:t>
      </w:r>
      <w:r w:rsidRPr="007C7602">
        <w:rPr>
          <w:rFonts w:ascii="Book Antiqua" w:hAnsi="Book Antiqua"/>
          <w:b/>
          <w:bCs/>
          <w:sz w:val="24"/>
          <w:szCs w:val="24"/>
        </w:rPr>
        <w:t>194</w:t>
      </w:r>
      <w:r w:rsidRPr="007C7602">
        <w:rPr>
          <w:rFonts w:ascii="Book Antiqua" w:hAnsi="Book Antiqua"/>
          <w:sz w:val="24"/>
          <w:szCs w:val="24"/>
        </w:rPr>
        <w:t>: 1194-1196 [PMID: 20410402 DOI: 10.2214/AJR.09.3682]</w:t>
      </w:r>
    </w:p>
    <w:p w14:paraId="43544E28"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sz w:val="24"/>
          <w:szCs w:val="24"/>
        </w:rPr>
        <w:t>The 2007 Recommendations of the International Commission on Radiological Protection. ICRP publication 103. </w:t>
      </w:r>
      <w:r w:rsidRPr="007C7602">
        <w:rPr>
          <w:rFonts w:ascii="Book Antiqua" w:hAnsi="Book Antiqua"/>
          <w:i/>
          <w:iCs/>
          <w:sz w:val="24"/>
          <w:szCs w:val="24"/>
        </w:rPr>
        <w:t>Ann ICRP</w:t>
      </w:r>
      <w:r w:rsidRPr="007C7602">
        <w:rPr>
          <w:rFonts w:ascii="Book Antiqua" w:hAnsi="Book Antiqua"/>
          <w:sz w:val="24"/>
          <w:szCs w:val="24"/>
        </w:rPr>
        <w:t> 2007; </w:t>
      </w:r>
      <w:r w:rsidRPr="007C7602">
        <w:rPr>
          <w:rFonts w:ascii="Book Antiqua" w:hAnsi="Book Antiqua"/>
          <w:b/>
          <w:bCs/>
          <w:sz w:val="24"/>
          <w:szCs w:val="24"/>
        </w:rPr>
        <w:t>37</w:t>
      </w:r>
      <w:r w:rsidRPr="007C7602">
        <w:rPr>
          <w:rFonts w:ascii="Book Antiqua" w:hAnsi="Book Antiqua"/>
          <w:sz w:val="24"/>
          <w:szCs w:val="24"/>
        </w:rPr>
        <w:t>: 1-332 [PMID: 18082557 DOI: 10.1016/j.icrp.2007.10.003]</w:t>
      </w:r>
    </w:p>
    <w:p w14:paraId="144738B7"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trauss KJ</w:t>
      </w:r>
      <w:r w:rsidRPr="007C7602">
        <w:rPr>
          <w:rFonts w:ascii="Book Antiqua" w:hAnsi="Book Antiqua"/>
          <w:sz w:val="24"/>
          <w:szCs w:val="24"/>
        </w:rPr>
        <w:t>, Goske MJ, Kaste SC, Bulas D, Frush DP, Butler P, Morrison G, Callahan MJ, Applegate KE. Image gently: Ten steps you can take to optimize image quality and lower CT dose for pediatric patients. </w:t>
      </w:r>
      <w:r w:rsidRPr="007C7602">
        <w:rPr>
          <w:rFonts w:ascii="Book Antiqua" w:hAnsi="Book Antiqua"/>
          <w:i/>
          <w:iCs/>
          <w:sz w:val="24"/>
          <w:szCs w:val="24"/>
        </w:rPr>
        <w:t>AJR Am J Roentgenol</w:t>
      </w:r>
      <w:r w:rsidRPr="007C7602">
        <w:rPr>
          <w:rFonts w:ascii="Book Antiqua" w:hAnsi="Book Antiqua"/>
          <w:sz w:val="24"/>
          <w:szCs w:val="24"/>
        </w:rPr>
        <w:t> 2010; </w:t>
      </w:r>
      <w:r w:rsidRPr="007C7602">
        <w:rPr>
          <w:rFonts w:ascii="Book Antiqua" w:hAnsi="Book Antiqua"/>
          <w:b/>
          <w:bCs/>
          <w:sz w:val="24"/>
          <w:szCs w:val="24"/>
        </w:rPr>
        <w:t>194</w:t>
      </w:r>
      <w:r w:rsidRPr="007C7602">
        <w:rPr>
          <w:rFonts w:ascii="Book Antiqua" w:hAnsi="Book Antiqua"/>
          <w:sz w:val="24"/>
          <w:szCs w:val="24"/>
        </w:rPr>
        <w:t>: 868-873 [PMID: 20308484 DOI: 10.2214/AJR.09.4091]</w:t>
      </w:r>
    </w:p>
    <w:p w14:paraId="0B577257"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Applegate KE</w:t>
      </w:r>
      <w:r w:rsidRPr="007C7602">
        <w:rPr>
          <w:rFonts w:ascii="Book Antiqua" w:hAnsi="Book Antiqua"/>
          <w:sz w:val="24"/>
          <w:szCs w:val="24"/>
        </w:rPr>
        <w:t>, Cost NG. Image Gently: a campaign to reduce children's and adolescents' risk for cancer during adulthood. </w:t>
      </w:r>
      <w:r w:rsidRPr="007C7602">
        <w:rPr>
          <w:rFonts w:ascii="Book Antiqua" w:hAnsi="Book Antiqua"/>
          <w:i/>
          <w:iCs/>
          <w:sz w:val="24"/>
          <w:szCs w:val="24"/>
        </w:rPr>
        <w:t>J Adolesc Health</w:t>
      </w:r>
      <w:r w:rsidRPr="007C7602">
        <w:rPr>
          <w:rFonts w:ascii="Book Antiqua" w:hAnsi="Book Antiqua"/>
          <w:sz w:val="24"/>
          <w:szCs w:val="24"/>
        </w:rPr>
        <w:t> 2013; </w:t>
      </w:r>
      <w:r w:rsidRPr="007C7602">
        <w:rPr>
          <w:rFonts w:ascii="Book Antiqua" w:hAnsi="Book Antiqua"/>
          <w:b/>
          <w:bCs/>
          <w:sz w:val="24"/>
          <w:szCs w:val="24"/>
        </w:rPr>
        <w:t>52</w:t>
      </w:r>
      <w:r w:rsidRPr="007C7602">
        <w:rPr>
          <w:rFonts w:ascii="Book Antiqua" w:hAnsi="Book Antiqua"/>
          <w:sz w:val="24"/>
          <w:szCs w:val="24"/>
        </w:rPr>
        <w:t>: S93-S97 [PMID: 23601618 DOI: 10.1016/j.jadohealth.2013.03.006]</w:t>
      </w:r>
    </w:p>
    <w:p w14:paraId="34CA2D6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lastRenderedPageBreak/>
        <w:t>Brink JA</w:t>
      </w:r>
      <w:r w:rsidRPr="007C7602">
        <w:rPr>
          <w:rFonts w:ascii="Book Antiqua" w:hAnsi="Book Antiqua"/>
          <w:sz w:val="24"/>
          <w:szCs w:val="24"/>
        </w:rPr>
        <w:t>, Amis ES. Image Wisely: a campaign to increase awareness about adult radiation protection. </w:t>
      </w:r>
      <w:r w:rsidRPr="007C7602">
        <w:rPr>
          <w:rFonts w:ascii="Book Antiqua" w:hAnsi="Book Antiqua"/>
          <w:i/>
          <w:iCs/>
          <w:sz w:val="24"/>
          <w:szCs w:val="24"/>
        </w:rPr>
        <w:t>Radiology</w:t>
      </w:r>
      <w:r w:rsidRPr="007C7602">
        <w:rPr>
          <w:rFonts w:ascii="Book Antiqua" w:hAnsi="Book Antiqua"/>
          <w:sz w:val="24"/>
          <w:szCs w:val="24"/>
        </w:rPr>
        <w:t> 2010; </w:t>
      </w:r>
      <w:r w:rsidRPr="007C7602">
        <w:rPr>
          <w:rFonts w:ascii="Book Antiqua" w:hAnsi="Book Antiqua"/>
          <w:b/>
          <w:bCs/>
          <w:sz w:val="24"/>
          <w:szCs w:val="24"/>
        </w:rPr>
        <w:t>257</w:t>
      </w:r>
      <w:r w:rsidRPr="007C7602">
        <w:rPr>
          <w:rFonts w:ascii="Book Antiqua" w:hAnsi="Book Antiqua"/>
          <w:sz w:val="24"/>
          <w:szCs w:val="24"/>
        </w:rPr>
        <w:t>: 601-602 [PMID: 21084410 DOI: 10.1148/radiol.10101335]</w:t>
      </w:r>
    </w:p>
    <w:p w14:paraId="4B3B977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idhu M</w:t>
      </w:r>
      <w:r w:rsidRPr="007C7602">
        <w:rPr>
          <w:rFonts w:ascii="Book Antiqua" w:hAnsi="Book Antiqua"/>
          <w:sz w:val="24"/>
          <w:szCs w:val="24"/>
        </w:rPr>
        <w:t>, Goske MJ, Connolly B, Racadio J, Yoshizumi TT, Strauss KJ, Coley BD, Utley T. Image Gently, Step Lightly: promoting radiation safety in pediatric interventional radiology. </w:t>
      </w:r>
      <w:r w:rsidRPr="007C7602">
        <w:rPr>
          <w:rFonts w:ascii="Book Antiqua" w:hAnsi="Book Antiqua"/>
          <w:i/>
          <w:iCs/>
          <w:sz w:val="24"/>
          <w:szCs w:val="24"/>
        </w:rPr>
        <w:t>AJR Am J Roentgenol</w:t>
      </w:r>
      <w:r w:rsidRPr="007C7602">
        <w:rPr>
          <w:rFonts w:ascii="Book Antiqua" w:hAnsi="Book Antiqua"/>
          <w:sz w:val="24"/>
          <w:szCs w:val="24"/>
        </w:rPr>
        <w:t> 2010; </w:t>
      </w:r>
      <w:r w:rsidRPr="007C7602">
        <w:rPr>
          <w:rFonts w:ascii="Book Antiqua" w:hAnsi="Book Antiqua"/>
          <w:b/>
          <w:bCs/>
          <w:sz w:val="24"/>
          <w:szCs w:val="24"/>
        </w:rPr>
        <w:t>195</w:t>
      </w:r>
      <w:r w:rsidRPr="007C7602">
        <w:rPr>
          <w:rFonts w:ascii="Book Antiqua" w:hAnsi="Book Antiqua"/>
          <w:sz w:val="24"/>
          <w:szCs w:val="24"/>
        </w:rPr>
        <w:t>: W299-W301 [PMID: 20858793 DOI: 10.2214/AJR.09.3938]</w:t>
      </w:r>
    </w:p>
    <w:p w14:paraId="482D7C2D"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idhu M</w:t>
      </w:r>
      <w:r w:rsidRPr="007C7602">
        <w:rPr>
          <w:rFonts w:ascii="Book Antiqua" w:hAnsi="Book Antiqua"/>
          <w:sz w:val="24"/>
          <w:szCs w:val="24"/>
        </w:rPr>
        <w:t>. Radiation safety in pediatric interventional radiology: Step Lightly. </w:t>
      </w:r>
      <w:r w:rsidRPr="007C7602">
        <w:rPr>
          <w:rFonts w:ascii="Book Antiqua" w:hAnsi="Book Antiqua"/>
          <w:i/>
          <w:iCs/>
          <w:sz w:val="24"/>
          <w:szCs w:val="24"/>
        </w:rPr>
        <w:t>Pediatr Radiol</w:t>
      </w:r>
      <w:r w:rsidRPr="007C7602">
        <w:rPr>
          <w:rFonts w:ascii="Book Antiqua" w:hAnsi="Book Antiqua"/>
          <w:sz w:val="24"/>
          <w:szCs w:val="24"/>
        </w:rPr>
        <w:t> 2010; </w:t>
      </w:r>
      <w:r w:rsidRPr="007C7602">
        <w:rPr>
          <w:rFonts w:ascii="Book Antiqua" w:hAnsi="Book Antiqua"/>
          <w:b/>
          <w:bCs/>
          <w:sz w:val="24"/>
          <w:szCs w:val="24"/>
        </w:rPr>
        <w:t>40</w:t>
      </w:r>
      <w:r w:rsidRPr="007C7602">
        <w:rPr>
          <w:rFonts w:ascii="Book Antiqua" w:hAnsi="Book Antiqua"/>
          <w:sz w:val="24"/>
          <w:szCs w:val="24"/>
        </w:rPr>
        <w:t>: 511-513 [PMID: 20225114 DOI: 10.1007/s00247-009-1514-0]</w:t>
      </w:r>
    </w:p>
    <w:p w14:paraId="1401B80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sz w:val="24"/>
          <w:szCs w:val="24"/>
        </w:rPr>
        <w:t>Initiative to Reduce Unnecessary Radiation Exposure from Medical Imaging</w:t>
      </w:r>
      <w:r w:rsidRPr="007C7602">
        <w:rPr>
          <w:rFonts w:ascii="Book Antiqua" w:hAnsi="Book Antiqua" w:hint="eastAsia"/>
          <w:sz w:val="24"/>
          <w:szCs w:val="24"/>
        </w:rPr>
        <w:t>.</w:t>
      </w:r>
      <w:r w:rsidRPr="007C7602">
        <w:rPr>
          <w:rFonts w:ascii="Book Antiqua" w:hAnsi="Book Antiqua"/>
          <w:sz w:val="24"/>
          <w:szCs w:val="24"/>
        </w:rPr>
        <w:t xml:space="preserve"> [accessed 2014 May 26]. Available from: URL: http: //www.fda.gov/Radiation-EmittingProducts/RadiationSafety/RadiationDoseReduction/default.htm</w:t>
      </w:r>
    </w:p>
    <w:p w14:paraId="20FE54D7"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Caverly TJ</w:t>
      </w:r>
      <w:r w:rsidRPr="007C7602">
        <w:rPr>
          <w:rFonts w:ascii="Book Antiqua" w:hAnsi="Book Antiqua"/>
          <w:sz w:val="24"/>
          <w:szCs w:val="24"/>
        </w:rPr>
        <w:t>, Prochazka AV, Cook-Shimanek M, Pawlak M, Stickrath C. Weighing the potential harms of computed tomography: patient survey. </w:t>
      </w:r>
      <w:r w:rsidRPr="007C7602">
        <w:rPr>
          <w:rFonts w:ascii="Book Antiqua" w:hAnsi="Book Antiqua"/>
          <w:i/>
          <w:iCs/>
          <w:sz w:val="24"/>
          <w:szCs w:val="24"/>
        </w:rPr>
        <w:t>JAMA Intern Med</w:t>
      </w:r>
      <w:r w:rsidRPr="007C7602">
        <w:rPr>
          <w:rFonts w:ascii="Book Antiqua" w:hAnsi="Book Antiqua"/>
          <w:sz w:val="24"/>
          <w:szCs w:val="24"/>
        </w:rPr>
        <w:t> 2013; </w:t>
      </w:r>
      <w:r w:rsidRPr="007C7602">
        <w:rPr>
          <w:rFonts w:ascii="Book Antiqua" w:hAnsi="Book Antiqua"/>
          <w:b/>
          <w:bCs/>
          <w:sz w:val="24"/>
          <w:szCs w:val="24"/>
        </w:rPr>
        <w:t>173</w:t>
      </w:r>
      <w:r w:rsidRPr="007C7602">
        <w:rPr>
          <w:rFonts w:ascii="Book Antiqua" w:hAnsi="Book Antiqua"/>
          <w:sz w:val="24"/>
          <w:szCs w:val="24"/>
        </w:rPr>
        <w:t>: 588-90; discussion 590 [PMID: 23460357 DOI: 10.1001/jamainternmed.2013.2918]</w:t>
      </w:r>
    </w:p>
    <w:p w14:paraId="58098396"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Steele JR</w:t>
      </w:r>
      <w:r w:rsidRPr="007C7602">
        <w:rPr>
          <w:rFonts w:ascii="Book Antiqua" w:hAnsi="Book Antiqua"/>
          <w:sz w:val="24"/>
          <w:szCs w:val="24"/>
        </w:rPr>
        <w:t>, Jones AK, Ninan EP. Quality initiatives: Establishing an interventional radiology patient radiation safety program. </w:t>
      </w:r>
      <w:r w:rsidRPr="007C7602">
        <w:rPr>
          <w:rFonts w:ascii="Book Antiqua" w:hAnsi="Book Antiqua"/>
          <w:i/>
          <w:iCs/>
          <w:sz w:val="24"/>
          <w:szCs w:val="24"/>
        </w:rPr>
        <w:t>Radiographics</w:t>
      </w:r>
      <w:r w:rsidRPr="007C7602">
        <w:rPr>
          <w:rFonts w:ascii="Book Antiqua" w:hAnsi="Book Antiqua"/>
          <w:sz w:val="24"/>
          <w:szCs w:val="24"/>
        </w:rPr>
        <w:t> </w:t>
      </w:r>
      <w:r w:rsidRPr="007C7602">
        <w:rPr>
          <w:rFonts w:ascii="Book Antiqua" w:hAnsi="Book Antiqua" w:hint="eastAsia"/>
          <w:sz w:val="24"/>
          <w:szCs w:val="24"/>
        </w:rPr>
        <w:t>2012</w:t>
      </w:r>
      <w:r w:rsidRPr="007C7602">
        <w:rPr>
          <w:rFonts w:ascii="Book Antiqua" w:hAnsi="Book Antiqua"/>
          <w:sz w:val="24"/>
          <w:szCs w:val="24"/>
        </w:rPr>
        <w:t>; </w:t>
      </w:r>
      <w:r w:rsidRPr="007C7602">
        <w:rPr>
          <w:rFonts w:ascii="Book Antiqua" w:hAnsi="Book Antiqua"/>
          <w:b/>
          <w:bCs/>
          <w:sz w:val="24"/>
          <w:szCs w:val="24"/>
        </w:rPr>
        <w:t>32</w:t>
      </w:r>
      <w:r w:rsidRPr="007C7602">
        <w:rPr>
          <w:rFonts w:ascii="Book Antiqua" w:hAnsi="Book Antiqua"/>
          <w:sz w:val="24"/>
          <w:szCs w:val="24"/>
        </w:rPr>
        <w:t>: 277-287 [PMID: 22095315 DOI: 10.1148/rg.321115002]</w:t>
      </w:r>
    </w:p>
    <w:p w14:paraId="0009F646"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iller DL</w:t>
      </w:r>
      <w:r w:rsidRPr="007C7602">
        <w:rPr>
          <w:rFonts w:ascii="Book Antiqua" w:hAnsi="Book Antiqua"/>
          <w:sz w:val="24"/>
          <w:szCs w:val="24"/>
        </w:rPr>
        <w:t>, Balter S, Schueler BA, Wagner LK, Strauss KJ, Vañó E. Clinical radiation management for fluoroscopically guided interventional procedures. </w:t>
      </w:r>
      <w:r w:rsidRPr="007C7602">
        <w:rPr>
          <w:rFonts w:ascii="Book Antiqua" w:hAnsi="Book Antiqua"/>
          <w:i/>
          <w:iCs/>
          <w:sz w:val="24"/>
          <w:szCs w:val="24"/>
        </w:rPr>
        <w:t>Radiology</w:t>
      </w:r>
      <w:r w:rsidRPr="007C7602">
        <w:rPr>
          <w:rFonts w:ascii="Book Antiqua" w:hAnsi="Book Antiqua"/>
          <w:sz w:val="24"/>
          <w:szCs w:val="24"/>
        </w:rPr>
        <w:t> 2010; </w:t>
      </w:r>
      <w:r w:rsidRPr="007C7602">
        <w:rPr>
          <w:rFonts w:ascii="Book Antiqua" w:hAnsi="Book Antiqua"/>
          <w:b/>
          <w:bCs/>
          <w:sz w:val="24"/>
          <w:szCs w:val="24"/>
        </w:rPr>
        <w:t>257</w:t>
      </w:r>
      <w:r w:rsidRPr="007C7602">
        <w:rPr>
          <w:rFonts w:ascii="Book Antiqua" w:hAnsi="Book Antiqua"/>
          <w:sz w:val="24"/>
          <w:szCs w:val="24"/>
        </w:rPr>
        <w:t>: 321-332 [PMID: 20959547 DOI: 10.1148/radiol.10091269]</w:t>
      </w:r>
    </w:p>
    <w:p w14:paraId="19399AAC"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iglioretti DL</w:t>
      </w:r>
      <w:r w:rsidRPr="007C7602">
        <w:rPr>
          <w:rFonts w:ascii="Book Antiqua" w:hAnsi="Book Antiqua"/>
          <w:sz w:val="24"/>
          <w:szCs w:val="24"/>
        </w:rPr>
        <w:t>, Zhang Y, Johnson E, Lee C, Morin RL, Vanneman N, Smith-Bindman R. Personalized technologist dose audit feedback for reducing patient radiation exposure from CT. </w:t>
      </w:r>
      <w:r w:rsidRPr="007C7602">
        <w:rPr>
          <w:rFonts w:ascii="Book Antiqua" w:hAnsi="Book Antiqua"/>
          <w:i/>
          <w:iCs/>
          <w:sz w:val="24"/>
          <w:szCs w:val="24"/>
        </w:rPr>
        <w:t>J Am Coll Radiol</w:t>
      </w:r>
      <w:r w:rsidRPr="007C7602">
        <w:rPr>
          <w:rFonts w:ascii="Book Antiqua" w:hAnsi="Book Antiqua"/>
          <w:sz w:val="24"/>
          <w:szCs w:val="24"/>
        </w:rPr>
        <w:t> 2014; </w:t>
      </w:r>
      <w:r w:rsidRPr="007C7602">
        <w:rPr>
          <w:rFonts w:ascii="Book Antiqua" w:hAnsi="Book Antiqua"/>
          <w:b/>
          <w:bCs/>
          <w:sz w:val="24"/>
          <w:szCs w:val="24"/>
        </w:rPr>
        <w:t>11</w:t>
      </w:r>
      <w:r w:rsidRPr="007C7602">
        <w:rPr>
          <w:rFonts w:ascii="Book Antiqua" w:hAnsi="Book Antiqua"/>
          <w:sz w:val="24"/>
          <w:szCs w:val="24"/>
        </w:rPr>
        <w:t>: 300-308 [PMID: 24589406 DOI: 10.1016/j.jacr.2013.10.017]</w:t>
      </w:r>
    </w:p>
    <w:p w14:paraId="51EF77A6"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Rodrigues JC</w:t>
      </w:r>
      <w:r w:rsidRPr="007C7602">
        <w:rPr>
          <w:rFonts w:ascii="Book Antiqua" w:hAnsi="Book Antiqua"/>
          <w:sz w:val="24"/>
          <w:szCs w:val="24"/>
        </w:rPr>
        <w:t xml:space="preserve">, Negus IS, Manghat NE, Hamilton MC. A completed audit cycle of the lateral scan projection radiograph in CT pulmonary angiography </w:t>
      </w:r>
      <w:r w:rsidRPr="007C7602">
        <w:rPr>
          <w:rFonts w:ascii="Book Antiqua" w:hAnsi="Book Antiqua"/>
          <w:sz w:val="24"/>
          <w:szCs w:val="24"/>
        </w:rPr>
        <w:lastRenderedPageBreak/>
        <w:t>(CTPA); the impact on scan length and radiation dose. </w:t>
      </w:r>
      <w:r w:rsidRPr="007C7602">
        <w:rPr>
          <w:rFonts w:ascii="Book Antiqua" w:hAnsi="Book Antiqua"/>
          <w:i/>
          <w:iCs/>
          <w:sz w:val="24"/>
          <w:szCs w:val="24"/>
        </w:rPr>
        <w:t>Clin Radiol</w:t>
      </w:r>
      <w:r w:rsidRPr="007C7602">
        <w:rPr>
          <w:rFonts w:ascii="Book Antiqua" w:hAnsi="Book Antiqua"/>
          <w:sz w:val="24"/>
          <w:szCs w:val="24"/>
        </w:rPr>
        <w:t> 2013; </w:t>
      </w:r>
      <w:r w:rsidRPr="007C7602">
        <w:rPr>
          <w:rFonts w:ascii="Book Antiqua" w:hAnsi="Book Antiqua"/>
          <w:b/>
          <w:bCs/>
          <w:sz w:val="24"/>
          <w:szCs w:val="24"/>
        </w:rPr>
        <w:t>68</w:t>
      </w:r>
      <w:r w:rsidRPr="007C7602">
        <w:rPr>
          <w:rFonts w:ascii="Book Antiqua" w:hAnsi="Book Antiqua"/>
          <w:sz w:val="24"/>
          <w:szCs w:val="24"/>
        </w:rPr>
        <w:t>: 574-579 [PMID: 23541095 DOI: 10.1016/j.crad.2012.11.016]</w:t>
      </w:r>
    </w:p>
    <w:p w14:paraId="6ACE0785"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McCollough C</w:t>
      </w:r>
      <w:r w:rsidRPr="007C7602">
        <w:rPr>
          <w:rFonts w:ascii="Book Antiqua" w:hAnsi="Book Antiqua"/>
          <w:sz w:val="24"/>
          <w:szCs w:val="24"/>
        </w:rPr>
        <w:t>, Branham T, Herlihy V, Bhargavan M, Robbins L, Bush K, McNitt-Gray M, Payne JT, Ruckdeschel T, Pfeiffer D, Cody D, Zeman R. Diagnostic reference levels from the ACR CT Accreditation Program. </w:t>
      </w:r>
      <w:r w:rsidRPr="007C7602">
        <w:rPr>
          <w:rFonts w:ascii="Book Antiqua" w:hAnsi="Book Antiqua"/>
          <w:i/>
          <w:iCs/>
          <w:sz w:val="24"/>
          <w:szCs w:val="24"/>
        </w:rPr>
        <w:t>J Am Coll Radiol</w:t>
      </w:r>
      <w:r w:rsidRPr="007C7602">
        <w:rPr>
          <w:rFonts w:ascii="Book Antiqua" w:hAnsi="Book Antiqua"/>
          <w:sz w:val="24"/>
          <w:szCs w:val="24"/>
        </w:rPr>
        <w:t> 2011; </w:t>
      </w:r>
      <w:r w:rsidRPr="007C7602">
        <w:rPr>
          <w:rFonts w:ascii="Book Antiqua" w:hAnsi="Book Antiqua"/>
          <w:b/>
          <w:bCs/>
          <w:sz w:val="24"/>
          <w:szCs w:val="24"/>
        </w:rPr>
        <w:t>8</w:t>
      </w:r>
      <w:r w:rsidRPr="007C7602">
        <w:rPr>
          <w:rFonts w:ascii="Book Antiqua" w:hAnsi="Book Antiqua"/>
          <w:sz w:val="24"/>
          <w:szCs w:val="24"/>
        </w:rPr>
        <w:t>: 795-803 [PMID: 22051465 DOI: 10.1016/j.jacr.2011.03.014]</w:t>
      </w:r>
    </w:p>
    <w:p w14:paraId="7D035660"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Kim KP</w:t>
      </w:r>
      <w:r w:rsidRPr="007C7602">
        <w:rPr>
          <w:rFonts w:ascii="Book Antiqua" w:hAnsi="Book Antiqua"/>
          <w:sz w:val="24"/>
          <w:szCs w:val="24"/>
        </w:rPr>
        <w:t>, Berrington de González A, Pearce MS, Salotti JA, Parker L, McHugh K, Craft AW, Lee C. Development of a database of organ doses for paediatric and young adult CT scans in the United Kingdom. </w:t>
      </w:r>
      <w:r w:rsidRPr="007C7602">
        <w:rPr>
          <w:rFonts w:ascii="Book Antiqua" w:hAnsi="Book Antiqua"/>
          <w:i/>
          <w:iCs/>
          <w:sz w:val="24"/>
          <w:szCs w:val="24"/>
        </w:rPr>
        <w:t>Radiat Prot Dosimetry</w:t>
      </w:r>
      <w:r w:rsidRPr="007C7602">
        <w:rPr>
          <w:rFonts w:ascii="Book Antiqua" w:hAnsi="Book Antiqua"/>
          <w:sz w:val="24"/>
          <w:szCs w:val="24"/>
        </w:rPr>
        <w:t> 2012; </w:t>
      </w:r>
      <w:r w:rsidRPr="007C7602">
        <w:rPr>
          <w:rFonts w:ascii="Book Antiqua" w:hAnsi="Book Antiqua"/>
          <w:b/>
          <w:bCs/>
          <w:sz w:val="24"/>
          <w:szCs w:val="24"/>
        </w:rPr>
        <w:t>150</w:t>
      </w:r>
      <w:r w:rsidRPr="007C7602">
        <w:rPr>
          <w:rFonts w:ascii="Book Antiqua" w:hAnsi="Book Antiqua"/>
          <w:sz w:val="24"/>
          <w:szCs w:val="24"/>
        </w:rPr>
        <w:t>: 415-426 [PMID: 22228685 DOI: 10.1093/rpd/ncr429]</w:t>
      </w:r>
    </w:p>
    <w:p w14:paraId="041591A5"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Foley SJ</w:t>
      </w:r>
      <w:r w:rsidRPr="007C7602">
        <w:rPr>
          <w:rFonts w:ascii="Book Antiqua" w:hAnsi="Book Antiqua"/>
          <w:sz w:val="24"/>
          <w:szCs w:val="24"/>
        </w:rPr>
        <w:t>, McEntee MF, Rainford LA. Establishment of CT diagnostic reference levels in Ireland. </w:t>
      </w:r>
      <w:r w:rsidRPr="007C7602">
        <w:rPr>
          <w:rFonts w:ascii="Book Antiqua" w:hAnsi="Book Antiqua"/>
          <w:i/>
          <w:iCs/>
          <w:sz w:val="24"/>
          <w:szCs w:val="24"/>
        </w:rPr>
        <w:t>Br J Radiol</w:t>
      </w:r>
      <w:r w:rsidRPr="007C7602">
        <w:rPr>
          <w:rFonts w:ascii="Book Antiqua" w:hAnsi="Book Antiqua"/>
          <w:sz w:val="24"/>
          <w:szCs w:val="24"/>
        </w:rPr>
        <w:t> 2012; </w:t>
      </w:r>
      <w:r w:rsidRPr="007C7602">
        <w:rPr>
          <w:rFonts w:ascii="Book Antiqua" w:hAnsi="Book Antiqua"/>
          <w:b/>
          <w:bCs/>
          <w:sz w:val="24"/>
          <w:szCs w:val="24"/>
        </w:rPr>
        <w:t>85</w:t>
      </w:r>
      <w:r w:rsidRPr="007C7602">
        <w:rPr>
          <w:rFonts w:ascii="Book Antiqua" w:hAnsi="Book Antiqua"/>
          <w:sz w:val="24"/>
          <w:szCs w:val="24"/>
        </w:rPr>
        <w:t>: 1390-1397 [PMID: 22595497 DOI: 10.1259/bjr/15839549]</w:t>
      </w:r>
    </w:p>
    <w:p w14:paraId="4A8128A7" w14:textId="77777777" w:rsidR="00377632" w:rsidRPr="007C7602" w:rsidRDefault="00377632" w:rsidP="00377632">
      <w:pPr>
        <w:pStyle w:val="ListParagraph"/>
        <w:numPr>
          <w:ilvl w:val="0"/>
          <w:numId w:val="13"/>
        </w:numPr>
        <w:snapToGrid w:val="0"/>
        <w:spacing w:after="0" w:line="360" w:lineRule="auto"/>
        <w:ind w:left="567" w:hanging="567"/>
        <w:jc w:val="both"/>
        <w:rPr>
          <w:rFonts w:ascii="Book Antiqua" w:hAnsi="Book Antiqua"/>
          <w:sz w:val="24"/>
          <w:szCs w:val="24"/>
        </w:rPr>
      </w:pPr>
      <w:r w:rsidRPr="007C7602">
        <w:rPr>
          <w:rFonts w:ascii="Book Antiqua" w:hAnsi="Book Antiqua"/>
          <w:b/>
          <w:bCs/>
          <w:sz w:val="24"/>
          <w:szCs w:val="24"/>
        </w:rPr>
        <w:t>Vassileva J</w:t>
      </w:r>
      <w:r w:rsidRPr="007C7602">
        <w:rPr>
          <w:rFonts w:ascii="Book Antiqua" w:hAnsi="Book Antiqua"/>
          <w:sz w:val="24"/>
          <w:szCs w:val="24"/>
        </w:rPr>
        <w:t>, Rehani MM, Applegate K, Ahmed NA, Al-Dhuhli H, Al-Naemi HM, Al Suwaidi JS, Arandjic D, Beganovic A, Benavente T, Dias S, El-Nachef L, Faj D, Gamarra-Sánchez ME, Aguilar JG, Gershan V, Gershkevitsh E, Gruppetta E, Hustuc A, Ivanovic S, Jauhari A, Kharita MH, Kharuzhyk S, Khelassi-Toutaoui N, Khosravi HR, Kostova-Lefterova D, Kralik I, Liu L, Mazuoliene J, Mora P, Muhogora W, Muthuvelu P, Nikodemova D, Novak L, Pallewatte AS, Shaaban M, Shelly E, Stepanyan K, Teo EL, Thelsy N, Visrutaratna P, Zaman A, Zontar D. IAEA survey of paediatric computed tomography practice in 40 countries in Asia, Europe, Latin America and Africa: procedures and protocols. </w:t>
      </w:r>
      <w:r w:rsidRPr="007C7602">
        <w:rPr>
          <w:rFonts w:ascii="Book Antiqua" w:hAnsi="Book Antiqua"/>
          <w:i/>
          <w:iCs/>
          <w:sz w:val="24"/>
          <w:szCs w:val="24"/>
        </w:rPr>
        <w:t>Eur Radiol</w:t>
      </w:r>
      <w:r w:rsidRPr="007C7602">
        <w:rPr>
          <w:rFonts w:ascii="Book Antiqua" w:hAnsi="Book Antiqua"/>
          <w:sz w:val="24"/>
          <w:szCs w:val="24"/>
        </w:rPr>
        <w:t> 2013; </w:t>
      </w:r>
      <w:r w:rsidRPr="007C7602">
        <w:rPr>
          <w:rFonts w:ascii="Book Antiqua" w:hAnsi="Book Antiqua"/>
          <w:b/>
          <w:bCs/>
          <w:sz w:val="24"/>
          <w:szCs w:val="24"/>
        </w:rPr>
        <w:t>23</w:t>
      </w:r>
      <w:r w:rsidRPr="007C7602">
        <w:rPr>
          <w:rFonts w:ascii="Book Antiqua" w:hAnsi="Book Antiqua"/>
          <w:sz w:val="24"/>
          <w:szCs w:val="24"/>
        </w:rPr>
        <w:t>: 623-631 [PMID: 22940731 DOI: 10.1007/s00330-012-2639-3]</w:t>
      </w:r>
    </w:p>
    <w:p w14:paraId="580173F8" w14:textId="77777777" w:rsidR="00377632" w:rsidRPr="007C7602" w:rsidRDefault="00377632" w:rsidP="00377632">
      <w:pPr>
        <w:snapToGrid w:val="0"/>
        <w:spacing w:after="0" w:line="360" w:lineRule="auto"/>
        <w:ind w:left="567" w:hanging="567"/>
        <w:jc w:val="both"/>
        <w:rPr>
          <w:rFonts w:ascii="Book Antiqua" w:hAnsi="Book Antiqua"/>
          <w:sz w:val="24"/>
          <w:szCs w:val="24"/>
        </w:rPr>
      </w:pPr>
    </w:p>
    <w:p w14:paraId="542342E5" w14:textId="42A38800" w:rsidR="00377632" w:rsidRPr="007C7602" w:rsidRDefault="00377632" w:rsidP="00377632">
      <w:pPr>
        <w:snapToGrid w:val="0"/>
        <w:spacing w:after="0" w:line="360" w:lineRule="auto"/>
        <w:jc w:val="right"/>
        <w:rPr>
          <w:rFonts w:ascii="Book Antiqua" w:hAnsi="Book Antiqua"/>
          <w:b/>
          <w:color w:val="000000"/>
          <w:sz w:val="24"/>
          <w:szCs w:val="24"/>
        </w:rPr>
      </w:pPr>
      <w:bookmarkStart w:id="61" w:name="OLE_LINK307"/>
      <w:bookmarkStart w:id="62" w:name="OLE_LINK308"/>
      <w:bookmarkStart w:id="63" w:name="OLE_LINK319"/>
      <w:bookmarkStart w:id="64" w:name="OLE_LINK338"/>
      <w:bookmarkStart w:id="65" w:name="OLE_LINK384"/>
      <w:bookmarkStart w:id="66" w:name="OLE_LINK370"/>
      <w:bookmarkStart w:id="67" w:name="OLE_LINK393"/>
      <w:bookmarkStart w:id="68" w:name="OLE_LINK429"/>
      <w:bookmarkStart w:id="69" w:name="OLE_LINK430"/>
      <w:r w:rsidRPr="007C7602">
        <w:rPr>
          <w:rFonts w:ascii="Book Antiqua" w:hAnsi="Book Antiqua"/>
          <w:b/>
          <w:color w:val="000000"/>
          <w:sz w:val="24"/>
          <w:szCs w:val="24"/>
        </w:rPr>
        <w:t>P-Reviewer:</w:t>
      </w:r>
      <w:r w:rsidRPr="007C7602">
        <w:rPr>
          <w:rFonts w:ascii="Book Antiqua" w:hAnsi="Book Antiqua"/>
          <w:color w:val="000000"/>
          <w:sz w:val="24"/>
          <w:szCs w:val="24"/>
        </w:rPr>
        <w:t xml:space="preserve"> </w:t>
      </w:r>
      <w:r w:rsidR="00C43590" w:rsidRPr="007C7602">
        <w:rPr>
          <w:rFonts w:ascii="Book Antiqua" w:hAnsi="Book Antiqua"/>
          <w:color w:val="000000"/>
          <w:sz w:val="24"/>
          <w:szCs w:val="24"/>
        </w:rPr>
        <w:t>Tomizawa N</w:t>
      </w:r>
      <w:r w:rsidR="00C43590" w:rsidRPr="007C7602">
        <w:rPr>
          <w:rFonts w:ascii="Book Antiqua" w:hAnsi="Book Antiqua" w:hint="eastAsia"/>
          <w:color w:val="000000"/>
          <w:sz w:val="24"/>
          <w:szCs w:val="24"/>
        </w:rPr>
        <w:t xml:space="preserve">, </w:t>
      </w:r>
      <w:r w:rsidR="00C43590" w:rsidRPr="007C7602">
        <w:rPr>
          <w:rFonts w:ascii="Book Antiqua" w:hAnsi="Book Antiqua"/>
          <w:color w:val="000000"/>
          <w:sz w:val="24"/>
          <w:szCs w:val="24"/>
        </w:rPr>
        <w:t>Li</w:t>
      </w:r>
      <w:r w:rsidR="00C43590" w:rsidRPr="007C7602">
        <w:rPr>
          <w:rFonts w:ascii="Book Antiqua" w:hAnsi="Book Antiqua" w:hint="eastAsia"/>
          <w:color w:val="000000"/>
          <w:sz w:val="24"/>
          <w:szCs w:val="24"/>
        </w:rPr>
        <w:t xml:space="preserve"> YZ</w:t>
      </w:r>
      <w:r w:rsidR="00C43590" w:rsidRPr="007C7602">
        <w:rPr>
          <w:rFonts w:ascii="Book Antiqua" w:hAnsi="Book Antiqua"/>
          <w:b/>
          <w:color w:val="000000"/>
          <w:sz w:val="24"/>
          <w:szCs w:val="24"/>
        </w:rPr>
        <w:t xml:space="preserve"> </w:t>
      </w:r>
      <w:r w:rsidRPr="007C7602">
        <w:rPr>
          <w:rFonts w:ascii="Book Antiqua" w:hAnsi="Book Antiqua"/>
          <w:b/>
          <w:color w:val="000000"/>
          <w:sz w:val="24"/>
          <w:szCs w:val="24"/>
        </w:rPr>
        <w:t xml:space="preserve">S-Editor: </w:t>
      </w:r>
      <w:r w:rsidRPr="007C7602">
        <w:rPr>
          <w:rFonts w:ascii="Book Antiqua" w:hAnsi="Book Antiqua"/>
          <w:color w:val="000000"/>
          <w:sz w:val="24"/>
          <w:szCs w:val="24"/>
        </w:rPr>
        <w:t xml:space="preserve">Kong JX </w:t>
      </w:r>
      <w:r w:rsidRPr="007C7602">
        <w:rPr>
          <w:rFonts w:ascii="Book Antiqua" w:hAnsi="Book Antiqua"/>
          <w:b/>
          <w:color w:val="000000"/>
          <w:sz w:val="24"/>
          <w:szCs w:val="24"/>
        </w:rPr>
        <w:t>L-Editor: E-Editor:</w:t>
      </w:r>
    </w:p>
    <w:bookmarkEnd w:id="61"/>
    <w:bookmarkEnd w:id="62"/>
    <w:bookmarkEnd w:id="63"/>
    <w:bookmarkEnd w:id="64"/>
    <w:bookmarkEnd w:id="65"/>
    <w:bookmarkEnd w:id="66"/>
    <w:bookmarkEnd w:id="67"/>
    <w:bookmarkEnd w:id="68"/>
    <w:bookmarkEnd w:id="69"/>
    <w:p w14:paraId="100551BE" w14:textId="77777777" w:rsidR="00376B4E" w:rsidRPr="007C7602" w:rsidRDefault="00376B4E" w:rsidP="00B20115">
      <w:pPr>
        <w:jc w:val="both"/>
      </w:pPr>
    </w:p>
    <w:p w14:paraId="371DAE08" w14:textId="77777777" w:rsidR="00376B4E" w:rsidRPr="007C7602" w:rsidRDefault="00376B4E" w:rsidP="00B20115">
      <w:pPr>
        <w:jc w:val="both"/>
      </w:pPr>
    </w:p>
    <w:p w14:paraId="08AA401C" w14:textId="77777777" w:rsidR="00376B4E" w:rsidRPr="007C7602" w:rsidRDefault="00376B4E" w:rsidP="00B20115">
      <w:pPr>
        <w:jc w:val="both"/>
      </w:pPr>
    </w:p>
    <w:p w14:paraId="066A17A4" w14:textId="77777777" w:rsidR="00376B4E" w:rsidRPr="007C7602" w:rsidRDefault="00376B4E" w:rsidP="00B20115">
      <w:pPr>
        <w:jc w:val="both"/>
      </w:pPr>
    </w:p>
    <w:p w14:paraId="2F199B29" w14:textId="77777777" w:rsidR="00376B4E" w:rsidRPr="007C7602" w:rsidRDefault="00376B4E" w:rsidP="00B20115">
      <w:pPr>
        <w:jc w:val="both"/>
      </w:pPr>
    </w:p>
    <w:p w14:paraId="046250A9" w14:textId="77777777" w:rsidR="00376B4E" w:rsidRPr="007C7602" w:rsidRDefault="00376B4E" w:rsidP="00B20115">
      <w:pPr>
        <w:jc w:val="both"/>
      </w:pPr>
    </w:p>
    <w:p w14:paraId="4ABD11ED" w14:textId="77777777" w:rsidR="00376B4E" w:rsidRPr="007C7602" w:rsidRDefault="00376B4E" w:rsidP="00B20115">
      <w:pPr>
        <w:jc w:val="both"/>
      </w:pPr>
    </w:p>
    <w:p w14:paraId="52658338" w14:textId="77777777" w:rsidR="00376B4E" w:rsidRPr="007C7602" w:rsidRDefault="00376B4E" w:rsidP="00B20115">
      <w:pPr>
        <w:jc w:val="both"/>
      </w:pPr>
    </w:p>
    <w:p w14:paraId="7563C9B2" w14:textId="77777777" w:rsidR="00376B4E" w:rsidRPr="007C7602" w:rsidRDefault="00376B4E" w:rsidP="00B20115">
      <w:pPr>
        <w:jc w:val="both"/>
      </w:pPr>
    </w:p>
    <w:p w14:paraId="33582E8C" w14:textId="526AEE47" w:rsidR="00B33CAF" w:rsidRPr="007C7602" w:rsidRDefault="00B33CAF" w:rsidP="00B20115">
      <w:pPr>
        <w:jc w:val="both"/>
      </w:pPr>
      <w:r w:rsidRPr="007C7602">
        <w:rPr>
          <w:rFonts w:ascii="Book Antiqua" w:hAnsi="Book Antiqua"/>
          <w:noProof/>
          <w:sz w:val="24"/>
          <w:szCs w:val="24"/>
          <w:lang w:val="en-US"/>
        </w:rPr>
        <w:drawing>
          <wp:inline distT="0" distB="0" distL="0" distR="0" wp14:anchorId="6B440696" wp14:editId="2BBD9ECE">
            <wp:extent cx="4181475" cy="3381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81475" cy="3381375"/>
                    </a:xfrm>
                    <a:prstGeom prst="rect">
                      <a:avLst/>
                    </a:prstGeom>
                    <a:noFill/>
                    <a:ln>
                      <a:noFill/>
                    </a:ln>
                  </pic:spPr>
                </pic:pic>
              </a:graphicData>
            </a:graphic>
          </wp:inline>
        </w:drawing>
      </w:r>
    </w:p>
    <w:p w14:paraId="7A4FA633" w14:textId="69C78DE9" w:rsidR="00B33CAF" w:rsidRPr="007C7602" w:rsidRDefault="00806701" w:rsidP="00B20115">
      <w:pPr>
        <w:spacing w:after="0" w:line="360" w:lineRule="auto"/>
        <w:jc w:val="both"/>
        <w:rPr>
          <w:rFonts w:ascii="Book Antiqua" w:hAnsi="Book Antiqua"/>
          <w:b/>
          <w:sz w:val="24"/>
          <w:szCs w:val="24"/>
          <w:vertAlign w:val="superscript"/>
          <w:lang w:val="en-US" w:eastAsia="zh-CN"/>
        </w:rPr>
      </w:pPr>
      <w:r w:rsidRPr="007C7602">
        <w:rPr>
          <w:rFonts w:ascii="Book Antiqua" w:hAnsi="Book Antiqua"/>
          <w:b/>
          <w:sz w:val="24"/>
          <w:szCs w:val="24"/>
          <w:lang w:val="en-US"/>
        </w:rPr>
        <w:t>Figure 1</w:t>
      </w:r>
      <w:r w:rsidR="00B33CAF" w:rsidRPr="007C7602">
        <w:rPr>
          <w:rFonts w:ascii="Book Antiqua" w:hAnsi="Book Antiqua"/>
          <w:b/>
          <w:sz w:val="24"/>
          <w:szCs w:val="24"/>
          <w:lang w:val="en-US"/>
        </w:rPr>
        <w:t xml:space="preserve"> Estimated number of </w:t>
      </w:r>
      <w:r w:rsidR="00222581" w:rsidRPr="007C7602">
        <w:rPr>
          <w:rFonts w:ascii="Book Antiqua" w:hAnsi="Book Antiqua"/>
          <w:b/>
          <w:sz w:val="24"/>
          <w:szCs w:val="24"/>
          <w:lang w:val="en-US"/>
        </w:rPr>
        <w:t xml:space="preserve">computed tomography </w:t>
      </w:r>
      <w:r w:rsidR="00B33CAF" w:rsidRPr="007C7602">
        <w:rPr>
          <w:rFonts w:ascii="Book Antiqua" w:hAnsi="Book Antiqua"/>
          <w:b/>
          <w:sz w:val="24"/>
          <w:szCs w:val="24"/>
          <w:lang w:val="en-US"/>
        </w:rPr>
        <w:t xml:space="preserve">scans performed annually in the United States </w:t>
      </w:r>
      <w:r w:rsidRPr="007C7602">
        <w:rPr>
          <w:rFonts w:ascii="Book Antiqua" w:hAnsi="Book Antiqua" w:hint="eastAsia"/>
          <w:b/>
          <w:sz w:val="24"/>
          <w:szCs w:val="24"/>
          <w:lang w:val="en-US" w:eastAsia="zh-CN"/>
        </w:rPr>
        <w:t>(</w:t>
      </w:r>
      <w:r w:rsidR="00B33CAF" w:rsidRPr="007C7602">
        <w:rPr>
          <w:rFonts w:ascii="Book Antiqua" w:hAnsi="Book Antiqua"/>
          <w:b/>
          <w:sz w:val="24"/>
          <w:szCs w:val="24"/>
          <w:lang w:val="en-US"/>
        </w:rPr>
        <w:t xml:space="preserve">Image directly from </w:t>
      </w:r>
      <w:r w:rsidRPr="007C7602">
        <w:rPr>
          <w:rFonts w:ascii="Book Antiqua" w:hAnsi="Book Antiqua" w:hint="eastAsia"/>
          <w:b/>
          <w:sz w:val="24"/>
          <w:szCs w:val="24"/>
          <w:lang w:val="en-US" w:eastAsia="zh-CN"/>
        </w:rPr>
        <w:t>ref</w:t>
      </w:r>
      <w:proofErr w:type="gramStart"/>
      <w:r w:rsidRPr="007C7602">
        <w:rPr>
          <w:rFonts w:ascii="Book Antiqua" w:hAnsi="Book Antiqua" w:hint="eastAsia"/>
          <w:b/>
          <w:sz w:val="24"/>
          <w:szCs w:val="24"/>
          <w:lang w:val="en-US" w:eastAsia="zh-CN"/>
        </w:rPr>
        <w:t>.</w:t>
      </w:r>
      <w:r w:rsidR="00376B4E" w:rsidRPr="007C7602">
        <w:rPr>
          <w:rFonts w:ascii="Book Antiqua" w:hAnsi="Book Antiqua"/>
          <w:b/>
          <w:sz w:val="24"/>
          <w:szCs w:val="24"/>
          <w:vertAlign w:val="superscript"/>
          <w:lang w:val="en-US"/>
        </w:rPr>
        <w:t>[</w:t>
      </w:r>
      <w:proofErr w:type="gramEnd"/>
      <w:r w:rsidRPr="007C7602">
        <w:rPr>
          <w:rFonts w:ascii="Book Antiqua" w:hAnsi="Book Antiqua" w:hint="eastAsia"/>
          <w:b/>
          <w:sz w:val="24"/>
          <w:szCs w:val="24"/>
          <w:vertAlign w:val="superscript"/>
          <w:lang w:val="en-US" w:eastAsia="zh-CN"/>
        </w:rPr>
        <w:t>22</w:t>
      </w:r>
      <w:r w:rsidR="00376B4E" w:rsidRPr="007C7602">
        <w:rPr>
          <w:rFonts w:ascii="Book Antiqua" w:hAnsi="Book Antiqua"/>
          <w:b/>
          <w:sz w:val="24"/>
          <w:szCs w:val="24"/>
          <w:vertAlign w:val="superscript"/>
          <w:lang w:val="en-US"/>
        </w:rPr>
        <w:t>]</w:t>
      </w:r>
      <w:r w:rsidRPr="007C7602">
        <w:rPr>
          <w:rFonts w:ascii="Book Antiqua" w:hAnsi="Book Antiqua" w:hint="eastAsia"/>
          <w:b/>
          <w:sz w:val="24"/>
          <w:szCs w:val="24"/>
          <w:lang w:val="en-US" w:eastAsia="zh-CN"/>
        </w:rPr>
        <w:t>).</w:t>
      </w:r>
    </w:p>
    <w:p w14:paraId="6D2E9889" w14:textId="614838DA" w:rsidR="003F02B4" w:rsidRPr="007C7602" w:rsidRDefault="003F02B4" w:rsidP="00B20115">
      <w:pPr>
        <w:spacing w:after="0" w:line="360" w:lineRule="auto"/>
        <w:jc w:val="both"/>
        <w:rPr>
          <w:rFonts w:ascii="Book Antiqua" w:hAnsi="Book Antiqua"/>
          <w:sz w:val="24"/>
          <w:szCs w:val="24"/>
          <w:lang w:eastAsia="zh-CN"/>
        </w:rPr>
      </w:pPr>
    </w:p>
    <w:p w14:paraId="750729EE" w14:textId="77777777" w:rsidR="003F02B4" w:rsidRPr="007C7602" w:rsidRDefault="003F02B4" w:rsidP="00B20115">
      <w:pPr>
        <w:spacing w:after="0" w:line="240" w:lineRule="auto"/>
        <w:jc w:val="both"/>
        <w:rPr>
          <w:rFonts w:ascii="Book Antiqua" w:hAnsi="Book Antiqua"/>
          <w:sz w:val="24"/>
          <w:szCs w:val="24"/>
        </w:rPr>
      </w:pPr>
      <w:r w:rsidRPr="007C7602">
        <w:rPr>
          <w:rFonts w:ascii="Book Antiqua" w:hAnsi="Book Antiqua"/>
          <w:sz w:val="24"/>
          <w:szCs w:val="24"/>
        </w:rPr>
        <w:br w:type="page"/>
      </w:r>
    </w:p>
    <w:p w14:paraId="695426B8" w14:textId="7915E1BF" w:rsidR="00655173" w:rsidRPr="007C7602" w:rsidRDefault="00222581" w:rsidP="00B20115">
      <w:pPr>
        <w:spacing w:after="0" w:line="360" w:lineRule="auto"/>
        <w:jc w:val="both"/>
        <w:rPr>
          <w:rFonts w:ascii="Book Antiqua" w:hAnsi="Book Antiqua"/>
          <w:b/>
          <w:sz w:val="24"/>
          <w:szCs w:val="24"/>
          <w:lang w:eastAsia="zh-CN"/>
        </w:rPr>
      </w:pPr>
      <w:r w:rsidRPr="007C7602">
        <w:rPr>
          <w:rFonts w:ascii="Book Antiqua" w:hAnsi="Book Antiqua"/>
          <w:b/>
          <w:sz w:val="24"/>
          <w:szCs w:val="24"/>
        </w:rPr>
        <w:lastRenderedPageBreak/>
        <w:t>Table 1</w:t>
      </w:r>
      <w:r w:rsidR="00655173" w:rsidRPr="007C7602">
        <w:rPr>
          <w:rFonts w:ascii="Book Antiqua" w:hAnsi="Book Antiqua"/>
          <w:b/>
          <w:sz w:val="24"/>
          <w:szCs w:val="24"/>
        </w:rPr>
        <w:t xml:space="preserve"> Doses of</w:t>
      </w:r>
      <w:r w:rsidRPr="007C7602">
        <w:rPr>
          <w:rFonts w:ascii="Book Antiqua" w:hAnsi="Book Antiqua"/>
          <w:b/>
          <w:sz w:val="24"/>
          <w:szCs w:val="24"/>
        </w:rPr>
        <w:t xml:space="preserve"> common radiological 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2693"/>
        <w:gridCol w:w="2835"/>
      </w:tblGrid>
      <w:tr w:rsidR="00655173" w:rsidRPr="007C7602" w14:paraId="591BD848" w14:textId="77777777" w:rsidTr="00937670">
        <w:tc>
          <w:tcPr>
            <w:tcW w:w="3652" w:type="dxa"/>
            <w:tcBorders>
              <w:top w:val="single" w:sz="4" w:space="0" w:color="auto"/>
              <w:bottom w:val="single" w:sz="4" w:space="0" w:color="auto"/>
            </w:tcBorders>
          </w:tcPr>
          <w:p w14:paraId="5C5E520F" w14:textId="77777777" w:rsidR="00655173" w:rsidRPr="007C7602" w:rsidRDefault="00655173" w:rsidP="00937670">
            <w:pPr>
              <w:spacing w:after="0" w:line="360" w:lineRule="auto"/>
              <w:rPr>
                <w:rFonts w:ascii="Book Antiqua" w:hAnsi="Book Antiqua"/>
                <w:b/>
                <w:sz w:val="24"/>
                <w:szCs w:val="24"/>
              </w:rPr>
            </w:pPr>
            <w:r w:rsidRPr="007C7602">
              <w:rPr>
                <w:rFonts w:ascii="Book Antiqua" w:hAnsi="Book Antiqua"/>
                <w:b/>
                <w:sz w:val="24"/>
                <w:szCs w:val="24"/>
              </w:rPr>
              <w:t>Examination</w:t>
            </w:r>
          </w:p>
        </w:tc>
        <w:tc>
          <w:tcPr>
            <w:tcW w:w="2693" w:type="dxa"/>
            <w:tcBorders>
              <w:top w:val="single" w:sz="4" w:space="0" w:color="auto"/>
              <w:bottom w:val="single" w:sz="4" w:space="0" w:color="auto"/>
            </w:tcBorders>
          </w:tcPr>
          <w:p w14:paraId="297EF4E6" w14:textId="4E78A2E0" w:rsidR="00655173" w:rsidRPr="007C7602" w:rsidRDefault="00655173" w:rsidP="00937670">
            <w:pPr>
              <w:spacing w:after="0" w:line="360" w:lineRule="auto"/>
              <w:jc w:val="center"/>
              <w:rPr>
                <w:rFonts w:ascii="Book Antiqua" w:hAnsi="Book Antiqua"/>
                <w:b/>
                <w:sz w:val="24"/>
                <w:szCs w:val="24"/>
              </w:rPr>
            </w:pPr>
            <w:r w:rsidRPr="007C7602">
              <w:rPr>
                <w:rFonts w:ascii="Book Antiqua" w:hAnsi="Book Antiqua"/>
                <w:b/>
                <w:sz w:val="24"/>
                <w:szCs w:val="24"/>
              </w:rPr>
              <w:t xml:space="preserve">Average </w:t>
            </w:r>
            <w:r w:rsidR="00937670" w:rsidRPr="007C7602">
              <w:rPr>
                <w:rFonts w:ascii="Book Antiqua" w:hAnsi="Book Antiqua"/>
                <w:b/>
                <w:sz w:val="24"/>
                <w:szCs w:val="24"/>
              </w:rPr>
              <w:t xml:space="preserve">effective dose </w:t>
            </w:r>
            <w:r w:rsidRPr="007C7602">
              <w:rPr>
                <w:rFonts w:ascii="Book Antiqua" w:hAnsi="Book Antiqua"/>
                <w:b/>
                <w:sz w:val="24"/>
                <w:szCs w:val="24"/>
              </w:rPr>
              <w:t>(mSv)</w:t>
            </w:r>
          </w:p>
        </w:tc>
        <w:tc>
          <w:tcPr>
            <w:tcW w:w="2835" w:type="dxa"/>
            <w:tcBorders>
              <w:top w:val="single" w:sz="4" w:space="0" w:color="auto"/>
              <w:bottom w:val="single" w:sz="4" w:space="0" w:color="auto"/>
            </w:tcBorders>
          </w:tcPr>
          <w:p w14:paraId="0685E12B" w14:textId="77777777" w:rsidR="00655173" w:rsidRPr="007C7602" w:rsidRDefault="00655173" w:rsidP="00937670">
            <w:pPr>
              <w:spacing w:after="0" w:line="360" w:lineRule="auto"/>
              <w:jc w:val="center"/>
              <w:rPr>
                <w:rFonts w:ascii="Book Antiqua" w:hAnsi="Book Antiqua"/>
                <w:b/>
                <w:sz w:val="24"/>
                <w:szCs w:val="24"/>
              </w:rPr>
            </w:pPr>
            <w:r w:rsidRPr="007C7602">
              <w:rPr>
                <w:rFonts w:ascii="Book Antiqua" w:hAnsi="Book Antiqua"/>
                <w:b/>
                <w:sz w:val="24"/>
                <w:szCs w:val="24"/>
              </w:rPr>
              <w:t>Values reported in literature</w:t>
            </w:r>
          </w:p>
        </w:tc>
      </w:tr>
      <w:tr w:rsidR="00655173" w:rsidRPr="007C7602" w14:paraId="5B61BEC5" w14:textId="77777777" w:rsidTr="00937670">
        <w:tc>
          <w:tcPr>
            <w:tcW w:w="3652" w:type="dxa"/>
            <w:tcBorders>
              <w:top w:val="single" w:sz="4" w:space="0" w:color="auto"/>
            </w:tcBorders>
          </w:tcPr>
          <w:p w14:paraId="1C451BB3" w14:textId="77777777" w:rsidR="00655173" w:rsidRPr="007C7602" w:rsidRDefault="00655173" w:rsidP="00937670">
            <w:pPr>
              <w:spacing w:after="0" w:line="360" w:lineRule="auto"/>
              <w:rPr>
                <w:rFonts w:ascii="Book Antiqua" w:hAnsi="Book Antiqua"/>
                <w:sz w:val="24"/>
                <w:szCs w:val="24"/>
              </w:rPr>
            </w:pPr>
            <w:r w:rsidRPr="007C7602">
              <w:rPr>
                <w:rFonts w:ascii="Book Antiqua" w:hAnsi="Book Antiqua"/>
                <w:sz w:val="24"/>
                <w:szCs w:val="24"/>
              </w:rPr>
              <w:t>Posterioranterior study of chest</w:t>
            </w:r>
          </w:p>
        </w:tc>
        <w:tc>
          <w:tcPr>
            <w:tcW w:w="2693" w:type="dxa"/>
            <w:tcBorders>
              <w:top w:val="single" w:sz="4" w:space="0" w:color="auto"/>
            </w:tcBorders>
          </w:tcPr>
          <w:p w14:paraId="224457D4"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0.02</w:t>
            </w:r>
          </w:p>
        </w:tc>
        <w:tc>
          <w:tcPr>
            <w:tcW w:w="2835" w:type="dxa"/>
            <w:tcBorders>
              <w:top w:val="single" w:sz="4" w:space="0" w:color="auto"/>
            </w:tcBorders>
          </w:tcPr>
          <w:p w14:paraId="32EA2387"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0.007-0.05</w:t>
            </w:r>
          </w:p>
        </w:tc>
      </w:tr>
      <w:tr w:rsidR="00655173" w:rsidRPr="007C7602" w14:paraId="298076B5" w14:textId="77777777" w:rsidTr="00937670">
        <w:tc>
          <w:tcPr>
            <w:tcW w:w="3652" w:type="dxa"/>
          </w:tcPr>
          <w:p w14:paraId="4FE06568" w14:textId="77777777" w:rsidR="00655173" w:rsidRPr="007C7602" w:rsidRDefault="00655173" w:rsidP="00937670">
            <w:pPr>
              <w:spacing w:after="0" w:line="360" w:lineRule="auto"/>
              <w:rPr>
                <w:rFonts w:ascii="Book Antiqua" w:hAnsi="Book Antiqua"/>
                <w:sz w:val="24"/>
                <w:szCs w:val="24"/>
              </w:rPr>
            </w:pPr>
            <w:r w:rsidRPr="007C7602">
              <w:rPr>
                <w:rFonts w:ascii="Book Antiqua" w:hAnsi="Book Antiqua"/>
                <w:sz w:val="24"/>
                <w:szCs w:val="24"/>
              </w:rPr>
              <w:t>Head CT</w:t>
            </w:r>
          </w:p>
        </w:tc>
        <w:tc>
          <w:tcPr>
            <w:tcW w:w="2693" w:type="dxa"/>
          </w:tcPr>
          <w:p w14:paraId="6E9F1873"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2</w:t>
            </w:r>
          </w:p>
        </w:tc>
        <w:tc>
          <w:tcPr>
            <w:tcW w:w="2835" w:type="dxa"/>
          </w:tcPr>
          <w:p w14:paraId="6879F387"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0.9-4.0</w:t>
            </w:r>
          </w:p>
        </w:tc>
      </w:tr>
      <w:tr w:rsidR="00655173" w:rsidRPr="007C7602" w14:paraId="09446E4F" w14:textId="77777777" w:rsidTr="00937670">
        <w:tc>
          <w:tcPr>
            <w:tcW w:w="3652" w:type="dxa"/>
          </w:tcPr>
          <w:p w14:paraId="4056D07A" w14:textId="77777777" w:rsidR="00655173" w:rsidRPr="007C7602" w:rsidRDefault="00655173" w:rsidP="00937670">
            <w:pPr>
              <w:spacing w:after="0" w:line="360" w:lineRule="auto"/>
              <w:rPr>
                <w:rFonts w:ascii="Book Antiqua" w:hAnsi="Book Antiqua"/>
                <w:sz w:val="24"/>
                <w:szCs w:val="24"/>
              </w:rPr>
            </w:pPr>
            <w:r w:rsidRPr="007C7602">
              <w:rPr>
                <w:rFonts w:ascii="Book Antiqua" w:hAnsi="Book Antiqua"/>
                <w:sz w:val="24"/>
                <w:szCs w:val="24"/>
              </w:rPr>
              <w:t>Thorax CT</w:t>
            </w:r>
          </w:p>
        </w:tc>
        <w:tc>
          <w:tcPr>
            <w:tcW w:w="2693" w:type="dxa"/>
          </w:tcPr>
          <w:p w14:paraId="5D88A02D"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7</w:t>
            </w:r>
          </w:p>
        </w:tc>
        <w:tc>
          <w:tcPr>
            <w:tcW w:w="2835" w:type="dxa"/>
          </w:tcPr>
          <w:p w14:paraId="5D75BF9A"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4.0-18.0</w:t>
            </w:r>
          </w:p>
        </w:tc>
      </w:tr>
      <w:tr w:rsidR="00655173" w:rsidRPr="007C7602" w14:paraId="36C69955" w14:textId="77777777" w:rsidTr="00937670">
        <w:tc>
          <w:tcPr>
            <w:tcW w:w="3652" w:type="dxa"/>
          </w:tcPr>
          <w:p w14:paraId="21488DBD" w14:textId="77777777" w:rsidR="00655173" w:rsidRPr="007C7602" w:rsidRDefault="00655173" w:rsidP="00937670">
            <w:pPr>
              <w:spacing w:after="0" w:line="360" w:lineRule="auto"/>
              <w:rPr>
                <w:rFonts w:ascii="Book Antiqua" w:hAnsi="Book Antiqua"/>
                <w:sz w:val="24"/>
                <w:szCs w:val="24"/>
              </w:rPr>
            </w:pPr>
            <w:r w:rsidRPr="007C7602">
              <w:rPr>
                <w:rFonts w:ascii="Book Antiqua" w:hAnsi="Book Antiqua"/>
                <w:sz w:val="24"/>
                <w:szCs w:val="24"/>
              </w:rPr>
              <w:t>CT Pulmonary angiogram</w:t>
            </w:r>
          </w:p>
        </w:tc>
        <w:tc>
          <w:tcPr>
            <w:tcW w:w="2693" w:type="dxa"/>
          </w:tcPr>
          <w:p w14:paraId="7772589C"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15</w:t>
            </w:r>
          </w:p>
        </w:tc>
        <w:tc>
          <w:tcPr>
            <w:tcW w:w="2835" w:type="dxa"/>
          </w:tcPr>
          <w:p w14:paraId="78BE476A"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13.0-40.0</w:t>
            </w:r>
          </w:p>
        </w:tc>
      </w:tr>
      <w:tr w:rsidR="00655173" w:rsidRPr="007C7602" w14:paraId="629995DC" w14:textId="77777777" w:rsidTr="00937670">
        <w:tc>
          <w:tcPr>
            <w:tcW w:w="3652" w:type="dxa"/>
          </w:tcPr>
          <w:p w14:paraId="7BF5140A" w14:textId="77777777" w:rsidR="00655173" w:rsidRPr="007C7602" w:rsidRDefault="00655173" w:rsidP="00937670">
            <w:pPr>
              <w:spacing w:after="0" w:line="360" w:lineRule="auto"/>
              <w:rPr>
                <w:rFonts w:ascii="Book Antiqua" w:hAnsi="Book Antiqua"/>
                <w:sz w:val="24"/>
                <w:szCs w:val="24"/>
              </w:rPr>
            </w:pPr>
            <w:r w:rsidRPr="007C7602">
              <w:rPr>
                <w:rFonts w:ascii="Book Antiqua" w:hAnsi="Book Antiqua"/>
                <w:sz w:val="24"/>
                <w:szCs w:val="24"/>
              </w:rPr>
              <w:t>Abdomen CT</w:t>
            </w:r>
          </w:p>
        </w:tc>
        <w:tc>
          <w:tcPr>
            <w:tcW w:w="2693" w:type="dxa"/>
          </w:tcPr>
          <w:p w14:paraId="040EAC63"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8</w:t>
            </w:r>
          </w:p>
        </w:tc>
        <w:tc>
          <w:tcPr>
            <w:tcW w:w="2835" w:type="dxa"/>
          </w:tcPr>
          <w:p w14:paraId="41F8030B"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3.5-25</w:t>
            </w:r>
          </w:p>
        </w:tc>
      </w:tr>
      <w:tr w:rsidR="00655173" w:rsidRPr="007C7602" w14:paraId="6AFD9D9C" w14:textId="77777777" w:rsidTr="00937670">
        <w:tc>
          <w:tcPr>
            <w:tcW w:w="3652" w:type="dxa"/>
          </w:tcPr>
          <w:p w14:paraId="39170319" w14:textId="77777777" w:rsidR="00655173" w:rsidRPr="007C7602" w:rsidRDefault="00655173" w:rsidP="00937670">
            <w:pPr>
              <w:spacing w:after="0" w:line="360" w:lineRule="auto"/>
              <w:rPr>
                <w:rFonts w:ascii="Book Antiqua" w:hAnsi="Book Antiqua"/>
                <w:sz w:val="24"/>
                <w:szCs w:val="24"/>
              </w:rPr>
            </w:pPr>
            <w:r w:rsidRPr="007C7602">
              <w:rPr>
                <w:rFonts w:ascii="Book Antiqua" w:hAnsi="Book Antiqua"/>
                <w:sz w:val="24"/>
                <w:szCs w:val="24"/>
              </w:rPr>
              <w:t>Pelvic CT</w:t>
            </w:r>
          </w:p>
        </w:tc>
        <w:tc>
          <w:tcPr>
            <w:tcW w:w="2693" w:type="dxa"/>
          </w:tcPr>
          <w:p w14:paraId="42DE9852"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6</w:t>
            </w:r>
          </w:p>
        </w:tc>
        <w:tc>
          <w:tcPr>
            <w:tcW w:w="2835" w:type="dxa"/>
          </w:tcPr>
          <w:p w14:paraId="70864B24"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3.3-10</w:t>
            </w:r>
          </w:p>
        </w:tc>
      </w:tr>
      <w:tr w:rsidR="00655173" w:rsidRPr="007C7602" w14:paraId="1A748FF0" w14:textId="77777777" w:rsidTr="00937670">
        <w:tc>
          <w:tcPr>
            <w:tcW w:w="3652" w:type="dxa"/>
            <w:tcBorders>
              <w:bottom w:val="single" w:sz="4" w:space="0" w:color="auto"/>
            </w:tcBorders>
          </w:tcPr>
          <w:p w14:paraId="1E945B7E" w14:textId="77777777" w:rsidR="00655173" w:rsidRPr="007C7602" w:rsidRDefault="00655173" w:rsidP="00937670">
            <w:pPr>
              <w:spacing w:after="0" w:line="360" w:lineRule="auto"/>
              <w:rPr>
                <w:rFonts w:ascii="Book Antiqua" w:hAnsi="Book Antiqua"/>
                <w:sz w:val="24"/>
                <w:szCs w:val="24"/>
              </w:rPr>
            </w:pPr>
            <w:r w:rsidRPr="007C7602">
              <w:rPr>
                <w:rFonts w:ascii="Book Antiqua" w:hAnsi="Book Antiqua"/>
                <w:sz w:val="24"/>
                <w:szCs w:val="24"/>
              </w:rPr>
              <w:t>Coronary angiography</w:t>
            </w:r>
          </w:p>
        </w:tc>
        <w:tc>
          <w:tcPr>
            <w:tcW w:w="2693" w:type="dxa"/>
            <w:tcBorders>
              <w:bottom w:val="single" w:sz="4" w:space="0" w:color="auto"/>
            </w:tcBorders>
          </w:tcPr>
          <w:p w14:paraId="3C86A0F4"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16</w:t>
            </w:r>
          </w:p>
        </w:tc>
        <w:tc>
          <w:tcPr>
            <w:tcW w:w="2835" w:type="dxa"/>
            <w:tcBorders>
              <w:bottom w:val="single" w:sz="4" w:space="0" w:color="auto"/>
            </w:tcBorders>
          </w:tcPr>
          <w:p w14:paraId="13D9829D" w14:textId="77777777" w:rsidR="00655173" w:rsidRPr="007C7602" w:rsidRDefault="00655173" w:rsidP="00937670">
            <w:pPr>
              <w:spacing w:after="0" w:line="360" w:lineRule="auto"/>
              <w:jc w:val="center"/>
              <w:rPr>
                <w:rFonts w:ascii="Book Antiqua" w:hAnsi="Book Antiqua"/>
                <w:sz w:val="24"/>
                <w:szCs w:val="24"/>
              </w:rPr>
            </w:pPr>
            <w:r w:rsidRPr="007C7602">
              <w:rPr>
                <w:rFonts w:ascii="Book Antiqua" w:hAnsi="Book Antiqua"/>
                <w:sz w:val="24"/>
                <w:szCs w:val="24"/>
              </w:rPr>
              <w:t>5.0-32</w:t>
            </w:r>
          </w:p>
        </w:tc>
      </w:tr>
    </w:tbl>
    <w:p w14:paraId="0ACE0F00" w14:textId="6620FF58" w:rsidR="00937670" w:rsidRPr="007C7602" w:rsidRDefault="00937670" w:rsidP="00937670">
      <w:pPr>
        <w:spacing w:after="0" w:line="360" w:lineRule="auto"/>
        <w:jc w:val="both"/>
        <w:rPr>
          <w:rFonts w:ascii="Book Antiqua" w:hAnsi="Book Antiqua"/>
          <w:sz w:val="24"/>
          <w:szCs w:val="24"/>
          <w:lang w:eastAsia="zh-CN"/>
        </w:rPr>
      </w:pPr>
      <w:r w:rsidRPr="007C7602">
        <w:rPr>
          <w:rFonts w:ascii="Book Antiqua" w:hAnsi="Book Antiqua"/>
          <w:sz w:val="24"/>
          <w:szCs w:val="24"/>
        </w:rPr>
        <w:t>Annual effective dose from natural background radiation = 3</w:t>
      </w:r>
      <w:r w:rsidR="00E97C63">
        <w:rPr>
          <w:rFonts w:ascii="Book Antiqua" w:hAnsi="Book Antiqua" w:hint="eastAsia"/>
          <w:sz w:val="24"/>
          <w:szCs w:val="24"/>
          <w:lang w:eastAsia="zh-CN"/>
        </w:rPr>
        <w:t xml:space="preserve"> </w:t>
      </w:r>
      <w:r w:rsidRPr="007C7602">
        <w:rPr>
          <w:rFonts w:ascii="Book Antiqua" w:hAnsi="Book Antiqua"/>
          <w:sz w:val="24"/>
          <w:szCs w:val="24"/>
        </w:rPr>
        <w:t>mSv</w:t>
      </w:r>
      <w:r w:rsidRPr="007C7602">
        <w:rPr>
          <w:rFonts w:ascii="Book Antiqua" w:hAnsi="Book Antiqua" w:hint="eastAsia"/>
          <w:sz w:val="24"/>
          <w:szCs w:val="24"/>
          <w:lang w:eastAsia="zh-CN"/>
        </w:rPr>
        <w:t xml:space="preserve">. </w:t>
      </w:r>
      <w:r w:rsidRPr="007C7602">
        <w:rPr>
          <w:rFonts w:ascii="Book Antiqua" w:hAnsi="Book Antiqua"/>
          <w:sz w:val="24"/>
          <w:szCs w:val="24"/>
          <w:lang w:val="en-US"/>
        </w:rPr>
        <w:t>CT</w:t>
      </w:r>
      <w:r w:rsidRPr="007C7602">
        <w:rPr>
          <w:rFonts w:ascii="Book Antiqua" w:hAnsi="Book Antiqua" w:hint="eastAsia"/>
          <w:sz w:val="24"/>
          <w:szCs w:val="24"/>
          <w:lang w:val="en-US" w:eastAsia="zh-CN"/>
        </w:rPr>
        <w:t>:</w:t>
      </w:r>
      <w:r w:rsidRPr="007C7602">
        <w:rPr>
          <w:rFonts w:ascii="Book Antiqua" w:hAnsi="Book Antiqua"/>
          <w:sz w:val="24"/>
          <w:szCs w:val="24"/>
          <w:lang w:val="en-US"/>
        </w:rPr>
        <w:t xml:space="preserve"> Computed tomography</w:t>
      </w:r>
      <w:r w:rsidRPr="007C7602">
        <w:rPr>
          <w:rFonts w:ascii="Book Antiqua" w:hAnsi="Book Antiqua" w:hint="eastAsia"/>
          <w:sz w:val="24"/>
          <w:szCs w:val="24"/>
          <w:lang w:val="en-US" w:eastAsia="zh-CN"/>
        </w:rPr>
        <w:t>.</w:t>
      </w:r>
    </w:p>
    <w:p w14:paraId="74744236" w14:textId="2998C938" w:rsidR="00096EAE" w:rsidRPr="007C7602" w:rsidRDefault="00096EAE" w:rsidP="00B20115">
      <w:pPr>
        <w:spacing w:after="0" w:line="360" w:lineRule="auto"/>
        <w:jc w:val="both"/>
        <w:rPr>
          <w:rFonts w:ascii="Book Antiqua" w:hAnsi="Book Antiqua"/>
          <w:sz w:val="24"/>
          <w:szCs w:val="24"/>
          <w:lang w:eastAsia="zh-CN"/>
        </w:rPr>
      </w:pPr>
    </w:p>
    <w:p w14:paraId="1A10031C" w14:textId="77777777" w:rsidR="000E6CF5" w:rsidRPr="007C7602" w:rsidRDefault="000E6CF5" w:rsidP="00B20115">
      <w:pPr>
        <w:spacing w:after="0" w:line="360" w:lineRule="auto"/>
        <w:jc w:val="both"/>
        <w:rPr>
          <w:rFonts w:ascii="Book Antiqua" w:hAnsi="Book Antiqua"/>
          <w:sz w:val="24"/>
          <w:szCs w:val="24"/>
        </w:rPr>
      </w:pPr>
    </w:p>
    <w:p w14:paraId="73541B37" w14:textId="77777777" w:rsidR="000E6CF5" w:rsidRPr="007C7602" w:rsidRDefault="000E6CF5" w:rsidP="00B20115">
      <w:pPr>
        <w:spacing w:after="0" w:line="360" w:lineRule="auto"/>
        <w:jc w:val="both"/>
        <w:rPr>
          <w:rFonts w:ascii="Book Antiqua" w:hAnsi="Book Antiqua"/>
          <w:sz w:val="24"/>
          <w:szCs w:val="24"/>
        </w:rPr>
      </w:pPr>
    </w:p>
    <w:p w14:paraId="7CA50935" w14:textId="77777777" w:rsidR="000E6CF5" w:rsidRPr="007C7602" w:rsidRDefault="000E6CF5" w:rsidP="00B20115">
      <w:pPr>
        <w:spacing w:after="0" w:line="360" w:lineRule="auto"/>
        <w:jc w:val="both"/>
        <w:rPr>
          <w:rFonts w:ascii="Book Antiqua" w:hAnsi="Book Antiqua"/>
          <w:sz w:val="24"/>
          <w:szCs w:val="24"/>
        </w:rPr>
      </w:pPr>
    </w:p>
    <w:p w14:paraId="625F3CC0" w14:textId="77777777" w:rsidR="000E6CF5" w:rsidRPr="007C7602" w:rsidRDefault="000E6CF5" w:rsidP="00B20115">
      <w:pPr>
        <w:spacing w:after="0" w:line="360" w:lineRule="auto"/>
        <w:jc w:val="both"/>
        <w:rPr>
          <w:rFonts w:ascii="Book Antiqua" w:hAnsi="Book Antiqua"/>
          <w:sz w:val="24"/>
          <w:szCs w:val="24"/>
        </w:rPr>
      </w:pPr>
    </w:p>
    <w:p w14:paraId="016C7D6E" w14:textId="77777777" w:rsidR="000E6CF5" w:rsidRPr="007C7602" w:rsidRDefault="000E6CF5" w:rsidP="00B20115">
      <w:pPr>
        <w:spacing w:after="0" w:line="360" w:lineRule="auto"/>
        <w:jc w:val="both"/>
        <w:rPr>
          <w:rFonts w:ascii="Book Antiqua" w:hAnsi="Book Antiqua"/>
          <w:sz w:val="24"/>
          <w:szCs w:val="24"/>
        </w:rPr>
      </w:pPr>
    </w:p>
    <w:p w14:paraId="3A14A6B5" w14:textId="77777777" w:rsidR="000E6CF5" w:rsidRPr="007C7602" w:rsidRDefault="000E6CF5" w:rsidP="00B20115">
      <w:pPr>
        <w:spacing w:after="0" w:line="360" w:lineRule="auto"/>
        <w:jc w:val="both"/>
        <w:rPr>
          <w:rFonts w:ascii="Book Antiqua" w:hAnsi="Book Antiqua"/>
          <w:sz w:val="24"/>
          <w:szCs w:val="24"/>
        </w:rPr>
      </w:pPr>
    </w:p>
    <w:p w14:paraId="454C52BA" w14:textId="77777777" w:rsidR="000E6CF5" w:rsidRPr="007C7602" w:rsidRDefault="000E6CF5" w:rsidP="00B20115">
      <w:pPr>
        <w:spacing w:after="0" w:line="360" w:lineRule="auto"/>
        <w:jc w:val="both"/>
        <w:rPr>
          <w:rFonts w:ascii="Book Antiqua" w:hAnsi="Book Antiqua"/>
          <w:sz w:val="24"/>
          <w:szCs w:val="24"/>
        </w:rPr>
      </w:pPr>
    </w:p>
    <w:p w14:paraId="1C0E9133" w14:textId="77777777" w:rsidR="000E6CF5" w:rsidRPr="007C7602" w:rsidRDefault="000E6CF5" w:rsidP="00B20115">
      <w:pPr>
        <w:spacing w:after="0" w:line="360" w:lineRule="auto"/>
        <w:jc w:val="both"/>
        <w:rPr>
          <w:rFonts w:ascii="Book Antiqua" w:hAnsi="Book Antiqua"/>
          <w:sz w:val="24"/>
          <w:szCs w:val="24"/>
        </w:rPr>
      </w:pPr>
    </w:p>
    <w:p w14:paraId="75E50D04" w14:textId="77777777" w:rsidR="000E6CF5" w:rsidRPr="007C7602" w:rsidRDefault="000E6CF5" w:rsidP="00B20115">
      <w:pPr>
        <w:spacing w:after="0" w:line="360" w:lineRule="auto"/>
        <w:jc w:val="both"/>
        <w:rPr>
          <w:rFonts w:ascii="Book Antiqua" w:hAnsi="Book Antiqua"/>
          <w:sz w:val="24"/>
          <w:szCs w:val="24"/>
        </w:rPr>
      </w:pPr>
    </w:p>
    <w:p w14:paraId="6F315B32" w14:textId="77777777" w:rsidR="000E6CF5" w:rsidRPr="007C7602" w:rsidRDefault="000E6CF5" w:rsidP="00B20115">
      <w:pPr>
        <w:spacing w:after="0" w:line="360" w:lineRule="auto"/>
        <w:jc w:val="both"/>
        <w:rPr>
          <w:rFonts w:ascii="Book Antiqua" w:hAnsi="Book Antiqua"/>
          <w:sz w:val="24"/>
          <w:szCs w:val="24"/>
        </w:rPr>
      </w:pPr>
    </w:p>
    <w:p w14:paraId="53847A09" w14:textId="77777777" w:rsidR="000E6CF5" w:rsidRPr="007C7602" w:rsidRDefault="000E6CF5" w:rsidP="00B20115">
      <w:pPr>
        <w:spacing w:after="0" w:line="360" w:lineRule="auto"/>
        <w:jc w:val="both"/>
        <w:rPr>
          <w:rFonts w:ascii="Book Antiqua" w:hAnsi="Book Antiqua"/>
          <w:sz w:val="24"/>
          <w:szCs w:val="24"/>
        </w:rPr>
      </w:pPr>
    </w:p>
    <w:p w14:paraId="1C4A8244" w14:textId="77777777" w:rsidR="000E6CF5" w:rsidRPr="007C7602" w:rsidRDefault="000E6CF5" w:rsidP="00B20115">
      <w:pPr>
        <w:spacing w:after="0" w:line="360" w:lineRule="auto"/>
        <w:jc w:val="both"/>
        <w:rPr>
          <w:rFonts w:ascii="Book Antiqua" w:hAnsi="Book Antiqua"/>
          <w:sz w:val="24"/>
          <w:szCs w:val="24"/>
        </w:rPr>
      </w:pPr>
    </w:p>
    <w:p w14:paraId="717419C1" w14:textId="77777777" w:rsidR="000E6CF5" w:rsidRPr="007C7602" w:rsidRDefault="000E6CF5" w:rsidP="00B20115">
      <w:pPr>
        <w:spacing w:after="0" w:line="360" w:lineRule="auto"/>
        <w:jc w:val="both"/>
        <w:rPr>
          <w:rFonts w:ascii="Book Antiqua" w:hAnsi="Book Antiqua"/>
          <w:sz w:val="24"/>
          <w:szCs w:val="24"/>
        </w:rPr>
      </w:pPr>
    </w:p>
    <w:p w14:paraId="0E0D0404" w14:textId="77777777" w:rsidR="000E6CF5" w:rsidRPr="007C7602" w:rsidRDefault="000E6CF5" w:rsidP="00B20115">
      <w:pPr>
        <w:spacing w:after="0" w:line="360" w:lineRule="auto"/>
        <w:jc w:val="both"/>
        <w:rPr>
          <w:rFonts w:ascii="Book Antiqua" w:hAnsi="Book Antiqua"/>
          <w:sz w:val="24"/>
          <w:szCs w:val="24"/>
        </w:rPr>
      </w:pPr>
    </w:p>
    <w:p w14:paraId="245FCD85" w14:textId="77777777" w:rsidR="000E6CF5" w:rsidRPr="007C7602" w:rsidRDefault="000E6CF5" w:rsidP="00B20115">
      <w:pPr>
        <w:spacing w:after="0" w:line="360" w:lineRule="auto"/>
        <w:jc w:val="both"/>
        <w:rPr>
          <w:rFonts w:ascii="Book Antiqua" w:hAnsi="Book Antiqua"/>
          <w:sz w:val="24"/>
          <w:szCs w:val="24"/>
        </w:rPr>
      </w:pPr>
    </w:p>
    <w:p w14:paraId="7AAA6D62" w14:textId="77777777" w:rsidR="000E6CF5" w:rsidRPr="007C7602" w:rsidRDefault="000E6CF5" w:rsidP="00B20115">
      <w:pPr>
        <w:spacing w:after="0" w:line="360" w:lineRule="auto"/>
        <w:jc w:val="both"/>
        <w:rPr>
          <w:rFonts w:ascii="Book Antiqua" w:hAnsi="Book Antiqua"/>
          <w:sz w:val="24"/>
          <w:szCs w:val="24"/>
        </w:rPr>
      </w:pPr>
    </w:p>
    <w:p w14:paraId="77334E6C" w14:textId="77777777" w:rsidR="000E6CF5" w:rsidRPr="007C7602" w:rsidRDefault="000E6CF5" w:rsidP="00B20115">
      <w:pPr>
        <w:spacing w:after="0" w:line="360" w:lineRule="auto"/>
        <w:jc w:val="both"/>
        <w:rPr>
          <w:rFonts w:ascii="Book Antiqua" w:hAnsi="Book Antiqua"/>
          <w:sz w:val="24"/>
          <w:szCs w:val="24"/>
        </w:rPr>
      </w:pPr>
    </w:p>
    <w:p w14:paraId="06546EF6" w14:textId="77777777" w:rsidR="000E6CF5" w:rsidRPr="007C7602" w:rsidRDefault="000E6CF5" w:rsidP="00B20115">
      <w:pPr>
        <w:spacing w:after="0" w:line="360" w:lineRule="auto"/>
        <w:jc w:val="both"/>
        <w:rPr>
          <w:rFonts w:ascii="Book Antiqua" w:hAnsi="Book Antiqua"/>
          <w:sz w:val="24"/>
          <w:szCs w:val="24"/>
        </w:rPr>
      </w:pPr>
    </w:p>
    <w:p w14:paraId="4A3BC3FF" w14:textId="0C8340BE" w:rsidR="000E6CF5" w:rsidRPr="007C7602" w:rsidRDefault="00222581" w:rsidP="00B20115">
      <w:pPr>
        <w:spacing w:after="0" w:line="360" w:lineRule="auto"/>
        <w:jc w:val="both"/>
        <w:rPr>
          <w:rFonts w:ascii="Book Antiqua" w:hAnsi="Book Antiqua"/>
          <w:b/>
          <w:sz w:val="24"/>
          <w:szCs w:val="24"/>
        </w:rPr>
      </w:pPr>
      <w:r w:rsidRPr="007C7602">
        <w:rPr>
          <w:rFonts w:ascii="Book Antiqua" w:hAnsi="Book Antiqua"/>
          <w:b/>
          <w:sz w:val="24"/>
          <w:szCs w:val="24"/>
        </w:rPr>
        <w:lastRenderedPageBreak/>
        <w:t>Table 2</w:t>
      </w:r>
      <w:r w:rsidR="000E6CF5" w:rsidRPr="007C7602">
        <w:rPr>
          <w:rFonts w:ascii="Book Antiqua" w:hAnsi="Book Antiqua"/>
          <w:b/>
          <w:sz w:val="24"/>
          <w:szCs w:val="24"/>
        </w:rPr>
        <w:t xml:space="preserve"> Methods to try to optimise dose delivered during </w:t>
      </w:r>
      <w:r w:rsidRPr="007C7602">
        <w:rPr>
          <w:rFonts w:ascii="Book Antiqua" w:hAnsi="Book Antiqua"/>
          <w:b/>
          <w:sz w:val="24"/>
          <w:szCs w:val="24"/>
          <w:lang w:val="en-US"/>
        </w:rPr>
        <w:t>computed tomography</w:t>
      </w:r>
      <w:r w:rsidRPr="007C7602">
        <w:rPr>
          <w:rFonts w:ascii="Book Antiqua" w:hAnsi="Book Antiqua" w:hint="eastAsia"/>
          <w:b/>
          <w:sz w:val="24"/>
          <w:szCs w:val="24"/>
          <w:lang w:val="en-US" w:eastAsia="zh-CN"/>
        </w:rPr>
        <w:t xml:space="preserve"> </w:t>
      </w:r>
      <w:r w:rsidR="000E6CF5" w:rsidRPr="007C7602">
        <w:rPr>
          <w:rFonts w:ascii="Book Antiqua" w:hAnsi="Book Antiqua"/>
          <w:b/>
          <w:sz w:val="24"/>
          <w:szCs w:val="24"/>
        </w:rPr>
        <w:t xml:space="preserve"> scanning</w:t>
      </w:r>
      <w:r w:rsidR="000E6CF5" w:rsidRPr="007C7602">
        <w:rPr>
          <w:rFonts w:ascii="Book Antiqua" w:hAnsi="Book Antiqua"/>
          <w:b/>
          <w:sz w:val="24"/>
          <w:szCs w:val="24"/>
          <w:vertAlign w:val="superscript"/>
        </w:rPr>
        <w:t>[</w:t>
      </w:r>
      <w:r w:rsidR="000E6CF5" w:rsidRPr="007C7602">
        <w:rPr>
          <w:rFonts w:ascii="Book Antiqua" w:hAnsi="Book Antiqua"/>
          <w:b/>
          <w:sz w:val="24"/>
          <w:szCs w:val="24"/>
          <w:vertAlign w:val="superscript"/>
        </w:rPr>
        <w:fldChar w:fldCharType="begin"/>
      </w:r>
      <w:r w:rsidR="000E6CF5" w:rsidRPr="007C7602">
        <w:rPr>
          <w:rFonts w:ascii="Book Antiqua" w:hAnsi="Book Antiqua"/>
          <w:b/>
          <w:sz w:val="24"/>
          <w:szCs w:val="24"/>
          <w:vertAlign w:val="superscript"/>
        </w:rPr>
        <w:instrText xml:space="preserve"> ADDIN ZOTERO_ITEM CSL_CITATION {"citationID":"SS1OLaP7","properties":{"formattedCitation":"{\\rtf \\super 3\\nosupersub{}}","plainCitation":"3"},"citationItems":[{"id":216,"uris":["http://zotero.org/users/1375475/items/Z35TDS4B"],"uri":["http://zotero.org/users/1375475/items/Z35TDS4B"],"itemData":{"id":216,"type":"article-journal","title":"Managing radiation use in medical imaging: a multifaceted challenge","container-title":"Radiology","page":"889-905","volume":"258","issue":"3","source":"NCBI PubMed","abstract":"This special report aims to inform the medical community about the many challenges involved in managing radiation exposure in a way that maximizes the benefit-risk ratio. The report discusses the state of current knowledge and key questions in regard to sources of medical imaging radiation exposure, radiation risk estimation, dose reduction strategies, and regulatory options.","DOI":"10.1148/radiol.10101157","ISSN":"1527-1315","note":"PMID: 21163918","shortTitle":"Managing radiation use in medical imaging","journalAbbreviation":"Radiology","language":"eng","author":[{"family":"Hricak","given":"Hedvig"},{"family":"Brenner","given":"David J"},{"family":"Adelstein","given":"S James"},{"family":"Frush","given":"Donald P"},{"family":"Hall","given":"Eric J"},{"family":"Howell","given":"Roger W"},{"family":"McCollough","given":"Cynthia H"},{"family":"Mettler","given":"Fred A"},{"family":"Pearce","given":"Mark S"},{"family":"Suleiman","given":"Orhan H"},{"family":"Thrall","given":"James H"},{"family":"Wagner","given":"Louis K"}],"issued":{"date-parts":[["2011",3]]},"PMID":"21163918"}}],"schema":"https://github.com/citation-style-language/schema/raw/master/csl-citation.json"} </w:instrText>
      </w:r>
      <w:r w:rsidR="000E6CF5" w:rsidRPr="007C7602">
        <w:rPr>
          <w:rFonts w:ascii="Book Antiqua" w:hAnsi="Book Antiqua"/>
          <w:b/>
          <w:sz w:val="24"/>
          <w:szCs w:val="24"/>
          <w:vertAlign w:val="superscript"/>
        </w:rPr>
        <w:fldChar w:fldCharType="separate"/>
      </w:r>
      <w:r w:rsidR="000E6CF5" w:rsidRPr="007C7602">
        <w:rPr>
          <w:rFonts w:ascii="Book Antiqua" w:hAnsi="Book Antiqua"/>
          <w:b/>
          <w:sz w:val="24"/>
          <w:szCs w:val="24"/>
          <w:vertAlign w:val="superscript"/>
        </w:rPr>
        <w:t>3</w:t>
      </w:r>
      <w:r w:rsidR="000E6CF5" w:rsidRPr="007C7602">
        <w:rPr>
          <w:rFonts w:ascii="Book Antiqua" w:hAnsi="Book Antiqua"/>
          <w:b/>
          <w:sz w:val="24"/>
          <w:szCs w:val="24"/>
          <w:vertAlign w:val="superscript"/>
        </w:rPr>
        <w:fldChar w:fldCharType="end"/>
      </w:r>
      <w:r w:rsidR="000E6CF5" w:rsidRPr="007C7602">
        <w:rPr>
          <w:rFonts w:ascii="Book Antiqua" w:hAnsi="Book Antiqua"/>
          <w:b/>
          <w:sz w:val="24"/>
          <w:szCs w:val="24"/>
          <w:vertAlign w:val="superscri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5811"/>
        <w:gridCol w:w="62"/>
      </w:tblGrid>
      <w:tr w:rsidR="000E6CF5" w:rsidRPr="007C7602" w14:paraId="1C5CC53C" w14:textId="77777777" w:rsidTr="00304338">
        <w:tc>
          <w:tcPr>
            <w:tcW w:w="3369" w:type="dxa"/>
            <w:tcBorders>
              <w:top w:val="single" w:sz="4" w:space="0" w:color="auto"/>
              <w:bottom w:val="single" w:sz="4" w:space="0" w:color="auto"/>
            </w:tcBorders>
          </w:tcPr>
          <w:p w14:paraId="71DAFC61" w14:textId="77777777" w:rsidR="000E6CF5" w:rsidRPr="007C7602" w:rsidRDefault="000E6CF5" w:rsidP="00485199">
            <w:pPr>
              <w:spacing w:after="0" w:line="360" w:lineRule="auto"/>
              <w:rPr>
                <w:rFonts w:ascii="Book Antiqua" w:hAnsi="Book Antiqua"/>
                <w:b/>
                <w:sz w:val="24"/>
                <w:szCs w:val="24"/>
              </w:rPr>
            </w:pPr>
            <w:r w:rsidRPr="007C7602">
              <w:rPr>
                <w:rFonts w:ascii="Book Antiqua" w:hAnsi="Book Antiqua"/>
                <w:b/>
                <w:sz w:val="24"/>
                <w:szCs w:val="24"/>
              </w:rPr>
              <w:t>Current dose reduction strategies in CT scanning</w:t>
            </w:r>
          </w:p>
        </w:tc>
        <w:tc>
          <w:tcPr>
            <w:tcW w:w="5873" w:type="dxa"/>
            <w:gridSpan w:val="2"/>
            <w:tcBorders>
              <w:top w:val="single" w:sz="4" w:space="0" w:color="auto"/>
              <w:bottom w:val="single" w:sz="4" w:space="0" w:color="auto"/>
            </w:tcBorders>
          </w:tcPr>
          <w:p w14:paraId="791100E8" w14:textId="7AC39802" w:rsidR="000E6CF5" w:rsidRPr="007C7602" w:rsidRDefault="000E6CF5" w:rsidP="00E6388D">
            <w:pPr>
              <w:spacing w:after="0" w:line="360" w:lineRule="auto"/>
              <w:jc w:val="center"/>
              <w:rPr>
                <w:rFonts w:ascii="Book Antiqua" w:hAnsi="Book Antiqua"/>
                <w:b/>
                <w:sz w:val="24"/>
                <w:szCs w:val="24"/>
              </w:rPr>
            </w:pPr>
            <w:r w:rsidRPr="007C7602">
              <w:rPr>
                <w:rFonts w:ascii="Book Antiqua" w:hAnsi="Book Antiqua"/>
                <w:b/>
                <w:sz w:val="24"/>
                <w:szCs w:val="24"/>
              </w:rPr>
              <w:t>Dose reduction strategies gaining interest</w:t>
            </w:r>
            <w:r w:rsidRPr="007C7602">
              <w:rPr>
                <w:rFonts w:ascii="Book Antiqua" w:hAnsi="Book Antiqua"/>
                <w:b/>
                <w:sz w:val="24"/>
                <w:szCs w:val="24"/>
                <w:vertAlign w:val="superscript"/>
              </w:rPr>
              <w:t>[</w:t>
            </w:r>
            <w:r w:rsidRPr="007C7602">
              <w:rPr>
                <w:rFonts w:ascii="Book Antiqua" w:hAnsi="Book Antiqua"/>
                <w:b/>
                <w:sz w:val="24"/>
                <w:szCs w:val="24"/>
                <w:vertAlign w:val="superscript"/>
              </w:rPr>
              <w:fldChar w:fldCharType="begin"/>
            </w:r>
            <w:r w:rsidRPr="007C7602">
              <w:rPr>
                <w:rFonts w:ascii="Book Antiqua" w:hAnsi="Book Antiqua"/>
                <w:b/>
                <w:sz w:val="24"/>
                <w:szCs w:val="24"/>
                <w:vertAlign w:val="superscript"/>
              </w:rPr>
              <w:instrText xml:space="preserve"> ADDIN ZOTERO_ITEM CSL_CITATION {"citationID":"GNRK5mFq","properties":{"formattedCitation":"{\\rtf \\super 92\\nosupersub{}}","plainCitation":"92"},"citationItems":[{"id":373,"uris":["http://zotero.org/users/1375475/items/KUPVHEZF"],"uri":["http://zotero.org/users/1375475/items/KUPVHEZF"],"itemData":{"id":373,"type":"article-journal","title":"Strategies for Reducing Radiation Dose in CT","container-title":"Radiologic clinics of North America","page":"27-40","volume":"47","issue":"1","source":"PubMed Central","DOI":"10.1016/j.rcl.2008.10.006","ISSN":"0033-8389","note":"PMID: 19195532\nPMCID: PMC2743386","journalAbbreviation":"Radiol Clin North Am","author":[{"family":"McCollough","given":"Cynthia H."},{"family":"Primak","given":"Andrew N."},{"family":"Braun","given":"Natalie"},{"family":"Kofler","given":"James"},{"family":"Yu","given":"Lifeng"},{"family":"Christner","given":"Jodie"}],"issued":{"date-parts":[["2009",1]]},"accessed":{"date-parts":[["2013",7,28]]},"PMID":"19195532"}}],"schema":"https://github.com/citation-style-language/schema/raw/master/csl-citation.json"} </w:instrText>
            </w:r>
            <w:r w:rsidRPr="007C7602">
              <w:rPr>
                <w:rFonts w:ascii="Book Antiqua" w:hAnsi="Book Antiqua"/>
                <w:b/>
                <w:sz w:val="24"/>
                <w:szCs w:val="24"/>
                <w:vertAlign w:val="superscript"/>
              </w:rPr>
              <w:fldChar w:fldCharType="separate"/>
            </w:r>
            <w:r w:rsidRPr="007C7602">
              <w:rPr>
                <w:rFonts w:ascii="Book Antiqua" w:hAnsi="Book Antiqua"/>
                <w:b/>
                <w:sz w:val="24"/>
                <w:szCs w:val="24"/>
                <w:vertAlign w:val="superscript"/>
              </w:rPr>
              <w:t>92</w:t>
            </w:r>
            <w:r w:rsidRPr="007C7602">
              <w:rPr>
                <w:rFonts w:ascii="Book Antiqua" w:hAnsi="Book Antiqua"/>
                <w:b/>
                <w:sz w:val="24"/>
                <w:szCs w:val="24"/>
                <w:vertAlign w:val="superscript"/>
              </w:rPr>
              <w:fldChar w:fldCharType="end"/>
            </w:r>
            <w:r w:rsidRPr="007C7602">
              <w:rPr>
                <w:rFonts w:ascii="Book Antiqua" w:hAnsi="Book Antiqua"/>
                <w:b/>
                <w:sz w:val="24"/>
                <w:szCs w:val="24"/>
                <w:vertAlign w:val="superscript"/>
              </w:rPr>
              <w:t>]</w:t>
            </w:r>
          </w:p>
        </w:tc>
      </w:tr>
      <w:tr w:rsidR="000E6CF5" w:rsidRPr="007C7602" w14:paraId="2273401C" w14:textId="77777777" w:rsidTr="00304338">
        <w:tc>
          <w:tcPr>
            <w:tcW w:w="3369" w:type="dxa"/>
            <w:tcBorders>
              <w:top w:val="single" w:sz="4" w:space="0" w:color="auto"/>
            </w:tcBorders>
          </w:tcPr>
          <w:p w14:paraId="2E075980" w14:textId="77777777" w:rsidR="000E6CF5" w:rsidRPr="007C7602" w:rsidRDefault="000E6CF5" w:rsidP="00485199">
            <w:pPr>
              <w:spacing w:after="0" w:line="360" w:lineRule="auto"/>
              <w:rPr>
                <w:rFonts w:ascii="Book Antiqua" w:hAnsi="Book Antiqua"/>
                <w:sz w:val="24"/>
                <w:szCs w:val="24"/>
              </w:rPr>
            </w:pPr>
            <w:r w:rsidRPr="007C7602">
              <w:rPr>
                <w:rFonts w:ascii="Book Antiqua" w:hAnsi="Book Antiqua"/>
                <w:sz w:val="24"/>
                <w:szCs w:val="24"/>
              </w:rPr>
              <w:t>Solid state scintillating detectors</w:t>
            </w:r>
          </w:p>
        </w:tc>
        <w:tc>
          <w:tcPr>
            <w:tcW w:w="5873" w:type="dxa"/>
            <w:gridSpan w:val="2"/>
            <w:tcBorders>
              <w:top w:val="single" w:sz="4" w:space="0" w:color="auto"/>
            </w:tcBorders>
          </w:tcPr>
          <w:p w14:paraId="6B016102" w14:textId="77965BBC" w:rsidR="000E6CF5" w:rsidRPr="007C7602" w:rsidRDefault="000E6CF5" w:rsidP="00E6388D">
            <w:pPr>
              <w:spacing w:after="0" w:line="360" w:lineRule="auto"/>
              <w:jc w:val="center"/>
              <w:rPr>
                <w:rFonts w:ascii="Book Antiqua" w:hAnsi="Book Antiqua"/>
                <w:sz w:val="24"/>
                <w:szCs w:val="24"/>
              </w:rPr>
            </w:pPr>
            <w:r w:rsidRPr="007C7602">
              <w:rPr>
                <w:rFonts w:ascii="Book Antiqua" w:hAnsi="Book Antiqua"/>
                <w:sz w:val="24"/>
                <w:szCs w:val="24"/>
              </w:rPr>
              <w:t xml:space="preserve">Manual/automated adjustment of scanner output according to patient size </w:t>
            </w:r>
            <w:r w:rsidR="00850556" w:rsidRPr="007C7602">
              <w:rPr>
                <w:rFonts w:ascii="Book Antiqua" w:hAnsi="Book Antiqua"/>
                <w:i/>
                <w:sz w:val="24"/>
                <w:szCs w:val="24"/>
              </w:rPr>
              <w:t>via</w:t>
            </w:r>
            <w:r w:rsidRPr="007C7602">
              <w:rPr>
                <w:rFonts w:ascii="Book Antiqua" w:hAnsi="Book Antiqua"/>
                <w:sz w:val="24"/>
                <w:szCs w:val="24"/>
              </w:rPr>
              <w:t>:</w:t>
            </w:r>
          </w:p>
          <w:p w14:paraId="2EF37DF1" w14:textId="55BCC6D0" w:rsidR="000E6CF5" w:rsidRPr="007C7602" w:rsidRDefault="000E6CF5" w:rsidP="00E6388D">
            <w:pPr>
              <w:pStyle w:val="ListParagraph"/>
              <w:spacing w:after="0" w:line="360" w:lineRule="auto"/>
              <w:ind w:left="317"/>
              <w:jc w:val="center"/>
              <w:rPr>
                <w:rFonts w:ascii="Book Antiqua" w:hAnsi="Book Antiqua"/>
                <w:sz w:val="24"/>
                <w:szCs w:val="24"/>
                <w:lang w:eastAsia="zh-CN"/>
              </w:rPr>
            </w:pPr>
            <w:r w:rsidRPr="007C7602">
              <w:rPr>
                <w:rFonts w:ascii="Book Antiqua" w:hAnsi="Book Antiqua"/>
                <w:sz w:val="24"/>
                <w:szCs w:val="24"/>
              </w:rPr>
              <w:t>Tube current modulation</w:t>
            </w:r>
            <w:r w:rsidR="00E6388D" w:rsidRPr="007C7602">
              <w:rPr>
                <w:rFonts w:ascii="Book Antiqua" w:hAnsi="Book Antiqua" w:hint="eastAsia"/>
                <w:sz w:val="24"/>
                <w:szCs w:val="24"/>
                <w:lang w:eastAsia="zh-CN"/>
              </w:rPr>
              <w:t>;</w:t>
            </w:r>
          </w:p>
          <w:p w14:paraId="4E3355E6" w14:textId="77777777" w:rsidR="000E6CF5" w:rsidRPr="007C7602" w:rsidRDefault="000E6CF5" w:rsidP="00E6388D">
            <w:pPr>
              <w:pStyle w:val="ListParagraph"/>
              <w:spacing w:after="0" w:line="360" w:lineRule="auto"/>
              <w:ind w:left="317"/>
              <w:jc w:val="center"/>
              <w:rPr>
                <w:rFonts w:ascii="Book Antiqua" w:hAnsi="Book Antiqua"/>
                <w:sz w:val="24"/>
                <w:szCs w:val="24"/>
              </w:rPr>
            </w:pPr>
            <w:r w:rsidRPr="007C7602">
              <w:rPr>
                <w:rFonts w:ascii="Book Antiqua" w:hAnsi="Book Antiqua"/>
                <w:sz w:val="24"/>
                <w:szCs w:val="24"/>
              </w:rPr>
              <w:t>Selection of the most dose-efficient tube potential</w:t>
            </w:r>
          </w:p>
        </w:tc>
      </w:tr>
      <w:tr w:rsidR="000E6CF5" w:rsidRPr="007C7602" w14:paraId="229874AE" w14:textId="77777777" w:rsidTr="00304338">
        <w:tc>
          <w:tcPr>
            <w:tcW w:w="3369" w:type="dxa"/>
          </w:tcPr>
          <w:p w14:paraId="3A6F26B3" w14:textId="77777777" w:rsidR="000E6CF5" w:rsidRPr="007C7602" w:rsidRDefault="000E6CF5" w:rsidP="00485199">
            <w:pPr>
              <w:spacing w:after="0" w:line="360" w:lineRule="auto"/>
              <w:rPr>
                <w:rFonts w:ascii="Book Antiqua" w:hAnsi="Book Antiqua"/>
                <w:sz w:val="24"/>
                <w:szCs w:val="24"/>
              </w:rPr>
            </w:pPr>
            <w:r w:rsidRPr="007C7602">
              <w:rPr>
                <w:rFonts w:ascii="Book Antiqua" w:hAnsi="Book Antiqua"/>
                <w:sz w:val="24"/>
                <w:szCs w:val="24"/>
              </w:rPr>
              <w:t>Electronic circuits with lower levels of background noise</w:t>
            </w:r>
          </w:p>
        </w:tc>
        <w:tc>
          <w:tcPr>
            <w:tcW w:w="5873" w:type="dxa"/>
            <w:gridSpan w:val="2"/>
          </w:tcPr>
          <w:p w14:paraId="552C612A" w14:textId="77777777" w:rsidR="000E6CF5" w:rsidRPr="007C7602" w:rsidRDefault="000E6CF5" w:rsidP="00E6388D">
            <w:pPr>
              <w:spacing w:after="0" w:line="360" w:lineRule="auto"/>
              <w:jc w:val="center"/>
              <w:rPr>
                <w:rFonts w:ascii="Book Antiqua" w:hAnsi="Book Antiqua"/>
                <w:sz w:val="24"/>
                <w:szCs w:val="24"/>
              </w:rPr>
            </w:pPr>
            <w:r w:rsidRPr="007C7602">
              <w:rPr>
                <w:rFonts w:ascii="Book Antiqua" w:hAnsi="Book Antiqua"/>
                <w:sz w:val="24"/>
                <w:szCs w:val="24"/>
              </w:rPr>
              <w:t>Iterative reconstruction methods</w:t>
            </w:r>
          </w:p>
        </w:tc>
      </w:tr>
      <w:tr w:rsidR="000E6CF5" w:rsidRPr="007C7602" w14:paraId="48536060" w14:textId="77777777" w:rsidTr="00304338">
        <w:tc>
          <w:tcPr>
            <w:tcW w:w="3369" w:type="dxa"/>
          </w:tcPr>
          <w:p w14:paraId="4DC10AAE" w14:textId="77777777" w:rsidR="000E6CF5" w:rsidRPr="007C7602" w:rsidRDefault="000E6CF5" w:rsidP="00485199">
            <w:pPr>
              <w:spacing w:after="0" w:line="360" w:lineRule="auto"/>
              <w:rPr>
                <w:rFonts w:ascii="Book Antiqua" w:hAnsi="Book Antiqua"/>
                <w:sz w:val="24"/>
                <w:szCs w:val="24"/>
              </w:rPr>
            </w:pPr>
            <w:r w:rsidRPr="007C7602">
              <w:rPr>
                <w:rFonts w:ascii="Book Antiqua" w:hAnsi="Book Antiqua"/>
                <w:sz w:val="24"/>
                <w:szCs w:val="24"/>
              </w:rPr>
              <w:t>Multi-detector row arrays</w:t>
            </w:r>
          </w:p>
        </w:tc>
        <w:tc>
          <w:tcPr>
            <w:tcW w:w="5873" w:type="dxa"/>
            <w:gridSpan w:val="2"/>
          </w:tcPr>
          <w:p w14:paraId="01C39C64" w14:textId="77777777" w:rsidR="000E6CF5" w:rsidRPr="007C7602" w:rsidRDefault="000E6CF5" w:rsidP="00E6388D">
            <w:pPr>
              <w:spacing w:after="0" w:line="360" w:lineRule="auto"/>
              <w:jc w:val="center"/>
              <w:rPr>
                <w:rFonts w:ascii="Book Antiqua" w:hAnsi="Book Antiqua"/>
                <w:sz w:val="24"/>
                <w:szCs w:val="24"/>
              </w:rPr>
            </w:pPr>
            <w:r w:rsidRPr="007C7602">
              <w:rPr>
                <w:rFonts w:ascii="Book Antiqua" w:hAnsi="Book Antiqua"/>
                <w:sz w:val="24"/>
                <w:szCs w:val="24"/>
              </w:rPr>
              <w:t>Increased spiral pitch or non-spiral methods in cardiac CT</w:t>
            </w:r>
          </w:p>
        </w:tc>
      </w:tr>
      <w:tr w:rsidR="00E6388D" w:rsidRPr="007C7602" w14:paraId="758809F2" w14:textId="77777777" w:rsidTr="00304338">
        <w:trPr>
          <w:gridAfter w:val="1"/>
          <w:wAfter w:w="62" w:type="dxa"/>
        </w:trPr>
        <w:tc>
          <w:tcPr>
            <w:tcW w:w="3369" w:type="dxa"/>
          </w:tcPr>
          <w:p w14:paraId="2193F016" w14:textId="2D3B446D" w:rsidR="00E6388D" w:rsidRPr="007C7602" w:rsidRDefault="00E6388D" w:rsidP="00485199">
            <w:pPr>
              <w:spacing w:after="0" w:line="360" w:lineRule="auto"/>
              <w:rPr>
                <w:rFonts w:ascii="Book Antiqua" w:hAnsi="Book Antiqua"/>
                <w:sz w:val="24"/>
                <w:szCs w:val="24"/>
              </w:rPr>
            </w:pPr>
            <w:r w:rsidRPr="007C7602">
              <w:rPr>
                <w:rFonts w:ascii="Book Antiqua" w:hAnsi="Book Antiqua"/>
                <w:sz w:val="24"/>
                <w:szCs w:val="24"/>
              </w:rPr>
              <w:t>More powerful X-ray tubes and generators</w:t>
            </w:r>
          </w:p>
        </w:tc>
        <w:tc>
          <w:tcPr>
            <w:tcW w:w="5811" w:type="dxa"/>
          </w:tcPr>
          <w:p w14:paraId="41A5179F" w14:textId="644FF058" w:rsidR="00E6388D" w:rsidRPr="007C7602" w:rsidRDefault="00E6388D" w:rsidP="00E6388D">
            <w:pPr>
              <w:spacing w:after="0" w:line="360" w:lineRule="auto"/>
              <w:jc w:val="center"/>
              <w:rPr>
                <w:rFonts w:ascii="Book Antiqua" w:hAnsi="Book Antiqua"/>
                <w:sz w:val="24"/>
                <w:szCs w:val="24"/>
              </w:rPr>
            </w:pPr>
          </w:p>
        </w:tc>
      </w:tr>
      <w:tr w:rsidR="00E6388D" w:rsidRPr="007C7602" w14:paraId="39D671D2" w14:textId="77777777" w:rsidTr="00304338">
        <w:trPr>
          <w:gridAfter w:val="1"/>
          <w:wAfter w:w="62" w:type="dxa"/>
        </w:trPr>
        <w:tc>
          <w:tcPr>
            <w:tcW w:w="3369" w:type="dxa"/>
            <w:tcBorders>
              <w:bottom w:val="single" w:sz="4" w:space="0" w:color="auto"/>
            </w:tcBorders>
          </w:tcPr>
          <w:p w14:paraId="7664C8A7" w14:textId="1FCE4DCE" w:rsidR="00E6388D" w:rsidRPr="007C7602" w:rsidRDefault="00E6388D" w:rsidP="00485199">
            <w:pPr>
              <w:spacing w:after="0" w:line="360" w:lineRule="auto"/>
              <w:rPr>
                <w:rFonts w:ascii="Book Antiqua" w:hAnsi="Book Antiqua"/>
                <w:sz w:val="24"/>
                <w:szCs w:val="24"/>
              </w:rPr>
            </w:pPr>
            <w:r w:rsidRPr="007C7602">
              <w:rPr>
                <w:rFonts w:ascii="Book Antiqua" w:hAnsi="Book Antiqua"/>
                <w:sz w:val="24"/>
                <w:szCs w:val="24"/>
              </w:rPr>
              <w:t>Beam shaping filters which vary the X-ray intensity across the patient cross section</w:t>
            </w:r>
          </w:p>
        </w:tc>
        <w:tc>
          <w:tcPr>
            <w:tcW w:w="5811" w:type="dxa"/>
            <w:tcBorders>
              <w:bottom w:val="single" w:sz="4" w:space="0" w:color="auto"/>
            </w:tcBorders>
          </w:tcPr>
          <w:p w14:paraId="7EF28B49" w14:textId="69C45814" w:rsidR="00E6388D" w:rsidRPr="007C7602" w:rsidRDefault="00E6388D" w:rsidP="00485199">
            <w:pPr>
              <w:spacing w:after="0" w:line="360" w:lineRule="auto"/>
              <w:rPr>
                <w:rFonts w:ascii="Book Antiqua" w:hAnsi="Book Antiqua"/>
                <w:sz w:val="24"/>
                <w:szCs w:val="24"/>
              </w:rPr>
            </w:pPr>
          </w:p>
        </w:tc>
      </w:tr>
    </w:tbl>
    <w:p w14:paraId="7031923B" w14:textId="7C0D6D6F" w:rsidR="000E6CF5" w:rsidRDefault="00222581" w:rsidP="00B20115">
      <w:pPr>
        <w:spacing w:after="0" w:line="360" w:lineRule="auto"/>
        <w:jc w:val="both"/>
        <w:rPr>
          <w:rFonts w:ascii="Book Antiqua" w:hAnsi="Book Antiqua"/>
          <w:sz w:val="24"/>
          <w:szCs w:val="24"/>
          <w:lang w:eastAsia="zh-CN"/>
        </w:rPr>
      </w:pPr>
      <w:r w:rsidRPr="007C7602">
        <w:rPr>
          <w:rFonts w:ascii="Book Antiqua" w:hAnsi="Book Antiqua"/>
          <w:sz w:val="24"/>
          <w:szCs w:val="24"/>
          <w:lang w:val="en-US"/>
        </w:rPr>
        <w:t>CT</w:t>
      </w:r>
      <w:r w:rsidRPr="007C7602">
        <w:rPr>
          <w:rFonts w:ascii="Book Antiqua" w:hAnsi="Book Antiqua" w:hint="eastAsia"/>
          <w:sz w:val="24"/>
          <w:szCs w:val="24"/>
          <w:lang w:val="en-US" w:eastAsia="zh-CN"/>
        </w:rPr>
        <w:t>:</w:t>
      </w:r>
      <w:r w:rsidRPr="007C7602">
        <w:rPr>
          <w:rFonts w:ascii="Book Antiqua" w:hAnsi="Book Antiqua"/>
          <w:sz w:val="24"/>
          <w:szCs w:val="24"/>
          <w:lang w:val="en-US"/>
        </w:rPr>
        <w:t xml:space="preserve"> Computed tomography</w:t>
      </w:r>
      <w:r w:rsidRPr="007C7602">
        <w:rPr>
          <w:rFonts w:ascii="Book Antiqua" w:hAnsi="Book Antiqua" w:hint="eastAsia"/>
          <w:sz w:val="24"/>
          <w:szCs w:val="24"/>
          <w:lang w:val="en-US" w:eastAsia="zh-CN"/>
        </w:rPr>
        <w:t>.</w:t>
      </w:r>
    </w:p>
    <w:p w14:paraId="38C3CA7C" w14:textId="77777777" w:rsidR="000E6CF5" w:rsidRPr="00D865A9" w:rsidRDefault="000E6CF5" w:rsidP="00B20115">
      <w:pPr>
        <w:spacing w:after="0" w:line="360" w:lineRule="auto"/>
        <w:jc w:val="both"/>
        <w:rPr>
          <w:rFonts w:ascii="Book Antiqua" w:hAnsi="Book Antiqua"/>
          <w:sz w:val="24"/>
          <w:szCs w:val="24"/>
        </w:rPr>
      </w:pPr>
    </w:p>
    <w:sectPr w:rsidR="000E6CF5" w:rsidRPr="00D865A9" w:rsidSect="00A573F7">
      <w:footnotePr>
        <w:numFmt w:val="chicago"/>
      </w:footnotePr>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6C665C" w14:textId="77777777" w:rsidR="009C1572" w:rsidRDefault="009C1572" w:rsidP="00D869A4">
      <w:pPr>
        <w:spacing w:after="0" w:line="240" w:lineRule="auto"/>
      </w:pPr>
      <w:r>
        <w:separator/>
      </w:r>
    </w:p>
  </w:endnote>
  <w:endnote w:type="continuationSeparator" w:id="0">
    <w:p w14:paraId="6A4BDE68" w14:textId="77777777" w:rsidR="009C1572" w:rsidRDefault="009C1572" w:rsidP="00D869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1B3B2F" w14:textId="77777777" w:rsidR="009C1572" w:rsidRDefault="009C1572" w:rsidP="00D869A4">
      <w:pPr>
        <w:spacing w:after="0" w:line="240" w:lineRule="auto"/>
      </w:pPr>
      <w:r>
        <w:separator/>
      </w:r>
    </w:p>
  </w:footnote>
  <w:footnote w:type="continuationSeparator" w:id="0">
    <w:p w14:paraId="48061212" w14:textId="77777777" w:rsidR="009C1572" w:rsidRDefault="009C1572" w:rsidP="00D869A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B223DC"/>
    <w:multiLevelType w:val="multilevel"/>
    <w:tmpl w:val="E3CE0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AF13D6E"/>
    <w:multiLevelType w:val="hybridMultilevel"/>
    <w:tmpl w:val="796A3DA0"/>
    <w:lvl w:ilvl="0" w:tplc="B2AA9DA6">
      <w:start w:val="1"/>
      <w:numFmt w:val="bullet"/>
      <w:lvlText w:val=""/>
      <w:lvlJc w:val="left"/>
      <w:pPr>
        <w:ind w:left="720" w:hanging="360"/>
      </w:pPr>
      <w:rPr>
        <w:rFonts w:ascii="Wingdings" w:hAnsi="Wingdings" w:hint="default"/>
        <w:color w:val="000000" w:themeColor="text1"/>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26983E9F"/>
    <w:multiLevelType w:val="hybridMultilevel"/>
    <w:tmpl w:val="4E00D2E8"/>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963D1E"/>
    <w:multiLevelType w:val="hybridMultilevel"/>
    <w:tmpl w:val="DCA082C8"/>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nsid w:val="49E75635"/>
    <w:multiLevelType w:val="multilevel"/>
    <w:tmpl w:val="FC5C0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DE645C8"/>
    <w:multiLevelType w:val="hybridMultilevel"/>
    <w:tmpl w:val="E1A40894"/>
    <w:lvl w:ilvl="0" w:tplc="1809000B">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6">
    <w:nsid w:val="4E7B04FD"/>
    <w:multiLevelType w:val="hybridMultilevel"/>
    <w:tmpl w:val="39E093A2"/>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50E3693F"/>
    <w:multiLevelType w:val="hybridMultilevel"/>
    <w:tmpl w:val="DEE81878"/>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nsid w:val="556E1AC1"/>
    <w:multiLevelType w:val="hybridMultilevel"/>
    <w:tmpl w:val="06A2AD2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6DCD27FB"/>
    <w:multiLevelType w:val="hybridMultilevel"/>
    <w:tmpl w:val="FBCA0D5E"/>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nsid w:val="72A320FD"/>
    <w:multiLevelType w:val="hybridMultilevel"/>
    <w:tmpl w:val="84869824"/>
    <w:lvl w:ilvl="0" w:tplc="1809000F">
      <w:start w:val="1"/>
      <w:numFmt w:val="decimal"/>
      <w:lvlText w:val="%1."/>
      <w:lvlJc w:val="left"/>
      <w:pPr>
        <w:ind w:left="720" w:hanging="360"/>
      </w:pPr>
      <w:rPr>
        <w:rFonts w:cs="Times New Roman"/>
      </w:rPr>
    </w:lvl>
    <w:lvl w:ilvl="1" w:tplc="18090019">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11">
    <w:nsid w:val="72DD4944"/>
    <w:multiLevelType w:val="hybridMultilevel"/>
    <w:tmpl w:val="0B9E20C4"/>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nsid w:val="763E74FD"/>
    <w:multiLevelType w:val="hybridMultilevel"/>
    <w:tmpl w:val="A6B8594A"/>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num w:numId="1">
    <w:abstractNumId w:val="10"/>
  </w:num>
  <w:num w:numId="2">
    <w:abstractNumId w:val="5"/>
  </w:num>
  <w:num w:numId="3">
    <w:abstractNumId w:val="8"/>
  </w:num>
  <w:num w:numId="4">
    <w:abstractNumId w:val="6"/>
  </w:num>
  <w:num w:numId="5">
    <w:abstractNumId w:val="3"/>
  </w:num>
  <w:num w:numId="6">
    <w:abstractNumId w:val="12"/>
  </w:num>
  <w:num w:numId="7">
    <w:abstractNumId w:val="11"/>
  </w:num>
  <w:num w:numId="8">
    <w:abstractNumId w:val="7"/>
  </w:num>
  <w:num w:numId="9">
    <w:abstractNumId w:val="9"/>
  </w:num>
  <w:num w:numId="10">
    <w:abstractNumId w:val="1"/>
  </w:num>
  <w:num w:numId="11">
    <w:abstractNumId w:val="0"/>
  </w:num>
  <w:num w:numId="12">
    <w:abstractNumId w:val="4"/>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numFmt w:val="chicago"/>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69A4"/>
    <w:rsid w:val="00000489"/>
    <w:rsid w:val="00006DDE"/>
    <w:rsid w:val="0000723A"/>
    <w:rsid w:val="0001469E"/>
    <w:rsid w:val="00021173"/>
    <w:rsid w:val="000233BE"/>
    <w:rsid w:val="000243EF"/>
    <w:rsid w:val="000308A9"/>
    <w:rsid w:val="00031739"/>
    <w:rsid w:val="0004426B"/>
    <w:rsid w:val="00044D71"/>
    <w:rsid w:val="000525CF"/>
    <w:rsid w:val="00055174"/>
    <w:rsid w:val="00057380"/>
    <w:rsid w:val="0006438F"/>
    <w:rsid w:val="00071954"/>
    <w:rsid w:val="00074B64"/>
    <w:rsid w:val="00083450"/>
    <w:rsid w:val="00095DF5"/>
    <w:rsid w:val="00096EAE"/>
    <w:rsid w:val="000A0F63"/>
    <w:rsid w:val="000C5241"/>
    <w:rsid w:val="000C7800"/>
    <w:rsid w:val="000E6CF5"/>
    <w:rsid w:val="000E7714"/>
    <w:rsid w:val="000F0784"/>
    <w:rsid w:val="000F47C0"/>
    <w:rsid w:val="000F6779"/>
    <w:rsid w:val="000F7D44"/>
    <w:rsid w:val="001075D8"/>
    <w:rsid w:val="0011638C"/>
    <w:rsid w:val="00116CAF"/>
    <w:rsid w:val="0011712C"/>
    <w:rsid w:val="0011798B"/>
    <w:rsid w:val="00122F3D"/>
    <w:rsid w:val="00123CF1"/>
    <w:rsid w:val="00126384"/>
    <w:rsid w:val="00135A5B"/>
    <w:rsid w:val="00144C93"/>
    <w:rsid w:val="00150FE2"/>
    <w:rsid w:val="001535A4"/>
    <w:rsid w:val="0015730B"/>
    <w:rsid w:val="001604C9"/>
    <w:rsid w:val="0016073F"/>
    <w:rsid w:val="00166643"/>
    <w:rsid w:val="0017219C"/>
    <w:rsid w:val="00177ADA"/>
    <w:rsid w:val="0018373D"/>
    <w:rsid w:val="001843B8"/>
    <w:rsid w:val="0018467F"/>
    <w:rsid w:val="001A0714"/>
    <w:rsid w:val="001A39A6"/>
    <w:rsid w:val="001A576D"/>
    <w:rsid w:val="001A7565"/>
    <w:rsid w:val="001B0589"/>
    <w:rsid w:val="001B6354"/>
    <w:rsid w:val="001B6582"/>
    <w:rsid w:val="001C342B"/>
    <w:rsid w:val="001C5E39"/>
    <w:rsid w:val="001D112B"/>
    <w:rsid w:val="001E795E"/>
    <w:rsid w:val="001E7C75"/>
    <w:rsid w:val="001F1156"/>
    <w:rsid w:val="001F42AD"/>
    <w:rsid w:val="00200A55"/>
    <w:rsid w:val="00201A3C"/>
    <w:rsid w:val="00205974"/>
    <w:rsid w:val="0021408D"/>
    <w:rsid w:val="00214268"/>
    <w:rsid w:val="00214E63"/>
    <w:rsid w:val="00222581"/>
    <w:rsid w:val="00222BD0"/>
    <w:rsid w:val="00231E18"/>
    <w:rsid w:val="0023535E"/>
    <w:rsid w:val="0024145A"/>
    <w:rsid w:val="00252983"/>
    <w:rsid w:val="00257660"/>
    <w:rsid w:val="00262E29"/>
    <w:rsid w:val="00290E96"/>
    <w:rsid w:val="00291960"/>
    <w:rsid w:val="002A3417"/>
    <w:rsid w:val="002A43F0"/>
    <w:rsid w:val="002B1016"/>
    <w:rsid w:val="002C27AB"/>
    <w:rsid w:val="002C610F"/>
    <w:rsid w:val="002D4729"/>
    <w:rsid w:val="002D6DBB"/>
    <w:rsid w:val="002E20AE"/>
    <w:rsid w:val="002E34F5"/>
    <w:rsid w:val="002F3281"/>
    <w:rsid w:val="003009C4"/>
    <w:rsid w:val="00304338"/>
    <w:rsid w:val="0030586B"/>
    <w:rsid w:val="00307874"/>
    <w:rsid w:val="00314F30"/>
    <w:rsid w:val="00316DDD"/>
    <w:rsid w:val="00320EE3"/>
    <w:rsid w:val="003217A1"/>
    <w:rsid w:val="003255D9"/>
    <w:rsid w:val="0032608A"/>
    <w:rsid w:val="00332343"/>
    <w:rsid w:val="00337166"/>
    <w:rsid w:val="00346362"/>
    <w:rsid w:val="003506B9"/>
    <w:rsid w:val="00350DDD"/>
    <w:rsid w:val="003519BE"/>
    <w:rsid w:val="00351C17"/>
    <w:rsid w:val="0035570D"/>
    <w:rsid w:val="003563A5"/>
    <w:rsid w:val="00357901"/>
    <w:rsid w:val="00366B44"/>
    <w:rsid w:val="00370EC3"/>
    <w:rsid w:val="00373828"/>
    <w:rsid w:val="00375292"/>
    <w:rsid w:val="00376B4E"/>
    <w:rsid w:val="00377632"/>
    <w:rsid w:val="0038640D"/>
    <w:rsid w:val="003870EB"/>
    <w:rsid w:val="00387F7D"/>
    <w:rsid w:val="00394F5B"/>
    <w:rsid w:val="003A5321"/>
    <w:rsid w:val="003A71B8"/>
    <w:rsid w:val="003C037A"/>
    <w:rsid w:val="003D08E6"/>
    <w:rsid w:val="003E1B7D"/>
    <w:rsid w:val="003E7234"/>
    <w:rsid w:val="003E724F"/>
    <w:rsid w:val="003F02B4"/>
    <w:rsid w:val="003F166F"/>
    <w:rsid w:val="00401280"/>
    <w:rsid w:val="0040598E"/>
    <w:rsid w:val="00420837"/>
    <w:rsid w:val="00424408"/>
    <w:rsid w:val="004248EB"/>
    <w:rsid w:val="00427309"/>
    <w:rsid w:val="00435922"/>
    <w:rsid w:val="0044051C"/>
    <w:rsid w:val="00452236"/>
    <w:rsid w:val="00453EA3"/>
    <w:rsid w:val="00456ED1"/>
    <w:rsid w:val="00467466"/>
    <w:rsid w:val="00474E79"/>
    <w:rsid w:val="00482171"/>
    <w:rsid w:val="00485199"/>
    <w:rsid w:val="004909D7"/>
    <w:rsid w:val="004A1CEC"/>
    <w:rsid w:val="004C0E2D"/>
    <w:rsid w:val="004C6A25"/>
    <w:rsid w:val="004C6C74"/>
    <w:rsid w:val="004C7B27"/>
    <w:rsid w:val="004E2832"/>
    <w:rsid w:val="004F2B93"/>
    <w:rsid w:val="004F483E"/>
    <w:rsid w:val="004F50A4"/>
    <w:rsid w:val="004F5272"/>
    <w:rsid w:val="00504026"/>
    <w:rsid w:val="00512F29"/>
    <w:rsid w:val="00514E5A"/>
    <w:rsid w:val="00515459"/>
    <w:rsid w:val="005219CF"/>
    <w:rsid w:val="005278CD"/>
    <w:rsid w:val="00542477"/>
    <w:rsid w:val="00542882"/>
    <w:rsid w:val="00553275"/>
    <w:rsid w:val="00553DF5"/>
    <w:rsid w:val="00554008"/>
    <w:rsid w:val="00555576"/>
    <w:rsid w:val="005562C9"/>
    <w:rsid w:val="00557C89"/>
    <w:rsid w:val="005616FE"/>
    <w:rsid w:val="00563AB9"/>
    <w:rsid w:val="005834AB"/>
    <w:rsid w:val="00585192"/>
    <w:rsid w:val="0059224C"/>
    <w:rsid w:val="00594F29"/>
    <w:rsid w:val="005A14F4"/>
    <w:rsid w:val="005A2A7A"/>
    <w:rsid w:val="005A7BB1"/>
    <w:rsid w:val="005C3FC2"/>
    <w:rsid w:val="005D5530"/>
    <w:rsid w:val="005D6A10"/>
    <w:rsid w:val="005E2B2B"/>
    <w:rsid w:val="005E2F80"/>
    <w:rsid w:val="005E3BF0"/>
    <w:rsid w:val="005E7AC0"/>
    <w:rsid w:val="005F3866"/>
    <w:rsid w:val="005F5C4F"/>
    <w:rsid w:val="00600777"/>
    <w:rsid w:val="00600E7C"/>
    <w:rsid w:val="0060148E"/>
    <w:rsid w:val="00603617"/>
    <w:rsid w:val="00606DB6"/>
    <w:rsid w:val="00611FC9"/>
    <w:rsid w:val="00614C7E"/>
    <w:rsid w:val="00625F3F"/>
    <w:rsid w:val="00642007"/>
    <w:rsid w:val="00644B17"/>
    <w:rsid w:val="0064662F"/>
    <w:rsid w:val="00655173"/>
    <w:rsid w:val="00672114"/>
    <w:rsid w:val="0067374B"/>
    <w:rsid w:val="00675AA1"/>
    <w:rsid w:val="00680565"/>
    <w:rsid w:val="006840D9"/>
    <w:rsid w:val="0068671B"/>
    <w:rsid w:val="00695A11"/>
    <w:rsid w:val="006972C7"/>
    <w:rsid w:val="006A4C27"/>
    <w:rsid w:val="006A7755"/>
    <w:rsid w:val="006B1503"/>
    <w:rsid w:val="006B279C"/>
    <w:rsid w:val="006C37EB"/>
    <w:rsid w:val="006D0714"/>
    <w:rsid w:val="006E25A1"/>
    <w:rsid w:val="006E3CCC"/>
    <w:rsid w:val="006F1AE8"/>
    <w:rsid w:val="006F1FE3"/>
    <w:rsid w:val="0071684D"/>
    <w:rsid w:val="00725767"/>
    <w:rsid w:val="00726634"/>
    <w:rsid w:val="00727AD6"/>
    <w:rsid w:val="0074068D"/>
    <w:rsid w:val="00752FFF"/>
    <w:rsid w:val="00762596"/>
    <w:rsid w:val="007630E0"/>
    <w:rsid w:val="007632E2"/>
    <w:rsid w:val="007640AF"/>
    <w:rsid w:val="00767351"/>
    <w:rsid w:val="0077012B"/>
    <w:rsid w:val="00776C79"/>
    <w:rsid w:val="00783F6D"/>
    <w:rsid w:val="00786B57"/>
    <w:rsid w:val="00791084"/>
    <w:rsid w:val="00791C14"/>
    <w:rsid w:val="00792AEF"/>
    <w:rsid w:val="007A1D11"/>
    <w:rsid w:val="007A4F93"/>
    <w:rsid w:val="007B375E"/>
    <w:rsid w:val="007B5993"/>
    <w:rsid w:val="007B7E5C"/>
    <w:rsid w:val="007C7602"/>
    <w:rsid w:val="007D288C"/>
    <w:rsid w:val="007D33D0"/>
    <w:rsid w:val="007D4CB6"/>
    <w:rsid w:val="007E6D27"/>
    <w:rsid w:val="008036BD"/>
    <w:rsid w:val="00806701"/>
    <w:rsid w:val="0080717E"/>
    <w:rsid w:val="0081339F"/>
    <w:rsid w:val="00831E8E"/>
    <w:rsid w:val="008420A8"/>
    <w:rsid w:val="00844B3E"/>
    <w:rsid w:val="008500E9"/>
    <w:rsid w:val="00850556"/>
    <w:rsid w:val="00855A30"/>
    <w:rsid w:val="00860562"/>
    <w:rsid w:val="00863B00"/>
    <w:rsid w:val="0087284D"/>
    <w:rsid w:val="0088548E"/>
    <w:rsid w:val="00896BA4"/>
    <w:rsid w:val="00897A07"/>
    <w:rsid w:val="008A4114"/>
    <w:rsid w:val="008A7716"/>
    <w:rsid w:val="008B15CB"/>
    <w:rsid w:val="008C1C80"/>
    <w:rsid w:val="008C3C35"/>
    <w:rsid w:val="008C3D77"/>
    <w:rsid w:val="008C4310"/>
    <w:rsid w:val="008C5830"/>
    <w:rsid w:val="008C5912"/>
    <w:rsid w:val="008D2BD4"/>
    <w:rsid w:val="008D7F6E"/>
    <w:rsid w:val="008F73B4"/>
    <w:rsid w:val="00924B74"/>
    <w:rsid w:val="009308FB"/>
    <w:rsid w:val="009350E8"/>
    <w:rsid w:val="00937670"/>
    <w:rsid w:val="00941757"/>
    <w:rsid w:val="00943C67"/>
    <w:rsid w:val="0095131C"/>
    <w:rsid w:val="00954A61"/>
    <w:rsid w:val="00955082"/>
    <w:rsid w:val="0096025B"/>
    <w:rsid w:val="009607C7"/>
    <w:rsid w:val="00963DB2"/>
    <w:rsid w:val="00971F5B"/>
    <w:rsid w:val="009727AF"/>
    <w:rsid w:val="0097467F"/>
    <w:rsid w:val="00975EEF"/>
    <w:rsid w:val="009809A8"/>
    <w:rsid w:val="0098176D"/>
    <w:rsid w:val="0098267E"/>
    <w:rsid w:val="00982E7C"/>
    <w:rsid w:val="00983449"/>
    <w:rsid w:val="00985346"/>
    <w:rsid w:val="009859E8"/>
    <w:rsid w:val="009A4D92"/>
    <w:rsid w:val="009B46F0"/>
    <w:rsid w:val="009B66C3"/>
    <w:rsid w:val="009B7AD7"/>
    <w:rsid w:val="009C1572"/>
    <w:rsid w:val="009E2E76"/>
    <w:rsid w:val="009E3A11"/>
    <w:rsid w:val="009E6111"/>
    <w:rsid w:val="009E7377"/>
    <w:rsid w:val="009F43AC"/>
    <w:rsid w:val="009F5C65"/>
    <w:rsid w:val="009F7EB3"/>
    <w:rsid w:val="00A01CAD"/>
    <w:rsid w:val="00A11F4A"/>
    <w:rsid w:val="00A13FC4"/>
    <w:rsid w:val="00A1420E"/>
    <w:rsid w:val="00A15645"/>
    <w:rsid w:val="00A16BA9"/>
    <w:rsid w:val="00A2061F"/>
    <w:rsid w:val="00A21829"/>
    <w:rsid w:val="00A23705"/>
    <w:rsid w:val="00A34E6C"/>
    <w:rsid w:val="00A35F70"/>
    <w:rsid w:val="00A46DA3"/>
    <w:rsid w:val="00A50285"/>
    <w:rsid w:val="00A54490"/>
    <w:rsid w:val="00A551EA"/>
    <w:rsid w:val="00A573F7"/>
    <w:rsid w:val="00A57756"/>
    <w:rsid w:val="00A63BA5"/>
    <w:rsid w:val="00A810CC"/>
    <w:rsid w:val="00A8316A"/>
    <w:rsid w:val="00A9323E"/>
    <w:rsid w:val="00AA1381"/>
    <w:rsid w:val="00AA1A18"/>
    <w:rsid w:val="00AB1337"/>
    <w:rsid w:val="00AC259C"/>
    <w:rsid w:val="00AC4B2F"/>
    <w:rsid w:val="00AD064A"/>
    <w:rsid w:val="00AD16B7"/>
    <w:rsid w:val="00AD1A66"/>
    <w:rsid w:val="00AD2949"/>
    <w:rsid w:val="00AD2BA0"/>
    <w:rsid w:val="00AD6167"/>
    <w:rsid w:val="00AF2AAF"/>
    <w:rsid w:val="00AF31BC"/>
    <w:rsid w:val="00AF416A"/>
    <w:rsid w:val="00AF52F2"/>
    <w:rsid w:val="00AF574F"/>
    <w:rsid w:val="00B12437"/>
    <w:rsid w:val="00B14735"/>
    <w:rsid w:val="00B16326"/>
    <w:rsid w:val="00B20115"/>
    <w:rsid w:val="00B254DC"/>
    <w:rsid w:val="00B2641C"/>
    <w:rsid w:val="00B33CAF"/>
    <w:rsid w:val="00B35A32"/>
    <w:rsid w:val="00B445D1"/>
    <w:rsid w:val="00B505C0"/>
    <w:rsid w:val="00B522D5"/>
    <w:rsid w:val="00B55063"/>
    <w:rsid w:val="00B72131"/>
    <w:rsid w:val="00B75514"/>
    <w:rsid w:val="00B824EE"/>
    <w:rsid w:val="00B82D76"/>
    <w:rsid w:val="00B83A08"/>
    <w:rsid w:val="00B84691"/>
    <w:rsid w:val="00B91486"/>
    <w:rsid w:val="00B93F86"/>
    <w:rsid w:val="00B96175"/>
    <w:rsid w:val="00BA2149"/>
    <w:rsid w:val="00BA69D9"/>
    <w:rsid w:val="00BB3D59"/>
    <w:rsid w:val="00BB5555"/>
    <w:rsid w:val="00BB5755"/>
    <w:rsid w:val="00BB58A2"/>
    <w:rsid w:val="00BC2233"/>
    <w:rsid w:val="00BC486A"/>
    <w:rsid w:val="00BE47F9"/>
    <w:rsid w:val="00BF4692"/>
    <w:rsid w:val="00C01D8F"/>
    <w:rsid w:val="00C04D61"/>
    <w:rsid w:val="00C04F49"/>
    <w:rsid w:val="00C14AA5"/>
    <w:rsid w:val="00C20B56"/>
    <w:rsid w:val="00C27423"/>
    <w:rsid w:val="00C31DCF"/>
    <w:rsid w:val="00C324F0"/>
    <w:rsid w:val="00C361A7"/>
    <w:rsid w:val="00C42125"/>
    <w:rsid w:val="00C43590"/>
    <w:rsid w:val="00C435B8"/>
    <w:rsid w:val="00C52637"/>
    <w:rsid w:val="00C52D21"/>
    <w:rsid w:val="00C56B5E"/>
    <w:rsid w:val="00C61611"/>
    <w:rsid w:val="00C86A51"/>
    <w:rsid w:val="00CA4648"/>
    <w:rsid w:val="00CA65EB"/>
    <w:rsid w:val="00CA7191"/>
    <w:rsid w:val="00CC134F"/>
    <w:rsid w:val="00CC1F6E"/>
    <w:rsid w:val="00CC304F"/>
    <w:rsid w:val="00CC53B2"/>
    <w:rsid w:val="00CD268E"/>
    <w:rsid w:val="00CD3B95"/>
    <w:rsid w:val="00CD702B"/>
    <w:rsid w:val="00CE672A"/>
    <w:rsid w:val="00D0384C"/>
    <w:rsid w:val="00D125C4"/>
    <w:rsid w:val="00D14F7C"/>
    <w:rsid w:val="00D175A0"/>
    <w:rsid w:val="00D22D19"/>
    <w:rsid w:val="00D353D6"/>
    <w:rsid w:val="00D419BE"/>
    <w:rsid w:val="00D4427D"/>
    <w:rsid w:val="00D44D1E"/>
    <w:rsid w:val="00D45496"/>
    <w:rsid w:val="00D52104"/>
    <w:rsid w:val="00D525E9"/>
    <w:rsid w:val="00D56305"/>
    <w:rsid w:val="00D626BF"/>
    <w:rsid w:val="00D7233E"/>
    <w:rsid w:val="00D7467E"/>
    <w:rsid w:val="00D754EB"/>
    <w:rsid w:val="00D7655D"/>
    <w:rsid w:val="00D7713D"/>
    <w:rsid w:val="00D81563"/>
    <w:rsid w:val="00D81F16"/>
    <w:rsid w:val="00D84953"/>
    <w:rsid w:val="00D84D19"/>
    <w:rsid w:val="00D865A9"/>
    <w:rsid w:val="00D869A4"/>
    <w:rsid w:val="00D86FEC"/>
    <w:rsid w:val="00D908F1"/>
    <w:rsid w:val="00D90CFF"/>
    <w:rsid w:val="00D9532C"/>
    <w:rsid w:val="00D960B5"/>
    <w:rsid w:val="00D96828"/>
    <w:rsid w:val="00DA0B3D"/>
    <w:rsid w:val="00DA6D7D"/>
    <w:rsid w:val="00DA76BD"/>
    <w:rsid w:val="00DB0476"/>
    <w:rsid w:val="00DB1960"/>
    <w:rsid w:val="00DB2E40"/>
    <w:rsid w:val="00DB5869"/>
    <w:rsid w:val="00DB5E7B"/>
    <w:rsid w:val="00DC7205"/>
    <w:rsid w:val="00DD153F"/>
    <w:rsid w:val="00DD30A3"/>
    <w:rsid w:val="00DD449F"/>
    <w:rsid w:val="00DD5A19"/>
    <w:rsid w:val="00DE1F93"/>
    <w:rsid w:val="00DE2F34"/>
    <w:rsid w:val="00DE57A2"/>
    <w:rsid w:val="00DE5837"/>
    <w:rsid w:val="00DF4B16"/>
    <w:rsid w:val="00DF77B7"/>
    <w:rsid w:val="00E10E26"/>
    <w:rsid w:val="00E178F6"/>
    <w:rsid w:val="00E256AA"/>
    <w:rsid w:val="00E36CC3"/>
    <w:rsid w:val="00E37D90"/>
    <w:rsid w:val="00E4374B"/>
    <w:rsid w:val="00E45D2B"/>
    <w:rsid w:val="00E53035"/>
    <w:rsid w:val="00E61070"/>
    <w:rsid w:val="00E62C95"/>
    <w:rsid w:val="00E6388D"/>
    <w:rsid w:val="00E6718A"/>
    <w:rsid w:val="00E70BDF"/>
    <w:rsid w:val="00E712C1"/>
    <w:rsid w:val="00E727E7"/>
    <w:rsid w:val="00E7432D"/>
    <w:rsid w:val="00E74C5D"/>
    <w:rsid w:val="00E80A87"/>
    <w:rsid w:val="00E86809"/>
    <w:rsid w:val="00E87D79"/>
    <w:rsid w:val="00E947D9"/>
    <w:rsid w:val="00E97C63"/>
    <w:rsid w:val="00E97E71"/>
    <w:rsid w:val="00EA7352"/>
    <w:rsid w:val="00EA7C24"/>
    <w:rsid w:val="00EB287E"/>
    <w:rsid w:val="00EB2DA2"/>
    <w:rsid w:val="00EB51FC"/>
    <w:rsid w:val="00EC2878"/>
    <w:rsid w:val="00EC2D0B"/>
    <w:rsid w:val="00EC568D"/>
    <w:rsid w:val="00ED03C6"/>
    <w:rsid w:val="00ED04D2"/>
    <w:rsid w:val="00ED06EB"/>
    <w:rsid w:val="00EE0BCC"/>
    <w:rsid w:val="00EE4F38"/>
    <w:rsid w:val="00EF67D6"/>
    <w:rsid w:val="00F00B06"/>
    <w:rsid w:val="00F0203D"/>
    <w:rsid w:val="00F04FDB"/>
    <w:rsid w:val="00F255DF"/>
    <w:rsid w:val="00F26BD0"/>
    <w:rsid w:val="00F31BD8"/>
    <w:rsid w:val="00F33492"/>
    <w:rsid w:val="00F359DF"/>
    <w:rsid w:val="00F426A3"/>
    <w:rsid w:val="00F45C6E"/>
    <w:rsid w:val="00F51242"/>
    <w:rsid w:val="00F51417"/>
    <w:rsid w:val="00F55434"/>
    <w:rsid w:val="00F713CE"/>
    <w:rsid w:val="00F8281B"/>
    <w:rsid w:val="00F83970"/>
    <w:rsid w:val="00F87EA5"/>
    <w:rsid w:val="00FA1F58"/>
    <w:rsid w:val="00FB4958"/>
    <w:rsid w:val="00FC3E69"/>
    <w:rsid w:val="00FC455D"/>
    <w:rsid w:val="00FD5B1E"/>
    <w:rsid w:val="00FE48AC"/>
    <w:rsid w:val="00FE51D7"/>
    <w:rsid w:val="00FE62C3"/>
    <w:rsid w:val="00FF1DAD"/>
    <w:rsid w:val="00FF4ED4"/>
    <w:rsid w:val="00FF668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3C54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73F7"/>
    <w:pPr>
      <w:spacing w:after="200" w:line="276" w:lineRule="auto"/>
    </w:pPr>
    <w:rPr>
      <w:lang w:val="en-I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869A4"/>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D869A4"/>
    <w:rPr>
      <w:rFonts w:cs="Times New Roman"/>
    </w:rPr>
  </w:style>
  <w:style w:type="paragraph" w:styleId="Footer">
    <w:name w:val="footer"/>
    <w:basedOn w:val="Normal"/>
    <w:link w:val="FooterChar"/>
    <w:uiPriority w:val="99"/>
    <w:rsid w:val="00D869A4"/>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D869A4"/>
    <w:rPr>
      <w:rFonts w:cs="Times New Roman"/>
    </w:rPr>
  </w:style>
  <w:style w:type="paragraph" w:styleId="BalloonText">
    <w:name w:val="Balloon Text"/>
    <w:basedOn w:val="Normal"/>
    <w:link w:val="BalloonTextChar"/>
    <w:uiPriority w:val="99"/>
    <w:semiHidden/>
    <w:rsid w:val="00D869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869A4"/>
    <w:rPr>
      <w:rFonts w:ascii="Tahoma" w:hAnsi="Tahoma" w:cs="Tahoma"/>
      <w:sz w:val="16"/>
      <w:szCs w:val="16"/>
    </w:rPr>
  </w:style>
  <w:style w:type="paragraph" w:styleId="ListParagraph">
    <w:name w:val="List Paragraph"/>
    <w:basedOn w:val="Normal"/>
    <w:uiPriority w:val="34"/>
    <w:qFormat/>
    <w:rsid w:val="00D869A4"/>
    <w:pPr>
      <w:ind w:left="720"/>
      <w:contextualSpacing/>
    </w:pPr>
  </w:style>
  <w:style w:type="paragraph" w:styleId="EndnoteText">
    <w:name w:val="endnote text"/>
    <w:basedOn w:val="Normal"/>
    <w:link w:val="EndnoteTextChar"/>
    <w:uiPriority w:val="99"/>
    <w:semiHidden/>
    <w:rsid w:val="00D869A4"/>
    <w:pPr>
      <w:spacing w:after="0" w:line="240" w:lineRule="auto"/>
    </w:pPr>
    <w:rPr>
      <w:rFonts w:ascii="Times New Roman" w:eastAsia="Times New Roman" w:hAnsi="Times New Roman"/>
      <w:sz w:val="20"/>
      <w:szCs w:val="20"/>
      <w:lang w:val="en-US"/>
    </w:rPr>
  </w:style>
  <w:style w:type="character" w:customStyle="1" w:styleId="EndnoteTextChar">
    <w:name w:val="Endnote Text Char"/>
    <w:basedOn w:val="DefaultParagraphFont"/>
    <w:link w:val="EndnoteText"/>
    <w:uiPriority w:val="99"/>
    <w:semiHidden/>
    <w:locked/>
    <w:rsid w:val="00D869A4"/>
    <w:rPr>
      <w:rFonts w:ascii="Times New Roman" w:hAnsi="Times New Roman" w:cs="Times New Roman"/>
      <w:sz w:val="20"/>
      <w:szCs w:val="20"/>
      <w:lang w:val="en-US"/>
    </w:rPr>
  </w:style>
  <w:style w:type="character" w:styleId="EndnoteReference">
    <w:name w:val="endnote reference"/>
    <w:basedOn w:val="DefaultParagraphFont"/>
    <w:uiPriority w:val="99"/>
    <w:semiHidden/>
    <w:rsid w:val="00D869A4"/>
    <w:rPr>
      <w:rFonts w:cs="Times New Roman"/>
      <w:vertAlign w:val="superscript"/>
    </w:rPr>
  </w:style>
  <w:style w:type="paragraph" w:styleId="FootnoteText">
    <w:name w:val="footnote text"/>
    <w:basedOn w:val="Normal"/>
    <w:link w:val="FootnoteTextChar"/>
    <w:uiPriority w:val="99"/>
    <w:semiHidden/>
    <w:rsid w:val="00D869A4"/>
    <w:pPr>
      <w:spacing w:after="0" w:line="240" w:lineRule="auto"/>
    </w:pPr>
    <w:rPr>
      <w:rFonts w:ascii="Times New Roman" w:eastAsia="Times New Roman" w:hAnsi="Times New Roman"/>
      <w:sz w:val="20"/>
      <w:szCs w:val="20"/>
      <w:lang w:val="en-US"/>
    </w:rPr>
  </w:style>
  <w:style w:type="character" w:customStyle="1" w:styleId="FootnoteTextChar">
    <w:name w:val="Footnote Text Char"/>
    <w:basedOn w:val="DefaultParagraphFont"/>
    <w:link w:val="FootnoteText"/>
    <w:uiPriority w:val="99"/>
    <w:semiHidden/>
    <w:locked/>
    <w:rsid w:val="00D869A4"/>
    <w:rPr>
      <w:rFonts w:ascii="Times New Roman" w:hAnsi="Times New Roman" w:cs="Times New Roman"/>
      <w:sz w:val="20"/>
      <w:szCs w:val="20"/>
      <w:lang w:val="en-US"/>
    </w:rPr>
  </w:style>
  <w:style w:type="character" w:styleId="FootnoteReference">
    <w:name w:val="footnote reference"/>
    <w:basedOn w:val="DefaultParagraphFont"/>
    <w:uiPriority w:val="99"/>
    <w:semiHidden/>
    <w:rsid w:val="00D869A4"/>
    <w:rPr>
      <w:rFonts w:cs="Times New Roman"/>
      <w:vertAlign w:val="superscript"/>
    </w:rPr>
  </w:style>
  <w:style w:type="character" w:styleId="Hyperlink">
    <w:name w:val="Hyperlink"/>
    <w:basedOn w:val="DefaultParagraphFont"/>
    <w:uiPriority w:val="99"/>
    <w:rsid w:val="00D869A4"/>
    <w:rPr>
      <w:rFonts w:cs="Times New Roman"/>
      <w:color w:val="0000FF"/>
      <w:u w:val="single"/>
    </w:rPr>
  </w:style>
  <w:style w:type="table" w:styleId="TableGrid">
    <w:name w:val="Table Grid"/>
    <w:basedOn w:val="TableNormal"/>
    <w:locked/>
    <w:rsid w:val="00FE48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1">
    <w:name w:val="Medium Shading 1 Accent 1"/>
    <w:basedOn w:val="TableNormal"/>
    <w:uiPriority w:val="63"/>
    <w:rsid w:val="00BB3D59"/>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DC7205"/>
    <w:rPr>
      <w:sz w:val="16"/>
      <w:szCs w:val="16"/>
    </w:rPr>
  </w:style>
  <w:style w:type="paragraph" w:styleId="CommentText">
    <w:name w:val="annotation text"/>
    <w:basedOn w:val="Normal"/>
    <w:link w:val="CommentTextChar"/>
    <w:uiPriority w:val="99"/>
    <w:semiHidden/>
    <w:unhideWhenUsed/>
    <w:rsid w:val="00DC7205"/>
    <w:pPr>
      <w:spacing w:line="240" w:lineRule="auto"/>
    </w:pPr>
    <w:rPr>
      <w:sz w:val="20"/>
      <w:szCs w:val="20"/>
    </w:rPr>
  </w:style>
  <w:style w:type="character" w:customStyle="1" w:styleId="CommentTextChar">
    <w:name w:val="Comment Text Char"/>
    <w:basedOn w:val="DefaultParagraphFont"/>
    <w:link w:val="CommentText"/>
    <w:uiPriority w:val="99"/>
    <w:semiHidden/>
    <w:rsid w:val="00DC7205"/>
    <w:rPr>
      <w:sz w:val="20"/>
      <w:szCs w:val="20"/>
      <w:lang w:val="en-IE" w:eastAsia="en-US"/>
    </w:rPr>
  </w:style>
  <w:style w:type="paragraph" w:styleId="CommentSubject">
    <w:name w:val="annotation subject"/>
    <w:basedOn w:val="CommentText"/>
    <w:next w:val="CommentText"/>
    <w:link w:val="CommentSubjectChar"/>
    <w:uiPriority w:val="99"/>
    <w:semiHidden/>
    <w:unhideWhenUsed/>
    <w:rsid w:val="00DC7205"/>
    <w:rPr>
      <w:b/>
      <w:bCs/>
    </w:rPr>
  </w:style>
  <w:style w:type="character" w:customStyle="1" w:styleId="CommentSubjectChar">
    <w:name w:val="Comment Subject Char"/>
    <w:basedOn w:val="CommentTextChar"/>
    <w:link w:val="CommentSubject"/>
    <w:uiPriority w:val="99"/>
    <w:semiHidden/>
    <w:rsid w:val="00DC7205"/>
    <w:rPr>
      <w:b/>
      <w:bCs/>
      <w:sz w:val="20"/>
      <w:szCs w:val="20"/>
      <w:lang w:val="en-IE" w:eastAsia="en-US"/>
    </w:rPr>
  </w:style>
  <w:style w:type="paragraph" w:styleId="Bibliography">
    <w:name w:val="Bibliography"/>
    <w:basedOn w:val="Normal"/>
    <w:next w:val="Normal"/>
    <w:uiPriority w:val="37"/>
    <w:unhideWhenUsed/>
    <w:rsid w:val="003C037A"/>
    <w:pPr>
      <w:tabs>
        <w:tab w:val="left" w:pos="624"/>
      </w:tabs>
      <w:spacing w:after="240" w:line="240" w:lineRule="auto"/>
      <w:ind w:left="624" w:hanging="624"/>
    </w:pPr>
  </w:style>
  <w:style w:type="character" w:customStyle="1" w:styleId="apple-converted-space">
    <w:name w:val="apple-converted-space"/>
    <w:basedOn w:val="DefaultParagraphFont"/>
    <w:rsid w:val="005F3866"/>
  </w:style>
  <w:style w:type="character" w:customStyle="1" w:styleId="highlight">
    <w:name w:val="highlight"/>
    <w:basedOn w:val="DefaultParagraphFont"/>
    <w:rsid w:val="005F3866"/>
  </w:style>
  <w:style w:type="paragraph" w:customStyle="1" w:styleId="Title1">
    <w:name w:val="Title1"/>
    <w:basedOn w:val="Normal"/>
    <w:rsid w:val="003519BE"/>
    <w:pP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desc">
    <w:name w:val="desc"/>
    <w:basedOn w:val="Normal"/>
    <w:rsid w:val="003519BE"/>
    <w:pP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details">
    <w:name w:val="details"/>
    <w:basedOn w:val="Normal"/>
    <w:rsid w:val="003519BE"/>
    <w:pPr>
      <w:spacing w:before="100" w:beforeAutospacing="1" w:after="100" w:afterAutospacing="1" w:line="240" w:lineRule="auto"/>
    </w:pPr>
    <w:rPr>
      <w:rFonts w:ascii="Times New Roman" w:eastAsia="Times New Roman" w:hAnsi="Times New Roman"/>
      <w:sz w:val="24"/>
      <w:szCs w:val="24"/>
      <w:lang w:val="en-GB" w:eastAsia="en-GB"/>
    </w:rPr>
  </w:style>
  <w:style w:type="character" w:customStyle="1" w:styleId="jrnl">
    <w:name w:val="jrnl"/>
    <w:basedOn w:val="DefaultParagraphFont"/>
    <w:rsid w:val="003519BE"/>
  </w:style>
  <w:style w:type="character" w:customStyle="1" w:styleId="trans">
    <w:name w:val="trans"/>
    <w:basedOn w:val="DefaultParagraphFont"/>
    <w:rsid w:val="004A1CEC"/>
  </w:style>
  <w:style w:type="character" w:customStyle="1" w:styleId="webdict">
    <w:name w:val="webdict"/>
    <w:basedOn w:val="DefaultParagraphFont"/>
    <w:rsid w:val="004A1CEC"/>
  </w:style>
  <w:style w:type="character" w:styleId="FollowedHyperlink">
    <w:name w:val="FollowedHyperlink"/>
    <w:basedOn w:val="DefaultParagraphFont"/>
    <w:uiPriority w:val="99"/>
    <w:semiHidden/>
    <w:unhideWhenUsed/>
    <w:rsid w:val="0064662F"/>
    <w:rPr>
      <w:color w:val="800080" w:themeColor="followedHyperlink"/>
      <w:u w:val="single"/>
    </w:rPr>
  </w:style>
  <w:style w:type="character" w:styleId="Emphasis">
    <w:name w:val="Emphasis"/>
    <w:qFormat/>
    <w:locked/>
    <w:rsid w:val="0024145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73F7"/>
    <w:pPr>
      <w:spacing w:after="200" w:line="276" w:lineRule="auto"/>
    </w:pPr>
    <w:rPr>
      <w:lang w:val="en-I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869A4"/>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D869A4"/>
    <w:rPr>
      <w:rFonts w:cs="Times New Roman"/>
    </w:rPr>
  </w:style>
  <w:style w:type="paragraph" w:styleId="Footer">
    <w:name w:val="footer"/>
    <w:basedOn w:val="Normal"/>
    <w:link w:val="FooterChar"/>
    <w:uiPriority w:val="99"/>
    <w:rsid w:val="00D869A4"/>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D869A4"/>
    <w:rPr>
      <w:rFonts w:cs="Times New Roman"/>
    </w:rPr>
  </w:style>
  <w:style w:type="paragraph" w:styleId="BalloonText">
    <w:name w:val="Balloon Text"/>
    <w:basedOn w:val="Normal"/>
    <w:link w:val="BalloonTextChar"/>
    <w:uiPriority w:val="99"/>
    <w:semiHidden/>
    <w:rsid w:val="00D869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869A4"/>
    <w:rPr>
      <w:rFonts w:ascii="Tahoma" w:hAnsi="Tahoma" w:cs="Tahoma"/>
      <w:sz w:val="16"/>
      <w:szCs w:val="16"/>
    </w:rPr>
  </w:style>
  <w:style w:type="paragraph" w:styleId="ListParagraph">
    <w:name w:val="List Paragraph"/>
    <w:basedOn w:val="Normal"/>
    <w:uiPriority w:val="34"/>
    <w:qFormat/>
    <w:rsid w:val="00D869A4"/>
    <w:pPr>
      <w:ind w:left="720"/>
      <w:contextualSpacing/>
    </w:pPr>
  </w:style>
  <w:style w:type="paragraph" w:styleId="EndnoteText">
    <w:name w:val="endnote text"/>
    <w:basedOn w:val="Normal"/>
    <w:link w:val="EndnoteTextChar"/>
    <w:uiPriority w:val="99"/>
    <w:semiHidden/>
    <w:rsid w:val="00D869A4"/>
    <w:pPr>
      <w:spacing w:after="0" w:line="240" w:lineRule="auto"/>
    </w:pPr>
    <w:rPr>
      <w:rFonts w:ascii="Times New Roman" w:eastAsia="Times New Roman" w:hAnsi="Times New Roman"/>
      <w:sz w:val="20"/>
      <w:szCs w:val="20"/>
      <w:lang w:val="en-US"/>
    </w:rPr>
  </w:style>
  <w:style w:type="character" w:customStyle="1" w:styleId="EndnoteTextChar">
    <w:name w:val="Endnote Text Char"/>
    <w:basedOn w:val="DefaultParagraphFont"/>
    <w:link w:val="EndnoteText"/>
    <w:uiPriority w:val="99"/>
    <w:semiHidden/>
    <w:locked/>
    <w:rsid w:val="00D869A4"/>
    <w:rPr>
      <w:rFonts w:ascii="Times New Roman" w:hAnsi="Times New Roman" w:cs="Times New Roman"/>
      <w:sz w:val="20"/>
      <w:szCs w:val="20"/>
      <w:lang w:val="en-US"/>
    </w:rPr>
  </w:style>
  <w:style w:type="character" w:styleId="EndnoteReference">
    <w:name w:val="endnote reference"/>
    <w:basedOn w:val="DefaultParagraphFont"/>
    <w:uiPriority w:val="99"/>
    <w:semiHidden/>
    <w:rsid w:val="00D869A4"/>
    <w:rPr>
      <w:rFonts w:cs="Times New Roman"/>
      <w:vertAlign w:val="superscript"/>
    </w:rPr>
  </w:style>
  <w:style w:type="paragraph" w:styleId="FootnoteText">
    <w:name w:val="footnote text"/>
    <w:basedOn w:val="Normal"/>
    <w:link w:val="FootnoteTextChar"/>
    <w:uiPriority w:val="99"/>
    <w:semiHidden/>
    <w:rsid w:val="00D869A4"/>
    <w:pPr>
      <w:spacing w:after="0" w:line="240" w:lineRule="auto"/>
    </w:pPr>
    <w:rPr>
      <w:rFonts w:ascii="Times New Roman" w:eastAsia="Times New Roman" w:hAnsi="Times New Roman"/>
      <w:sz w:val="20"/>
      <w:szCs w:val="20"/>
      <w:lang w:val="en-US"/>
    </w:rPr>
  </w:style>
  <w:style w:type="character" w:customStyle="1" w:styleId="FootnoteTextChar">
    <w:name w:val="Footnote Text Char"/>
    <w:basedOn w:val="DefaultParagraphFont"/>
    <w:link w:val="FootnoteText"/>
    <w:uiPriority w:val="99"/>
    <w:semiHidden/>
    <w:locked/>
    <w:rsid w:val="00D869A4"/>
    <w:rPr>
      <w:rFonts w:ascii="Times New Roman" w:hAnsi="Times New Roman" w:cs="Times New Roman"/>
      <w:sz w:val="20"/>
      <w:szCs w:val="20"/>
      <w:lang w:val="en-US"/>
    </w:rPr>
  </w:style>
  <w:style w:type="character" w:styleId="FootnoteReference">
    <w:name w:val="footnote reference"/>
    <w:basedOn w:val="DefaultParagraphFont"/>
    <w:uiPriority w:val="99"/>
    <w:semiHidden/>
    <w:rsid w:val="00D869A4"/>
    <w:rPr>
      <w:rFonts w:cs="Times New Roman"/>
      <w:vertAlign w:val="superscript"/>
    </w:rPr>
  </w:style>
  <w:style w:type="character" w:styleId="Hyperlink">
    <w:name w:val="Hyperlink"/>
    <w:basedOn w:val="DefaultParagraphFont"/>
    <w:uiPriority w:val="99"/>
    <w:rsid w:val="00D869A4"/>
    <w:rPr>
      <w:rFonts w:cs="Times New Roman"/>
      <w:color w:val="0000FF"/>
      <w:u w:val="single"/>
    </w:rPr>
  </w:style>
  <w:style w:type="table" w:styleId="TableGrid">
    <w:name w:val="Table Grid"/>
    <w:basedOn w:val="TableNormal"/>
    <w:locked/>
    <w:rsid w:val="00FE48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1">
    <w:name w:val="Medium Shading 1 Accent 1"/>
    <w:basedOn w:val="TableNormal"/>
    <w:uiPriority w:val="63"/>
    <w:rsid w:val="00BB3D59"/>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DC7205"/>
    <w:rPr>
      <w:sz w:val="16"/>
      <w:szCs w:val="16"/>
    </w:rPr>
  </w:style>
  <w:style w:type="paragraph" w:styleId="CommentText">
    <w:name w:val="annotation text"/>
    <w:basedOn w:val="Normal"/>
    <w:link w:val="CommentTextChar"/>
    <w:uiPriority w:val="99"/>
    <w:semiHidden/>
    <w:unhideWhenUsed/>
    <w:rsid w:val="00DC7205"/>
    <w:pPr>
      <w:spacing w:line="240" w:lineRule="auto"/>
    </w:pPr>
    <w:rPr>
      <w:sz w:val="20"/>
      <w:szCs w:val="20"/>
    </w:rPr>
  </w:style>
  <w:style w:type="character" w:customStyle="1" w:styleId="CommentTextChar">
    <w:name w:val="Comment Text Char"/>
    <w:basedOn w:val="DefaultParagraphFont"/>
    <w:link w:val="CommentText"/>
    <w:uiPriority w:val="99"/>
    <w:semiHidden/>
    <w:rsid w:val="00DC7205"/>
    <w:rPr>
      <w:sz w:val="20"/>
      <w:szCs w:val="20"/>
      <w:lang w:val="en-IE" w:eastAsia="en-US"/>
    </w:rPr>
  </w:style>
  <w:style w:type="paragraph" w:styleId="CommentSubject">
    <w:name w:val="annotation subject"/>
    <w:basedOn w:val="CommentText"/>
    <w:next w:val="CommentText"/>
    <w:link w:val="CommentSubjectChar"/>
    <w:uiPriority w:val="99"/>
    <w:semiHidden/>
    <w:unhideWhenUsed/>
    <w:rsid w:val="00DC7205"/>
    <w:rPr>
      <w:b/>
      <w:bCs/>
    </w:rPr>
  </w:style>
  <w:style w:type="character" w:customStyle="1" w:styleId="CommentSubjectChar">
    <w:name w:val="Comment Subject Char"/>
    <w:basedOn w:val="CommentTextChar"/>
    <w:link w:val="CommentSubject"/>
    <w:uiPriority w:val="99"/>
    <w:semiHidden/>
    <w:rsid w:val="00DC7205"/>
    <w:rPr>
      <w:b/>
      <w:bCs/>
      <w:sz w:val="20"/>
      <w:szCs w:val="20"/>
      <w:lang w:val="en-IE" w:eastAsia="en-US"/>
    </w:rPr>
  </w:style>
  <w:style w:type="paragraph" w:styleId="Bibliography">
    <w:name w:val="Bibliography"/>
    <w:basedOn w:val="Normal"/>
    <w:next w:val="Normal"/>
    <w:uiPriority w:val="37"/>
    <w:unhideWhenUsed/>
    <w:rsid w:val="003C037A"/>
    <w:pPr>
      <w:tabs>
        <w:tab w:val="left" w:pos="624"/>
      </w:tabs>
      <w:spacing w:after="240" w:line="240" w:lineRule="auto"/>
      <w:ind w:left="624" w:hanging="624"/>
    </w:pPr>
  </w:style>
  <w:style w:type="character" w:customStyle="1" w:styleId="apple-converted-space">
    <w:name w:val="apple-converted-space"/>
    <w:basedOn w:val="DefaultParagraphFont"/>
    <w:rsid w:val="005F3866"/>
  </w:style>
  <w:style w:type="character" w:customStyle="1" w:styleId="highlight">
    <w:name w:val="highlight"/>
    <w:basedOn w:val="DefaultParagraphFont"/>
    <w:rsid w:val="005F3866"/>
  </w:style>
  <w:style w:type="paragraph" w:customStyle="1" w:styleId="Title1">
    <w:name w:val="Title1"/>
    <w:basedOn w:val="Normal"/>
    <w:rsid w:val="003519BE"/>
    <w:pP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desc">
    <w:name w:val="desc"/>
    <w:basedOn w:val="Normal"/>
    <w:rsid w:val="003519BE"/>
    <w:pP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details">
    <w:name w:val="details"/>
    <w:basedOn w:val="Normal"/>
    <w:rsid w:val="003519BE"/>
    <w:pPr>
      <w:spacing w:before="100" w:beforeAutospacing="1" w:after="100" w:afterAutospacing="1" w:line="240" w:lineRule="auto"/>
    </w:pPr>
    <w:rPr>
      <w:rFonts w:ascii="Times New Roman" w:eastAsia="Times New Roman" w:hAnsi="Times New Roman"/>
      <w:sz w:val="24"/>
      <w:szCs w:val="24"/>
      <w:lang w:val="en-GB" w:eastAsia="en-GB"/>
    </w:rPr>
  </w:style>
  <w:style w:type="character" w:customStyle="1" w:styleId="jrnl">
    <w:name w:val="jrnl"/>
    <w:basedOn w:val="DefaultParagraphFont"/>
    <w:rsid w:val="003519BE"/>
  </w:style>
  <w:style w:type="character" w:customStyle="1" w:styleId="trans">
    <w:name w:val="trans"/>
    <w:basedOn w:val="DefaultParagraphFont"/>
    <w:rsid w:val="004A1CEC"/>
  </w:style>
  <w:style w:type="character" w:customStyle="1" w:styleId="webdict">
    <w:name w:val="webdict"/>
    <w:basedOn w:val="DefaultParagraphFont"/>
    <w:rsid w:val="004A1CEC"/>
  </w:style>
  <w:style w:type="character" w:styleId="FollowedHyperlink">
    <w:name w:val="FollowedHyperlink"/>
    <w:basedOn w:val="DefaultParagraphFont"/>
    <w:uiPriority w:val="99"/>
    <w:semiHidden/>
    <w:unhideWhenUsed/>
    <w:rsid w:val="0064662F"/>
    <w:rPr>
      <w:color w:val="800080" w:themeColor="followedHyperlink"/>
      <w:u w:val="single"/>
    </w:rPr>
  </w:style>
  <w:style w:type="character" w:styleId="Emphasis">
    <w:name w:val="Emphasis"/>
    <w:qFormat/>
    <w:locked/>
    <w:rsid w:val="0024145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3452061">
      <w:bodyDiv w:val="1"/>
      <w:marLeft w:val="0"/>
      <w:marRight w:val="0"/>
      <w:marTop w:val="0"/>
      <w:marBottom w:val="0"/>
      <w:divBdr>
        <w:top w:val="none" w:sz="0" w:space="0" w:color="auto"/>
        <w:left w:val="none" w:sz="0" w:space="0" w:color="auto"/>
        <w:bottom w:val="none" w:sz="0" w:space="0" w:color="auto"/>
        <w:right w:val="none" w:sz="0" w:space="0" w:color="auto"/>
      </w:divBdr>
    </w:div>
    <w:div w:id="530647686">
      <w:bodyDiv w:val="1"/>
      <w:marLeft w:val="0"/>
      <w:marRight w:val="0"/>
      <w:marTop w:val="0"/>
      <w:marBottom w:val="0"/>
      <w:divBdr>
        <w:top w:val="none" w:sz="0" w:space="0" w:color="auto"/>
        <w:left w:val="none" w:sz="0" w:space="0" w:color="auto"/>
        <w:bottom w:val="none" w:sz="0" w:space="0" w:color="auto"/>
        <w:right w:val="none" w:sz="0" w:space="0" w:color="auto"/>
      </w:divBdr>
      <w:divsChild>
        <w:div w:id="304087708">
          <w:marLeft w:val="0"/>
          <w:marRight w:val="0"/>
          <w:marTop w:val="34"/>
          <w:marBottom w:val="34"/>
          <w:divBdr>
            <w:top w:val="none" w:sz="0" w:space="0" w:color="auto"/>
            <w:left w:val="none" w:sz="0" w:space="0" w:color="auto"/>
            <w:bottom w:val="none" w:sz="0" w:space="0" w:color="auto"/>
            <w:right w:val="none" w:sz="0" w:space="0" w:color="auto"/>
          </w:divBdr>
        </w:div>
      </w:divsChild>
    </w:div>
    <w:div w:id="1014041217">
      <w:bodyDiv w:val="1"/>
      <w:marLeft w:val="0"/>
      <w:marRight w:val="0"/>
      <w:marTop w:val="0"/>
      <w:marBottom w:val="0"/>
      <w:divBdr>
        <w:top w:val="none" w:sz="0" w:space="0" w:color="auto"/>
        <w:left w:val="none" w:sz="0" w:space="0" w:color="auto"/>
        <w:bottom w:val="none" w:sz="0" w:space="0" w:color="auto"/>
        <w:right w:val="none" w:sz="0" w:space="0" w:color="auto"/>
      </w:divBdr>
      <w:divsChild>
        <w:div w:id="314146286">
          <w:marLeft w:val="0"/>
          <w:marRight w:val="0"/>
          <w:marTop w:val="34"/>
          <w:marBottom w:val="34"/>
          <w:divBdr>
            <w:top w:val="none" w:sz="0" w:space="0" w:color="auto"/>
            <w:left w:val="none" w:sz="0" w:space="0" w:color="auto"/>
            <w:bottom w:val="none" w:sz="0" w:space="0" w:color="auto"/>
            <w:right w:val="none" w:sz="0" w:space="0" w:color="auto"/>
          </w:divBdr>
        </w:div>
      </w:divsChild>
    </w:div>
    <w:div w:id="1151674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622F8B-2AD2-DD40-8851-526EE348F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3</Pages>
  <Words>75986</Words>
  <Characters>433126</Characters>
  <Application>Microsoft Macintosh Word</Application>
  <DocSecurity>0</DocSecurity>
  <Lines>3609</Lines>
  <Paragraphs>1016</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508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Power</dc:creator>
  <cp:lastModifiedBy>Na Ma</cp:lastModifiedBy>
  <cp:revision>2</cp:revision>
  <dcterms:created xsi:type="dcterms:W3CDTF">2016-10-23T18:33:00Z</dcterms:created>
  <dcterms:modified xsi:type="dcterms:W3CDTF">2016-10-2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oTwTMmRz"/&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